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F3AAA9" w14:textId="63F4CAAF" w:rsidR="005A51C9" w:rsidRPr="00AB51FB" w:rsidRDefault="005A51C9" w:rsidP="00667AF1">
      <w:pPr>
        <w:spacing w:after="240" w:line="480" w:lineRule="auto"/>
        <w:rPr>
          <w:rFonts w:ascii="Cambria" w:hAnsi="Cambria"/>
          <w:b/>
          <w:bCs/>
          <w:sz w:val="32"/>
          <w:lang w:val="en-GB"/>
        </w:rPr>
      </w:pPr>
      <w:r w:rsidRPr="00AB51FB">
        <w:rPr>
          <w:rFonts w:ascii="Cambria" w:hAnsi="Cambria"/>
          <w:b/>
          <w:bCs/>
          <w:sz w:val="32"/>
          <w:lang w:val="en-GB"/>
        </w:rPr>
        <w:t>The ambiguity of physical activity</w:t>
      </w:r>
      <w:r w:rsidR="00753379" w:rsidRPr="00AB51FB">
        <w:rPr>
          <w:rFonts w:ascii="Cambria" w:hAnsi="Cambria"/>
          <w:b/>
          <w:bCs/>
          <w:sz w:val="32"/>
          <w:lang w:val="en-GB"/>
        </w:rPr>
        <w:t>, exercise,</w:t>
      </w:r>
      <w:r w:rsidRPr="00AB51FB">
        <w:rPr>
          <w:rFonts w:ascii="Cambria" w:hAnsi="Cambria"/>
          <w:b/>
          <w:bCs/>
          <w:sz w:val="32"/>
          <w:lang w:val="en-GB"/>
        </w:rPr>
        <w:t xml:space="preserve"> and atrial </w:t>
      </w:r>
      <w:r w:rsidR="000A4148" w:rsidRPr="00AB51FB">
        <w:rPr>
          <w:rFonts w:ascii="Cambria" w:hAnsi="Cambria"/>
          <w:b/>
          <w:bCs/>
          <w:sz w:val="32"/>
          <w:lang w:val="en-GB"/>
        </w:rPr>
        <w:t>f</w:t>
      </w:r>
      <w:r w:rsidRPr="00AB51FB">
        <w:rPr>
          <w:rFonts w:ascii="Cambria" w:hAnsi="Cambria"/>
          <w:b/>
          <w:bCs/>
          <w:sz w:val="32"/>
          <w:lang w:val="en-GB"/>
        </w:rPr>
        <w:t>ibrillation</w:t>
      </w:r>
    </w:p>
    <w:p w14:paraId="49504936" w14:textId="3D482951" w:rsidR="005A51C9" w:rsidRPr="00AB51FB" w:rsidRDefault="00E63BC1" w:rsidP="00667AF1">
      <w:pPr>
        <w:spacing w:after="240" w:line="480" w:lineRule="auto"/>
        <w:rPr>
          <w:rFonts w:ascii="Cambria" w:hAnsi="Cambria"/>
          <w:bCs/>
          <w:lang w:val="nb-NO"/>
        </w:rPr>
      </w:pPr>
      <w:r w:rsidRPr="00AB51FB">
        <w:rPr>
          <w:rFonts w:ascii="Cambria" w:hAnsi="Cambria"/>
          <w:bCs/>
          <w:lang w:val="nb-NO"/>
        </w:rPr>
        <w:t>Bente Morseth</w:t>
      </w:r>
      <w:r w:rsidR="009C6988" w:rsidRPr="00AB51FB">
        <w:rPr>
          <w:rFonts w:ascii="Cambria" w:hAnsi="Cambria"/>
          <w:bCs/>
          <w:vertAlign w:val="superscript"/>
          <w:lang w:val="nb-NO"/>
        </w:rPr>
        <w:t>1,2,3</w:t>
      </w:r>
      <w:r w:rsidRPr="00AB51FB">
        <w:rPr>
          <w:rFonts w:ascii="Cambria" w:hAnsi="Cambria"/>
          <w:bCs/>
          <w:lang w:val="nb-NO"/>
        </w:rPr>
        <w:t>,</w:t>
      </w:r>
      <w:r w:rsidR="00DD4BE3" w:rsidRPr="00AB51FB">
        <w:rPr>
          <w:rFonts w:ascii="Cambria" w:hAnsi="Cambria"/>
          <w:bCs/>
          <w:lang w:val="nb-NO"/>
        </w:rPr>
        <w:t xml:space="preserve"> Maja-Lisa Løchen</w:t>
      </w:r>
      <w:r w:rsidR="009C6988" w:rsidRPr="00AB51FB">
        <w:rPr>
          <w:rFonts w:ascii="Cambria" w:hAnsi="Cambria"/>
          <w:bCs/>
          <w:vertAlign w:val="superscript"/>
          <w:lang w:val="nb-NO"/>
        </w:rPr>
        <w:t>1,4</w:t>
      </w:r>
      <w:r w:rsidR="00DD4BE3" w:rsidRPr="00AB51FB">
        <w:rPr>
          <w:rFonts w:ascii="Cambria" w:hAnsi="Cambria"/>
          <w:bCs/>
          <w:lang w:val="nb-NO"/>
        </w:rPr>
        <w:t>, Inger Ariansen</w:t>
      </w:r>
      <w:r w:rsidR="009C6988" w:rsidRPr="00AB51FB">
        <w:rPr>
          <w:rFonts w:ascii="Cambria" w:hAnsi="Cambria"/>
          <w:bCs/>
          <w:vertAlign w:val="superscript"/>
          <w:lang w:val="nb-NO"/>
        </w:rPr>
        <w:t>5</w:t>
      </w:r>
      <w:r w:rsidR="00DD4BE3" w:rsidRPr="00AB51FB">
        <w:rPr>
          <w:rFonts w:ascii="Cambria" w:hAnsi="Cambria"/>
          <w:bCs/>
          <w:lang w:val="nb-NO"/>
        </w:rPr>
        <w:t>, Marius Myrstad</w:t>
      </w:r>
      <w:r w:rsidR="009C6988" w:rsidRPr="00AB51FB">
        <w:rPr>
          <w:rFonts w:ascii="Cambria" w:hAnsi="Cambria"/>
          <w:bCs/>
          <w:vertAlign w:val="superscript"/>
          <w:lang w:val="nb-NO"/>
        </w:rPr>
        <w:t>6</w:t>
      </w:r>
      <w:r w:rsidR="00DD4BE3" w:rsidRPr="00AB51FB">
        <w:rPr>
          <w:rFonts w:ascii="Cambria" w:hAnsi="Cambria"/>
          <w:bCs/>
          <w:lang w:val="nb-NO"/>
        </w:rPr>
        <w:t xml:space="preserve">, </w:t>
      </w:r>
      <w:r w:rsidR="005A51C9" w:rsidRPr="00AB51FB">
        <w:rPr>
          <w:rFonts w:ascii="Cambria" w:hAnsi="Cambria"/>
          <w:bCs/>
          <w:lang w:val="nb-NO"/>
        </w:rPr>
        <w:t>Dag S. Thelle</w:t>
      </w:r>
      <w:r w:rsidR="009C6988" w:rsidRPr="00AB51FB">
        <w:rPr>
          <w:rFonts w:ascii="Cambria" w:hAnsi="Cambria"/>
          <w:bCs/>
          <w:vertAlign w:val="superscript"/>
          <w:lang w:val="nb-NO"/>
        </w:rPr>
        <w:t>7,8</w:t>
      </w:r>
    </w:p>
    <w:p w14:paraId="2E38FDBC" w14:textId="35EFFDE9" w:rsidR="008C3792" w:rsidRPr="00AB51FB" w:rsidRDefault="009C6988" w:rsidP="00667AF1">
      <w:pPr>
        <w:spacing w:after="240" w:line="480" w:lineRule="auto"/>
        <w:contextualSpacing/>
        <w:rPr>
          <w:rFonts w:ascii="Cambria" w:hAnsi="Cambria"/>
          <w:bCs/>
          <w:sz w:val="20"/>
          <w:lang w:val="en-GB"/>
        </w:rPr>
      </w:pPr>
      <w:r w:rsidRPr="00AB51FB">
        <w:rPr>
          <w:rFonts w:ascii="Cambria" w:hAnsi="Cambria"/>
          <w:bCs/>
          <w:sz w:val="20"/>
          <w:vertAlign w:val="superscript"/>
          <w:lang w:val="en-GB"/>
        </w:rPr>
        <w:t>1</w:t>
      </w:r>
      <w:r w:rsidR="008C3792" w:rsidRPr="00AB51FB">
        <w:rPr>
          <w:rFonts w:ascii="Cambria" w:hAnsi="Cambria"/>
          <w:bCs/>
          <w:sz w:val="20"/>
          <w:lang w:val="en-GB"/>
        </w:rPr>
        <w:t xml:space="preserve">Department of Community Medicine, </w:t>
      </w:r>
      <w:r w:rsidR="00FC6251" w:rsidRPr="00AB51FB">
        <w:rPr>
          <w:rFonts w:ascii="Cambria" w:hAnsi="Cambria"/>
          <w:bCs/>
          <w:sz w:val="20"/>
          <w:lang w:val="en-GB"/>
        </w:rPr>
        <w:t>UiT The Arctic University of Norway</w:t>
      </w:r>
      <w:r w:rsidR="008C3792" w:rsidRPr="00AB51FB">
        <w:rPr>
          <w:rFonts w:ascii="Cambria" w:hAnsi="Cambria"/>
          <w:bCs/>
          <w:sz w:val="20"/>
          <w:lang w:val="en-GB"/>
        </w:rPr>
        <w:t>, Tromsø, Norway</w:t>
      </w:r>
    </w:p>
    <w:p w14:paraId="5B6AD9EE" w14:textId="6A9D7720" w:rsidR="006E7181" w:rsidRPr="00AB51FB" w:rsidRDefault="009C6988" w:rsidP="00667AF1">
      <w:pPr>
        <w:spacing w:after="240" w:line="480" w:lineRule="auto"/>
        <w:contextualSpacing/>
        <w:rPr>
          <w:rFonts w:ascii="Cambria" w:hAnsi="Cambria"/>
          <w:bCs/>
          <w:sz w:val="20"/>
          <w:lang w:val="en-GB"/>
        </w:rPr>
      </w:pPr>
      <w:r w:rsidRPr="00AB51FB">
        <w:rPr>
          <w:rFonts w:ascii="Cambria" w:hAnsi="Cambria"/>
          <w:bCs/>
          <w:sz w:val="20"/>
          <w:vertAlign w:val="superscript"/>
          <w:lang w:val="en-GB"/>
        </w:rPr>
        <w:t>2</w:t>
      </w:r>
      <w:r w:rsidR="003246DA" w:rsidRPr="00AB51FB">
        <w:rPr>
          <w:rFonts w:ascii="Cambria" w:hAnsi="Cambria"/>
          <w:bCs/>
          <w:sz w:val="20"/>
          <w:lang w:val="en-GB"/>
        </w:rPr>
        <w:t>School</w:t>
      </w:r>
      <w:r w:rsidR="006E7181" w:rsidRPr="00AB51FB">
        <w:rPr>
          <w:rFonts w:ascii="Cambria" w:hAnsi="Cambria"/>
          <w:bCs/>
          <w:sz w:val="20"/>
          <w:lang w:val="en-GB"/>
        </w:rPr>
        <w:t xml:space="preserve"> of </w:t>
      </w:r>
      <w:r w:rsidR="00D3434A" w:rsidRPr="00AB51FB">
        <w:rPr>
          <w:rFonts w:ascii="Cambria" w:hAnsi="Cambria"/>
          <w:bCs/>
          <w:sz w:val="20"/>
          <w:lang w:val="en-GB"/>
        </w:rPr>
        <w:t>Sport Sciences</w:t>
      </w:r>
      <w:r w:rsidR="006E7181" w:rsidRPr="00AB51FB">
        <w:rPr>
          <w:rFonts w:ascii="Cambria" w:hAnsi="Cambria"/>
          <w:bCs/>
          <w:sz w:val="20"/>
          <w:lang w:val="en-GB"/>
        </w:rPr>
        <w:t xml:space="preserve">, </w:t>
      </w:r>
      <w:r w:rsidR="00FC6251" w:rsidRPr="00AB51FB">
        <w:rPr>
          <w:rFonts w:ascii="Cambria" w:hAnsi="Cambria"/>
          <w:bCs/>
          <w:sz w:val="20"/>
          <w:lang w:val="en-GB"/>
        </w:rPr>
        <w:t>UiT The Arctic University of Norway, Tromsø, Norway</w:t>
      </w:r>
    </w:p>
    <w:p w14:paraId="7447A291" w14:textId="5996007C" w:rsidR="000005CA" w:rsidRPr="00AB51FB" w:rsidRDefault="009C6988" w:rsidP="00667AF1">
      <w:pPr>
        <w:spacing w:after="240" w:line="480" w:lineRule="auto"/>
        <w:contextualSpacing/>
        <w:rPr>
          <w:rFonts w:ascii="Cambria" w:hAnsi="Cambria"/>
          <w:bCs/>
          <w:sz w:val="20"/>
          <w:lang w:val="en-GB"/>
        </w:rPr>
      </w:pPr>
      <w:r w:rsidRPr="00AB51FB">
        <w:rPr>
          <w:rFonts w:ascii="Cambria" w:hAnsi="Cambria"/>
          <w:bCs/>
          <w:sz w:val="20"/>
          <w:vertAlign w:val="superscript"/>
          <w:lang w:val="en-GB"/>
        </w:rPr>
        <w:t>3</w:t>
      </w:r>
      <w:r w:rsidR="000005CA" w:rsidRPr="00AB51FB">
        <w:rPr>
          <w:rFonts w:ascii="Cambria" w:hAnsi="Cambria"/>
          <w:bCs/>
          <w:sz w:val="20"/>
          <w:lang w:val="en-GB"/>
        </w:rPr>
        <w:t>Centre for Clinical Research and Education, University Hospital of North Norway Trust, Tromsø, Norway</w:t>
      </w:r>
    </w:p>
    <w:p w14:paraId="46EFA39C" w14:textId="4A848959" w:rsidR="000005CA" w:rsidRPr="00AB51FB" w:rsidRDefault="009C6988" w:rsidP="00667AF1">
      <w:pPr>
        <w:widowControl w:val="0"/>
        <w:autoSpaceDE w:val="0"/>
        <w:autoSpaceDN w:val="0"/>
        <w:adjustRightInd w:val="0"/>
        <w:spacing w:after="240" w:line="480" w:lineRule="auto"/>
        <w:contextualSpacing/>
        <w:rPr>
          <w:rFonts w:ascii="Cambria" w:hAnsi="Cambria"/>
          <w:b/>
          <w:lang w:val="en-GB"/>
        </w:rPr>
      </w:pPr>
      <w:r w:rsidRPr="00AB51FB">
        <w:rPr>
          <w:rFonts w:ascii="Cambria" w:hAnsi="Cambria"/>
          <w:sz w:val="20"/>
          <w:vertAlign w:val="superscript"/>
          <w:lang w:val="en-GB"/>
        </w:rPr>
        <w:t>4</w:t>
      </w:r>
      <w:r w:rsidR="000005CA" w:rsidRPr="00AB51FB">
        <w:rPr>
          <w:rFonts w:ascii="Cambria" w:hAnsi="Cambria"/>
          <w:sz w:val="20"/>
          <w:lang w:val="en-GB"/>
        </w:rPr>
        <w:t>Department of Cardiology, University Hospital of North Norway, Tromsø, Norway</w:t>
      </w:r>
    </w:p>
    <w:p w14:paraId="74F06630" w14:textId="18471DD0" w:rsidR="00960BD4" w:rsidRPr="00AB51FB" w:rsidRDefault="009C6988" w:rsidP="00667AF1">
      <w:pPr>
        <w:spacing w:after="240" w:line="480" w:lineRule="auto"/>
        <w:contextualSpacing/>
        <w:rPr>
          <w:rFonts w:ascii="Cambria" w:hAnsi="Cambria"/>
          <w:bCs/>
          <w:sz w:val="20"/>
          <w:lang w:val="en-GB"/>
        </w:rPr>
      </w:pPr>
      <w:r w:rsidRPr="00AB51FB">
        <w:rPr>
          <w:rFonts w:ascii="Cambria" w:hAnsi="Cambria"/>
          <w:sz w:val="20"/>
          <w:vertAlign w:val="superscript"/>
          <w:lang w:val="en-GB"/>
        </w:rPr>
        <w:t>5</w:t>
      </w:r>
      <w:r w:rsidR="00960BD4" w:rsidRPr="00AB51FB">
        <w:rPr>
          <w:rFonts w:ascii="Cambria" w:hAnsi="Cambria"/>
          <w:sz w:val="20"/>
          <w:lang w:val="en-GB"/>
        </w:rPr>
        <w:t>Physical and Mental Health, Norwegian Institute of Public Health, Oslo, Norway</w:t>
      </w:r>
      <w:r w:rsidR="00960BD4" w:rsidRPr="00AB51FB">
        <w:rPr>
          <w:rFonts w:ascii="Cambria" w:hAnsi="Cambria"/>
          <w:bCs/>
          <w:sz w:val="20"/>
          <w:vertAlign w:val="superscript"/>
          <w:lang w:val="en-GB"/>
        </w:rPr>
        <w:t xml:space="preserve"> </w:t>
      </w:r>
    </w:p>
    <w:p w14:paraId="664B13DA" w14:textId="7175B59C" w:rsidR="004B1E2E" w:rsidRPr="00AB51FB" w:rsidRDefault="009C6988" w:rsidP="00667AF1">
      <w:pPr>
        <w:spacing w:after="240" w:line="480" w:lineRule="auto"/>
        <w:contextualSpacing/>
        <w:rPr>
          <w:rFonts w:ascii="Cambria" w:hAnsi="Cambria"/>
          <w:sz w:val="20"/>
          <w:lang w:val="en-GB"/>
        </w:rPr>
      </w:pPr>
      <w:r w:rsidRPr="00AB51FB">
        <w:rPr>
          <w:rFonts w:ascii="Cambria" w:hAnsi="Cambria"/>
          <w:sz w:val="20"/>
          <w:vertAlign w:val="superscript"/>
          <w:lang w:val="en-GB"/>
        </w:rPr>
        <w:t>6</w:t>
      </w:r>
      <w:r w:rsidR="004B1E2E" w:rsidRPr="00AB51FB">
        <w:rPr>
          <w:rFonts w:ascii="Cambria" w:hAnsi="Cambria"/>
          <w:sz w:val="20"/>
          <w:lang w:val="en-GB"/>
        </w:rPr>
        <w:t>Department of Medical Research, Vestre Viken Hospital Trust, Bærum Hospital, Norway</w:t>
      </w:r>
    </w:p>
    <w:p w14:paraId="429395E7" w14:textId="6224DD67" w:rsidR="002078A8" w:rsidRPr="00AB51FB" w:rsidRDefault="009C6988" w:rsidP="00667AF1">
      <w:pPr>
        <w:spacing w:after="240" w:line="480" w:lineRule="auto"/>
        <w:contextualSpacing/>
        <w:rPr>
          <w:rFonts w:ascii="Cambria" w:hAnsi="Cambria"/>
          <w:sz w:val="20"/>
          <w:lang w:val="en-GB"/>
        </w:rPr>
      </w:pPr>
      <w:r w:rsidRPr="00AB51FB">
        <w:rPr>
          <w:rFonts w:ascii="Cambria" w:hAnsi="Cambria"/>
          <w:sz w:val="20"/>
          <w:vertAlign w:val="superscript"/>
          <w:lang w:val="en-GB"/>
        </w:rPr>
        <w:t>7</w:t>
      </w:r>
      <w:r w:rsidR="002078A8" w:rsidRPr="00AB51FB">
        <w:rPr>
          <w:rFonts w:ascii="Cambria" w:hAnsi="Cambria"/>
          <w:sz w:val="20"/>
          <w:lang w:val="en-GB"/>
        </w:rPr>
        <w:t>Department of Biostatistics, Institute of Basic Medical Sciences, University of Oslo, Oslo, Norway</w:t>
      </w:r>
    </w:p>
    <w:p w14:paraId="640AF93B" w14:textId="5272C6F2" w:rsidR="00F01839" w:rsidRPr="00AB51FB" w:rsidRDefault="009C6988" w:rsidP="00667AF1">
      <w:pPr>
        <w:widowControl w:val="0"/>
        <w:autoSpaceDE w:val="0"/>
        <w:autoSpaceDN w:val="0"/>
        <w:adjustRightInd w:val="0"/>
        <w:spacing w:after="240" w:line="480" w:lineRule="auto"/>
        <w:contextualSpacing/>
        <w:rPr>
          <w:rFonts w:ascii="Cambria" w:hAnsi="Cambria"/>
          <w:sz w:val="20"/>
          <w:lang w:val="en-GB"/>
        </w:rPr>
      </w:pPr>
      <w:r w:rsidRPr="00AB51FB">
        <w:rPr>
          <w:rFonts w:ascii="Cambria" w:hAnsi="Cambria"/>
          <w:sz w:val="20"/>
          <w:vertAlign w:val="superscript"/>
          <w:lang w:val="en-GB"/>
        </w:rPr>
        <w:t>8</w:t>
      </w:r>
      <w:r w:rsidR="00363C17" w:rsidRPr="00AB51FB">
        <w:rPr>
          <w:rFonts w:ascii="Cambria" w:hAnsi="Cambria"/>
          <w:sz w:val="20"/>
          <w:lang w:val="en-GB"/>
        </w:rPr>
        <w:t xml:space="preserve">Department of Community Medicine and Public Health, Institute of Medicine, Gothenburg University, Gothenburg, Sweden </w:t>
      </w:r>
    </w:p>
    <w:p w14:paraId="1926CC4B" w14:textId="53CDFC15" w:rsidR="00F01839" w:rsidRPr="00AB51FB" w:rsidRDefault="00AC433C" w:rsidP="00667AF1">
      <w:pPr>
        <w:pStyle w:val="Heading1"/>
        <w:spacing w:line="480" w:lineRule="auto"/>
        <w:rPr>
          <w:lang w:val="en-GB"/>
        </w:rPr>
      </w:pPr>
      <w:r w:rsidRPr="00AB51FB">
        <w:rPr>
          <w:lang w:val="en-GB"/>
        </w:rPr>
        <w:t>Corresponding author</w:t>
      </w:r>
      <w:r w:rsidR="007B18A7" w:rsidRPr="00AB51FB">
        <w:rPr>
          <w:lang w:val="en-GB"/>
        </w:rPr>
        <w:t xml:space="preserve"> and request</w:t>
      </w:r>
      <w:r w:rsidR="00DD33D8" w:rsidRPr="00AB51FB">
        <w:rPr>
          <w:lang w:val="en-GB"/>
        </w:rPr>
        <w:t>s</w:t>
      </w:r>
      <w:r w:rsidR="007B18A7" w:rsidRPr="00AB51FB">
        <w:rPr>
          <w:lang w:val="en-GB"/>
        </w:rPr>
        <w:t xml:space="preserve"> for reprints</w:t>
      </w:r>
      <w:r w:rsidR="00667AF1" w:rsidRPr="00AB51FB">
        <w:rPr>
          <w:lang w:val="en-GB"/>
        </w:rPr>
        <w:t>:</w:t>
      </w:r>
    </w:p>
    <w:p w14:paraId="3A82DC16" w14:textId="539ACA67" w:rsidR="00E015E5" w:rsidRPr="00AB51FB" w:rsidRDefault="00F01839" w:rsidP="00E015E5">
      <w:pPr>
        <w:spacing w:after="240" w:line="480" w:lineRule="auto"/>
        <w:outlineLvl w:val="0"/>
        <w:rPr>
          <w:rFonts w:ascii="Cambria" w:hAnsi="Cambria"/>
          <w:bCs/>
          <w:lang w:val="en-GB"/>
        </w:rPr>
      </w:pPr>
      <w:r w:rsidRPr="00AB51FB">
        <w:rPr>
          <w:rFonts w:ascii="Cambria" w:hAnsi="Cambria"/>
          <w:lang w:val="en-GB"/>
        </w:rPr>
        <w:t>Bente Morseth</w:t>
      </w:r>
      <w:r w:rsidR="00BC1176" w:rsidRPr="00AB51FB">
        <w:rPr>
          <w:rFonts w:ascii="Cambria" w:hAnsi="Cambria"/>
          <w:lang w:val="en-GB"/>
        </w:rPr>
        <w:br/>
      </w:r>
      <w:r w:rsidRPr="00AB51FB">
        <w:rPr>
          <w:rFonts w:ascii="Cambria" w:hAnsi="Cambria"/>
          <w:lang w:val="en-GB"/>
        </w:rPr>
        <w:t>School of Sport Sciences</w:t>
      </w:r>
      <w:r w:rsidR="00B52D28" w:rsidRPr="00AB51FB">
        <w:rPr>
          <w:rFonts w:ascii="Cambria" w:hAnsi="Cambria"/>
          <w:lang w:val="en-GB"/>
        </w:rPr>
        <w:br/>
      </w:r>
      <w:r w:rsidRPr="00AB51FB">
        <w:rPr>
          <w:rFonts w:ascii="Cambria" w:hAnsi="Cambria"/>
          <w:lang w:val="en-GB"/>
        </w:rPr>
        <w:t>UiT The Arctic University of Norwa</w:t>
      </w:r>
      <w:r w:rsidR="00CB101C" w:rsidRPr="00AB51FB">
        <w:rPr>
          <w:rFonts w:ascii="Cambria" w:hAnsi="Cambria"/>
          <w:lang w:val="en-GB"/>
        </w:rPr>
        <w:t>y</w:t>
      </w:r>
      <w:r w:rsidR="00CB101C" w:rsidRPr="00AB51FB">
        <w:rPr>
          <w:rFonts w:ascii="Cambria" w:hAnsi="Cambria"/>
          <w:lang w:val="en-GB"/>
        </w:rPr>
        <w:br/>
      </w:r>
      <w:r w:rsidRPr="00AB51FB">
        <w:rPr>
          <w:rFonts w:ascii="Cambria" w:hAnsi="Cambria"/>
          <w:lang w:val="en-GB"/>
        </w:rPr>
        <w:t>9037 Tromsø, Norway</w:t>
      </w:r>
      <w:r w:rsidR="00BC1176" w:rsidRPr="00AB51FB">
        <w:rPr>
          <w:rFonts w:ascii="Cambria" w:hAnsi="Cambria"/>
          <w:lang w:val="en-GB"/>
        </w:rPr>
        <w:br/>
      </w:r>
      <w:r w:rsidRPr="00AB51FB">
        <w:rPr>
          <w:rFonts w:ascii="Cambria" w:hAnsi="Cambria"/>
          <w:lang w:val="en-GB"/>
        </w:rPr>
        <w:t xml:space="preserve">E-mail: </w:t>
      </w:r>
      <w:hyperlink r:id="rId8" w:history="1">
        <w:r w:rsidRPr="00AB51FB">
          <w:rPr>
            <w:rStyle w:val="Hyperlink"/>
            <w:rFonts w:ascii="Cambria" w:hAnsi="Cambria"/>
            <w:lang w:val="en-GB"/>
          </w:rPr>
          <w:t>bente.morseth@uit.no</w:t>
        </w:r>
      </w:hyperlink>
      <w:r w:rsidRPr="00AB51FB">
        <w:rPr>
          <w:rFonts w:ascii="Cambria" w:hAnsi="Cambria"/>
          <w:lang w:val="en-GB"/>
        </w:rPr>
        <w:t xml:space="preserve"> </w:t>
      </w:r>
      <w:r w:rsidR="00BC1176" w:rsidRPr="00AB51FB">
        <w:rPr>
          <w:rFonts w:ascii="Cambria" w:hAnsi="Cambria"/>
          <w:lang w:val="en-GB"/>
        </w:rPr>
        <w:br/>
      </w:r>
      <w:r w:rsidRPr="00AB51FB">
        <w:rPr>
          <w:rFonts w:ascii="Cambria" w:hAnsi="Cambria"/>
          <w:bCs/>
          <w:lang w:val="en-GB"/>
        </w:rPr>
        <w:t>Telephone</w:t>
      </w:r>
      <w:r w:rsidR="00BC1176" w:rsidRPr="00AB51FB">
        <w:rPr>
          <w:rFonts w:ascii="Cambria" w:hAnsi="Cambria"/>
          <w:bCs/>
          <w:lang w:val="en-GB"/>
        </w:rPr>
        <w:t>:</w:t>
      </w:r>
      <w:r w:rsidRPr="00AB51FB">
        <w:rPr>
          <w:rFonts w:ascii="Cambria" w:hAnsi="Cambria"/>
          <w:bCs/>
          <w:lang w:val="en-GB"/>
        </w:rPr>
        <w:t xml:space="preserve"> +47 </w:t>
      </w:r>
      <w:r w:rsidR="00BC1176" w:rsidRPr="00AB51FB">
        <w:rPr>
          <w:rFonts w:ascii="Cambria" w:hAnsi="Cambria"/>
          <w:bCs/>
          <w:lang w:val="en-GB"/>
        </w:rPr>
        <w:t>40239585</w:t>
      </w:r>
    </w:p>
    <w:p w14:paraId="32EA89D9" w14:textId="6BBCAE43" w:rsidR="006C308B" w:rsidRPr="00AB51FB" w:rsidRDefault="00E230A1" w:rsidP="00E015E5">
      <w:pPr>
        <w:spacing w:after="240" w:line="480" w:lineRule="auto"/>
        <w:outlineLvl w:val="0"/>
        <w:rPr>
          <w:rFonts w:ascii="Cambria" w:hAnsi="Cambria"/>
          <w:lang w:val="en-GB"/>
        </w:rPr>
      </w:pPr>
      <w:r w:rsidRPr="00AB51FB">
        <w:rPr>
          <w:rStyle w:val="Heading1Char"/>
          <w:rFonts w:eastAsia="Calibri"/>
          <w:lang w:val="en-GB"/>
        </w:rPr>
        <w:t>Word count</w:t>
      </w:r>
      <w:r w:rsidR="00667AF1" w:rsidRPr="00AB51FB">
        <w:rPr>
          <w:rStyle w:val="Heading1Char"/>
          <w:rFonts w:eastAsia="Calibri"/>
          <w:lang w:val="en-GB"/>
        </w:rPr>
        <w:t>:</w:t>
      </w:r>
      <w:r w:rsidR="00667AF1" w:rsidRPr="00AB51FB">
        <w:rPr>
          <w:rFonts w:ascii="Cambria" w:hAnsi="Cambria"/>
          <w:lang w:val="en-GB"/>
        </w:rPr>
        <w:t xml:space="preserve"> </w:t>
      </w:r>
      <w:r w:rsidR="00060BA8" w:rsidRPr="00060BA8">
        <w:rPr>
          <w:rFonts w:ascii="Cambria" w:hAnsi="Cambria"/>
          <w:highlight w:val="yellow"/>
          <w:lang w:val="en-GB"/>
        </w:rPr>
        <w:t>8114</w:t>
      </w:r>
      <w:bookmarkStart w:id="0" w:name="_GoBack"/>
      <w:bookmarkEnd w:id="0"/>
      <w:r w:rsidR="006B0B2F">
        <w:rPr>
          <w:rFonts w:ascii="Cambria" w:hAnsi="Cambria"/>
          <w:lang w:val="en-GB"/>
        </w:rPr>
        <w:t xml:space="preserve"> (including 1 figure, 3 tables, and references)</w:t>
      </w:r>
      <w:r w:rsidR="005961E1" w:rsidRPr="00AB51FB">
        <w:rPr>
          <w:rFonts w:ascii="Cambria" w:hAnsi="Cambria"/>
          <w:sz w:val="20"/>
          <w:lang w:val="en-GB"/>
        </w:rPr>
        <w:br/>
      </w:r>
    </w:p>
    <w:p w14:paraId="6AB715E2" w14:textId="77777777" w:rsidR="008C3792" w:rsidRPr="00AB51FB" w:rsidRDefault="008C3792" w:rsidP="00714DF0">
      <w:pPr>
        <w:pStyle w:val="Heading1"/>
        <w:spacing w:line="480" w:lineRule="auto"/>
        <w:rPr>
          <w:lang w:val="en-GB"/>
        </w:rPr>
      </w:pPr>
      <w:r w:rsidRPr="00AB51FB">
        <w:rPr>
          <w:lang w:val="en-GB"/>
        </w:rPr>
        <w:br w:type="page"/>
      </w:r>
      <w:r w:rsidRPr="00AB51FB">
        <w:rPr>
          <w:lang w:val="en-GB"/>
        </w:rPr>
        <w:lastRenderedPageBreak/>
        <w:t>Abstract</w:t>
      </w:r>
    </w:p>
    <w:p w14:paraId="158E2938" w14:textId="627DA8D3" w:rsidR="002A77FD" w:rsidRPr="00AB51FB" w:rsidRDefault="0002613E" w:rsidP="002A77FD">
      <w:pPr>
        <w:spacing w:after="240" w:line="480" w:lineRule="auto"/>
        <w:outlineLvl w:val="0"/>
        <w:rPr>
          <w:rFonts w:ascii="Cambria" w:hAnsi="Cambria" w:cs="Times"/>
          <w:lang w:val="en-GB"/>
        </w:rPr>
      </w:pPr>
      <w:r w:rsidRPr="00AB51FB">
        <w:rPr>
          <w:rFonts w:ascii="Cambria" w:hAnsi="Cambria"/>
          <w:lang w:val="en-GB"/>
        </w:rPr>
        <w:t xml:space="preserve">Although commonly associated with </w:t>
      </w:r>
      <w:r w:rsidRPr="00AB51FB">
        <w:rPr>
          <w:rFonts w:ascii="Cambria" w:hAnsi="Cambria" w:cs="Times"/>
          <w:lang w:val="en-GB"/>
        </w:rPr>
        <w:t>cardiovascular disease or other medical conditions,</w:t>
      </w:r>
      <w:r w:rsidRPr="00AB51FB">
        <w:rPr>
          <w:rFonts w:ascii="Cambria" w:hAnsi="Cambria"/>
          <w:lang w:val="en-GB"/>
        </w:rPr>
        <w:t xml:space="preserve"> </w:t>
      </w:r>
      <w:r w:rsidR="0045141F" w:rsidRPr="00AB51FB">
        <w:rPr>
          <w:rFonts w:ascii="Cambria" w:hAnsi="Cambria"/>
          <w:lang w:val="en-GB"/>
        </w:rPr>
        <w:t>atrial fibrillation (</w:t>
      </w:r>
      <w:r w:rsidRPr="00AB51FB">
        <w:rPr>
          <w:rFonts w:ascii="Cambria" w:hAnsi="Cambria" w:cs="Times"/>
          <w:lang w:val="en-GB"/>
        </w:rPr>
        <w:t>AF</w:t>
      </w:r>
      <w:r w:rsidR="0045141F" w:rsidRPr="00AB51FB">
        <w:rPr>
          <w:rFonts w:ascii="Cambria" w:hAnsi="Cambria" w:cs="Times"/>
          <w:lang w:val="en-GB"/>
        </w:rPr>
        <w:t>)</w:t>
      </w:r>
      <w:r w:rsidRPr="00AB51FB">
        <w:rPr>
          <w:rFonts w:ascii="Cambria" w:hAnsi="Cambria" w:cs="Times"/>
          <w:lang w:val="en-GB"/>
        </w:rPr>
        <w:t xml:space="preserve"> may also occur in individuals without any </w:t>
      </w:r>
      <w:r w:rsidR="00D03D1C" w:rsidRPr="00AB51FB">
        <w:rPr>
          <w:rFonts w:ascii="Cambria" w:hAnsi="Cambria" w:cs="Times"/>
          <w:lang w:val="en-GB"/>
        </w:rPr>
        <w:t xml:space="preserve">known </w:t>
      </w:r>
      <w:r w:rsidRPr="00AB51FB">
        <w:rPr>
          <w:rFonts w:ascii="Cambria" w:hAnsi="Cambria" w:cs="Times"/>
          <w:lang w:val="en-GB"/>
        </w:rPr>
        <w:t>underlying conditions</w:t>
      </w:r>
      <w:r w:rsidR="00033B34" w:rsidRPr="00AB51FB">
        <w:rPr>
          <w:rFonts w:ascii="Cambria" w:hAnsi="Cambria" w:cs="Times"/>
          <w:lang w:val="en-GB"/>
        </w:rPr>
        <w:t>. T</w:t>
      </w:r>
      <w:r w:rsidRPr="00AB51FB">
        <w:rPr>
          <w:rFonts w:ascii="Cambria" w:hAnsi="Cambria" w:cs="Times"/>
          <w:lang w:val="en-GB"/>
        </w:rPr>
        <w:t xml:space="preserve">his manifestation of AF has been linked to extensive and long-term </w:t>
      </w:r>
      <w:r w:rsidR="009A6361" w:rsidRPr="00AB51FB">
        <w:rPr>
          <w:rFonts w:ascii="Cambria" w:hAnsi="Cambria" w:cs="Times"/>
          <w:lang w:val="en-GB"/>
        </w:rPr>
        <w:t>exercise</w:t>
      </w:r>
      <w:r w:rsidR="00033B34" w:rsidRPr="00AB51FB">
        <w:rPr>
          <w:rFonts w:ascii="Cambria" w:hAnsi="Cambria" w:cs="Times"/>
          <w:lang w:val="en-GB"/>
        </w:rPr>
        <w:t xml:space="preserve">, as prolonged </w:t>
      </w:r>
      <w:r w:rsidR="00033B34" w:rsidRPr="00AB51FB">
        <w:rPr>
          <w:rFonts w:ascii="Cambria" w:hAnsi="Cambria"/>
          <w:lang w:val="en-GB"/>
        </w:rPr>
        <w:t xml:space="preserve">endurance exercise has shown to </w:t>
      </w:r>
      <w:r w:rsidR="00033B34" w:rsidRPr="00AB51FB">
        <w:rPr>
          <w:rFonts w:ascii="Cambria" w:hAnsi="Cambria" w:cs="Times"/>
          <w:szCs w:val="20"/>
          <w:lang w:val="en-GB"/>
        </w:rPr>
        <w:t>increase prevalence and risk of AF</w:t>
      </w:r>
      <w:r w:rsidRPr="00AB51FB">
        <w:rPr>
          <w:rFonts w:ascii="Cambria" w:hAnsi="Cambria" w:cs="Times"/>
          <w:lang w:val="en-GB"/>
        </w:rPr>
        <w:t xml:space="preserve">. </w:t>
      </w:r>
      <w:r w:rsidR="000035C1" w:rsidRPr="00AB51FB">
        <w:rPr>
          <w:rFonts w:ascii="Cambria" w:hAnsi="Cambria" w:cs="Times"/>
          <w:lang w:val="en-GB"/>
        </w:rPr>
        <w:t>In contrast, more modest physical activity is associated with a decreased risk of AF, a</w:t>
      </w:r>
      <w:r w:rsidR="00524339" w:rsidRPr="00AB51FB">
        <w:rPr>
          <w:rFonts w:ascii="Cambria" w:hAnsi="Cambria"/>
          <w:lang w:val="en-GB"/>
        </w:rPr>
        <w:t>nd current research indicates a J-shaped association</w:t>
      </w:r>
      <w:r w:rsidR="000035C1" w:rsidRPr="00AB51FB">
        <w:rPr>
          <w:rFonts w:ascii="Cambria" w:hAnsi="Cambria"/>
          <w:lang w:val="en-GB"/>
        </w:rPr>
        <w:t xml:space="preserve"> between AF and the broad range of physical activity and exercise</w:t>
      </w:r>
      <w:r w:rsidRPr="00AB51FB">
        <w:rPr>
          <w:rFonts w:ascii="Cambria" w:hAnsi="Cambria"/>
          <w:lang w:val="en-GB"/>
        </w:rPr>
        <w:t xml:space="preserve">. </w:t>
      </w:r>
      <w:r w:rsidR="000035C1" w:rsidRPr="00AB51FB">
        <w:rPr>
          <w:rFonts w:ascii="Cambria" w:hAnsi="Cambria" w:cs="Times"/>
          <w:lang w:val="en-GB"/>
        </w:rPr>
        <w:t>T</w:t>
      </w:r>
      <w:r w:rsidRPr="00AB51FB">
        <w:rPr>
          <w:rFonts w:ascii="Cambria" w:hAnsi="Cambria" w:cs="Times"/>
          <w:szCs w:val="20"/>
          <w:lang w:val="en-GB"/>
        </w:rPr>
        <w:t>his has led to the hypothesis that</w:t>
      </w:r>
      <w:r w:rsidRPr="00AB51FB">
        <w:rPr>
          <w:rFonts w:ascii="Cambria" w:hAnsi="Cambria" w:cs="Times"/>
          <w:lang w:val="en-GB"/>
        </w:rPr>
        <w:t xml:space="preserve"> </w:t>
      </w:r>
      <w:r w:rsidR="000035C1" w:rsidRPr="00AB51FB">
        <w:rPr>
          <w:rFonts w:ascii="Cambria" w:hAnsi="Cambria" w:cs="Times"/>
          <w:lang w:val="en-GB"/>
        </w:rPr>
        <w:t xml:space="preserve">the mechanisms underlying an increased risk of AF with intensive exercise are different from those underlying a reduced risk with moderate physical activity, </w:t>
      </w:r>
      <w:r w:rsidR="000035C1" w:rsidRPr="00AB51FB">
        <w:rPr>
          <w:rFonts w:ascii="Cambria" w:hAnsi="Cambria" w:cs="Times"/>
          <w:szCs w:val="22"/>
          <w:lang w:val="en-GB"/>
        </w:rPr>
        <w:t>possibly linked to distinctive characteristics of the population under study</w:t>
      </w:r>
      <w:r w:rsidR="000035C1" w:rsidRPr="00AB51FB">
        <w:rPr>
          <w:rFonts w:ascii="Cambria" w:hAnsi="Cambria" w:cs="Times"/>
          <w:lang w:val="en-GB"/>
        </w:rPr>
        <w:t>.</w:t>
      </w:r>
      <w:r w:rsidR="00033B34" w:rsidRPr="00AB51FB">
        <w:rPr>
          <w:rFonts w:ascii="Cambria" w:hAnsi="Cambria" w:cs="Times"/>
          <w:lang w:val="en-GB"/>
        </w:rPr>
        <w:t xml:space="preserve"> </w:t>
      </w:r>
      <w:r w:rsidR="002A77FD" w:rsidRPr="00AB51FB">
        <w:rPr>
          <w:rFonts w:ascii="Cambria" w:hAnsi="Cambria" w:cs="Times"/>
          <w:szCs w:val="22"/>
          <w:lang w:val="en-GB"/>
        </w:rPr>
        <w:t>High volumes of exercise over many years performed by lean, healthy endurance trained athletes</w:t>
      </w:r>
      <w:r w:rsidR="00033B34" w:rsidRPr="00AB51FB">
        <w:rPr>
          <w:rFonts w:ascii="Cambria" w:hAnsi="Cambria" w:cs="Times"/>
          <w:szCs w:val="22"/>
          <w:lang w:val="en-GB"/>
        </w:rPr>
        <w:t xml:space="preserve"> </w:t>
      </w:r>
      <w:r w:rsidR="00835ECD" w:rsidRPr="00AB51FB">
        <w:rPr>
          <w:rFonts w:ascii="Cambria" w:hAnsi="Cambria" w:cs="Times"/>
          <w:szCs w:val="22"/>
          <w:lang w:val="en-GB"/>
        </w:rPr>
        <w:t xml:space="preserve">may </w:t>
      </w:r>
      <w:r w:rsidR="00033B34" w:rsidRPr="00AB51FB">
        <w:rPr>
          <w:rFonts w:ascii="Cambria" w:hAnsi="Cambria" w:cs="Times"/>
          <w:szCs w:val="22"/>
          <w:lang w:val="en-GB"/>
        </w:rPr>
        <w:t xml:space="preserve">lead </w:t>
      </w:r>
      <w:r w:rsidR="002A77FD" w:rsidRPr="00AB51FB">
        <w:rPr>
          <w:rFonts w:ascii="Cambria" w:hAnsi="Cambria" w:cs="Times"/>
          <w:szCs w:val="22"/>
          <w:lang w:val="en-GB"/>
        </w:rPr>
        <w:t>to cardiac (patho)physiological alterations</w:t>
      </w:r>
      <w:r w:rsidR="00033B34" w:rsidRPr="00AB51FB">
        <w:rPr>
          <w:rFonts w:ascii="Cambria" w:hAnsi="Cambria" w:cs="Times"/>
          <w:szCs w:val="22"/>
          <w:lang w:val="en-GB"/>
        </w:rPr>
        <w:t xml:space="preserve"> </w:t>
      </w:r>
      <w:r w:rsidR="00835ECD" w:rsidRPr="00AB51FB">
        <w:rPr>
          <w:rFonts w:ascii="Cambria" w:hAnsi="Cambria" w:cs="Times"/>
          <w:szCs w:val="22"/>
          <w:lang w:val="en-GB"/>
        </w:rPr>
        <w:t>involving</w:t>
      </w:r>
      <w:r w:rsidR="00033B34" w:rsidRPr="00AB51FB">
        <w:rPr>
          <w:rFonts w:ascii="Cambria" w:hAnsi="Cambria" w:cs="Times"/>
          <w:szCs w:val="22"/>
          <w:lang w:val="en-GB"/>
        </w:rPr>
        <w:t xml:space="preserve"> </w:t>
      </w:r>
      <w:r w:rsidR="00033B34" w:rsidRPr="00AB51FB">
        <w:rPr>
          <w:rFonts w:ascii="Cambria" w:hAnsi="Cambria" w:cs="Times"/>
          <w:lang w:val="en-GB"/>
        </w:rPr>
        <w:t xml:space="preserve">the autonomic nervous system and remodelling of the heart. </w:t>
      </w:r>
      <w:r w:rsidR="002A77FD" w:rsidRPr="00AB51FB">
        <w:rPr>
          <w:rFonts w:ascii="Cambria" w:hAnsi="Cambria" w:cs="Times"/>
          <w:lang w:val="en-GB"/>
        </w:rPr>
        <w:t>The mechanisms underlying a reduced risk of AF with light</w:t>
      </w:r>
      <w:r w:rsidR="00033B34" w:rsidRPr="00AB51FB">
        <w:rPr>
          <w:rFonts w:ascii="Cambria" w:hAnsi="Cambria" w:cs="Times"/>
          <w:lang w:val="en-GB"/>
        </w:rPr>
        <w:t xml:space="preserve"> and </w:t>
      </w:r>
      <w:r w:rsidR="002A77FD" w:rsidRPr="00AB51FB">
        <w:rPr>
          <w:rFonts w:ascii="Cambria" w:hAnsi="Cambria" w:cs="Times"/>
          <w:lang w:val="en-GB"/>
        </w:rPr>
        <w:t>moderate physical activity may involve a distinctive pathway, as physical activity can potentially reduce the risk of AF through favourable effects on cardiovascular risk factors</w:t>
      </w:r>
      <w:r w:rsidR="00033B34" w:rsidRPr="00AB51FB">
        <w:rPr>
          <w:rFonts w:ascii="Cambria" w:hAnsi="Cambria" w:cs="Times"/>
          <w:lang w:val="en-GB"/>
        </w:rPr>
        <w:t>.</w:t>
      </w:r>
    </w:p>
    <w:p w14:paraId="205F22DD" w14:textId="6FA75BC3" w:rsidR="006606E7" w:rsidRPr="00AB51FB" w:rsidRDefault="006606E7" w:rsidP="002A77FD">
      <w:pPr>
        <w:pStyle w:val="Heading1"/>
        <w:spacing w:line="480" w:lineRule="auto"/>
        <w:rPr>
          <w:lang w:val="en-GB"/>
        </w:rPr>
      </w:pPr>
      <w:r w:rsidRPr="00AB51FB">
        <w:rPr>
          <w:lang w:val="en-GB"/>
        </w:rPr>
        <w:t>Abstract word count</w:t>
      </w:r>
      <w:r w:rsidR="002A77FD" w:rsidRPr="00AB51FB">
        <w:rPr>
          <w:lang w:val="en-GB"/>
        </w:rPr>
        <w:t xml:space="preserve">: </w:t>
      </w:r>
      <w:r w:rsidR="00033B34" w:rsidRPr="00AB51FB">
        <w:rPr>
          <w:rFonts w:eastAsia="Calibri"/>
          <w:b w:val="0"/>
          <w:bCs w:val="0"/>
          <w:color w:val="auto"/>
          <w:sz w:val="24"/>
          <w:szCs w:val="24"/>
          <w:lang w:val="en-GB"/>
        </w:rPr>
        <w:t>18</w:t>
      </w:r>
      <w:r w:rsidR="00835ECD" w:rsidRPr="00AB51FB">
        <w:rPr>
          <w:rFonts w:eastAsia="Calibri"/>
          <w:b w:val="0"/>
          <w:bCs w:val="0"/>
          <w:color w:val="auto"/>
          <w:sz w:val="24"/>
          <w:szCs w:val="24"/>
          <w:lang w:val="en-GB"/>
        </w:rPr>
        <w:t>7</w:t>
      </w:r>
    </w:p>
    <w:p w14:paraId="058B24E5" w14:textId="3F9E778D" w:rsidR="00C71003" w:rsidRPr="00AB51FB" w:rsidRDefault="006B28ED" w:rsidP="00714DF0">
      <w:pPr>
        <w:spacing w:after="240" w:line="480" w:lineRule="auto"/>
        <w:contextualSpacing/>
        <w:outlineLvl w:val="0"/>
        <w:rPr>
          <w:rFonts w:ascii="Cambria" w:hAnsi="Cambria"/>
          <w:b/>
          <w:lang w:val="en-GB"/>
        </w:rPr>
      </w:pPr>
      <w:r w:rsidRPr="00AB51FB">
        <w:rPr>
          <w:rStyle w:val="Heading1Char"/>
          <w:rFonts w:eastAsia="Calibri"/>
          <w:lang w:val="en-GB"/>
        </w:rPr>
        <w:t>Key</w:t>
      </w:r>
      <w:r w:rsidR="008C3792" w:rsidRPr="00AB51FB">
        <w:rPr>
          <w:rStyle w:val="Heading1Char"/>
          <w:rFonts w:eastAsia="Calibri"/>
          <w:lang w:val="en-GB"/>
        </w:rPr>
        <w:t>words</w:t>
      </w:r>
      <w:r w:rsidR="002A77FD" w:rsidRPr="00AB51FB">
        <w:rPr>
          <w:rStyle w:val="Heading1Char"/>
          <w:rFonts w:eastAsia="Calibri"/>
          <w:lang w:val="en-GB"/>
        </w:rPr>
        <w:t>:</w:t>
      </w:r>
      <w:r w:rsidR="003A6512" w:rsidRPr="00AB51FB">
        <w:rPr>
          <w:rFonts w:ascii="Cambria" w:hAnsi="Cambria"/>
          <w:b/>
          <w:lang w:val="en-GB"/>
        </w:rPr>
        <w:t xml:space="preserve"> </w:t>
      </w:r>
      <w:r w:rsidR="00393E4A" w:rsidRPr="00AB51FB">
        <w:rPr>
          <w:rFonts w:ascii="Cambria" w:hAnsi="Cambria"/>
          <w:lang w:val="en-GB"/>
        </w:rPr>
        <w:t>Atrial fibrillation;</w:t>
      </w:r>
      <w:r w:rsidR="008C3792" w:rsidRPr="00AB51FB">
        <w:rPr>
          <w:rFonts w:ascii="Cambria" w:hAnsi="Cambria"/>
          <w:lang w:val="en-GB"/>
        </w:rPr>
        <w:t xml:space="preserve"> </w:t>
      </w:r>
      <w:r w:rsidR="007534A4" w:rsidRPr="00AB51FB">
        <w:rPr>
          <w:rFonts w:ascii="Cambria" w:hAnsi="Cambria"/>
          <w:lang w:val="en-GB"/>
        </w:rPr>
        <w:t>Arrhythmia</w:t>
      </w:r>
      <w:r w:rsidR="00FD55E0" w:rsidRPr="00AB51FB">
        <w:rPr>
          <w:rFonts w:ascii="Cambria" w:hAnsi="Cambria"/>
          <w:lang w:val="en-GB"/>
        </w:rPr>
        <w:t xml:space="preserve">; </w:t>
      </w:r>
      <w:r w:rsidR="00A12996" w:rsidRPr="00AB51FB">
        <w:rPr>
          <w:rFonts w:ascii="Cambria" w:hAnsi="Cambria"/>
          <w:lang w:val="en-GB"/>
        </w:rPr>
        <w:t xml:space="preserve">Exercise; Physical activity; </w:t>
      </w:r>
      <w:r w:rsidR="00243D59" w:rsidRPr="00AB51FB">
        <w:rPr>
          <w:rFonts w:ascii="Cambria" w:hAnsi="Cambria"/>
          <w:lang w:val="en-GB"/>
        </w:rPr>
        <w:t>Athletes</w:t>
      </w:r>
      <w:r w:rsidR="00243D59" w:rsidRPr="00AB51FB">
        <w:rPr>
          <w:rFonts w:ascii="Cambria" w:hAnsi="Cambria"/>
          <w:b/>
          <w:lang w:val="en-GB"/>
        </w:rPr>
        <w:t xml:space="preserve"> </w:t>
      </w:r>
    </w:p>
    <w:p w14:paraId="636FE345" w14:textId="77777777" w:rsidR="00C71003" w:rsidRPr="00AB51FB" w:rsidRDefault="00C71003" w:rsidP="00714DF0">
      <w:pPr>
        <w:spacing w:after="240" w:line="480" w:lineRule="auto"/>
        <w:outlineLvl w:val="0"/>
        <w:rPr>
          <w:rFonts w:ascii="Cambria" w:hAnsi="Cambria"/>
          <w:b/>
          <w:lang w:val="en-GB"/>
        </w:rPr>
      </w:pPr>
    </w:p>
    <w:p w14:paraId="566EADAD" w14:textId="77777777" w:rsidR="00C71003" w:rsidRPr="00AB51FB" w:rsidRDefault="00C71003" w:rsidP="00714DF0">
      <w:pPr>
        <w:spacing w:after="240" w:line="480" w:lineRule="auto"/>
        <w:outlineLvl w:val="0"/>
        <w:rPr>
          <w:rFonts w:ascii="Cambria" w:hAnsi="Cambria"/>
          <w:b/>
          <w:lang w:val="en-GB"/>
        </w:rPr>
      </w:pPr>
    </w:p>
    <w:p w14:paraId="6F0996FE" w14:textId="77777777" w:rsidR="00C71003" w:rsidRPr="00AB51FB" w:rsidRDefault="00C71003" w:rsidP="00714DF0">
      <w:pPr>
        <w:spacing w:after="240" w:line="480" w:lineRule="auto"/>
        <w:outlineLvl w:val="0"/>
        <w:rPr>
          <w:rFonts w:ascii="Cambria" w:hAnsi="Cambria"/>
          <w:b/>
          <w:lang w:val="en-GB"/>
        </w:rPr>
      </w:pPr>
    </w:p>
    <w:p w14:paraId="1789A8A7" w14:textId="0C0129DB" w:rsidR="008C3792" w:rsidRPr="00AB51FB" w:rsidRDefault="00C13CC2" w:rsidP="00714DF0">
      <w:pPr>
        <w:pStyle w:val="Heading1"/>
        <w:spacing w:line="480" w:lineRule="auto"/>
        <w:rPr>
          <w:lang w:val="en-GB"/>
        </w:rPr>
      </w:pPr>
      <w:r w:rsidRPr="00AB51FB">
        <w:rPr>
          <w:lang w:val="en-GB"/>
        </w:rPr>
        <w:br w:type="page"/>
      </w:r>
      <w:r w:rsidR="008C3792" w:rsidRPr="00AB51FB">
        <w:rPr>
          <w:lang w:val="en-GB"/>
        </w:rPr>
        <w:lastRenderedPageBreak/>
        <w:t>Introduction</w:t>
      </w:r>
      <w:r w:rsidR="000B1A76" w:rsidRPr="00AB51FB">
        <w:rPr>
          <w:lang w:val="en-GB"/>
        </w:rPr>
        <w:t xml:space="preserve"> </w:t>
      </w:r>
      <w:r w:rsidR="00B3207B" w:rsidRPr="00AB51FB">
        <w:rPr>
          <w:lang w:val="en-GB"/>
        </w:rPr>
        <w:tab/>
      </w:r>
      <w:r w:rsidR="00B3207B" w:rsidRPr="00AB51FB">
        <w:rPr>
          <w:lang w:val="en-GB"/>
        </w:rPr>
        <w:tab/>
      </w:r>
      <w:r w:rsidR="00B3207B" w:rsidRPr="00AB51FB">
        <w:rPr>
          <w:i/>
          <w:color w:val="E36C0A"/>
          <w:lang w:val="en-GB"/>
        </w:rPr>
        <w:tab/>
      </w:r>
      <w:r w:rsidR="00B3207B" w:rsidRPr="00AB51FB">
        <w:rPr>
          <w:i/>
          <w:color w:val="E36C0A"/>
          <w:lang w:val="en-GB"/>
        </w:rPr>
        <w:tab/>
      </w:r>
      <w:r w:rsidR="00B3207B" w:rsidRPr="00AB51FB">
        <w:rPr>
          <w:i/>
          <w:color w:val="E36C0A"/>
          <w:lang w:val="en-GB"/>
        </w:rPr>
        <w:tab/>
      </w:r>
    </w:p>
    <w:p w14:paraId="0ED7BCC0" w14:textId="2CA42488" w:rsidR="00D86DF3" w:rsidRPr="00AB51FB" w:rsidRDefault="00CE18E3" w:rsidP="00714DF0">
      <w:pPr>
        <w:spacing w:after="240" w:line="480" w:lineRule="auto"/>
        <w:outlineLvl w:val="0"/>
        <w:rPr>
          <w:rFonts w:ascii="Cambria" w:hAnsi="Cambria"/>
          <w:sz w:val="18"/>
          <w:szCs w:val="18"/>
          <w:lang w:val="en-GB" w:eastAsia="en-GB"/>
        </w:rPr>
      </w:pPr>
      <w:r w:rsidRPr="00AB51FB">
        <w:rPr>
          <w:rFonts w:ascii="Cambria" w:hAnsi="Cambria"/>
          <w:lang w:val="en-GB"/>
        </w:rPr>
        <w:t>Atrial fibrillation (AF) i</w:t>
      </w:r>
      <w:r w:rsidR="007E5EBF" w:rsidRPr="00AB51FB">
        <w:rPr>
          <w:rFonts w:ascii="Cambria" w:hAnsi="Cambria"/>
          <w:lang w:val="en-GB"/>
        </w:rPr>
        <w:t xml:space="preserve">s </w:t>
      </w:r>
      <w:r w:rsidR="00EC139E" w:rsidRPr="00AB51FB">
        <w:rPr>
          <w:rFonts w:ascii="Cambria" w:hAnsi="Cambria"/>
          <w:lang w:val="en-GB"/>
        </w:rPr>
        <w:t xml:space="preserve">the most common </w:t>
      </w:r>
      <w:r w:rsidRPr="00AB51FB">
        <w:rPr>
          <w:rFonts w:ascii="Cambria" w:hAnsi="Cambria"/>
          <w:lang w:val="en-GB"/>
        </w:rPr>
        <w:t>cardiac arrhythmia</w:t>
      </w:r>
      <w:r w:rsidR="00EC139E" w:rsidRPr="00AB51FB">
        <w:rPr>
          <w:rFonts w:ascii="Cambria" w:hAnsi="Cambria"/>
          <w:lang w:val="en-GB"/>
        </w:rPr>
        <w:t>,</w:t>
      </w:r>
      <w:r w:rsidRPr="00AB51FB">
        <w:rPr>
          <w:rFonts w:ascii="Cambria" w:hAnsi="Cambria"/>
          <w:lang w:val="en-GB"/>
        </w:rPr>
        <w:t xml:space="preserve"> </w:t>
      </w:r>
      <w:r w:rsidR="007E376C" w:rsidRPr="00AB51FB">
        <w:rPr>
          <w:rFonts w:ascii="Cambria" w:hAnsi="Cambria"/>
          <w:lang w:val="en-GB"/>
        </w:rPr>
        <w:t>affecting more than 6 million Europeans</w:t>
      </w:r>
      <w:r w:rsidR="00CB738B" w:rsidRPr="00AB51FB">
        <w:rPr>
          <w:rFonts w:ascii="Cambria" w:hAnsi="Cambria"/>
          <w:lang w:val="en-GB"/>
        </w:rPr>
        <w:t>.</w:t>
      </w:r>
      <w:r w:rsidR="007E376C" w:rsidRPr="00AB51FB">
        <w:rPr>
          <w:rFonts w:ascii="Cambria" w:hAnsi="Cambria"/>
          <w:lang w:val="en-GB"/>
        </w:rPr>
        <w:fldChar w:fldCharType="begin">
          <w:fldData xml:space="preserve">PEVuZE5vdGU+PENpdGU+PEF1dGhvcj5FdXJvcGVhbiBIZWFydCBSaHl0aG08L0F1dGhvcj48WWVh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</w:fldData>
        </w:fldChar>
      </w:r>
      <w:r w:rsidR="00E445BB" w:rsidRPr="00AB51FB">
        <w:rPr>
          <w:rFonts w:ascii="Cambria" w:hAnsi="Cambria"/>
          <w:lang w:val="en-GB"/>
        </w:rPr>
        <w:instrText xml:space="preserve"> ADDIN EN.CITE </w:instrText>
      </w:r>
      <w:r w:rsidR="00E445BB" w:rsidRPr="00AB51FB">
        <w:rPr>
          <w:rFonts w:ascii="Cambria" w:hAnsi="Cambria"/>
          <w:lang w:val="en-GB"/>
        </w:rPr>
        <w:fldChar w:fldCharType="begin">
          <w:fldData xml:space="preserve">PEVuZE5vdGU+PENpdGU+PEF1dGhvcj5FdXJvcGVhbiBIZWFydCBSaHl0aG08L0F1dGhvcj48WWVh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</w:fldData>
        </w:fldChar>
      </w:r>
      <w:r w:rsidR="00E445BB" w:rsidRPr="00AB51FB">
        <w:rPr>
          <w:rFonts w:ascii="Cambria" w:hAnsi="Cambria"/>
          <w:lang w:val="en-GB"/>
        </w:rPr>
        <w:instrText xml:space="preserve"> ADDIN EN.CITE.DATA </w:instrText>
      </w:r>
      <w:r w:rsidR="00E445BB" w:rsidRPr="00AB51FB">
        <w:rPr>
          <w:rFonts w:ascii="Cambria" w:hAnsi="Cambria"/>
          <w:lang w:val="en-GB"/>
        </w:rPr>
      </w:r>
      <w:r w:rsidR="00E445BB" w:rsidRPr="00AB51FB">
        <w:rPr>
          <w:rFonts w:ascii="Cambria" w:hAnsi="Cambria"/>
          <w:lang w:val="en-GB"/>
        </w:rPr>
        <w:fldChar w:fldCharType="end"/>
      </w:r>
      <w:r w:rsidR="007E376C" w:rsidRPr="00AB51FB">
        <w:rPr>
          <w:rFonts w:ascii="Cambria" w:hAnsi="Cambria"/>
          <w:lang w:val="en-GB"/>
        </w:rPr>
      </w:r>
      <w:r w:rsidR="007E376C" w:rsidRPr="00AB51FB">
        <w:rPr>
          <w:rFonts w:ascii="Cambria" w:hAnsi="Cambria"/>
          <w:lang w:val="en-GB"/>
        </w:rPr>
        <w:fldChar w:fldCharType="separate"/>
      </w:r>
      <w:r w:rsidR="00E445BB" w:rsidRPr="00AB51FB">
        <w:rPr>
          <w:rFonts w:ascii="Cambria" w:hAnsi="Cambria"/>
          <w:vertAlign w:val="superscript"/>
          <w:lang w:val="en-GB"/>
        </w:rPr>
        <w:t>1</w:t>
      </w:r>
      <w:r w:rsidR="007E376C" w:rsidRPr="00AB51FB">
        <w:rPr>
          <w:rFonts w:ascii="Cambria" w:hAnsi="Cambria"/>
          <w:lang w:val="en-GB"/>
        </w:rPr>
        <w:fldChar w:fldCharType="end"/>
      </w:r>
      <w:r w:rsidR="0079416F" w:rsidRPr="00AB51FB">
        <w:rPr>
          <w:rFonts w:ascii="Cambria" w:hAnsi="Cambria"/>
          <w:lang w:val="en-GB"/>
        </w:rPr>
        <w:t xml:space="preserve"> </w:t>
      </w:r>
      <w:r w:rsidR="00860D33" w:rsidRPr="00AB51FB">
        <w:rPr>
          <w:rFonts w:ascii="Cambria" w:hAnsi="Cambria"/>
          <w:lang w:val="en-GB"/>
        </w:rPr>
        <w:t xml:space="preserve">AF is associated with a five-fold increased risk of stroke, a three-fold increased risk of heart failure, </w:t>
      </w:r>
      <w:r w:rsidR="00C62C62" w:rsidRPr="00212821">
        <w:rPr>
          <w:rFonts w:ascii="Cambria" w:hAnsi="Cambria"/>
          <w:highlight w:val="yellow"/>
          <w:lang w:val="en-GB"/>
        </w:rPr>
        <w:t xml:space="preserve">and </w:t>
      </w:r>
      <w:r w:rsidR="00860D33" w:rsidRPr="00212821">
        <w:rPr>
          <w:rFonts w:ascii="Cambria" w:hAnsi="Cambria"/>
          <w:highlight w:val="yellow"/>
          <w:lang w:val="en-GB"/>
        </w:rPr>
        <w:t>a two-fold increased risk of myocardial infarction and death</w:t>
      </w:r>
      <w:r w:rsidR="00CB738B" w:rsidRPr="00212821">
        <w:rPr>
          <w:rFonts w:ascii="Cambria" w:hAnsi="Cambria"/>
          <w:highlight w:val="yellow"/>
          <w:lang w:val="en-GB"/>
        </w:rPr>
        <w:t>,</w:t>
      </w:r>
      <w:r w:rsidR="007E376C" w:rsidRPr="00212821">
        <w:rPr>
          <w:rFonts w:ascii="Cambria" w:hAnsi="Cambria"/>
          <w:highlight w:val="yellow"/>
          <w:lang w:val="en-GB"/>
        </w:rPr>
        <w:fldChar w:fldCharType="begin">
          <w:fldData xml:space="preserve">PEVuZE5vdGU+PENpdGU+PEF1dGhvcj5Hb3JlbmVrPC9BdXRob3I+PFllYXI+MjAxNzwvWWVhcj48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</w:fldData>
        </w:fldChar>
      </w:r>
      <w:r w:rsidR="0026709B" w:rsidRPr="00212821">
        <w:rPr>
          <w:rFonts w:ascii="Cambria" w:hAnsi="Cambria"/>
          <w:highlight w:val="yellow"/>
          <w:lang w:val="en-GB"/>
        </w:rPr>
        <w:instrText xml:space="preserve"> ADDIN EN.CITE </w:instrText>
      </w:r>
      <w:r w:rsidR="0026709B" w:rsidRPr="00212821">
        <w:rPr>
          <w:rFonts w:ascii="Cambria" w:hAnsi="Cambria"/>
          <w:highlight w:val="yellow"/>
          <w:lang w:val="en-GB"/>
        </w:rPr>
        <w:fldChar w:fldCharType="begin">
          <w:fldData xml:space="preserve">PEVuZE5vdGU+PENpdGU+PEF1dGhvcj5Hb3JlbmVrPC9BdXRob3I+PFllYXI+MjAxNzwvWWVhcj48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</w:fldData>
        </w:fldChar>
      </w:r>
      <w:r w:rsidR="0026709B" w:rsidRPr="00212821">
        <w:rPr>
          <w:rFonts w:ascii="Cambria" w:hAnsi="Cambria"/>
          <w:highlight w:val="yellow"/>
          <w:lang w:val="en-GB"/>
        </w:rPr>
        <w:instrText xml:space="preserve"> ADDIN EN.CITE.DATA </w:instrText>
      </w:r>
      <w:r w:rsidR="0026709B" w:rsidRPr="00212821">
        <w:rPr>
          <w:rFonts w:ascii="Cambria" w:hAnsi="Cambria"/>
          <w:highlight w:val="yellow"/>
          <w:lang w:val="en-GB"/>
        </w:rPr>
      </w:r>
      <w:r w:rsidR="0026709B" w:rsidRPr="00212821">
        <w:rPr>
          <w:rFonts w:ascii="Cambria" w:hAnsi="Cambria"/>
          <w:highlight w:val="yellow"/>
          <w:lang w:val="en-GB"/>
        </w:rPr>
        <w:fldChar w:fldCharType="end"/>
      </w:r>
      <w:r w:rsidR="007E376C" w:rsidRPr="00212821">
        <w:rPr>
          <w:rFonts w:ascii="Cambria" w:hAnsi="Cambria"/>
          <w:highlight w:val="yellow"/>
          <w:lang w:val="en-GB"/>
        </w:rPr>
      </w:r>
      <w:r w:rsidR="007E376C" w:rsidRPr="00212821">
        <w:rPr>
          <w:rFonts w:ascii="Cambria" w:hAnsi="Cambria"/>
          <w:highlight w:val="yellow"/>
          <w:lang w:val="en-GB"/>
        </w:rPr>
        <w:fldChar w:fldCharType="separate"/>
      </w:r>
      <w:r w:rsidR="0026709B" w:rsidRPr="00212821">
        <w:rPr>
          <w:rFonts w:ascii="Cambria" w:hAnsi="Cambria"/>
          <w:noProof/>
          <w:highlight w:val="yellow"/>
          <w:vertAlign w:val="superscript"/>
          <w:lang w:val="en-GB"/>
        </w:rPr>
        <w:t>2, 3</w:t>
      </w:r>
      <w:r w:rsidR="007E376C" w:rsidRPr="00212821">
        <w:rPr>
          <w:rFonts w:ascii="Cambria" w:hAnsi="Cambria"/>
          <w:highlight w:val="yellow"/>
          <w:lang w:val="en-GB"/>
        </w:rPr>
        <w:fldChar w:fldCharType="end"/>
      </w:r>
      <w:r w:rsidR="00D62384" w:rsidRPr="00AB51FB">
        <w:rPr>
          <w:rFonts w:ascii="Cambria" w:hAnsi="Cambria"/>
          <w:lang w:val="en-GB"/>
        </w:rPr>
        <w:t xml:space="preserve"> which necessitates preventive measures</w:t>
      </w:r>
      <w:r w:rsidR="007E376C" w:rsidRPr="00AB51FB">
        <w:rPr>
          <w:rFonts w:ascii="Cambria" w:hAnsi="Cambria"/>
          <w:lang w:val="en-GB"/>
        </w:rPr>
        <w:t>.</w:t>
      </w:r>
      <w:r w:rsidR="00D732AB" w:rsidRPr="00AB51FB">
        <w:rPr>
          <w:rFonts w:ascii="Cambria" w:hAnsi="Cambria"/>
          <w:lang w:val="en-GB"/>
        </w:rPr>
        <w:t xml:space="preserve"> </w:t>
      </w:r>
      <w:r w:rsidR="002333C6" w:rsidRPr="00AB51FB">
        <w:rPr>
          <w:rFonts w:ascii="Cambria" w:hAnsi="Cambria"/>
          <w:lang w:val="en-GB"/>
        </w:rPr>
        <w:t xml:space="preserve">Although </w:t>
      </w:r>
      <w:r w:rsidRPr="00AB51FB">
        <w:rPr>
          <w:rFonts w:ascii="Cambria" w:hAnsi="Cambria"/>
          <w:lang w:val="en-GB"/>
        </w:rPr>
        <w:t xml:space="preserve">most commonly associated with </w:t>
      </w:r>
      <w:r w:rsidRPr="00AB51FB">
        <w:rPr>
          <w:rFonts w:ascii="Cambria" w:hAnsi="Cambria" w:cs="Times"/>
          <w:lang w:val="en-GB"/>
        </w:rPr>
        <w:t>cardiovascular disease or other medical conditions</w:t>
      </w:r>
      <w:r w:rsidR="00CB738B" w:rsidRPr="00AB51FB">
        <w:rPr>
          <w:rFonts w:ascii="Cambria" w:hAnsi="Cambria" w:cs="Times"/>
          <w:lang w:val="en-GB"/>
        </w:rPr>
        <w:t>,</w:t>
      </w:r>
      <w:r w:rsidRPr="00AB51FB">
        <w:rPr>
          <w:rFonts w:ascii="Cambria" w:hAnsi="Cambria"/>
          <w:lang w:val="en-GB"/>
        </w:rPr>
        <w:t xml:space="preserve"> </w:t>
      </w:r>
      <w:r w:rsidR="00DA06A2" w:rsidRPr="00AB51FB">
        <w:rPr>
          <w:rFonts w:ascii="Cambria" w:hAnsi="Cambria" w:cs="Times"/>
          <w:lang w:val="en-GB"/>
        </w:rPr>
        <w:t>AF</w:t>
      </w:r>
      <w:r w:rsidR="00647D4F" w:rsidRPr="00AB51FB">
        <w:rPr>
          <w:rFonts w:ascii="Cambria" w:hAnsi="Cambria" w:cs="Times"/>
          <w:lang w:val="en-GB"/>
        </w:rPr>
        <w:t xml:space="preserve"> may also occur in individuals without any underlying known medical conditions, often called lone </w:t>
      </w:r>
      <w:r w:rsidR="00B35AF1" w:rsidRPr="00AB51FB">
        <w:rPr>
          <w:rFonts w:ascii="Cambria" w:hAnsi="Cambria" w:cs="Times"/>
          <w:lang w:val="en-GB"/>
        </w:rPr>
        <w:t xml:space="preserve">or idiopathic </w:t>
      </w:r>
      <w:r w:rsidR="007667F0" w:rsidRPr="00AB51FB">
        <w:rPr>
          <w:rFonts w:ascii="Cambria" w:hAnsi="Cambria" w:cs="Times"/>
          <w:lang w:val="en-GB"/>
        </w:rPr>
        <w:t>AF</w:t>
      </w:r>
      <w:r w:rsidR="00CB738B" w:rsidRPr="00AB51FB">
        <w:rPr>
          <w:rFonts w:ascii="Cambria" w:hAnsi="Cambria" w:cs="Times"/>
          <w:lang w:val="en-GB"/>
        </w:rPr>
        <w:t>.</w:t>
      </w:r>
      <w:r w:rsidR="00647D4F" w:rsidRPr="00AB51FB">
        <w:rPr>
          <w:rFonts w:ascii="Cambria" w:hAnsi="Cambria"/>
          <w:lang w:val="en-GB"/>
        </w:rPr>
        <w:fldChar w:fldCharType="begin">
          <w:fldData xml:space="preserve">PEVuZE5vdGU+PENpdGU+PEF1dGhvcj5FdXJvcGVhbiBIZWFydCBSaHl0aG08L0F1dGhvcj48WWVh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</w:fldData>
        </w:fldChar>
      </w:r>
      <w:r w:rsidR="00E445BB" w:rsidRPr="00AB51FB">
        <w:rPr>
          <w:rFonts w:ascii="Cambria" w:hAnsi="Cambria"/>
          <w:lang w:val="en-GB"/>
        </w:rPr>
        <w:instrText xml:space="preserve"> ADDIN EN.CITE </w:instrText>
      </w:r>
      <w:r w:rsidR="00E445BB" w:rsidRPr="00AB51FB">
        <w:rPr>
          <w:rFonts w:ascii="Cambria" w:hAnsi="Cambria"/>
          <w:lang w:val="en-GB"/>
        </w:rPr>
        <w:fldChar w:fldCharType="begin">
          <w:fldData xml:space="preserve">PEVuZE5vdGU+PENpdGU+PEF1dGhvcj5FdXJvcGVhbiBIZWFydCBSaHl0aG08L0F1dGhvcj48WWVh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</w:fldData>
        </w:fldChar>
      </w:r>
      <w:r w:rsidR="00E445BB" w:rsidRPr="00AB51FB">
        <w:rPr>
          <w:rFonts w:ascii="Cambria" w:hAnsi="Cambria"/>
          <w:lang w:val="en-GB"/>
        </w:rPr>
        <w:instrText xml:space="preserve"> ADDIN EN.CITE.DATA </w:instrText>
      </w:r>
      <w:r w:rsidR="00E445BB" w:rsidRPr="00AB51FB">
        <w:rPr>
          <w:rFonts w:ascii="Cambria" w:hAnsi="Cambria"/>
          <w:lang w:val="en-GB"/>
        </w:rPr>
      </w:r>
      <w:r w:rsidR="00E445BB" w:rsidRPr="00AB51FB">
        <w:rPr>
          <w:rFonts w:ascii="Cambria" w:hAnsi="Cambria"/>
          <w:lang w:val="en-GB"/>
        </w:rPr>
        <w:fldChar w:fldCharType="end"/>
      </w:r>
      <w:r w:rsidR="00647D4F" w:rsidRPr="00AB51FB">
        <w:rPr>
          <w:rFonts w:ascii="Cambria" w:hAnsi="Cambria"/>
          <w:lang w:val="en-GB"/>
        </w:rPr>
      </w:r>
      <w:r w:rsidR="00647D4F" w:rsidRPr="00AB51FB">
        <w:rPr>
          <w:rFonts w:ascii="Cambria" w:hAnsi="Cambria"/>
          <w:lang w:val="en-GB"/>
        </w:rPr>
        <w:fldChar w:fldCharType="separate"/>
      </w:r>
      <w:r w:rsidR="00E445BB" w:rsidRPr="00AB51FB">
        <w:rPr>
          <w:rFonts w:ascii="Cambria" w:hAnsi="Cambria"/>
          <w:vertAlign w:val="superscript"/>
          <w:lang w:val="en-GB"/>
        </w:rPr>
        <w:t>1</w:t>
      </w:r>
      <w:r w:rsidR="00647D4F" w:rsidRPr="00AB51FB">
        <w:rPr>
          <w:rFonts w:ascii="Cambria" w:hAnsi="Cambria"/>
          <w:lang w:val="en-GB"/>
        </w:rPr>
        <w:fldChar w:fldCharType="end"/>
      </w:r>
      <w:r w:rsidR="00647D4F" w:rsidRPr="00AB51FB">
        <w:rPr>
          <w:rFonts w:ascii="Cambria" w:hAnsi="Cambria"/>
          <w:lang w:val="en-GB"/>
        </w:rPr>
        <w:t xml:space="preserve"> </w:t>
      </w:r>
      <w:r w:rsidR="00662F64" w:rsidRPr="00AB51FB">
        <w:rPr>
          <w:rFonts w:ascii="Cambria" w:hAnsi="Cambria" w:cs="Times"/>
          <w:lang w:val="en-GB"/>
        </w:rPr>
        <w:t>This latter manifestation of AF has</w:t>
      </w:r>
      <w:r w:rsidR="00647D4F" w:rsidRPr="00AB51FB">
        <w:rPr>
          <w:rFonts w:ascii="Cambria" w:hAnsi="Cambria" w:cs="Times"/>
          <w:lang w:val="en-GB"/>
        </w:rPr>
        <w:t xml:space="preserve"> been linked to </w:t>
      </w:r>
      <w:r w:rsidR="00C37843" w:rsidRPr="00AB51FB">
        <w:rPr>
          <w:rFonts w:ascii="Cambria" w:hAnsi="Cambria" w:cs="Times"/>
          <w:lang w:val="en-GB"/>
        </w:rPr>
        <w:t xml:space="preserve">extensive and long-term </w:t>
      </w:r>
      <w:r w:rsidR="00662F64" w:rsidRPr="00AB51FB">
        <w:rPr>
          <w:rFonts w:ascii="Cambria" w:hAnsi="Cambria" w:cs="Times"/>
          <w:lang w:val="en-GB"/>
        </w:rPr>
        <w:t xml:space="preserve">endurance </w:t>
      </w:r>
      <w:r w:rsidR="00C37843" w:rsidRPr="00AB51FB">
        <w:rPr>
          <w:rFonts w:ascii="Cambria" w:hAnsi="Cambria" w:cs="Times"/>
          <w:lang w:val="en-GB"/>
        </w:rPr>
        <w:t>exercise</w:t>
      </w:r>
      <w:r w:rsidR="00CB738B" w:rsidRPr="00AB51FB">
        <w:rPr>
          <w:rFonts w:ascii="Cambria" w:hAnsi="Cambria" w:cs="Times"/>
          <w:lang w:val="en-GB"/>
        </w:rPr>
        <w:t>,</w:t>
      </w:r>
      <w:r w:rsidR="00647D4F" w:rsidRPr="00AB51FB">
        <w:rPr>
          <w:rFonts w:ascii="Cambria" w:hAnsi="Cambria" w:cs="Times"/>
          <w:lang w:val="en-GB"/>
        </w:rPr>
        <w:fldChar w:fldCharType="begin">
          <w:fldData xml:space="preserve">PEVuZE5vdGU+PENpdGU+PEF1dGhvcj5TYW5jaGlzLUdvbWFyPC9BdXRob3I+PFllYXI+MjAxNzwv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</w:fldData>
        </w:fldChar>
      </w:r>
      <w:r w:rsidR="008D49E2">
        <w:rPr>
          <w:rFonts w:ascii="Cambria" w:hAnsi="Cambria" w:cs="Times"/>
          <w:lang w:val="en-GB"/>
        </w:rPr>
        <w:instrText xml:space="preserve"> ADDIN EN.CITE </w:instrText>
      </w:r>
      <w:r w:rsidR="008D49E2">
        <w:rPr>
          <w:rFonts w:ascii="Cambria" w:hAnsi="Cambria" w:cs="Times"/>
          <w:lang w:val="en-GB"/>
        </w:rPr>
        <w:fldChar w:fldCharType="begin">
          <w:fldData xml:space="preserve">PEVuZE5vdGU+PENpdGU+PEF1dGhvcj5TYW5jaGlzLUdvbWFyPC9BdXRob3I+PFllYXI+MjAxNzwv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</w:fldData>
        </w:fldChar>
      </w:r>
      <w:r w:rsidR="008D49E2">
        <w:rPr>
          <w:rFonts w:ascii="Cambria" w:hAnsi="Cambria" w:cs="Times"/>
          <w:lang w:val="en-GB"/>
        </w:rPr>
        <w:instrText xml:space="preserve"> ADDIN EN.CITE.DATA </w:instrText>
      </w:r>
      <w:r w:rsidR="008D49E2">
        <w:rPr>
          <w:rFonts w:ascii="Cambria" w:hAnsi="Cambria" w:cs="Times"/>
          <w:lang w:val="en-GB"/>
        </w:rPr>
      </w:r>
      <w:r w:rsidR="008D49E2">
        <w:rPr>
          <w:rFonts w:ascii="Cambria" w:hAnsi="Cambria" w:cs="Times"/>
          <w:lang w:val="en-GB"/>
        </w:rPr>
        <w:fldChar w:fldCharType="end"/>
      </w:r>
      <w:r w:rsidR="00647D4F" w:rsidRPr="00AB51FB">
        <w:rPr>
          <w:rFonts w:ascii="Cambria" w:hAnsi="Cambria" w:cs="Times"/>
          <w:lang w:val="en-GB"/>
        </w:rPr>
      </w:r>
      <w:r w:rsidR="00647D4F" w:rsidRPr="00AB51FB">
        <w:rPr>
          <w:rFonts w:ascii="Cambria" w:hAnsi="Cambria" w:cs="Times"/>
          <w:lang w:val="en-GB"/>
        </w:rPr>
        <w:fldChar w:fldCharType="separate"/>
      </w:r>
      <w:r w:rsidR="008D49E2" w:rsidRPr="008D49E2">
        <w:rPr>
          <w:rFonts w:ascii="Cambria" w:hAnsi="Cambria" w:cs="Times"/>
          <w:noProof/>
          <w:vertAlign w:val="superscript"/>
          <w:lang w:val="en-GB"/>
        </w:rPr>
        <w:t>4</w:t>
      </w:r>
      <w:r w:rsidR="00647D4F" w:rsidRPr="00AB51FB">
        <w:rPr>
          <w:rFonts w:ascii="Cambria" w:hAnsi="Cambria" w:cs="Times"/>
          <w:lang w:val="en-GB"/>
        </w:rPr>
        <w:fldChar w:fldCharType="end"/>
      </w:r>
      <w:r w:rsidR="00C37843" w:rsidRPr="00AB51FB">
        <w:rPr>
          <w:rFonts w:ascii="Cambria" w:hAnsi="Cambria" w:cs="Times"/>
          <w:lang w:val="en-GB"/>
        </w:rPr>
        <w:t xml:space="preserve"> </w:t>
      </w:r>
      <w:r w:rsidR="007D1796" w:rsidRPr="00AB51FB">
        <w:rPr>
          <w:rFonts w:ascii="Cambria" w:hAnsi="Cambria" w:cs="Times"/>
          <w:lang w:val="en-GB"/>
        </w:rPr>
        <w:t>but</w:t>
      </w:r>
      <w:r w:rsidR="00C37843" w:rsidRPr="00AB51FB">
        <w:rPr>
          <w:rFonts w:ascii="Cambria" w:hAnsi="Cambria" w:cs="Times"/>
          <w:lang w:val="en-GB"/>
        </w:rPr>
        <w:t xml:space="preserve"> knowledge of exercise, physical activity, and risk of AF is still limited</w:t>
      </w:r>
      <w:r w:rsidR="005A768C" w:rsidRPr="00AB51FB">
        <w:rPr>
          <w:rFonts w:ascii="Cambria" w:hAnsi="Cambria" w:cs="Times"/>
          <w:lang w:val="en-GB"/>
        </w:rPr>
        <w:t xml:space="preserve"> and </w:t>
      </w:r>
      <w:r w:rsidR="008C3009" w:rsidRPr="00AB51FB">
        <w:rPr>
          <w:rFonts w:ascii="Cambria" w:hAnsi="Cambria" w:cs="Times"/>
          <w:lang w:val="en-GB"/>
        </w:rPr>
        <w:t>rather</w:t>
      </w:r>
      <w:r w:rsidR="005A768C" w:rsidRPr="00AB51FB">
        <w:rPr>
          <w:rFonts w:ascii="Cambria" w:hAnsi="Cambria" w:cs="Times"/>
          <w:lang w:val="en-GB"/>
        </w:rPr>
        <w:t xml:space="preserve"> </w:t>
      </w:r>
      <w:r w:rsidR="005A768C" w:rsidRPr="00AB51FB">
        <w:rPr>
          <w:rFonts w:ascii="Cambria" w:hAnsi="Cambria" w:cs="Times"/>
          <w:szCs w:val="20"/>
          <w:lang w:val="en-GB"/>
        </w:rPr>
        <w:t>ambiguous</w:t>
      </w:r>
      <w:r w:rsidR="00647D4F" w:rsidRPr="00AB51FB">
        <w:rPr>
          <w:rFonts w:ascii="Cambria" w:hAnsi="Cambria" w:cs="Times"/>
          <w:lang w:val="en-GB"/>
        </w:rPr>
        <w:t>.</w:t>
      </w:r>
      <w:r w:rsidR="00647D4F" w:rsidRPr="00AB51FB">
        <w:rPr>
          <w:rFonts w:ascii="Cambria" w:hAnsi="Cambria" w:cs="Times"/>
          <w:color w:val="FF0000"/>
          <w:lang w:val="en-GB"/>
        </w:rPr>
        <w:t xml:space="preserve"> </w:t>
      </w:r>
      <w:r w:rsidR="00DF3C19" w:rsidRPr="00AB51FB">
        <w:rPr>
          <w:rFonts w:ascii="Cambria" w:hAnsi="Cambria"/>
          <w:lang w:val="en-GB"/>
        </w:rPr>
        <w:t>E</w:t>
      </w:r>
      <w:r w:rsidR="00647D4F" w:rsidRPr="00AB51FB">
        <w:rPr>
          <w:rFonts w:ascii="Cambria" w:hAnsi="Cambria"/>
          <w:lang w:val="en-GB"/>
        </w:rPr>
        <w:t xml:space="preserve">lite athletes with years of systematic exercise and </w:t>
      </w:r>
      <w:r w:rsidR="00647D4F" w:rsidRPr="00AB51FB">
        <w:rPr>
          <w:rFonts w:ascii="Cambria" w:hAnsi="Cambria" w:cs="Times"/>
          <w:szCs w:val="20"/>
          <w:lang w:val="en-GB"/>
        </w:rPr>
        <w:t xml:space="preserve">non-elite athletes with a high volume of endurance </w:t>
      </w:r>
      <w:r w:rsidR="00647D4F" w:rsidRPr="00AB51FB">
        <w:rPr>
          <w:rFonts w:ascii="Cambria" w:hAnsi="Cambria"/>
          <w:lang w:val="en-GB"/>
        </w:rPr>
        <w:t xml:space="preserve">exercise </w:t>
      </w:r>
      <w:r w:rsidR="00991CBC" w:rsidRPr="00AB51FB">
        <w:rPr>
          <w:rFonts w:ascii="Cambria" w:hAnsi="Cambria" w:cs="Times"/>
          <w:szCs w:val="20"/>
          <w:lang w:val="en-GB"/>
        </w:rPr>
        <w:t>show</w:t>
      </w:r>
      <w:r w:rsidR="00647D4F" w:rsidRPr="00AB51FB">
        <w:rPr>
          <w:rFonts w:ascii="Cambria" w:hAnsi="Cambria" w:cs="Times"/>
          <w:szCs w:val="20"/>
          <w:lang w:val="en-GB"/>
        </w:rPr>
        <w:t xml:space="preserve"> increased prevalence and risk of AF</w:t>
      </w:r>
      <w:r w:rsidR="00CB738B" w:rsidRPr="00AB51FB">
        <w:rPr>
          <w:rFonts w:ascii="Cambria" w:hAnsi="Cambria" w:cs="Times"/>
          <w:szCs w:val="20"/>
          <w:lang w:val="en-GB"/>
        </w:rPr>
        <w:t>.</w:t>
      </w:r>
      <w:r w:rsidR="00647D4F" w:rsidRPr="00AB51FB">
        <w:rPr>
          <w:rFonts w:ascii="Cambria" w:hAnsi="Cambria" w:cs="Times"/>
          <w:szCs w:val="20"/>
          <w:lang w:val="en-GB"/>
        </w:rPr>
        <w:fldChar w:fldCharType="begin">
          <w:fldData xml:space="preserve">PEVuZE5vdGU+PENpdGU+PEF1dGhvcj5LYXJqYWxhaW5lbjwvQXV0aG9yPjxZZWFyPjE5OTg8L1ll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</w:fldData>
        </w:fldChar>
      </w:r>
      <w:r w:rsidR="008D49E2">
        <w:rPr>
          <w:rFonts w:ascii="Cambria" w:hAnsi="Cambria" w:cs="Times"/>
          <w:szCs w:val="20"/>
          <w:lang w:val="en-GB"/>
        </w:rPr>
        <w:instrText xml:space="preserve"> ADDIN EN.CITE </w:instrText>
      </w:r>
      <w:r w:rsidR="008D49E2">
        <w:rPr>
          <w:rFonts w:ascii="Cambria" w:hAnsi="Cambria" w:cs="Times"/>
          <w:szCs w:val="20"/>
          <w:lang w:val="en-GB"/>
        </w:rPr>
        <w:fldChar w:fldCharType="begin">
          <w:fldData xml:space="preserve">PEVuZE5vdGU+PENpdGU+PEF1dGhvcj5LYXJqYWxhaW5lbjwvQXV0aG9yPjxZZWFyPjE5OTg8L1ll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</w:fldData>
        </w:fldChar>
      </w:r>
      <w:r w:rsidR="008D49E2">
        <w:rPr>
          <w:rFonts w:ascii="Cambria" w:hAnsi="Cambria" w:cs="Times"/>
          <w:szCs w:val="20"/>
          <w:lang w:val="en-GB"/>
        </w:rPr>
        <w:instrText xml:space="preserve"> ADDIN EN.CITE.DATA </w:instrText>
      </w:r>
      <w:r w:rsidR="008D49E2">
        <w:rPr>
          <w:rFonts w:ascii="Cambria" w:hAnsi="Cambria" w:cs="Times"/>
          <w:szCs w:val="20"/>
          <w:lang w:val="en-GB"/>
        </w:rPr>
      </w:r>
      <w:r w:rsidR="008D49E2">
        <w:rPr>
          <w:rFonts w:ascii="Cambria" w:hAnsi="Cambria" w:cs="Times"/>
          <w:szCs w:val="20"/>
          <w:lang w:val="en-GB"/>
        </w:rPr>
        <w:fldChar w:fldCharType="end"/>
      </w:r>
      <w:r w:rsidR="00647D4F" w:rsidRPr="00AB51FB">
        <w:rPr>
          <w:rFonts w:ascii="Cambria" w:hAnsi="Cambria" w:cs="Times"/>
          <w:szCs w:val="20"/>
          <w:lang w:val="en-GB"/>
        </w:rPr>
      </w:r>
      <w:r w:rsidR="00647D4F" w:rsidRPr="00AB51FB">
        <w:rPr>
          <w:rFonts w:ascii="Cambria" w:hAnsi="Cambria" w:cs="Times"/>
          <w:szCs w:val="20"/>
          <w:lang w:val="en-GB"/>
        </w:rPr>
        <w:fldChar w:fldCharType="separate"/>
      </w:r>
      <w:r w:rsidR="008D49E2" w:rsidRPr="008D49E2">
        <w:rPr>
          <w:rFonts w:ascii="Cambria" w:hAnsi="Cambria" w:cs="Times"/>
          <w:noProof/>
          <w:szCs w:val="20"/>
          <w:vertAlign w:val="superscript"/>
          <w:lang w:val="en-GB"/>
        </w:rPr>
        <w:t>5, 6</w:t>
      </w:r>
      <w:r w:rsidR="00647D4F" w:rsidRPr="00AB51FB">
        <w:rPr>
          <w:rFonts w:ascii="Cambria" w:hAnsi="Cambria" w:cs="Times"/>
          <w:szCs w:val="20"/>
          <w:lang w:val="en-GB"/>
        </w:rPr>
        <w:fldChar w:fldCharType="end"/>
      </w:r>
      <w:r w:rsidR="00647D4F" w:rsidRPr="00AB51FB">
        <w:rPr>
          <w:rFonts w:ascii="Cambria" w:hAnsi="Cambria" w:cs="Times"/>
          <w:szCs w:val="20"/>
          <w:lang w:val="en-GB"/>
        </w:rPr>
        <w:t xml:space="preserve"> </w:t>
      </w:r>
      <w:r w:rsidR="00D51A0B" w:rsidRPr="00AB51FB">
        <w:rPr>
          <w:rFonts w:ascii="Cambria" w:hAnsi="Cambria" w:cs="Times"/>
          <w:szCs w:val="20"/>
          <w:lang w:val="en-GB"/>
        </w:rPr>
        <w:t xml:space="preserve">On the other hand, </w:t>
      </w:r>
      <w:r w:rsidR="00741400" w:rsidRPr="00AB51FB">
        <w:rPr>
          <w:rFonts w:ascii="Cambria" w:hAnsi="Cambria" w:cs="Times"/>
          <w:szCs w:val="20"/>
          <w:lang w:val="en-GB"/>
        </w:rPr>
        <w:t xml:space="preserve">studies of the general population </w:t>
      </w:r>
      <w:r w:rsidR="00D51A0B" w:rsidRPr="00AB51FB">
        <w:rPr>
          <w:rFonts w:ascii="Cambria" w:hAnsi="Cambria" w:cs="Times"/>
          <w:szCs w:val="20"/>
          <w:lang w:val="en-GB"/>
        </w:rPr>
        <w:t>indicate</w:t>
      </w:r>
      <w:r w:rsidR="00741400" w:rsidRPr="00AB51FB">
        <w:rPr>
          <w:rFonts w:ascii="Cambria" w:hAnsi="Cambria" w:cs="Times"/>
          <w:szCs w:val="20"/>
          <w:lang w:val="en-GB"/>
        </w:rPr>
        <w:t xml:space="preserve"> that light-to-moderate physical activity may be protective against AF</w:t>
      </w:r>
      <w:r w:rsidR="00CB738B" w:rsidRPr="00AB51FB">
        <w:rPr>
          <w:rFonts w:ascii="Cambria" w:hAnsi="Cambria" w:cs="Times"/>
          <w:szCs w:val="20"/>
          <w:lang w:val="en-GB"/>
        </w:rPr>
        <w:t>.</w:t>
      </w:r>
      <w:r w:rsidR="00741400" w:rsidRPr="00AB51FB">
        <w:rPr>
          <w:rFonts w:ascii="Cambria" w:hAnsi="Cambria"/>
          <w:lang w:val="en-GB"/>
        </w:rPr>
        <w:fldChar w:fldCharType="begin">
          <w:fldData xml:space="preserve">PEVuZE5vdGU+PENpdGU+PEF1dGhvcj5Nb3JzZXRoPC9BdXRob3I+PFllYXI+MjAxNjwvWWVhcj48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</w:fldData>
        </w:fldChar>
      </w:r>
      <w:r w:rsidR="008D49E2">
        <w:rPr>
          <w:rFonts w:ascii="Cambria" w:hAnsi="Cambria"/>
          <w:lang w:val="en-GB"/>
        </w:rPr>
        <w:instrText xml:space="preserve"> ADDIN EN.CITE </w:instrText>
      </w:r>
      <w:r w:rsidR="008D49E2">
        <w:rPr>
          <w:rFonts w:ascii="Cambria" w:hAnsi="Cambria"/>
          <w:lang w:val="en-GB"/>
        </w:rPr>
        <w:fldChar w:fldCharType="begin">
          <w:fldData xml:space="preserve">PEVuZE5vdGU+PENpdGU+PEF1dGhvcj5Nb3JzZXRoPC9BdXRob3I+PFllYXI+MjAxNjwvWWVhcj48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</w:fldData>
        </w:fldChar>
      </w:r>
      <w:r w:rsidR="008D49E2">
        <w:rPr>
          <w:rFonts w:ascii="Cambria" w:hAnsi="Cambria"/>
          <w:lang w:val="en-GB"/>
        </w:rPr>
        <w:instrText xml:space="preserve"> ADDIN EN.CITE.DATA </w:instrText>
      </w:r>
      <w:r w:rsidR="008D49E2">
        <w:rPr>
          <w:rFonts w:ascii="Cambria" w:hAnsi="Cambria"/>
          <w:lang w:val="en-GB"/>
        </w:rPr>
      </w:r>
      <w:r w:rsidR="008D49E2">
        <w:rPr>
          <w:rFonts w:ascii="Cambria" w:hAnsi="Cambria"/>
          <w:lang w:val="en-GB"/>
        </w:rPr>
        <w:fldChar w:fldCharType="end"/>
      </w:r>
      <w:r w:rsidR="00741400" w:rsidRPr="00AB51FB">
        <w:rPr>
          <w:rFonts w:ascii="Cambria" w:hAnsi="Cambria"/>
          <w:lang w:val="en-GB"/>
        </w:rPr>
      </w:r>
      <w:r w:rsidR="00741400" w:rsidRPr="00AB51FB">
        <w:rPr>
          <w:rFonts w:ascii="Cambria" w:hAnsi="Cambria"/>
          <w:lang w:val="en-GB"/>
        </w:rPr>
        <w:fldChar w:fldCharType="separate"/>
      </w:r>
      <w:r w:rsidR="008D49E2" w:rsidRPr="008D49E2">
        <w:rPr>
          <w:rFonts w:ascii="Cambria" w:hAnsi="Cambria"/>
          <w:noProof/>
          <w:vertAlign w:val="superscript"/>
          <w:lang w:val="en-GB"/>
        </w:rPr>
        <w:t>7-11</w:t>
      </w:r>
      <w:r w:rsidR="00741400" w:rsidRPr="00AB51FB">
        <w:rPr>
          <w:rFonts w:ascii="Cambria" w:hAnsi="Cambria"/>
          <w:lang w:val="en-GB"/>
        </w:rPr>
        <w:fldChar w:fldCharType="end"/>
      </w:r>
      <w:r w:rsidR="00741400" w:rsidRPr="00AB51FB">
        <w:rPr>
          <w:rFonts w:ascii="Cambria" w:hAnsi="Cambria" w:cs="Times"/>
          <w:szCs w:val="20"/>
          <w:lang w:val="en-GB"/>
        </w:rPr>
        <w:t xml:space="preserve"> </w:t>
      </w:r>
      <w:r w:rsidR="00FB6865" w:rsidRPr="00AB51FB">
        <w:rPr>
          <w:rFonts w:ascii="Cambria" w:hAnsi="Cambria" w:cs="Times"/>
          <w:lang w:val="en-GB"/>
        </w:rPr>
        <w:t xml:space="preserve">In this paper, we discuss </w:t>
      </w:r>
      <w:r w:rsidR="004B6F7B" w:rsidRPr="00AB51FB">
        <w:rPr>
          <w:rFonts w:ascii="Cambria" w:hAnsi="Cambria" w:cs="Times"/>
          <w:lang w:val="en-GB"/>
        </w:rPr>
        <w:t>possible</w:t>
      </w:r>
      <w:r w:rsidR="00FB6865" w:rsidRPr="00AB51FB">
        <w:rPr>
          <w:rFonts w:ascii="Cambria" w:hAnsi="Cambria" w:cs="Times"/>
          <w:lang w:val="en-GB"/>
        </w:rPr>
        <w:t xml:space="preserve"> mechanisms underlying these seemingly contradictory associations, suggesting there may be </w:t>
      </w:r>
      <w:r w:rsidR="007667F0" w:rsidRPr="00AB51FB">
        <w:rPr>
          <w:rFonts w:ascii="Cambria" w:hAnsi="Cambria" w:cs="Times"/>
          <w:lang w:val="en-GB"/>
        </w:rPr>
        <w:t>at least</w:t>
      </w:r>
      <w:r w:rsidR="00741400" w:rsidRPr="00AB51FB">
        <w:rPr>
          <w:rFonts w:ascii="Cambria" w:hAnsi="Cambria" w:cs="Times"/>
          <w:lang w:val="en-GB"/>
        </w:rPr>
        <w:t xml:space="preserve"> </w:t>
      </w:r>
      <w:r w:rsidR="00FB6865" w:rsidRPr="00AB51FB">
        <w:rPr>
          <w:rFonts w:ascii="Cambria" w:hAnsi="Cambria" w:cs="Times"/>
          <w:lang w:val="en-GB"/>
        </w:rPr>
        <w:t xml:space="preserve">two distinct </w:t>
      </w:r>
      <w:r w:rsidR="00B94094" w:rsidRPr="00AB51FB">
        <w:rPr>
          <w:rFonts w:ascii="Cambria" w:hAnsi="Cambria" w:cs="Times"/>
          <w:lang w:val="en-GB"/>
        </w:rPr>
        <w:t>mechanisms underlying the associations between physical activity and</w:t>
      </w:r>
      <w:r w:rsidR="00FB6865" w:rsidRPr="00AB51FB">
        <w:rPr>
          <w:rFonts w:ascii="Cambria" w:hAnsi="Cambria" w:cs="Times"/>
          <w:lang w:val="en-GB"/>
        </w:rPr>
        <w:t xml:space="preserve"> AF.</w:t>
      </w:r>
      <w:r w:rsidR="00324DD4" w:rsidRPr="00AB51FB">
        <w:rPr>
          <w:rFonts w:ascii="Cambria" w:hAnsi="Cambria" w:cs="Times"/>
          <w:lang w:val="en-GB"/>
        </w:rPr>
        <w:t xml:space="preserve"> </w:t>
      </w:r>
      <w:r w:rsidR="004155D7" w:rsidRPr="00AB51FB">
        <w:rPr>
          <w:rFonts w:ascii="Cambria" w:hAnsi="Cambria" w:cs="Times"/>
          <w:lang w:val="en-GB"/>
        </w:rPr>
        <w:t>Moreover, t</w:t>
      </w:r>
      <w:r w:rsidR="004330FF" w:rsidRPr="00AB51FB">
        <w:rPr>
          <w:rFonts w:ascii="Cambria" w:hAnsi="Cambria" w:cs="Times"/>
          <w:lang w:val="en-GB"/>
        </w:rPr>
        <w:t>his study adds to the existing literature by aiming to identify whether study characteristics can explain some of the diversity in existing findings.</w:t>
      </w:r>
    </w:p>
    <w:p w14:paraId="11D611DB" w14:textId="77777777" w:rsidR="008217F7" w:rsidRPr="00AB51FB" w:rsidRDefault="008217F7">
      <w:pPr>
        <w:rPr>
          <w:rFonts w:ascii="Cambria" w:eastAsia="Times New Roman" w:hAnsi="Cambria"/>
          <w:b/>
          <w:bCs/>
          <w:color w:val="365F91"/>
          <w:sz w:val="28"/>
          <w:szCs w:val="28"/>
          <w:lang w:val="en-GB"/>
        </w:rPr>
      </w:pPr>
      <w:r w:rsidRPr="00AB51FB">
        <w:rPr>
          <w:rFonts w:ascii="Cambria" w:eastAsia="Times New Roman" w:hAnsi="Cambria"/>
          <w:b/>
          <w:bCs/>
          <w:color w:val="365F91"/>
          <w:sz w:val="28"/>
          <w:szCs w:val="28"/>
          <w:lang w:val="en-GB"/>
        </w:rPr>
        <w:br w:type="page"/>
      </w:r>
    </w:p>
    <w:p w14:paraId="1E2E471A" w14:textId="26A7E3AC" w:rsidR="009C0298" w:rsidRPr="00AB51FB" w:rsidRDefault="004C4235" w:rsidP="00714DF0">
      <w:pPr>
        <w:pStyle w:val="Heading2"/>
        <w:spacing w:line="480" w:lineRule="auto"/>
        <w:rPr>
          <w:rFonts w:ascii="Cambria" w:hAnsi="Cambria"/>
          <w:lang w:val="en-GB"/>
        </w:rPr>
      </w:pPr>
      <w:r w:rsidRPr="00AB51FB">
        <w:rPr>
          <w:rFonts w:ascii="Cambria" w:eastAsia="Times New Roman" w:hAnsi="Cambria" w:cs="Times New Roman"/>
          <w:b/>
          <w:bCs/>
          <w:color w:val="365F91"/>
          <w:sz w:val="28"/>
          <w:szCs w:val="28"/>
          <w:lang w:val="en-GB"/>
        </w:rPr>
        <w:lastRenderedPageBreak/>
        <w:t xml:space="preserve">AF risk in populations with different level of physical activity and exercise </w:t>
      </w:r>
      <w:r w:rsidRPr="00AB51FB">
        <w:rPr>
          <w:rFonts w:ascii="Cambria" w:eastAsia="Times New Roman" w:hAnsi="Cambria" w:cs="Times New Roman"/>
          <w:b/>
          <w:bCs/>
          <w:color w:val="365F91"/>
          <w:sz w:val="28"/>
          <w:szCs w:val="28"/>
          <w:lang w:val="en-GB"/>
        </w:rPr>
        <w:br/>
      </w:r>
      <w:r w:rsidR="004A59DF" w:rsidRPr="00AB51FB">
        <w:rPr>
          <w:rFonts w:ascii="Cambria" w:hAnsi="Cambria"/>
          <w:lang w:val="en-GB"/>
        </w:rPr>
        <w:t>Current and former e</w:t>
      </w:r>
      <w:r w:rsidR="00CE49F7" w:rsidRPr="00AB51FB">
        <w:rPr>
          <w:rFonts w:ascii="Cambria" w:hAnsi="Cambria"/>
          <w:lang w:val="en-GB"/>
        </w:rPr>
        <w:t>lite athletes</w:t>
      </w:r>
      <w:r w:rsidR="00471C3A" w:rsidRPr="00AB51FB">
        <w:rPr>
          <w:rFonts w:ascii="Cambria" w:hAnsi="Cambria"/>
          <w:lang w:val="en-GB"/>
        </w:rPr>
        <w:t xml:space="preserve"> </w:t>
      </w:r>
      <w:r w:rsidR="009C0298" w:rsidRPr="00AB51FB">
        <w:rPr>
          <w:rFonts w:ascii="Cambria" w:hAnsi="Cambria"/>
          <w:lang w:val="en-GB"/>
        </w:rPr>
        <w:t xml:space="preserve"> </w:t>
      </w:r>
    </w:p>
    <w:p w14:paraId="3BD28D5F" w14:textId="272F491E" w:rsidR="00E86B2E" w:rsidRPr="00AB51FB" w:rsidRDefault="00E86B2E" w:rsidP="00AD07F5">
      <w:pPr>
        <w:spacing w:after="240" w:line="480" w:lineRule="auto"/>
        <w:rPr>
          <w:rFonts w:ascii="Cambria" w:hAnsi="Cambria" w:cs="Times"/>
          <w:i/>
          <w:szCs w:val="20"/>
          <w:lang w:val="en-GB"/>
        </w:rPr>
      </w:pPr>
      <w:r w:rsidRPr="00AB51FB">
        <w:rPr>
          <w:rFonts w:ascii="Cambria" w:hAnsi="Cambria"/>
          <w:lang w:val="en-GB"/>
        </w:rPr>
        <w:t>Research on exercise at professional elite level involves elite athletes with years of high-volume exercise, and Wernhart and Halle</w:t>
      </w:r>
      <w:r w:rsidRPr="00AB51FB">
        <w:rPr>
          <w:rFonts w:ascii="Cambria" w:hAnsi="Cambria"/>
          <w:lang w:val="en-GB"/>
        </w:rPr>
        <w:fldChar w:fldCharType="begin"/>
      </w:r>
      <w:r w:rsidR="008D49E2">
        <w:rPr>
          <w:rFonts w:ascii="Cambria" w:hAnsi="Cambria"/>
          <w:lang w:val="en-GB"/>
        </w:rPr>
        <w:instrText xml:space="preserve"> ADDIN EN.CITE &lt;EndNote&gt;&lt;Cite&gt;&lt;Author&gt;Wernhart&lt;/Author&gt;&lt;Year&gt;2015&lt;/Year&gt;&lt;RecNum&gt;1469&lt;/RecNum&gt;&lt;DisplayText&gt;&lt;style face="superscript"&gt;12&lt;/style&gt;&lt;/DisplayText&gt;&lt;record&gt;&lt;rec-number&gt;1469&lt;/rec-number&gt;&lt;foreign-keys&gt;&lt;key app="EN" db-id="2vfzfzv9z5ft98ef9aa5rs0dz990d90250re" timestamp="1420752664"&gt;1469&lt;/key&gt;&lt;/foreign-keys&gt;&lt;ref-type name="Journal Article"&gt;17&lt;/ref-type&gt;&lt;contributors&gt;&lt;authors&gt;&lt;author&gt;Wernhart, S.&lt;/author&gt;&lt;author&gt;Halle, M.&lt;/author&gt;&lt;/authors&gt;&lt;/contributors&gt;&lt;auth-address&gt;Klinikum Rechts der Isar, Centre for Prevention and Sports Medicine, Technische Universitat Munchen, Georg-Brauchle-Ring 56 (Campus C), 80992, Munich, Germany, simon.wernhart@hotmail.com.&lt;/auth-address&gt;&lt;titles&gt;&lt;title&gt;Atrial fibrillation and long-term sports practice: epidemiology and mechanisms&lt;/title&gt;&lt;secondary-title&gt;Clin Res Cardiol&lt;/secondary-title&gt;&lt;/titles&gt;&lt;periodical&gt;&lt;full-title&gt;Clinical Research in Cardiology&lt;/full-title&gt;&lt;abbr-1&gt;Clin. Res. Cardiol.&lt;/abbr-1&gt;&lt;abbr-2&gt;Clin Res Cardiol&lt;/abbr-2&gt;&lt;/periodical&gt;&lt;pages&gt;369-79&lt;/pages&gt;&lt;volume&gt;104&lt;/volume&gt;&lt;number&gt;5&lt;/number&gt;&lt;keywords&gt;&lt;keyword&gt;Age Distribution&lt;/keyword&gt;&lt;keyword&gt;Atrial Fibrillation/*diagnosis/*epidemiology&lt;/keyword&gt;&lt;keyword&gt;Body Mass Index&lt;/keyword&gt;&lt;keyword&gt;Early Diagnosis&lt;/keyword&gt;&lt;keyword&gt;Germany/epidemiology&lt;/keyword&gt;&lt;keyword&gt;Humans&lt;/keyword&gt;&lt;keyword&gt;Hypertension/epidemiology&lt;/keyword&gt;&lt;keyword&gt;Prevalence&lt;/keyword&gt;&lt;keyword&gt;Risk Factors&lt;/keyword&gt;&lt;keyword&gt;Sex Distribution&lt;/keyword&gt;&lt;keyword&gt;*Sports&lt;/keyword&gt;&lt;/keywords&gt;&lt;dates&gt;&lt;year&gt;2015&lt;/year&gt;&lt;pub-dates&gt;&lt;date&gt;May&lt;/date&gt;&lt;/pub-dates&gt;&lt;/dates&gt;&lt;isbn&gt;1861-0692 (Electronic)&amp;#xD;1861-0684 (Linking)&lt;/isbn&gt;&lt;accession-num&gt;25539701&lt;/accession-num&gt;&lt;label&gt;ENG&lt;/label&gt;&lt;urls&gt;&lt;related-urls&gt;&lt;url&gt;http://www.ncbi.nlm.nih.gov/pubmed/25539701&lt;/url&gt;&lt;/related-urls&gt;&lt;/urls&gt;&lt;custom1&gt;AF&lt;/custom1&gt;&lt;custom2&gt;AF Mechanisms AF Review&lt;/custom2&gt;&lt;electronic-resource-num&gt;10.1007/s00392-014-0805-0&lt;/electronic-resource-num&gt;&lt;remote-database-name&gt;PubMed&lt;/remote-database-name&gt;&lt;remote-database-provider&gt;Pubmed2Endnote by Riadh Hammami&lt;/remote-database-provider&gt;&lt;/record&gt;&lt;/Cite&gt;&lt;/EndNote&gt;</w:instrText>
      </w:r>
      <w:r w:rsidRPr="00AB51FB">
        <w:rPr>
          <w:rFonts w:ascii="Cambria" w:hAnsi="Cambria"/>
          <w:lang w:val="en-GB"/>
        </w:rPr>
        <w:fldChar w:fldCharType="separate"/>
      </w:r>
      <w:r w:rsidR="008D49E2" w:rsidRPr="008D49E2">
        <w:rPr>
          <w:rFonts w:ascii="Cambria" w:hAnsi="Cambria"/>
          <w:noProof/>
          <w:vertAlign w:val="superscript"/>
          <w:lang w:val="en-GB"/>
        </w:rPr>
        <w:t>12</w:t>
      </w:r>
      <w:r w:rsidRPr="00AB51FB">
        <w:rPr>
          <w:rFonts w:ascii="Cambria" w:hAnsi="Cambria"/>
          <w:lang w:val="en-GB"/>
        </w:rPr>
        <w:fldChar w:fldCharType="end"/>
      </w:r>
      <w:r w:rsidRPr="00AB51FB">
        <w:rPr>
          <w:rFonts w:ascii="Cambria" w:hAnsi="Cambria"/>
          <w:lang w:val="en-GB"/>
        </w:rPr>
        <w:t xml:space="preserve"> have defined elite athletes as </w:t>
      </w:r>
      <w:r w:rsidRPr="00AB51FB">
        <w:rPr>
          <w:rFonts w:ascii="Cambria" w:hAnsi="Cambria"/>
          <w:i/>
          <w:lang w:val="en-GB"/>
        </w:rPr>
        <w:t>“</w:t>
      </w:r>
      <w:r w:rsidRPr="00AB51FB">
        <w:rPr>
          <w:rFonts w:ascii="Cambria" w:hAnsi="Cambria" w:cs="Times"/>
          <w:i/>
          <w:szCs w:val="20"/>
          <w:lang w:val="en-GB"/>
        </w:rPr>
        <w:t xml:space="preserve">individuals performing at a competitive level with a high exercise performance”, </w:t>
      </w:r>
      <w:r w:rsidRPr="00AB51FB">
        <w:rPr>
          <w:rFonts w:ascii="Cambria" w:hAnsi="Cambria" w:cs="Times"/>
          <w:szCs w:val="20"/>
          <w:lang w:val="en-GB"/>
        </w:rPr>
        <w:t>characterized by a high maximal oxygen uptake (VO</w:t>
      </w:r>
      <w:r w:rsidRPr="00AB51FB">
        <w:rPr>
          <w:rFonts w:ascii="Cambria" w:hAnsi="Cambria" w:cs="Times"/>
          <w:szCs w:val="20"/>
          <w:vertAlign w:val="subscript"/>
          <w:lang w:val="en-GB"/>
        </w:rPr>
        <w:t>2max</w:t>
      </w:r>
      <w:r w:rsidRPr="00AB51FB">
        <w:rPr>
          <w:rFonts w:ascii="Cambria" w:hAnsi="Cambria" w:cs="Times"/>
          <w:szCs w:val="20"/>
          <w:lang w:val="en-GB"/>
        </w:rPr>
        <w:t xml:space="preserve">) and years of systematic training and a large metabolic turnover. The body of research on AF in elite athletes can typically be classified according to </w:t>
      </w:r>
      <w:r w:rsidRPr="00AB51FB">
        <w:rPr>
          <w:rFonts w:ascii="Cambria" w:hAnsi="Cambria" w:cs="Times"/>
          <w:i/>
          <w:szCs w:val="20"/>
          <w:lang w:val="en-GB"/>
        </w:rPr>
        <w:t>current</w:t>
      </w:r>
      <w:r w:rsidRPr="00AB51FB">
        <w:rPr>
          <w:rFonts w:ascii="Cambria" w:hAnsi="Cambria" w:cs="Times"/>
          <w:szCs w:val="20"/>
          <w:lang w:val="en-GB"/>
        </w:rPr>
        <w:t xml:space="preserve"> and </w:t>
      </w:r>
      <w:r w:rsidRPr="00AB51FB">
        <w:rPr>
          <w:rFonts w:ascii="Cambria" w:hAnsi="Cambria" w:cs="Times"/>
          <w:i/>
          <w:szCs w:val="20"/>
          <w:lang w:val="en-GB"/>
        </w:rPr>
        <w:t>former</w:t>
      </w:r>
      <w:r w:rsidRPr="00AB51FB">
        <w:rPr>
          <w:rFonts w:ascii="Cambria" w:hAnsi="Cambria" w:cs="Times"/>
          <w:szCs w:val="20"/>
          <w:lang w:val="en-GB"/>
        </w:rPr>
        <w:t xml:space="preserve"> elite athletes, the latter constituted by former athletes mostly in endurance sport aged &gt;45 years.</w:t>
      </w:r>
      <w:r w:rsidRPr="00AB51FB">
        <w:rPr>
          <w:rFonts w:ascii="Cambria" w:hAnsi="Cambria" w:cs="Times"/>
          <w:i/>
          <w:szCs w:val="20"/>
          <w:lang w:val="en-GB"/>
        </w:rPr>
        <w:t xml:space="preserve"> </w:t>
      </w:r>
    </w:p>
    <w:p w14:paraId="2532784F" w14:textId="3D9D2794" w:rsidR="00AD07F5" w:rsidRPr="00AB51FB" w:rsidRDefault="00D03B76" w:rsidP="00AD07F5">
      <w:pPr>
        <w:spacing w:after="240" w:line="480" w:lineRule="auto"/>
        <w:rPr>
          <w:rFonts w:ascii="Cambria" w:hAnsi="Cambria"/>
          <w:lang w:val="en-GB"/>
        </w:rPr>
      </w:pPr>
      <w:r w:rsidRPr="00AB51FB">
        <w:rPr>
          <w:rFonts w:ascii="Cambria" w:hAnsi="Cambria"/>
          <w:lang w:val="en-GB"/>
        </w:rPr>
        <w:t xml:space="preserve">One of the first studies </w:t>
      </w:r>
      <w:r w:rsidR="00F42262" w:rsidRPr="00AB51FB">
        <w:rPr>
          <w:rFonts w:ascii="Cambria" w:hAnsi="Cambria"/>
          <w:lang w:val="en-GB"/>
        </w:rPr>
        <w:t>on</w:t>
      </w:r>
      <w:r w:rsidRPr="00AB51FB">
        <w:rPr>
          <w:rFonts w:ascii="Cambria" w:hAnsi="Cambria"/>
          <w:lang w:val="en-GB"/>
        </w:rPr>
        <w:t xml:space="preserve"> </w:t>
      </w:r>
      <w:r w:rsidR="007D4CFD" w:rsidRPr="00AB51FB">
        <w:rPr>
          <w:rFonts w:ascii="Cambria" w:hAnsi="Cambria"/>
          <w:lang w:val="en-GB"/>
        </w:rPr>
        <w:t>exercise</w:t>
      </w:r>
      <w:r w:rsidRPr="00AB51FB">
        <w:rPr>
          <w:rFonts w:ascii="Cambria" w:hAnsi="Cambria"/>
          <w:lang w:val="en-GB"/>
        </w:rPr>
        <w:t xml:space="preserve"> and AF </w:t>
      </w:r>
      <w:r w:rsidR="00E212D8" w:rsidRPr="00AB51FB">
        <w:rPr>
          <w:rFonts w:ascii="Cambria" w:hAnsi="Cambria"/>
          <w:lang w:val="en-GB"/>
        </w:rPr>
        <w:t xml:space="preserve">reported a 9% prevalence of AF </w:t>
      </w:r>
      <w:r w:rsidR="00B94094" w:rsidRPr="00AB51FB">
        <w:rPr>
          <w:rFonts w:ascii="Cambria" w:hAnsi="Cambria"/>
          <w:lang w:val="en-GB"/>
        </w:rPr>
        <w:t>i</w:t>
      </w:r>
      <w:r w:rsidR="009E6D0D" w:rsidRPr="00AB51FB">
        <w:rPr>
          <w:rFonts w:ascii="Cambria" w:hAnsi="Cambria"/>
          <w:lang w:val="en-GB"/>
        </w:rPr>
        <w:t>n</w:t>
      </w:r>
      <w:r w:rsidR="00AF2D99" w:rsidRPr="00AB51FB">
        <w:rPr>
          <w:rFonts w:ascii="Cambria" w:hAnsi="Cambria"/>
          <w:lang w:val="en-GB"/>
        </w:rPr>
        <w:t xml:space="preserve"> </w:t>
      </w:r>
      <w:r w:rsidR="00E212D8" w:rsidRPr="00AB51FB">
        <w:rPr>
          <w:rFonts w:ascii="Cambria" w:hAnsi="Cambria"/>
          <w:lang w:val="en-GB"/>
        </w:rPr>
        <w:t xml:space="preserve">young </w:t>
      </w:r>
      <w:r w:rsidR="00F7258C" w:rsidRPr="00AB51FB">
        <w:rPr>
          <w:rFonts w:ascii="Cambria" w:hAnsi="Cambria"/>
          <w:lang w:val="en-GB"/>
        </w:rPr>
        <w:t>elite athletes</w:t>
      </w:r>
      <w:r w:rsidR="00E212D8" w:rsidRPr="00AB51FB">
        <w:rPr>
          <w:rFonts w:ascii="Cambria" w:hAnsi="Cambria"/>
          <w:lang w:val="en-GB"/>
        </w:rPr>
        <w:t xml:space="preserve">, </w:t>
      </w:r>
      <w:r w:rsidR="00ED2F0D" w:rsidRPr="00AB51FB">
        <w:rPr>
          <w:rFonts w:ascii="Cambria" w:hAnsi="Cambria"/>
          <w:lang w:val="en-GB"/>
        </w:rPr>
        <w:t xml:space="preserve">substantially </w:t>
      </w:r>
      <w:r w:rsidR="00AF2D99" w:rsidRPr="00AB51FB">
        <w:rPr>
          <w:rFonts w:ascii="Cambria" w:hAnsi="Cambria"/>
          <w:lang w:val="en-GB"/>
        </w:rPr>
        <w:t xml:space="preserve">higher than the </w:t>
      </w:r>
      <w:r w:rsidR="00ED2F0D" w:rsidRPr="00AB51FB">
        <w:rPr>
          <w:rFonts w:ascii="Cambria" w:hAnsi="Cambria"/>
          <w:lang w:val="en-GB"/>
        </w:rPr>
        <w:t xml:space="preserve">age-matched </w:t>
      </w:r>
      <w:r w:rsidR="00E212D8" w:rsidRPr="00AB51FB">
        <w:rPr>
          <w:rFonts w:ascii="Cambria" w:hAnsi="Cambria"/>
          <w:lang w:val="en-GB"/>
        </w:rPr>
        <w:t xml:space="preserve">population </w:t>
      </w:r>
      <w:r w:rsidR="001228AB" w:rsidRPr="00AB51FB">
        <w:rPr>
          <w:rFonts w:ascii="Cambria" w:hAnsi="Cambria"/>
          <w:lang w:val="en-GB"/>
        </w:rPr>
        <w:t>prevalence</w:t>
      </w:r>
      <w:r w:rsidR="00E212D8" w:rsidRPr="00AB51FB">
        <w:rPr>
          <w:rFonts w:ascii="Cambria" w:hAnsi="Cambria"/>
          <w:lang w:val="en-GB"/>
        </w:rPr>
        <w:t xml:space="preserve"> of AF</w:t>
      </w:r>
      <w:r w:rsidR="00CB738B" w:rsidRPr="00AB51FB">
        <w:rPr>
          <w:rFonts w:ascii="Cambria" w:hAnsi="Cambria"/>
          <w:lang w:val="en-GB"/>
        </w:rPr>
        <w:t>.</w:t>
      </w:r>
      <w:r w:rsidR="009E6D0D" w:rsidRPr="00AB51FB">
        <w:rPr>
          <w:rFonts w:ascii="Cambria" w:hAnsi="Cambria"/>
          <w:lang w:val="en-GB"/>
        </w:rPr>
        <w:fldChar w:fldCharType="begin">
          <w:fldData xml:space="preserve">PEVuZE5vdGU+PENpdGU+PEF1dGhvcj5GdXJsYW5lbGxvPC9BdXRob3I+PFllYXI+MTk5ODwvWWVh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</w:fldData>
        </w:fldChar>
      </w:r>
      <w:r w:rsidR="008D49E2">
        <w:rPr>
          <w:rFonts w:ascii="Cambria" w:hAnsi="Cambria"/>
          <w:lang w:val="en-GB"/>
        </w:rPr>
        <w:instrText xml:space="preserve"> ADDIN EN.CITE </w:instrText>
      </w:r>
      <w:r w:rsidR="008D49E2">
        <w:rPr>
          <w:rFonts w:ascii="Cambria" w:hAnsi="Cambria"/>
          <w:lang w:val="en-GB"/>
        </w:rPr>
        <w:fldChar w:fldCharType="begin">
          <w:fldData xml:space="preserve">PEVuZE5vdGU+PENpdGU+PEF1dGhvcj5GdXJsYW5lbGxvPC9BdXRob3I+PFllYXI+MTk5ODwvWWVh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</w:fldData>
        </w:fldChar>
      </w:r>
      <w:r w:rsidR="008D49E2">
        <w:rPr>
          <w:rFonts w:ascii="Cambria" w:hAnsi="Cambria"/>
          <w:lang w:val="en-GB"/>
        </w:rPr>
        <w:instrText xml:space="preserve"> ADDIN EN.CITE.DATA </w:instrText>
      </w:r>
      <w:r w:rsidR="008D49E2">
        <w:rPr>
          <w:rFonts w:ascii="Cambria" w:hAnsi="Cambria"/>
          <w:lang w:val="en-GB"/>
        </w:rPr>
      </w:r>
      <w:r w:rsidR="008D49E2">
        <w:rPr>
          <w:rFonts w:ascii="Cambria" w:hAnsi="Cambria"/>
          <w:lang w:val="en-GB"/>
        </w:rPr>
        <w:fldChar w:fldCharType="end"/>
      </w:r>
      <w:r w:rsidR="009E6D0D" w:rsidRPr="00AB51FB">
        <w:rPr>
          <w:rFonts w:ascii="Cambria" w:hAnsi="Cambria"/>
          <w:lang w:val="en-GB"/>
        </w:rPr>
      </w:r>
      <w:r w:rsidR="009E6D0D" w:rsidRPr="00AB51FB">
        <w:rPr>
          <w:rFonts w:ascii="Cambria" w:hAnsi="Cambria"/>
          <w:lang w:val="en-GB"/>
        </w:rPr>
        <w:fldChar w:fldCharType="separate"/>
      </w:r>
      <w:r w:rsidR="008D49E2" w:rsidRPr="008D49E2">
        <w:rPr>
          <w:rFonts w:ascii="Cambria" w:hAnsi="Cambria"/>
          <w:noProof/>
          <w:vertAlign w:val="superscript"/>
          <w:lang w:val="en-GB"/>
        </w:rPr>
        <w:t>13</w:t>
      </w:r>
      <w:r w:rsidR="009E6D0D" w:rsidRPr="00AB51FB">
        <w:rPr>
          <w:rFonts w:ascii="Cambria" w:hAnsi="Cambria"/>
          <w:lang w:val="en-GB"/>
        </w:rPr>
        <w:fldChar w:fldCharType="end"/>
      </w:r>
      <w:r w:rsidR="00AF2D99" w:rsidRPr="00AB51FB">
        <w:rPr>
          <w:rFonts w:ascii="Cambria" w:hAnsi="Cambria"/>
          <w:lang w:val="en-GB"/>
        </w:rPr>
        <w:t xml:space="preserve"> </w:t>
      </w:r>
      <w:r w:rsidR="00BA1E90" w:rsidRPr="00AB51FB">
        <w:rPr>
          <w:rFonts w:ascii="Cambria" w:hAnsi="Cambria"/>
          <w:lang w:val="en-GB"/>
        </w:rPr>
        <w:t>A</w:t>
      </w:r>
      <w:r w:rsidR="00F01CC3" w:rsidRPr="00AB51FB">
        <w:rPr>
          <w:rFonts w:ascii="Cambria" w:hAnsi="Cambria"/>
          <w:lang w:val="en-GB"/>
        </w:rPr>
        <w:t>nother</w:t>
      </w:r>
      <w:r w:rsidR="00BA1E90" w:rsidRPr="00AB51FB">
        <w:rPr>
          <w:rFonts w:ascii="Cambria" w:hAnsi="Cambria"/>
          <w:lang w:val="en-GB"/>
        </w:rPr>
        <w:t xml:space="preserve"> study on </w:t>
      </w:r>
      <w:r w:rsidR="001248FA" w:rsidRPr="00AB51FB">
        <w:rPr>
          <w:rFonts w:ascii="Cambria" w:hAnsi="Cambria"/>
          <w:lang w:val="en-GB"/>
        </w:rPr>
        <w:t>athle</w:t>
      </w:r>
      <w:r w:rsidR="008E7F45" w:rsidRPr="00AB51FB">
        <w:rPr>
          <w:rFonts w:ascii="Cambria" w:hAnsi="Cambria"/>
          <w:lang w:val="en-GB"/>
        </w:rPr>
        <w:t xml:space="preserve">tes </w:t>
      </w:r>
      <w:r w:rsidR="001248FA" w:rsidRPr="00AB51FB">
        <w:rPr>
          <w:rFonts w:ascii="Cambria" w:hAnsi="Cambria"/>
          <w:lang w:val="en-GB"/>
        </w:rPr>
        <w:t>competing at both Olympic, nat</w:t>
      </w:r>
      <w:r w:rsidR="00E212D8" w:rsidRPr="00AB51FB">
        <w:rPr>
          <w:rFonts w:ascii="Cambria" w:hAnsi="Cambria"/>
          <w:lang w:val="en-GB"/>
        </w:rPr>
        <w:t xml:space="preserve">ional and regional level </w:t>
      </w:r>
      <w:r w:rsidR="000D4498" w:rsidRPr="00AB51FB">
        <w:rPr>
          <w:rFonts w:ascii="Cambria" w:hAnsi="Cambria"/>
          <w:lang w:val="en-GB"/>
        </w:rPr>
        <w:t xml:space="preserve">could not replicate </w:t>
      </w:r>
      <w:r w:rsidR="00B94094" w:rsidRPr="00AB51FB">
        <w:rPr>
          <w:rFonts w:ascii="Cambria" w:hAnsi="Cambria"/>
          <w:lang w:val="en-GB"/>
        </w:rPr>
        <w:t>these findings</w:t>
      </w:r>
      <w:r w:rsidR="00B94094" w:rsidRPr="00AB51FB">
        <w:rPr>
          <w:rFonts w:ascii="Cambria" w:hAnsi="Cambria" w:cs="Helvetica"/>
          <w:lang w:val="en-GB"/>
        </w:rPr>
        <w:t>, reporting</w:t>
      </w:r>
      <w:r w:rsidR="000D4498" w:rsidRPr="00AB51FB">
        <w:rPr>
          <w:rFonts w:ascii="Cambria" w:hAnsi="Cambria" w:cs="Helvetica"/>
          <w:lang w:val="en-GB"/>
        </w:rPr>
        <w:t xml:space="preserve"> a</w:t>
      </w:r>
      <w:r w:rsidR="002C7C4D" w:rsidRPr="00AB51FB">
        <w:rPr>
          <w:rFonts w:ascii="Cambria" w:hAnsi="Cambria"/>
          <w:lang w:val="en-GB"/>
        </w:rPr>
        <w:t xml:space="preserve"> prevalence of AF &lt;1% </w:t>
      </w:r>
      <w:r w:rsidR="000D4498" w:rsidRPr="00AB51FB">
        <w:rPr>
          <w:rFonts w:ascii="Cambria" w:hAnsi="Cambria"/>
          <w:lang w:val="en-GB"/>
        </w:rPr>
        <w:t xml:space="preserve">in </w:t>
      </w:r>
      <w:r w:rsidR="002C7C4D" w:rsidRPr="00AB51FB">
        <w:rPr>
          <w:rFonts w:ascii="Cambria" w:hAnsi="Cambria"/>
          <w:lang w:val="en-GB"/>
        </w:rPr>
        <w:t>these athletes</w:t>
      </w:r>
      <w:r w:rsidR="00BA1E90" w:rsidRPr="00AB51FB">
        <w:rPr>
          <w:rFonts w:ascii="Cambria" w:hAnsi="Cambria"/>
          <w:lang w:val="en-GB"/>
        </w:rPr>
        <w:fldChar w:fldCharType="begin">
          <w:fldData xml:space="preserve">PEVuZE5vdGU+PENpdGU+PEF1dGhvcj5QZWxsaWNjaWE8L0F1dGhvcj48WWVhcj4yMDA1PC9ZZWFy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</w:fldData>
        </w:fldChar>
      </w:r>
      <w:r w:rsidR="008D49E2">
        <w:rPr>
          <w:rFonts w:ascii="Cambria" w:hAnsi="Cambria"/>
          <w:lang w:val="en-GB"/>
        </w:rPr>
        <w:instrText xml:space="preserve"> ADDIN EN.CITE </w:instrText>
      </w:r>
      <w:r w:rsidR="008D49E2">
        <w:rPr>
          <w:rFonts w:ascii="Cambria" w:hAnsi="Cambria"/>
          <w:lang w:val="en-GB"/>
        </w:rPr>
        <w:fldChar w:fldCharType="begin">
          <w:fldData xml:space="preserve">PEVuZE5vdGU+PENpdGU+PEF1dGhvcj5QZWxsaWNjaWE8L0F1dGhvcj48WWVhcj4yMDA1PC9ZZWFy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</w:fldData>
        </w:fldChar>
      </w:r>
      <w:r w:rsidR="008D49E2">
        <w:rPr>
          <w:rFonts w:ascii="Cambria" w:hAnsi="Cambria"/>
          <w:lang w:val="en-GB"/>
        </w:rPr>
        <w:instrText xml:space="preserve"> ADDIN EN.CITE.DATA </w:instrText>
      </w:r>
      <w:r w:rsidR="008D49E2">
        <w:rPr>
          <w:rFonts w:ascii="Cambria" w:hAnsi="Cambria"/>
          <w:lang w:val="en-GB"/>
        </w:rPr>
      </w:r>
      <w:r w:rsidR="008D49E2">
        <w:rPr>
          <w:rFonts w:ascii="Cambria" w:hAnsi="Cambria"/>
          <w:lang w:val="en-GB"/>
        </w:rPr>
        <w:fldChar w:fldCharType="end"/>
      </w:r>
      <w:r w:rsidR="00BA1E90" w:rsidRPr="00AB51FB">
        <w:rPr>
          <w:rFonts w:ascii="Cambria" w:hAnsi="Cambria"/>
          <w:lang w:val="en-GB"/>
        </w:rPr>
      </w:r>
      <w:r w:rsidR="00BA1E90" w:rsidRPr="00AB51FB">
        <w:rPr>
          <w:rFonts w:ascii="Cambria" w:hAnsi="Cambria"/>
          <w:lang w:val="en-GB"/>
        </w:rPr>
        <w:fldChar w:fldCharType="separate"/>
      </w:r>
      <w:r w:rsidR="008D49E2" w:rsidRPr="008D49E2">
        <w:rPr>
          <w:rFonts w:ascii="Cambria" w:hAnsi="Cambria"/>
          <w:noProof/>
          <w:vertAlign w:val="superscript"/>
          <w:lang w:val="en-GB"/>
        </w:rPr>
        <w:t>14</w:t>
      </w:r>
      <w:r w:rsidR="00BA1E90" w:rsidRPr="00AB51FB">
        <w:rPr>
          <w:rFonts w:ascii="Cambria" w:hAnsi="Cambria"/>
          <w:lang w:val="en-GB"/>
        </w:rPr>
        <w:fldChar w:fldCharType="end"/>
      </w:r>
      <w:r w:rsidR="00BA1E90" w:rsidRPr="00AB51FB">
        <w:rPr>
          <w:rFonts w:ascii="Cambria" w:hAnsi="Cambria"/>
          <w:lang w:val="en-GB"/>
        </w:rPr>
        <w:t xml:space="preserve"> </w:t>
      </w:r>
      <w:r w:rsidR="00AF3A52" w:rsidRPr="00AB51FB">
        <w:rPr>
          <w:rFonts w:ascii="Cambria" w:hAnsi="Cambria" w:cs="Times"/>
          <w:lang w:val="en-GB"/>
        </w:rPr>
        <w:t>(</w:t>
      </w:r>
      <w:r w:rsidR="00AF3A52" w:rsidRPr="00AB51FB">
        <w:rPr>
          <w:rFonts w:ascii="Cambria" w:hAnsi="Cambria" w:cs="Times"/>
          <w:i/>
          <w:lang w:val="en-GB"/>
        </w:rPr>
        <w:t xml:space="preserve">Table </w:t>
      </w:r>
      <w:r w:rsidR="009777A4" w:rsidRPr="00AB51FB">
        <w:rPr>
          <w:rFonts w:ascii="Cambria" w:hAnsi="Cambria" w:cs="Times"/>
          <w:i/>
          <w:lang w:val="en-GB"/>
        </w:rPr>
        <w:t>1</w:t>
      </w:r>
      <w:r w:rsidR="00AF3A52" w:rsidRPr="00AB51FB">
        <w:rPr>
          <w:rFonts w:ascii="Cambria" w:hAnsi="Cambria" w:cs="Times"/>
          <w:lang w:val="en-GB"/>
        </w:rPr>
        <w:t>)</w:t>
      </w:r>
      <w:r w:rsidR="000D4498" w:rsidRPr="00AB51FB">
        <w:rPr>
          <w:rFonts w:ascii="Cambria" w:hAnsi="Cambria"/>
          <w:lang w:val="en-GB"/>
        </w:rPr>
        <w:t>.</w:t>
      </w:r>
      <w:r w:rsidR="002C7C4D" w:rsidRPr="00AB51FB">
        <w:rPr>
          <w:rFonts w:ascii="Cambria" w:hAnsi="Cambria"/>
          <w:lang w:val="en-GB"/>
        </w:rPr>
        <w:t xml:space="preserve"> </w:t>
      </w:r>
      <w:r w:rsidR="00D60C94" w:rsidRPr="00AB51FB">
        <w:rPr>
          <w:rFonts w:ascii="Cambria" w:eastAsia="Times New Roman" w:hAnsi="Cambria"/>
          <w:szCs w:val="16"/>
          <w:lang w:val="en-GB"/>
        </w:rPr>
        <w:t xml:space="preserve">Studies of former elite athletes </w:t>
      </w:r>
      <w:r w:rsidR="00D60C94" w:rsidRPr="00AB51FB">
        <w:rPr>
          <w:rFonts w:ascii="Cambria" w:hAnsi="Cambria"/>
          <w:lang w:val="en-GB"/>
        </w:rPr>
        <w:t>demonstrat</w:t>
      </w:r>
      <w:r w:rsidR="00AD252B" w:rsidRPr="00AB51FB">
        <w:rPr>
          <w:rFonts w:ascii="Cambria" w:hAnsi="Cambria"/>
          <w:lang w:val="en-GB"/>
        </w:rPr>
        <w:t>e</w:t>
      </w:r>
      <w:r w:rsidR="00D60C94" w:rsidRPr="00AB51FB">
        <w:rPr>
          <w:rFonts w:ascii="Cambria" w:eastAsia="Times New Roman" w:hAnsi="Cambria"/>
          <w:szCs w:val="16"/>
          <w:lang w:val="en-GB"/>
        </w:rPr>
        <w:t xml:space="preserve"> a higher prevalence of AF </w:t>
      </w:r>
      <w:r w:rsidR="00E212D8" w:rsidRPr="00AB51FB">
        <w:rPr>
          <w:rFonts w:ascii="Cambria" w:eastAsia="Times New Roman" w:hAnsi="Cambria"/>
          <w:szCs w:val="16"/>
          <w:lang w:val="en-GB"/>
        </w:rPr>
        <w:t>compared with the</w:t>
      </w:r>
      <w:r w:rsidR="00D60C94" w:rsidRPr="00AB51FB">
        <w:rPr>
          <w:rFonts w:ascii="Cambria" w:eastAsia="Times New Roman" w:hAnsi="Cambria"/>
          <w:szCs w:val="16"/>
          <w:lang w:val="en-GB"/>
        </w:rPr>
        <w:t xml:space="preserve"> general population</w:t>
      </w:r>
      <w:r w:rsidR="00E212D8" w:rsidRPr="00AB51FB">
        <w:rPr>
          <w:rFonts w:ascii="Cambria" w:eastAsia="Times New Roman" w:hAnsi="Cambria"/>
          <w:szCs w:val="16"/>
          <w:lang w:val="en-GB"/>
        </w:rPr>
        <w:t xml:space="preserve"> prevalence</w:t>
      </w:r>
      <w:r w:rsidR="003E39B1" w:rsidRPr="00AB51FB">
        <w:rPr>
          <w:rFonts w:ascii="Cambria" w:eastAsia="Times New Roman" w:hAnsi="Cambria"/>
          <w:szCs w:val="16"/>
          <w:lang w:val="en-GB"/>
        </w:rPr>
        <w:t>,</w:t>
      </w:r>
      <w:r w:rsidR="00D60C94" w:rsidRPr="00AB51FB">
        <w:rPr>
          <w:rFonts w:ascii="Cambria" w:hAnsi="Cambria"/>
          <w:lang w:val="en-GB"/>
        </w:rPr>
        <w:fldChar w:fldCharType="begin">
          <w:fldData xml:space="preserve">PEVuZE5vdGU+PENpdGU+PEF1dGhvcj5LYXJqYWxhaW5lbjwvQXV0aG9yPjxZZWFyPjE5OTg8L1ll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</w:fldData>
        </w:fldChar>
      </w:r>
      <w:r w:rsidR="008D49E2">
        <w:rPr>
          <w:rFonts w:ascii="Cambria" w:hAnsi="Cambria"/>
          <w:lang w:val="en-GB"/>
        </w:rPr>
        <w:instrText xml:space="preserve"> ADDIN EN.CITE </w:instrText>
      </w:r>
      <w:r w:rsidR="008D49E2">
        <w:rPr>
          <w:rFonts w:ascii="Cambria" w:hAnsi="Cambria"/>
          <w:lang w:val="en-GB"/>
        </w:rPr>
        <w:fldChar w:fldCharType="begin">
          <w:fldData xml:space="preserve">PEVuZE5vdGU+PENpdGU+PEF1dGhvcj5LYXJqYWxhaW5lbjwvQXV0aG9yPjxZZWFyPjE5OTg8L1ll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</w:fldData>
        </w:fldChar>
      </w:r>
      <w:r w:rsidR="008D49E2">
        <w:rPr>
          <w:rFonts w:ascii="Cambria" w:hAnsi="Cambria"/>
          <w:lang w:val="en-GB"/>
        </w:rPr>
        <w:instrText xml:space="preserve"> ADDIN EN.CITE.DATA </w:instrText>
      </w:r>
      <w:r w:rsidR="008D49E2">
        <w:rPr>
          <w:rFonts w:ascii="Cambria" w:hAnsi="Cambria"/>
          <w:lang w:val="en-GB"/>
        </w:rPr>
      </w:r>
      <w:r w:rsidR="008D49E2">
        <w:rPr>
          <w:rFonts w:ascii="Cambria" w:hAnsi="Cambria"/>
          <w:lang w:val="en-GB"/>
        </w:rPr>
        <w:fldChar w:fldCharType="end"/>
      </w:r>
      <w:r w:rsidR="00D60C94" w:rsidRPr="00AB51FB">
        <w:rPr>
          <w:rFonts w:ascii="Cambria" w:hAnsi="Cambria"/>
          <w:lang w:val="en-GB"/>
        </w:rPr>
      </w:r>
      <w:r w:rsidR="00D60C94" w:rsidRPr="00AB51FB">
        <w:rPr>
          <w:rFonts w:ascii="Cambria" w:hAnsi="Cambria"/>
          <w:lang w:val="en-GB"/>
        </w:rPr>
        <w:fldChar w:fldCharType="separate"/>
      </w:r>
      <w:r w:rsidR="008D49E2" w:rsidRPr="008D49E2">
        <w:rPr>
          <w:rFonts w:ascii="Cambria" w:hAnsi="Cambria"/>
          <w:noProof/>
          <w:vertAlign w:val="superscript"/>
          <w:lang w:val="en-GB"/>
        </w:rPr>
        <w:t>5, 15, 16</w:t>
      </w:r>
      <w:r w:rsidR="00D60C94" w:rsidRPr="00AB51FB">
        <w:rPr>
          <w:rFonts w:ascii="Cambria" w:hAnsi="Cambria"/>
          <w:lang w:val="en-GB"/>
        </w:rPr>
        <w:fldChar w:fldCharType="end"/>
      </w:r>
      <w:r w:rsidR="00876F27" w:rsidRPr="00AB51FB">
        <w:rPr>
          <w:rFonts w:ascii="Cambria" w:hAnsi="Cambria"/>
          <w:lang w:val="en-GB"/>
        </w:rPr>
        <w:t xml:space="preserve"> although not totally consistently</w:t>
      </w:r>
      <w:r w:rsidR="00AD252B" w:rsidRPr="00AB51FB">
        <w:rPr>
          <w:rFonts w:ascii="Cambria" w:hAnsi="Cambria"/>
          <w:lang w:val="en-GB"/>
        </w:rPr>
        <w:fldChar w:fldCharType="begin">
          <w:fldData xml:space="preserve">PEVuZE5vdGU+PENpdGU+PEF1dGhvcj5Cam9ybnN0YWQ8L0F1dGhvcj48WWVhcj4yMDA5PC9ZZWFy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</w:fldData>
        </w:fldChar>
      </w:r>
      <w:r w:rsidR="008D49E2">
        <w:rPr>
          <w:rFonts w:ascii="Cambria" w:hAnsi="Cambria"/>
          <w:lang w:val="en-GB"/>
        </w:rPr>
        <w:instrText xml:space="preserve"> ADDIN EN.CITE </w:instrText>
      </w:r>
      <w:r w:rsidR="008D49E2">
        <w:rPr>
          <w:rFonts w:ascii="Cambria" w:hAnsi="Cambria"/>
          <w:lang w:val="en-GB"/>
        </w:rPr>
        <w:fldChar w:fldCharType="begin">
          <w:fldData xml:space="preserve">PEVuZE5vdGU+PENpdGU+PEF1dGhvcj5Cam9ybnN0YWQ8L0F1dGhvcj48WWVhcj4yMDA5PC9ZZWFy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</w:fldData>
        </w:fldChar>
      </w:r>
      <w:r w:rsidR="008D49E2">
        <w:rPr>
          <w:rFonts w:ascii="Cambria" w:hAnsi="Cambria"/>
          <w:lang w:val="en-GB"/>
        </w:rPr>
        <w:instrText xml:space="preserve"> ADDIN EN.CITE.DATA </w:instrText>
      </w:r>
      <w:r w:rsidR="008D49E2">
        <w:rPr>
          <w:rFonts w:ascii="Cambria" w:hAnsi="Cambria"/>
          <w:lang w:val="en-GB"/>
        </w:rPr>
      </w:r>
      <w:r w:rsidR="008D49E2">
        <w:rPr>
          <w:rFonts w:ascii="Cambria" w:hAnsi="Cambria"/>
          <w:lang w:val="en-GB"/>
        </w:rPr>
        <w:fldChar w:fldCharType="end"/>
      </w:r>
      <w:r w:rsidR="00AD252B" w:rsidRPr="00AB51FB">
        <w:rPr>
          <w:rFonts w:ascii="Cambria" w:hAnsi="Cambria"/>
          <w:lang w:val="en-GB"/>
        </w:rPr>
      </w:r>
      <w:r w:rsidR="00AD252B" w:rsidRPr="00AB51FB">
        <w:rPr>
          <w:rFonts w:ascii="Cambria" w:hAnsi="Cambria"/>
          <w:lang w:val="en-GB"/>
        </w:rPr>
        <w:fldChar w:fldCharType="separate"/>
      </w:r>
      <w:r w:rsidR="008D49E2" w:rsidRPr="008D49E2">
        <w:rPr>
          <w:rFonts w:ascii="Cambria" w:hAnsi="Cambria"/>
          <w:noProof/>
          <w:vertAlign w:val="superscript"/>
          <w:lang w:val="en-GB"/>
        </w:rPr>
        <w:t>17</w:t>
      </w:r>
      <w:r w:rsidR="00AD252B" w:rsidRPr="00AB51FB">
        <w:rPr>
          <w:rFonts w:ascii="Cambria" w:hAnsi="Cambria"/>
          <w:lang w:val="en-GB"/>
        </w:rPr>
        <w:fldChar w:fldCharType="end"/>
      </w:r>
      <w:r w:rsidR="00EC5DC6" w:rsidRPr="00AB51FB">
        <w:rPr>
          <w:rFonts w:ascii="Cambria" w:hAnsi="Cambria"/>
          <w:lang w:val="en-GB"/>
        </w:rPr>
        <w:t xml:space="preserve"> </w:t>
      </w:r>
      <w:r w:rsidR="00D60C94" w:rsidRPr="00AB51FB">
        <w:rPr>
          <w:rFonts w:ascii="Cambria" w:hAnsi="Cambria"/>
          <w:lang w:val="en-GB"/>
        </w:rPr>
        <w:t>(</w:t>
      </w:r>
      <w:r w:rsidR="00D60C94" w:rsidRPr="00AB51FB">
        <w:rPr>
          <w:rFonts w:ascii="Cambria" w:hAnsi="Cambria"/>
          <w:i/>
          <w:lang w:val="en-GB"/>
        </w:rPr>
        <w:t xml:space="preserve">Table </w:t>
      </w:r>
      <w:r w:rsidR="009777A4" w:rsidRPr="00AB51FB">
        <w:rPr>
          <w:rFonts w:ascii="Cambria" w:hAnsi="Cambria"/>
          <w:i/>
          <w:lang w:val="en-GB"/>
        </w:rPr>
        <w:t>1</w:t>
      </w:r>
      <w:r w:rsidR="00D60C94" w:rsidRPr="00AB51FB">
        <w:rPr>
          <w:rFonts w:ascii="Cambria" w:hAnsi="Cambria"/>
          <w:lang w:val="en-GB"/>
        </w:rPr>
        <w:t xml:space="preserve">). </w:t>
      </w:r>
      <w:r w:rsidR="00254E3A" w:rsidRPr="00AB51FB">
        <w:rPr>
          <w:rFonts w:ascii="Cambria" w:hAnsi="Cambria"/>
          <w:lang w:val="en-GB"/>
        </w:rPr>
        <w:t>A m</w:t>
      </w:r>
      <w:r w:rsidR="008850A3" w:rsidRPr="00AB51FB">
        <w:rPr>
          <w:rFonts w:ascii="Cambria" w:hAnsi="Cambria"/>
          <w:lang w:val="en-GB"/>
        </w:rPr>
        <w:t>eta</w:t>
      </w:r>
      <w:r w:rsidR="00AF3A52" w:rsidRPr="00AB51FB">
        <w:rPr>
          <w:rFonts w:ascii="Cambria" w:hAnsi="Cambria"/>
          <w:lang w:val="en-GB"/>
        </w:rPr>
        <w:t>-</w:t>
      </w:r>
      <w:r w:rsidR="008850A3" w:rsidRPr="00AB51FB">
        <w:rPr>
          <w:rFonts w:ascii="Cambria" w:hAnsi="Cambria"/>
          <w:lang w:val="en-GB"/>
        </w:rPr>
        <w:t>analys</w:t>
      </w:r>
      <w:r w:rsidR="00254E3A" w:rsidRPr="00AB51FB">
        <w:rPr>
          <w:rFonts w:ascii="Cambria" w:hAnsi="Cambria"/>
          <w:lang w:val="en-GB"/>
        </w:rPr>
        <w:t xml:space="preserve">is </w:t>
      </w:r>
      <w:r w:rsidR="00E212D8" w:rsidRPr="00AB51FB">
        <w:rPr>
          <w:rFonts w:ascii="Cambria" w:hAnsi="Cambria"/>
          <w:lang w:val="en-GB"/>
        </w:rPr>
        <w:t>including</w:t>
      </w:r>
      <w:r w:rsidR="00AD07F5" w:rsidRPr="00AB51FB">
        <w:rPr>
          <w:rFonts w:ascii="Cambria" w:hAnsi="Cambria"/>
          <w:lang w:val="en-GB"/>
        </w:rPr>
        <w:t xml:space="preserve"> six case–control studies </w:t>
      </w:r>
      <w:r w:rsidR="00254E3A" w:rsidRPr="00AB51FB">
        <w:rPr>
          <w:rFonts w:ascii="Cambria" w:hAnsi="Cambria"/>
          <w:lang w:val="en-GB"/>
        </w:rPr>
        <w:t>concluded that</w:t>
      </w:r>
      <w:r w:rsidR="00E52D15" w:rsidRPr="00AB51FB">
        <w:rPr>
          <w:rFonts w:ascii="Cambria" w:hAnsi="Cambria"/>
          <w:lang w:val="en-GB"/>
        </w:rPr>
        <w:t xml:space="preserve"> the risk of </w:t>
      </w:r>
      <w:r w:rsidR="00E212D8" w:rsidRPr="00AB51FB">
        <w:rPr>
          <w:rFonts w:ascii="Cambria" w:hAnsi="Cambria"/>
          <w:lang w:val="en-GB"/>
        </w:rPr>
        <w:t xml:space="preserve">developing </w:t>
      </w:r>
      <w:r w:rsidR="00E52D15" w:rsidRPr="00AB51FB">
        <w:rPr>
          <w:rFonts w:ascii="Cambria" w:hAnsi="Cambria"/>
          <w:lang w:val="en-GB"/>
        </w:rPr>
        <w:t xml:space="preserve">AF was </w:t>
      </w:r>
      <w:r w:rsidR="002C2BBB" w:rsidRPr="00AB51FB">
        <w:rPr>
          <w:rFonts w:ascii="Cambria" w:hAnsi="Cambria"/>
          <w:lang w:val="en-GB"/>
        </w:rPr>
        <w:t>5 times</w:t>
      </w:r>
      <w:r w:rsidR="00E52D15" w:rsidRPr="00AB51FB">
        <w:rPr>
          <w:rFonts w:ascii="Cambria" w:hAnsi="Cambria"/>
          <w:lang w:val="en-GB"/>
        </w:rPr>
        <w:t xml:space="preserve"> higher in </w:t>
      </w:r>
      <w:r w:rsidR="00254E3A" w:rsidRPr="00AB51FB">
        <w:rPr>
          <w:rFonts w:ascii="Cambria" w:hAnsi="Cambria"/>
          <w:lang w:val="en-GB"/>
        </w:rPr>
        <w:t xml:space="preserve">athletes than in controls </w:t>
      </w:r>
      <w:r w:rsidR="00AD07F5" w:rsidRPr="00AB51FB">
        <w:rPr>
          <w:rFonts w:ascii="Cambria" w:hAnsi="Cambria"/>
          <w:lang w:val="en-GB"/>
        </w:rPr>
        <w:t xml:space="preserve">(mean age 51 </w:t>
      </w:r>
      <w:r w:rsidR="00104F6B" w:rsidRPr="00AB51FB">
        <w:rPr>
          <w:rFonts w:ascii="Cambria" w:hAnsi="Cambria"/>
          <w:lang w:val="en-GB"/>
        </w:rPr>
        <w:t xml:space="preserve">years, </w:t>
      </w:r>
      <w:r w:rsidR="00AD07F5" w:rsidRPr="00AB51FB">
        <w:rPr>
          <w:rFonts w:ascii="Cambria" w:hAnsi="Cambria"/>
          <w:lang w:val="en-GB"/>
        </w:rPr>
        <w:t>93% men)</w:t>
      </w:r>
      <w:r w:rsidR="00CB738B" w:rsidRPr="00AB51FB">
        <w:rPr>
          <w:rFonts w:ascii="Cambria" w:hAnsi="Cambria"/>
          <w:lang w:val="en-GB"/>
        </w:rPr>
        <w:t>.</w:t>
      </w:r>
      <w:r w:rsidR="00254E3A" w:rsidRPr="00AB51FB">
        <w:rPr>
          <w:rFonts w:ascii="Cambria" w:hAnsi="Cambria"/>
          <w:lang w:val="en-GB"/>
        </w:rPr>
        <w:fldChar w:fldCharType="begin"/>
      </w:r>
      <w:r w:rsidR="008D49E2">
        <w:rPr>
          <w:rFonts w:ascii="Cambria" w:hAnsi="Cambria"/>
          <w:lang w:val="en-GB"/>
        </w:rPr>
        <w:instrText xml:space="preserve"> ADDIN EN.CITE &lt;EndNote&gt;&lt;Cite&gt;&lt;Author&gt;Abdulla&lt;/Author&gt;&lt;Year&gt;2009&lt;/Year&gt;&lt;RecNum&gt;196&lt;/RecNum&gt;&lt;DisplayText&gt;&lt;style face="superscript"&gt;18&lt;/style&gt;&lt;/DisplayText&gt;&lt;record&gt;&lt;rec-number&gt;196&lt;/rec-number&gt;&lt;foreign-keys&gt;&lt;key app="EN" db-id="2vfzfzv9z5ft98ef9aa5rs0dz990d90250re" timestamp="1375879567"&gt;196&lt;/key&gt;&lt;/foreign-keys&gt;&lt;ref-type name="Journal Article"&gt;17&lt;/ref-type&gt;&lt;contributors&gt;&lt;authors&gt;&lt;author&gt;Abdulla, J.&lt;/author&gt;&lt;author&gt;Nielsen, J. R.&lt;/author&gt;&lt;/authors&gt;&lt;/contributors&gt;&lt;auth-address&gt;Division of Cardiology, Department of Medicine, Glostrup University Hospital, Copenhagen, Denmark. ja@heart.dk&lt;/auth-address&gt;&lt;titles&gt;&lt;title&gt;Is the risk of atrial fibrillation higher in athletes than in the general population? A systematic review and meta-analysis&lt;/title&gt;&lt;secondary-title&gt;Europace&lt;/secondary-title&gt;&lt;alt-title&gt;Europace : European pacing, arrhythmias, and cardiac electrophysiology : journal of the working groups on cardiac pacing, arrhythmias, and cardiac cellular electrophysiology of the European Society of Cardiology&lt;/alt-title&gt;&lt;/titles&gt;&lt;periodical&gt;&lt;full-title&gt;Europace&lt;/full-title&gt;&lt;abbr-1&gt;Europace&lt;/abbr-1&gt;&lt;abbr-2&gt;Europace&lt;/abbr-2&gt;&lt;/periodical&gt;&lt;pages&gt;1156-1159&lt;/pages&gt;&lt;volume&gt;11&lt;/volume&gt;&lt;number&gt;9&lt;/number&gt;&lt;edition&gt;2009/07/28&lt;/edition&gt;&lt;keywords&gt;&lt;keyword&gt;Atrial Fibrillation/*epidemiology&lt;/keyword&gt;&lt;keyword&gt;Female&lt;/keyword&gt;&lt;keyword&gt;Humans&lt;/keyword&gt;&lt;keyword&gt;Incidence&lt;/keyword&gt;&lt;keyword&gt;Male&lt;/keyword&gt;&lt;keyword&gt;Risk Assessment/methods&lt;/keyword&gt;&lt;keyword&gt;Risk Factors&lt;/keyword&gt;&lt;keyword&gt;Sports/*statistics &amp;amp; numerical data&lt;/keyword&gt;&lt;/keywords&gt;&lt;dates&gt;&lt;year&gt;2009&lt;/year&gt;&lt;pub-dates&gt;&lt;date&gt;Sep&lt;/date&gt;&lt;/pub-dates&gt;&lt;/dates&gt;&lt;isbn&gt;1532-2092 (Electronic)&amp;#xD;1099-5129 (Linking)&lt;/isbn&gt;&lt;accession-num&gt;19633305&lt;/accession-num&gt;&lt;work-type&gt;Meta-Analysis&amp;#xD;Review&lt;/work-type&gt;&lt;urls&gt;&lt;related-urls&gt;&lt;url&gt;http://www.ncbi.nlm.nih.gov/pubmed/19633305&lt;/url&gt;&lt;/related-urls&gt;&lt;/urls&gt;&lt;custom1&gt;AF&lt;/custom1&gt;&lt;custom2&gt;AF2b Meta-analyse AF Review&lt;/custom2&gt;&lt;electronic-resource-num&gt;10.1093/europace/eup197&lt;/electronic-resource-num&gt;&lt;/record&gt;&lt;/Cite&gt;&lt;/EndNote&gt;</w:instrText>
      </w:r>
      <w:r w:rsidR="00254E3A" w:rsidRPr="00AB51FB">
        <w:rPr>
          <w:rFonts w:ascii="Cambria" w:hAnsi="Cambria"/>
          <w:lang w:val="en-GB"/>
        </w:rPr>
        <w:fldChar w:fldCharType="separate"/>
      </w:r>
      <w:r w:rsidR="008D49E2" w:rsidRPr="008D49E2">
        <w:rPr>
          <w:rFonts w:ascii="Cambria" w:hAnsi="Cambria"/>
          <w:noProof/>
          <w:vertAlign w:val="superscript"/>
          <w:lang w:val="en-GB"/>
        </w:rPr>
        <w:t>18</w:t>
      </w:r>
      <w:r w:rsidR="00254E3A" w:rsidRPr="00AB51FB">
        <w:rPr>
          <w:rFonts w:ascii="Cambria" w:hAnsi="Cambria"/>
          <w:lang w:val="en-GB"/>
        </w:rPr>
        <w:fldChar w:fldCharType="end"/>
      </w:r>
      <w:r w:rsidR="00573D4D" w:rsidRPr="00AB51FB">
        <w:rPr>
          <w:rFonts w:ascii="Cambria" w:hAnsi="Cambria"/>
          <w:lang w:val="en-GB"/>
        </w:rPr>
        <w:t xml:space="preserve"> </w:t>
      </w:r>
    </w:p>
    <w:p w14:paraId="03616C60" w14:textId="355024A7" w:rsidR="004330FF" w:rsidRPr="00AB51FB" w:rsidRDefault="009F1643" w:rsidP="00714DF0">
      <w:pPr>
        <w:spacing w:after="240" w:line="480" w:lineRule="auto"/>
        <w:rPr>
          <w:rFonts w:ascii="Cambria" w:hAnsi="Cambria"/>
          <w:lang w:val="en-GB"/>
        </w:rPr>
      </w:pPr>
      <w:r w:rsidRPr="00AB51FB">
        <w:rPr>
          <w:rFonts w:ascii="Cambria" w:hAnsi="Cambria"/>
          <w:lang w:val="en-GB"/>
        </w:rPr>
        <w:t xml:space="preserve">However, </w:t>
      </w:r>
      <w:r w:rsidR="003D7179" w:rsidRPr="00AB51FB">
        <w:rPr>
          <w:rFonts w:ascii="Cambria" w:hAnsi="Cambria"/>
          <w:lang w:val="en-GB"/>
        </w:rPr>
        <w:t>the external validity of these findings is difficult to assess due to a number of methodological limitations</w:t>
      </w:r>
      <w:r w:rsidR="008C1AF5" w:rsidRPr="00AB51FB">
        <w:rPr>
          <w:rFonts w:ascii="Cambria" w:hAnsi="Cambria"/>
          <w:lang w:val="en-GB"/>
        </w:rPr>
        <w:t>, and some authors have conclude</w:t>
      </w:r>
      <w:r w:rsidR="000D0E6D" w:rsidRPr="00AB51FB">
        <w:rPr>
          <w:rFonts w:ascii="Cambria" w:hAnsi="Cambria"/>
          <w:lang w:val="en-GB"/>
        </w:rPr>
        <w:t>d</w:t>
      </w:r>
      <w:r w:rsidR="008C1AF5" w:rsidRPr="00AB51FB">
        <w:rPr>
          <w:rFonts w:ascii="Cambria" w:hAnsi="Cambria"/>
          <w:lang w:val="en-GB"/>
        </w:rPr>
        <w:t xml:space="preserve"> that the evidence for an association between vigorous exercise and AF is weak</w:t>
      </w:r>
      <w:r w:rsidR="00C60EA6" w:rsidRPr="00AB51FB">
        <w:rPr>
          <w:rFonts w:ascii="Cambria" w:hAnsi="Cambria"/>
          <w:lang w:val="en-GB"/>
        </w:rPr>
        <w:t>.</w:t>
      </w:r>
      <w:r w:rsidR="008C1AF5" w:rsidRPr="00AB51FB">
        <w:rPr>
          <w:rFonts w:ascii="Cambria" w:hAnsi="Cambria"/>
          <w:lang w:val="en-GB"/>
        </w:rPr>
        <w:fldChar w:fldCharType="begin">
          <w:fldData xml:space="preserve">PEVuZE5vdGU+PENpdGU+PEF1dGhvcj5EZWxpc2U8L0F1dGhvcj48WWVhcj4yMDEyPC9ZZWFyPjxS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</w:fldData>
        </w:fldChar>
      </w:r>
      <w:r w:rsidR="008D49E2">
        <w:rPr>
          <w:rFonts w:ascii="Cambria" w:hAnsi="Cambria"/>
          <w:lang w:val="en-GB"/>
        </w:rPr>
        <w:instrText xml:space="preserve"> ADDIN EN.CITE </w:instrText>
      </w:r>
      <w:r w:rsidR="008D49E2">
        <w:rPr>
          <w:rFonts w:ascii="Cambria" w:hAnsi="Cambria"/>
          <w:lang w:val="en-GB"/>
        </w:rPr>
        <w:fldChar w:fldCharType="begin">
          <w:fldData xml:space="preserve">PEVuZE5vdGU+PENpdGU+PEF1dGhvcj5EZWxpc2U8L0F1dGhvcj48WWVhcj4yMDEyPC9ZZWFyPjxS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</w:fldData>
        </w:fldChar>
      </w:r>
      <w:r w:rsidR="008D49E2">
        <w:rPr>
          <w:rFonts w:ascii="Cambria" w:hAnsi="Cambria"/>
          <w:lang w:val="en-GB"/>
        </w:rPr>
        <w:instrText xml:space="preserve"> ADDIN EN.CITE.DATA </w:instrText>
      </w:r>
      <w:r w:rsidR="008D49E2">
        <w:rPr>
          <w:rFonts w:ascii="Cambria" w:hAnsi="Cambria"/>
          <w:lang w:val="en-GB"/>
        </w:rPr>
      </w:r>
      <w:r w:rsidR="008D49E2">
        <w:rPr>
          <w:rFonts w:ascii="Cambria" w:hAnsi="Cambria"/>
          <w:lang w:val="en-GB"/>
        </w:rPr>
        <w:fldChar w:fldCharType="end"/>
      </w:r>
      <w:r w:rsidR="008C1AF5" w:rsidRPr="00AB51FB">
        <w:rPr>
          <w:rFonts w:ascii="Cambria" w:hAnsi="Cambria"/>
          <w:lang w:val="en-GB"/>
        </w:rPr>
      </w:r>
      <w:r w:rsidR="008C1AF5" w:rsidRPr="00AB51FB">
        <w:rPr>
          <w:rFonts w:ascii="Cambria" w:hAnsi="Cambria"/>
          <w:lang w:val="en-GB"/>
        </w:rPr>
        <w:fldChar w:fldCharType="separate"/>
      </w:r>
      <w:r w:rsidR="008D49E2" w:rsidRPr="008D49E2">
        <w:rPr>
          <w:rFonts w:ascii="Cambria" w:hAnsi="Cambria"/>
          <w:noProof/>
          <w:vertAlign w:val="superscript"/>
          <w:lang w:val="en-GB"/>
        </w:rPr>
        <w:t>19-21</w:t>
      </w:r>
      <w:r w:rsidR="008C1AF5" w:rsidRPr="00AB51FB">
        <w:rPr>
          <w:rFonts w:ascii="Cambria" w:hAnsi="Cambria"/>
          <w:lang w:val="en-GB"/>
        </w:rPr>
        <w:fldChar w:fldCharType="end"/>
      </w:r>
      <w:r w:rsidR="003D7179" w:rsidRPr="00AB51FB">
        <w:rPr>
          <w:rFonts w:ascii="Cambria" w:hAnsi="Cambria"/>
          <w:lang w:val="en-GB"/>
        </w:rPr>
        <w:t xml:space="preserve"> Many of </w:t>
      </w:r>
      <w:r w:rsidR="003D7179" w:rsidRPr="00AB51FB">
        <w:rPr>
          <w:rFonts w:ascii="Cambria" w:hAnsi="Cambria" w:cs="Helvetica"/>
          <w:lang w:val="en-GB"/>
        </w:rPr>
        <w:t xml:space="preserve">the studies have a cross-sectional design </w:t>
      </w:r>
      <w:r w:rsidR="00151946" w:rsidRPr="00AB51FB">
        <w:rPr>
          <w:rFonts w:ascii="Cambria" w:hAnsi="Cambria" w:cs="Helvetica"/>
          <w:lang w:val="en-GB"/>
        </w:rPr>
        <w:t>and</w:t>
      </w:r>
      <w:r w:rsidR="003D7179" w:rsidRPr="00AB51FB">
        <w:rPr>
          <w:rFonts w:ascii="Cambria" w:hAnsi="Cambria" w:cs="Helvetica"/>
          <w:lang w:val="en-GB"/>
        </w:rPr>
        <w:t xml:space="preserve"> are lacking a sedentary control group</w:t>
      </w:r>
      <w:r w:rsidR="003D7179" w:rsidRPr="00AB51FB">
        <w:rPr>
          <w:rFonts w:ascii="Cambria" w:hAnsi="Cambria"/>
          <w:lang w:val="en-GB"/>
        </w:rPr>
        <w:t xml:space="preserve">, </w:t>
      </w:r>
      <w:r w:rsidR="007628AA" w:rsidRPr="00AB51FB">
        <w:rPr>
          <w:rFonts w:ascii="Cambria" w:hAnsi="Cambria"/>
          <w:lang w:val="en-GB"/>
        </w:rPr>
        <w:t xml:space="preserve">the number of </w:t>
      </w:r>
      <w:r w:rsidR="00B94094" w:rsidRPr="00AB51FB">
        <w:rPr>
          <w:rFonts w:ascii="Cambria" w:hAnsi="Cambria"/>
          <w:lang w:val="en-GB"/>
        </w:rPr>
        <w:lastRenderedPageBreak/>
        <w:t xml:space="preserve">participants and </w:t>
      </w:r>
      <w:r w:rsidR="007628AA" w:rsidRPr="00AB51FB">
        <w:rPr>
          <w:rFonts w:ascii="Cambria" w:hAnsi="Cambria"/>
          <w:lang w:val="en-GB"/>
        </w:rPr>
        <w:t>AF cases is limited,</w:t>
      </w:r>
      <w:r w:rsidR="003D7179" w:rsidRPr="00AB51FB">
        <w:rPr>
          <w:rFonts w:ascii="Cambria" w:hAnsi="Cambria"/>
          <w:lang w:val="en-GB"/>
        </w:rPr>
        <w:t xml:space="preserve"> and </w:t>
      </w:r>
      <w:r w:rsidR="003D7179" w:rsidRPr="00AB51FB">
        <w:rPr>
          <w:rFonts w:ascii="Cambria" w:hAnsi="Cambria" w:cs="Helvetica"/>
          <w:lang w:val="en-GB"/>
        </w:rPr>
        <w:t>participants are highly selected by</w:t>
      </w:r>
      <w:r w:rsidR="003D7179" w:rsidRPr="00AB51FB">
        <w:rPr>
          <w:rFonts w:ascii="Cambria" w:hAnsi="Cambria"/>
          <w:lang w:val="en-GB"/>
        </w:rPr>
        <w:t xml:space="preserve"> involving mainly men competing at elite level</w:t>
      </w:r>
      <w:r w:rsidR="00C60EA6" w:rsidRPr="00AB51FB">
        <w:rPr>
          <w:rFonts w:ascii="Cambria" w:hAnsi="Cambria"/>
          <w:lang w:val="en-GB"/>
        </w:rPr>
        <w:t>.</w:t>
      </w:r>
      <w:r w:rsidR="003D7179" w:rsidRPr="00AB51FB">
        <w:rPr>
          <w:rFonts w:ascii="Cambria" w:hAnsi="Cambria"/>
          <w:lang w:val="en-GB"/>
        </w:rPr>
        <w:fldChar w:fldCharType="begin">
          <w:fldData xml:space="preserve">PEVuZE5vdGU+PENpdGU+PEF1dGhvcj5LYXJqYWxhaW5lbjwvQXV0aG9yPjxZZWFyPjE5OTg8L1ll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=
</w:fldData>
        </w:fldChar>
      </w:r>
      <w:r w:rsidR="008D49E2">
        <w:rPr>
          <w:rFonts w:ascii="Cambria" w:hAnsi="Cambria"/>
          <w:lang w:val="en-GB"/>
        </w:rPr>
        <w:instrText xml:space="preserve"> ADDIN EN.CITE </w:instrText>
      </w:r>
      <w:r w:rsidR="008D49E2">
        <w:rPr>
          <w:rFonts w:ascii="Cambria" w:hAnsi="Cambria"/>
          <w:lang w:val="en-GB"/>
        </w:rPr>
        <w:fldChar w:fldCharType="begin">
          <w:fldData xml:space="preserve">PEVuZE5vdGU+PENpdGU+PEF1dGhvcj5LYXJqYWxhaW5lbjwvQXV0aG9yPjxZZWFyPjE5OTg8L1ll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=
</w:fldData>
        </w:fldChar>
      </w:r>
      <w:r w:rsidR="008D49E2">
        <w:rPr>
          <w:rFonts w:ascii="Cambria" w:hAnsi="Cambria"/>
          <w:lang w:val="en-GB"/>
        </w:rPr>
        <w:instrText xml:space="preserve"> ADDIN EN.CITE.DATA </w:instrText>
      </w:r>
      <w:r w:rsidR="008D49E2">
        <w:rPr>
          <w:rFonts w:ascii="Cambria" w:hAnsi="Cambria"/>
          <w:lang w:val="en-GB"/>
        </w:rPr>
      </w:r>
      <w:r w:rsidR="008D49E2">
        <w:rPr>
          <w:rFonts w:ascii="Cambria" w:hAnsi="Cambria"/>
          <w:lang w:val="en-GB"/>
        </w:rPr>
        <w:fldChar w:fldCharType="end"/>
      </w:r>
      <w:r w:rsidR="003D7179" w:rsidRPr="00AB51FB">
        <w:rPr>
          <w:rFonts w:ascii="Cambria" w:hAnsi="Cambria"/>
          <w:lang w:val="en-GB"/>
        </w:rPr>
      </w:r>
      <w:r w:rsidR="003D7179" w:rsidRPr="00AB51FB">
        <w:rPr>
          <w:rFonts w:ascii="Cambria" w:hAnsi="Cambria"/>
          <w:lang w:val="en-GB"/>
        </w:rPr>
        <w:fldChar w:fldCharType="separate"/>
      </w:r>
      <w:r w:rsidR="008D49E2" w:rsidRPr="008D49E2">
        <w:rPr>
          <w:rFonts w:ascii="Cambria" w:hAnsi="Cambria"/>
          <w:noProof/>
          <w:vertAlign w:val="superscript"/>
          <w:lang w:val="en-GB"/>
        </w:rPr>
        <w:t>5, 6, 13, 15, 16</w:t>
      </w:r>
      <w:r w:rsidR="003D7179" w:rsidRPr="00AB51FB">
        <w:rPr>
          <w:rFonts w:ascii="Cambria" w:hAnsi="Cambria"/>
          <w:lang w:val="en-GB"/>
        </w:rPr>
        <w:fldChar w:fldCharType="end"/>
      </w:r>
      <w:r w:rsidR="003D7179" w:rsidRPr="00AB51FB">
        <w:rPr>
          <w:rFonts w:ascii="Cambria" w:hAnsi="Cambria"/>
          <w:lang w:val="en-GB"/>
        </w:rPr>
        <w:t xml:space="preserve"> </w:t>
      </w:r>
      <w:r w:rsidR="002C2BBB" w:rsidRPr="00AB51FB">
        <w:rPr>
          <w:rFonts w:ascii="Cambria" w:hAnsi="Cambria"/>
          <w:lang w:val="en-GB"/>
        </w:rPr>
        <w:t>Most</w:t>
      </w:r>
      <w:r w:rsidR="00145660" w:rsidRPr="00AB51FB">
        <w:rPr>
          <w:rFonts w:ascii="Cambria" w:hAnsi="Cambria"/>
          <w:lang w:val="en-GB"/>
        </w:rPr>
        <w:t xml:space="preserve"> s</w:t>
      </w:r>
      <w:r w:rsidR="004330FF" w:rsidRPr="00AB51FB">
        <w:rPr>
          <w:rFonts w:ascii="Cambria" w:hAnsi="Cambria" w:cs="Times"/>
          <w:bCs/>
          <w:iCs/>
          <w:szCs w:val="20"/>
          <w:lang w:val="en-GB"/>
        </w:rPr>
        <w:t xml:space="preserve">tudies did not adjust for potential confounders, and the lifestyle of an elite athlete may be different from the general population in many aspects, which could possibly obscure unadjusted findings. </w:t>
      </w:r>
      <w:r w:rsidR="003D7179" w:rsidRPr="00AB51FB">
        <w:rPr>
          <w:rFonts w:ascii="Cambria" w:hAnsi="Cambria" w:cs="Helvetica"/>
          <w:lang w:val="en-GB"/>
        </w:rPr>
        <w:t xml:space="preserve">Moreover, athletes may be more aware of their body and sensitive to symptoms, possibly resulting in more diagnoses of AF. </w:t>
      </w:r>
      <w:r w:rsidR="00BB6BA3" w:rsidRPr="00AB51FB">
        <w:rPr>
          <w:rFonts w:ascii="Cambria" w:hAnsi="Cambria" w:cs="Helvetica"/>
          <w:lang w:val="en-GB"/>
        </w:rPr>
        <w:t xml:space="preserve">Only </w:t>
      </w:r>
      <w:r w:rsidR="005F2EE2" w:rsidRPr="00AB51FB">
        <w:rPr>
          <w:rFonts w:ascii="Cambria" w:hAnsi="Cambria" w:cs="Helvetica"/>
          <w:lang w:val="en-GB"/>
        </w:rPr>
        <w:t xml:space="preserve">the studies of </w:t>
      </w:r>
      <w:r w:rsidR="00C60EA6" w:rsidRPr="00AB51FB">
        <w:rPr>
          <w:rFonts w:ascii="Cambria" w:hAnsi="Cambria"/>
          <w:lang w:val="en-GB"/>
        </w:rPr>
        <w:t>Pelliccia et al.</w:t>
      </w:r>
      <w:r w:rsidR="005F2EE2" w:rsidRPr="00AB51FB">
        <w:rPr>
          <w:rFonts w:ascii="Cambria" w:hAnsi="Cambria"/>
          <w:lang w:val="en-GB"/>
        </w:rPr>
        <w:fldChar w:fldCharType="begin">
          <w:fldData xml:space="preserve">PEVuZE5vdGU+PENpdGU+PEF1dGhvcj5QZWxsaWNjaWE8L0F1dGhvcj48WWVhcj4yMDA1PC9ZZWFy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</w:fldData>
        </w:fldChar>
      </w:r>
      <w:r w:rsidR="008D49E2">
        <w:rPr>
          <w:rFonts w:ascii="Cambria" w:hAnsi="Cambria"/>
          <w:lang w:val="en-GB"/>
        </w:rPr>
        <w:instrText xml:space="preserve"> ADDIN EN.CITE </w:instrText>
      </w:r>
      <w:r w:rsidR="008D49E2">
        <w:rPr>
          <w:rFonts w:ascii="Cambria" w:hAnsi="Cambria"/>
          <w:lang w:val="en-GB"/>
        </w:rPr>
        <w:fldChar w:fldCharType="begin">
          <w:fldData xml:space="preserve">PEVuZE5vdGU+PENpdGU+PEF1dGhvcj5QZWxsaWNjaWE8L0F1dGhvcj48WWVhcj4yMDA1PC9ZZWFy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</w:fldData>
        </w:fldChar>
      </w:r>
      <w:r w:rsidR="008D49E2">
        <w:rPr>
          <w:rFonts w:ascii="Cambria" w:hAnsi="Cambria"/>
          <w:lang w:val="en-GB"/>
        </w:rPr>
        <w:instrText xml:space="preserve"> ADDIN EN.CITE.DATA </w:instrText>
      </w:r>
      <w:r w:rsidR="008D49E2">
        <w:rPr>
          <w:rFonts w:ascii="Cambria" w:hAnsi="Cambria"/>
          <w:lang w:val="en-GB"/>
        </w:rPr>
      </w:r>
      <w:r w:rsidR="008D49E2">
        <w:rPr>
          <w:rFonts w:ascii="Cambria" w:hAnsi="Cambria"/>
          <w:lang w:val="en-GB"/>
        </w:rPr>
        <w:fldChar w:fldCharType="end"/>
      </w:r>
      <w:r w:rsidR="005F2EE2" w:rsidRPr="00AB51FB">
        <w:rPr>
          <w:rFonts w:ascii="Cambria" w:hAnsi="Cambria"/>
          <w:lang w:val="en-GB"/>
        </w:rPr>
      </w:r>
      <w:r w:rsidR="005F2EE2" w:rsidRPr="00AB51FB">
        <w:rPr>
          <w:rFonts w:ascii="Cambria" w:hAnsi="Cambria"/>
          <w:lang w:val="en-GB"/>
        </w:rPr>
        <w:fldChar w:fldCharType="separate"/>
      </w:r>
      <w:r w:rsidR="008D49E2" w:rsidRPr="008D49E2">
        <w:rPr>
          <w:rFonts w:ascii="Cambria" w:hAnsi="Cambria"/>
          <w:noProof/>
          <w:vertAlign w:val="superscript"/>
          <w:lang w:val="en-GB"/>
        </w:rPr>
        <w:t>14</w:t>
      </w:r>
      <w:r w:rsidR="005F2EE2" w:rsidRPr="00AB51FB">
        <w:rPr>
          <w:rFonts w:ascii="Cambria" w:hAnsi="Cambria"/>
          <w:lang w:val="en-GB"/>
        </w:rPr>
        <w:fldChar w:fldCharType="end"/>
      </w:r>
      <w:r w:rsidR="005F2EE2" w:rsidRPr="00AB51FB">
        <w:rPr>
          <w:rFonts w:ascii="Cambria" w:hAnsi="Cambria"/>
          <w:lang w:val="en-GB"/>
        </w:rPr>
        <w:t xml:space="preserve"> and Furlanello et al.</w:t>
      </w:r>
      <w:r w:rsidR="005F2EE2" w:rsidRPr="00AB51FB">
        <w:rPr>
          <w:rFonts w:ascii="Cambria" w:hAnsi="Cambria"/>
          <w:lang w:val="en-GB"/>
        </w:rPr>
        <w:fldChar w:fldCharType="begin">
          <w:fldData xml:space="preserve">PEVuZE5vdGU+PENpdGU+PEF1dGhvcj5GdXJsYW5lbGxvPC9BdXRob3I+PFllYXI+MTk5ODwvWWVh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</w:fldData>
        </w:fldChar>
      </w:r>
      <w:r w:rsidR="008D49E2">
        <w:rPr>
          <w:rFonts w:ascii="Cambria" w:hAnsi="Cambria"/>
          <w:lang w:val="en-GB"/>
        </w:rPr>
        <w:instrText xml:space="preserve"> ADDIN EN.CITE </w:instrText>
      </w:r>
      <w:r w:rsidR="008D49E2">
        <w:rPr>
          <w:rFonts w:ascii="Cambria" w:hAnsi="Cambria"/>
          <w:lang w:val="en-GB"/>
        </w:rPr>
        <w:fldChar w:fldCharType="begin">
          <w:fldData xml:space="preserve">PEVuZE5vdGU+PENpdGU+PEF1dGhvcj5GdXJsYW5lbGxvPC9BdXRob3I+PFllYXI+MTk5ODwvWWVh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</w:fldData>
        </w:fldChar>
      </w:r>
      <w:r w:rsidR="008D49E2">
        <w:rPr>
          <w:rFonts w:ascii="Cambria" w:hAnsi="Cambria"/>
          <w:lang w:val="en-GB"/>
        </w:rPr>
        <w:instrText xml:space="preserve"> ADDIN EN.CITE.DATA </w:instrText>
      </w:r>
      <w:r w:rsidR="008D49E2">
        <w:rPr>
          <w:rFonts w:ascii="Cambria" w:hAnsi="Cambria"/>
          <w:lang w:val="en-GB"/>
        </w:rPr>
      </w:r>
      <w:r w:rsidR="008D49E2">
        <w:rPr>
          <w:rFonts w:ascii="Cambria" w:hAnsi="Cambria"/>
          <w:lang w:val="en-GB"/>
        </w:rPr>
        <w:fldChar w:fldCharType="end"/>
      </w:r>
      <w:r w:rsidR="005F2EE2" w:rsidRPr="00AB51FB">
        <w:rPr>
          <w:rFonts w:ascii="Cambria" w:hAnsi="Cambria"/>
          <w:lang w:val="en-GB"/>
        </w:rPr>
      </w:r>
      <w:r w:rsidR="005F2EE2" w:rsidRPr="00AB51FB">
        <w:rPr>
          <w:rFonts w:ascii="Cambria" w:hAnsi="Cambria"/>
          <w:lang w:val="en-GB"/>
        </w:rPr>
        <w:fldChar w:fldCharType="separate"/>
      </w:r>
      <w:r w:rsidR="008D49E2" w:rsidRPr="008D49E2">
        <w:rPr>
          <w:rFonts w:ascii="Cambria" w:hAnsi="Cambria"/>
          <w:noProof/>
          <w:vertAlign w:val="superscript"/>
          <w:lang w:val="en-GB"/>
        </w:rPr>
        <w:t>13</w:t>
      </w:r>
      <w:r w:rsidR="005F2EE2" w:rsidRPr="00AB51FB">
        <w:rPr>
          <w:rFonts w:ascii="Cambria" w:hAnsi="Cambria"/>
          <w:lang w:val="en-GB"/>
        </w:rPr>
        <w:fldChar w:fldCharType="end"/>
      </w:r>
      <w:r w:rsidR="00BB6BA3" w:rsidRPr="00AB51FB">
        <w:rPr>
          <w:rFonts w:ascii="Cambria" w:hAnsi="Cambria" w:cs="Helvetica"/>
          <w:lang w:val="en-GB"/>
        </w:rPr>
        <w:t xml:space="preserve"> </w:t>
      </w:r>
      <w:r w:rsidR="00537A15" w:rsidRPr="00AB51FB">
        <w:rPr>
          <w:rFonts w:ascii="Cambria" w:hAnsi="Cambria" w:cs="Helvetica"/>
          <w:lang w:val="en-GB"/>
        </w:rPr>
        <w:t xml:space="preserve">include women. </w:t>
      </w:r>
    </w:p>
    <w:p w14:paraId="66B678E8" w14:textId="458900FA" w:rsidR="00521E3D" w:rsidRPr="00AB51FB" w:rsidRDefault="00521E3D" w:rsidP="00714DF0">
      <w:pPr>
        <w:pStyle w:val="Heading2"/>
        <w:spacing w:line="480" w:lineRule="auto"/>
        <w:rPr>
          <w:rFonts w:ascii="Cambria" w:hAnsi="Cambria"/>
          <w:lang w:val="en-GB"/>
        </w:rPr>
      </w:pPr>
      <w:r w:rsidRPr="00AB51FB">
        <w:rPr>
          <w:rFonts w:ascii="Cambria" w:hAnsi="Cambria"/>
          <w:lang w:val="en-GB"/>
        </w:rPr>
        <w:t xml:space="preserve">Endurance </w:t>
      </w:r>
      <w:r w:rsidR="00E86B2E" w:rsidRPr="00AB51FB">
        <w:rPr>
          <w:rFonts w:ascii="Cambria" w:hAnsi="Cambria"/>
          <w:lang w:val="en-GB"/>
        </w:rPr>
        <w:t>exercise on a</w:t>
      </w:r>
      <w:r w:rsidRPr="00AB51FB">
        <w:rPr>
          <w:rFonts w:ascii="Cambria" w:hAnsi="Cambria"/>
          <w:lang w:val="en-GB"/>
        </w:rPr>
        <w:t xml:space="preserve"> non-</w:t>
      </w:r>
      <w:r w:rsidR="009F1643" w:rsidRPr="00AB51FB">
        <w:rPr>
          <w:rFonts w:ascii="Cambria" w:hAnsi="Cambria"/>
          <w:lang w:val="en-GB"/>
        </w:rPr>
        <w:t>professional</w:t>
      </w:r>
      <w:r w:rsidRPr="00AB51FB">
        <w:rPr>
          <w:rFonts w:ascii="Cambria" w:hAnsi="Cambria"/>
          <w:lang w:val="en-GB"/>
        </w:rPr>
        <w:t xml:space="preserve"> </w:t>
      </w:r>
      <w:r w:rsidR="00E86B2E" w:rsidRPr="00AB51FB">
        <w:rPr>
          <w:rFonts w:ascii="Cambria" w:hAnsi="Cambria"/>
          <w:lang w:val="en-GB"/>
        </w:rPr>
        <w:t>level</w:t>
      </w:r>
      <w:r w:rsidRPr="00AB51FB">
        <w:rPr>
          <w:rFonts w:ascii="Cambria" w:hAnsi="Cambria"/>
          <w:lang w:val="en-GB"/>
        </w:rPr>
        <w:t xml:space="preserve"> </w:t>
      </w:r>
    </w:p>
    <w:p w14:paraId="40140C04" w14:textId="62EF94F2" w:rsidR="00E86B2E" w:rsidRPr="00AB51FB" w:rsidRDefault="00E86B2E" w:rsidP="00E86B2E">
      <w:pPr>
        <w:tabs>
          <w:tab w:val="left" w:pos="238"/>
        </w:tabs>
        <w:spacing w:after="240" w:line="480" w:lineRule="auto"/>
        <w:ind w:right="-17"/>
        <w:rPr>
          <w:rFonts w:ascii="Cambria" w:hAnsi="Cambria" w:cs="Times"/>
          <w:szCs w:val="20"/>
          <w:lang w:val="en-GB"/>
        </w:rPr>
      </w:pPr>
      <w:r w:rsidRPr="00AB51FB">
        <w:rPr>
          <w:rStyle w:val="Heading3Char"/>
          <w:rFonts w:ascii="Cambria" w:hAnsi="Cambria"/>
          <w:color w:val="auto"/>
          <w:lang w:val="en-GB"/>
        </w:rPr>
        <w:t>Endurance exercise aims to improve aerobic capacity, often measured as VO</w:t>
      </w:r>
      <w:r w:rsidRPr="00AB51FB">
        <w:rPr>
          <w:rStyle w:val="Heading3Char"/>
          <w:rFonts w:ascii="Cambria" w:hAnsi="Cambria"/>
          <w:color w:val="auto"/>
          <w:vertAlign w:val="subscript"/>
          <w:lang w:val="en-GB"/>
        </w:rPr>
        <w:t>2max</w:t>
      </w:r>
      <w:r w:rsidRPr="00AB51FB">
        <w:rPr>
          <w:rStyle w:val="Heading3Char"/>
          <w:rFonts w:ascii="Cambria" w:hAnsi="Cambria"/>
          <w:color w:val="auto"/>
          <w:lang w:val="en-GB"/>
        </w:rPr>
        <w:t>. In this paper, we distinguish elite athletes from non-elite athletes</w:t>
      </w:r>
      <w:r w:rsidR="001A24F0" w:rsidRPr="00AB51FB">
        <w:rPr>
          <w:rStyle w:val="Heading3Char"/>
          <w:rFonts w:ascii="Cambria" w:hAnsi="Cambria"/>
          <w:color w:val="auto"/>
          <w:lang w:val="en-GB"/>
        </w:rPr>
        <w:t xml:space="preserve">. </w:t>
      </w:r>
      <w:r w:rsidRPr="00AB51FB">
        <w:rPr>
          <w:rFonts w:ascii="Cambria" w:hAnsi="Cambria" w:cs="Times"/>
          <w:szCs w:val="20"/>
          <w:lang w:val="en-GB"/>
        </w:rPr>
        <w:t>Although the latter population is non-professional, many still perform at a high level and have been exposed to high volumes of exercise over many years. Typically, these non-professional elite athletes have full-time job and family commitments in addition to extensive exercise. In a Danish report, athletes who exercise with high intensity almost daily and &gt;6 hours/week, constitute &lt;5% of the total population.</w:t>
      </w:r>
      <w:r w:rsidRPr="00AB51FB">
        <w:rPr>
          <w:rFonts w:ascii="Cambria" w:hAnsi="Cambria" w:cs="Times"/>
          <w:szCs w:val="20"/>
          <w:lang w:val="en-GB"/>
        </w:rPr>
        <w:fldChar w:fldCharType="begin"/>
      </w:r>
      <w:r w:rsidR="008D49E2">
        <w:rPr>
          <w:rFonts w:ascii="Cambria" w:hAnsi="Cambria" w:cs="Times"/>
          <w:szCs w:val="20"/>
          <w:lang w:val="en-GB"/>
        </w:rPr>
        <w:instrText xml:space="preserve"> ADDIN EN.CITE &lt;EndNote&gt;&lt;Cite&gt;&lt;Author&gt;Overgaard&lt;/Author&gt;&lt;Year&gt;2014&lt;/Year&gt;&lt;RecNum&gt;1629&lt;/RecNum&gt;&lt;DisplayText&gt;&lt;style face="superscript"&gt;22&lt;/style&gt;&lt;/DisplayText&gt;&lt;record&gt;&lt;rec-number&gt;1629&lt;/rec-number&gt;&lt;foreign-keys&gt;&lt;key app="EN" db-id="2vfzfzv9z5ft98ef9aa5rs0dz990d90250re" timestamp="1432123718"&gt;1629&lt;/key&gt;&lt;/foreign-keys&gt;&lt;ref-type name="Report"&gt;27&lt;/ref-type&gt;&lt;contributors&gt;&lt;authors&gt;&lt;author&gt;Overgaard, Kristian&lt;/author&gt;&lt;author&gt;Vidensråd for Forebyggelse,&lt;/author&gt;&lt;/authors&gt;&lt;/contributors&gt;&lt;titles&gt;&lt;title&gt;Supermotionisme : en rapport&lt;/title&gt;&lt;/titles&gt;&lt;pages&gt;144 sider&lt;/pages&gt;&lt;edition&gt;1. udgave.&lt;/edition&gt;&lt;dates&gt;&lt;year&gt;2014&lt;/year&gt;&lt;/dates&gt;&lt;pub-location&gt;Copenhagen&lt;/pub-location&gt;&lt;publisher&gt;Vidensråd for Forebyggelse&lt;/publisher&gt;&lt;accession-num&gt;51176103&lt;/accession-num&gt;&lt;urls&gt;&lt;/urls&gt;&lt;custom1&gt;PA &amp;amp; Health&lt;/custom1&gt;&lt;language&gt;Med resumé på engelsk.&lt;/language&gt;&lt;/record&gt;&lt;/Cite&gt;&lt;/EndNote&gt;</w:instrText>
      </w:r>
      <w:r w:rsidRPr="00AB51FB">
        <w:rPr>
          <w:rFonts w:ascii="Cambria" w:hAnsi="Cambria" w:cs="Times"/>
          <w:szCs w:val="20"/>
          <w:lang w:val="en-GB"/>
        </w:rPr>
        <w:fldChar w:fldCharType="separate"/>
      </w:r>
      <w:r w:rsidR="008D49E2" w:rsidRPr="008D49E2">
        <w:rPr>
          <w:rFonts w:ascii="Cambria" w:hAnsi="Cambria" w:cs="Times"/>
          <w:noProof/>
          <w:szCs w:val="20"/>
          <w:vertAlign w:val="superscript"/>
          <w:lang w:val="en-GB"/>
        </w:rPr>
        <w:t>22</w:t>
      </w:r>
      <w:r w:rsidRPr="00AB51FB">
        <w:rPr>
          <w:rFonts w:ascii="Cambria" w:hAnsi="Cambria" w:cs="Times"/>
          <w:szCs w:val="20"/>
          <w:lang w:val="en-GB"/>
        </w:rPr>
        <w:fldChar w:fldCharType="end"/>
      </w:r>
      <w:r w:rsidRPr="00AB51FB">
        <w:rPr>
          <w:rFonts w:ascii="Cambria" w:hAnsi="Cambria" w:cs="Times"/>
          <w:szCs w:val="20"/>
          <w:lang w:val="en-GB"/>
        </w:rPr>
        <w:t xml:space="preserve"> </w:t>
      </w:r>
    </w:p>
    <w:p w14:paraId="1AA2FFE4" w14:textId="6A9780C1" w:rsidR="003A51C8" w:rsidRPr="00AB51FB" w:rsidRDefault="004D3D2A" w:rsidP="00D178DA">
      <w:pPr>
        <w:spacing w:after="240" w:line="480" w:lineRule="auto"/>
        <w:rPr>
          <w:rFonts w:ascii="Cambria" w:hAnsi="Cambria"/>
          <w:lang w:val="en-GB"/>
        </w:rPr>
      </w:pPr>
      <w:r w:rsidRPr="00AB51FB">
        <w:rPr>
          <w:rFonts w:ascii="Cambria" w:hAnsi="Cambria"/>
          <w:lang w:val="en-GB"/>
        </w:rPr>
        <w:t xml:space="preserve">Studies of </w:t>
      </w:r>
      <w:r w:rsidR="001A24F0" w:rsidRPr="00AB51FB">
        <w:rPr>
          <w:rFonts w:ascii="Cambria" w:hAnsi="Cambria"/>
          <w:lang w:val="en-GB"/>
        </w:rPr>
        <w:t xml:space="preserve">these </w:t>
      </w:r>
      <w:r w:rsidRPr="00AB51FB">
        <w:rPr>
          <w:rFonts w:ascii="Cambria" w:hAnsi="Cambria"/>
          <w:lang w:val="en-GB"/>
        </w:rPr>
        <w:t xml:space="preserve">non-professional </w:t>
      </w:r>
      <w:r w:rsidR="00BB43E7" w:rsidRPr="00AB51FB">
        <w:rPr>
          <w:rFonts w:ascii="Cambria" w:hAnsi="Cambria"/>
          <w:lang w:val="en-GB"/>
        </w:rPr>
        <w:t>athletes</w:t>
      </w:r>
      <w:r w:rsidRPr="00AB51FB">
        <w:rPr>
          <w:rFonts w:ascii="Cambria" w:hAnsi="Cambria"/>
          <w:lang w:val="en-GB"/>
        </w:rPr>
        <w:t xml:space="preserve"> with a high </w:t>
      </w:r>
      <w:r w:rsidR="001A24F0" w:rsidRPr="00AB51FB">
        <w:rPr>
          <w:rFonts w:ascii="Cambria" w:hAnsi="Cambria"/>
          <w:lang w:val="en-GB"/>
        </w:rPr>
        <w:t xml:space="preserve">endurance </w:t>
      </w:r>
      <w:r w:rsidR="00D03E9D" w:rsidRPr="00AB51FB">
        <w:rPr>
          <w:rFonts w:ascii="Cambria" w:hAnsi="Cambria"/>
          <w:lang w:val="en-GB"/>
        </w:rPr>
        <w:t>exercise</w:t>
      </w:r>
      <w:r w:rsidRPr="00AB51FB">
        <w:rPr>
          <w:rFonts w:ascii="Cambria" w:hAnsi="Cambria"/>
          <w:lang w:val="en-GB"/>
        </w:rPr>
        <w:t xml:space="preserve"> </w:t>
      </w:r>
      <w:r w:rsidR="009F1643" w:rsidRPr="00AB51FB">
        <w:rPr>
          <w:rFonts w:ascii="Cambria" w:hAnsi="Cambria"/>
          <w:lang w:val="en-GB"/>
        </w:rPr>
        <w:t>volume for many years</w:t>
      </w:r>
      <w:r w:rsidRPr="00AB51FB">
        <w:rPr>
          <w:rFonts w:ascii="Cambria" w:hAnsi="Cambria"/>
          <w:lang w:val="en-GB"/>
        </w:rPr>
        <w:t xml:space="preserve"> may further illuminate the issue (</w:t>
      </w:r>
      <w:r w:rsidRPr="00AB51FB">
        <w:rPr>
          <w:rFonts w:ascii="Cambria" w:hAnsi="Cambria"/>
          <w:i/>
          <w:lang w:val="en-GB"/>
        </w:rPr>
        <w:t xml:space="preserve">Table </w:t>
      </w:r>
      <w:r w:rsidR="009777A4" w:rsidRPr="00AB51FB">
        <w:rPr>
          <w:rFonts w:ascii="Cambria" w:hAnsi="Cambria"/>
          <w:i/>
          <w:lang w:val="en-GB"/>
        </w:rPr>
        <w:t>3</w:t>
      </w:r>
      <w:r w:rsidRPr="00AB51FB">
        <w:rPr>
          <w:rFonts w:ascii="Cambria" w:hAnsi="Cambria"/>
          <w:lang w:val="en-GB"/>
        </w:rPr>
        <w:t xml:space="preserve">). </w:t>
      </w:r>
      <w:r w:rsidR="00D03E9D" w:rsidRPr="00AB51FB">
        <w:rPr>
          <w:rFonts w:ascii="Cambria" w:hAnsi="Cambria"/>
          <w:lang w:val="en-GB"/>
        </w:rPr>
        <w:t xml:space="preserve">Myrstad et al. assessed the prevalence of self-reported AF in </w:t>
      </w:r>
      <w:r w:rsidR="002C2BBB" w:rsidRPr="00AB51FB">
        <w:rPr>
          <w:rFonts w:ascii="Cambria" w:hAnsi="Cambria"/>
          <w:lang w:val="en-GB"/>
        </w:rPr>
        <w:t xml:space="preserve">male </w:t>
      </w:r>
      <w:r w:rsidR="00D03E9D" w:rsidRPr="00AB51FB">
        <w:rPr>
          <w:rFonts w:ascii="Cambria" w:hAnsi="Cambria"/>
          <w:lang w:val="en-GB"/>
        </w:rPr>
        <w:t xml:space="preserve">Norwegian veteran skiers participating </w:t>
      </w:r>
      <w:r w:rsidR="00D03E9D" w:rsidRPr="00AB51FB">
        <w:rPr>
          <w:rFonts w:ascii="Cambria" w:eastAsia="Times New Roman" w:hAnsi="Cambria"/>
          <w:lang w:val="en-GB"/>
        </w:rPr>
        <w:t xml:space="preserve">in the 54-kilometer Birkebeiner cross-country ski race and </w:t>
      </w:r>
      <w:r w:rsidR="002C2BBB" w:rsidRPr="00AB51FB">
        <w:rPr>
          <w:rFonts w:ascii="Cambria" w:eastAsia="Times New Roman" w:hAnsi="Cambria"/>
          <w:lang w:val="en-GB"/>
        </w:rPr>
        <w:t xml:space="preserve">in </w:t>
      </w:r>
      <w:r w:rsidR="00D03E9D" w:rsidRPr="00AB51FB">
        <w:rPr>
          <w:rFonts w:ascii="Cambria" w:eastAsia="Times New Roman" w:hAnsi="Cambria"/>
          <w:lang w:val="en-GB"/>
        </w:rPr>
        <w:t>the general population</w:t>
      </w:r>
      <w:r w:rsidR="00C60EA6" w:rsidRPr="00AB51FB">
        <w:rPr>
          <w:rFonts w:ascii="Cambria" w:eastAsia="Times New Roman" w:hAnsi="Cambria"/>
          <w:lang w:val="en-GB"/>
        </w:rPr>
        <w:t>.</w:t>
      </w:r>
      <w:r w:rsidR="00D03E9D" w:rsidRPr="00AB51FB">
        <w:rPr>
          <w:rFonts w:ascii="Cambria" w:hAnsi="Cambria"/>
          <w:lang w:val="en-GB"/>
        </w:rPr>
        <w:fldChar w:fldCharType="begin">
          <w:fldData xml:space="preserve">PEVuZE5vdGU+PENpdGU+PEF1dGhvcj5NeXJzdGFkPC9BdXRob3I+PFllYXI+MjAxNTwvWWVhcj48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</w:fldData>
        </w:fldChar>
      </w:r>
      <w:r w:rsidR="008D49E2">
        <w:rPr>
          <w:rFonts w:ascii="Cambria" w:hAnsi="Cambria"/>
          <w:lang w:val="en-GB"/>
        </w:rPr>
        <w:instrText xml:space="preserve"> ADDIN EN.CITE </w:instrText>
      </w:r>
      <w:r w:rsidR="008D49E2">
        <w:rPr>
          <w:rFonts w:ascii="Cambria" w:hAnsi="Cambria"/>
          <w:lang w:val="en-GB"/>
        </w:rPr>
        <w:fldChar w:fldCharType="begin">
          <w:fldData xml:space="preserve">PEVuZE5vdGU+PENpdGU+PEF1dGhvcj5NeXJzdGFkPC9BdXRob3I+PFllYXI+MjAxNTwvWWVhcj48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</w:fldData>
        </w:fldChar>
      </w:r>
      <w:r w:rsidR="008D49E2">
        <w:rPr>
          <w:rFonts w:ascii="Cambria" w:hAnsi="Cambria"/>
          <w:lang w:val="en-GB"/>
        </w:rPr>
        <w:instrText xml:space="preserve"> ADDIN EN.CITE.DATA </w:instrText>
      </w:r>
      <w:r w:rsidR="008D49E2">
        <w:rPr>
          <w:rFonts w:ascii="Cambria" w:hAnsi="Cambria"/>
          <w:lang w:val="en-GB"/>
        </w:rPr>
      </w:r>
      <w:r w:rsidR="008D49E2">
        <w:rPr>
          <w:rFonts w:ascii="Cambria" w:hAnsi="Cambria"/>
          <w:lang w:val="en-GB"/>
        </w:rPr>
        <w:fldChar w:fldCharType="end"/>
      </w:r>
      <w:r w:rsidR="00D03E9D" w:rsidRPr="00AB51FB">
        <w:rPr>
          <w:rFonts w:ascii="Cambria" w:hAnsi="Cambria"/>
          <w:lang w:val="en-GB"/>
        </w:rPr>
      </w:r>
      <w:r w:rsidR="00D03E9D" w:rsidRPr="00AB51FB">
        <w:rPr>
          <w:rFonts w:ascii="Cambria" w:hAnsi="Cambria"/>
          <w:lang w:val="en-GB"/>
        </w:rPr>
        <w:fldChar w:fldCharType="separate"/>
      </w:r>
      <w:r w:rsidR="008D49E2" w:rsidRPr="008D49E2">
        <w:rPr>
          <w:rFonts w:ascii="Cambria" w:hAnsi="Cambria"/>
          <w:noProof/>
          <w:vertAlign w:val="superscript"/>
          <w:lang w:val="en-GB"/>
        </w:rPr>
        <w:t>23-25</w:t>
      </w:r>
      <w:r w:rsidR="00D03E9D" w:rsidRPr="00AB51FB">
        <w:rPr>
          <w:rFonts w:ascii="Cambria" w:hAnsi="Cambria"/>
          <w:lang w:val="en-GB"/>
        </w:rPr>
        <w:fldChar w:fldCharType="end"/>
      </w:r>
      <w:r w:rsidR="00D03E9D" w:rsidRPr="00AB51FB">
        <w:rPr>
          <w:rFonts w:ascii="Cambria" w:hAnsi="Cambria"/>
          <w:lang w:val="en-GB"/>
        </w:rPr>
        <w:t xml:space="preserve"> </w:t>
      </w:r>
      <w:r w:rsidR="002C2BBB" w:rsidRPr="00AB51FB">
        <w:rPr>
          <w:rFonts w:ascii="Cambria" w:eastAsia="Times New Roman" w:hAnsi="Cambria"/>
          <w:lang w:val="en-GB"/>
        </w:rPr>
        <w:t>T</w:t>
      </w:r>
      <w:r w:rsidRPr="00AB51FB">
        <w:rPr>
          <w:rFonts w:ascii="Cambria" w:eastAsia="Times New Roman" w:hAnsi="Cambria"/>
          <w:lang w:val="en-GB"/>
        </w:rPr>
        <w:t xml:space="preserve">he </w:t>
      </w:r>
      <w:r w:rsidR="00B5559B" w:rsidRPr="00AB51FB">
        <w:rPr>
          <w:rFonts w:ascii="Cambria" w:eastAsia="Times New Roman" w:hAnsi="Cambria"/>
          <w:lang w:val="en-GB"/>
        </w:rPr>
        <w:t xml:space="preserve">authors </w:t>
      </w:r>
      <w:r w:rsidRPr="00AB51FB">
        <w:rPr>
          <w:rFonts w:ascii="Cambria" w:eastAsia="Times New Roman" w:hAnsi="Cambria"/>
          <w:lang w:val="en-GB"/>
        </w:rPr>
        <w:t>showed that</w:t>
      </w:r>
      <w:r w:rsidR="00CF4168" w:rsidRPr="00AB51FB">
        <w:rPr>
          <w:rFonts w:ascii="Cambria" w:eastAsia="Times New Roman" w:hAnsi="Cambria"/>
          <w:lang w:val="en-GB"/>
        </w:rPr>
        <w:t xml:space="preserve"> </w:t>
      </w:r>
      <w:r w:rsidRPr="00AB51FB">
        <w:rPr>
          <w:rFonts w:ascii="Cambria" w:eastAsia="Times New Roman" w:hAnsi="Cambria"/>
          <w:lang w:val="en-GB"/>
        </w:rPr>
        <w:t xml:space="preserve">the prevalence of self-reported AF after exclusion of </w:t>
      </w:r>
      <w:r w:rsidR="00B5559B" w:rsidRPr="00AB51FB">
        <w:rPr>
          <w:rFonts w:ascii="Cambria" w:eastAsia="Times New Roman" w:hAnsi="Cambria"/>
          <w:lang w:val="en-GB"/>
        </w:rPr>
        <w:t>participants</w:t>
      </w:r>
      <w:r w:rsidRPr="00AB51FB">
        <w:rPr>
          <w:rFonts w:ascii="Cambria" w:eastAsia="Times New Roman" w:hAnsi="Cambria"/>
          <w:lang w:val="en-GB"/>
        </w:rPr>
        <w:t xml:space="preserve"> with </w:t>
      </w:r>
      <w:r w:rsidR="00343927" w:rsidRPr="00AB51FB">
        <w:rPr>
          <w:rFonts w:ascii="Cambria" w:eastAsia="Times New Roman" w:hAnsi="Cambria"/>
          <w:lang w:val="en-GB"/>
        </w:rPr>
        <w:t>coronary heart disease</w:t>
      </w:r>
      <w:r w:rsidRPr="00AB51FB">
        <w:rPr>
          <w:rFonts w:ascii="Cambria" w:eastAsia="Times New Roman" w:hAnsi="Cambria"/>
          <w:lang w:val="en-GB"/>
        </w:rPr>
        <w:t xml:space="preserve"> was 13</w:t>
      </w:r>
      <w:r w:rsidR="00B54F51" w:rsidRPr="00AB51FB">
        <w:rPr>
          <w:rFonts w:ascii="Cambria" w:eastAsia="Times New Roman" w:hAnsi="Cambria"/>
          <w:lang w:val="en-GB"/>
        </w:rPr>
        <w:t>.0</w:t>
      </w:r>
      <w:r w:rsidRPr="00AB51FB">
        <w:rPr>
          <w:rFonts w:ascii="Cambria" w:eastAsia="Times New Roman" w:hAnsi="Cambria"/>
          <w:lang w:val="en-GB"/>
        </w:rPr>
        <w:t xml:space="preserve">% in the </w:t>
      </w:r>
      <w:r w:rsidR="00D03E9D" w:rsidRPr="00AB51FB">
        <w:rPr>
          <w:rFonts w:ascii="Cambria" w:eastAsia="Times New Roman" w:hAnsi="Cambria"/>
          <w:lang w:val="en-GB"/>
        </w:rPr>
        <w:t xml:space="preserve">veteran </w:t>
      </w:r>
      <w:r w:rsidRPr="00AB51FB">
        <w:rPr>
          <w:rFonts w:ascii="Cambria" w:eastAsia="Times New Roman" w:hAnsi="Cambria"/>
          <w:lang w:val="en-GB"/>
        </w:rPr>
        <w:t>skiers and 9.8% in the general population. Further analyses showed that endurance sport practice gave a significant added risk of AF corresponding to an OR of 1.90</w:t>
      </w:r>
      <w:r w:rsidR="00C60EA6" w:rsidRPr="00AB51FB">
        <w:rPr>
          <w:rFonts w:ascii="Cambria" w:eastAsia="Times New Roman" w:hAnsi="Cambria"/>
          <w:lang w:val="en-GB"/>
        </w:rPr>
        <w:t>.</w:t>
      </w:r>
      <w:r w:rsidRPr="00AB51FB">
        <w:rPr>
          <w:rFonts w:ascii="Cambria" w:eastAsia="Times New Roman" w:hAnsi="Cambria"/>
          <w:lang w:val="en-GB"/>
        </w:rPr>
        <w:fldChar w:fldCharType="begin">
          <w:fldData xml:space="preserve">PEVuZE5vdGU+PENpdGU+PEF1dGhvcj5NeXJzdGFkPC9BdXRob3I+PFllYXI+MjAxNDwvWWVhcj48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</w:fldData>
        </w:fldChar>
      </w:r>
      <w:r w:rsidR="008D49E2">
        <w:rPr>
          <w:rFonts w:ascii="Cambria" w:eastAsia="Times New Roman" w:hAnsi="Cambria"/>
          <w:lang w:val="en-GB"/>
        </w:rPr>
        <w:instrText xml:space="preserve"> ADDIN EN.CITE </w:instrText>
      </w:r>
      <w:r w:rsidR="008D49E2">
        <w:rPr>
          <w:rFonts w:ascii="Cambria" w:eastAsia="Times New Roman" w:hAnsi="Cambria"/>
          <w:lang w:val="en-GB"/>
        </w:rPr>
        <w:fldChar w:fldCharType="begin">
          <w:fldData xml:space="preserve">PEVuZE5vdGU+PENpdGU+PEF1dGhvcj5NeXJzdGFkPC9BdXRob3I+PFllYXI+MjAxNDwvWWVhcj48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</w:fldData>
        </w:fldChar>
      </w:r>
      <w:r w:rsidR="008D49E2">
        <w:rPr>
          <w:rFonts w:ascii="Cambria" w:eastAsia="Times New Roman" w:hAnsi="Cambria"/>
          <w:lang w:val="en-GB"/>
        </w:rPr>
        <w:instrText xml:space="preserve"> ADDIN EN.CITE.DATA </w:instrText>
      </w:r>
      <w:r w:rsidR="008D49E2">
        <w:rPr>
          <w:rFonts w:ascii="Cambria" w:eastAsia="Times New Roman" w:hAnsi="Cambria"/>
          <w:lang w:val="en-GB"/>
        </w:rPr>
      </w:r>
      <w:r w:rsidR="008D49E2">
        <w:rPr>
          <w:rFonts w:ascii="Cambria" w:eastAsia="Times New Roman" w:hAnsi="Cambria"/>
          <w:lang w:val="en-GB"/>
        </w:rPr>
        <w:fldChar w:fldCharType="end"/>
      </w:r>
      <w:r w:rsidRPr="00AB51FB">
        <w:rPr>
          <w:rFonts w:ascii="Cambria" w:eastAsia="Times New Roman" w:hAnsi="Cambria"/>
          <w:lang w:val="en-GB"/>
        </w:rPr>
      </w:r>
      <w:r w:rsidRPr="00AB51FB">
        <w:rPr>
          <w:rFonts w:ascii="Cambria" w:eastAsia="Times New Roman" w:hAnsi="Cambria"/>
          <w:lang w:val="en-GB"/>
        </w:rPr>
        <w:fldChar w:fldCharType="separate"/>
      </w:r>
      <w:r w:rsidR="008D49E2" w:rsidRPr="008D49E2">
        <w:rPr>
          <w:rFonts w:ascii="Cambria" w:eastAsia="Times New Roman" w:hAnsi="Cambria"/>
          <w:noProof/>
          <w:vertAlign w:val="superscript"/>
          <w:lang w:val="en-GB"/>
        </w:rPr>
        <w:t>24</w:t>
      </w:r>
      <w:r w:rsidRPr="00AB51FB">
        <w:rPr>
          <w:rFonts w:ascii="Cambria" w:eastAsia="Times New Roman" w:hAnsi="Cambria"/>
          <w:lang w:val="en-GB"/>
        </w:rPr>
        <w:fldChar w:fldCharType="end"/>
      </w:r>
      <w:r w:rsidR="00B5559B" w:rsidRPr="00AB51FB">
        <w:rPr>
          <w:rFonts w:ascii="Cambria" w:eastAsia="Times New Roman" w:hAnsi="Cambria"/>
          <w:lang w:val="en-GB"/>
        </w:rPr>
        <w:t xml:space="preserve"> </w:t>
      </w:r>
      <w:r w:rsidR="00D03E9D" w:rsidRPr="00AB51FB">
        <w:rPr>
          <w:rFonts w:ascii="Cambria" w:eastAsia="Times New Roman" w:hAnsi="Cambria"/>
          <w:lang w:val="en-GB"/>
        </w:rPr>
        <w:t>Moreover, in a study of 3,545 Norwegian men</w:t>
      </w:r>
      <w:r w:rsidR="00C86400" w:rsidRPr="00AB51FB">
        <w:rPr>
          <w:rFonts w:ascii="Cambria" w:eastAsia="Times New Roman" w:hAnsi="Cambria"/>
          <w:lang w:val="en-GB"/>
        </w:rPr>
        <w:t>,</w:t>
      </w:r>
      <w:r w:rsidR="00D03E9D" w:rsidRPr="00AB51FB">
        <w:rPr>
          <w:rFonts w:ascii="Cambria" w:eastAsia="Times New Roman" w:hAnsi="Cambria"/>
          <w:lang w:val="en-GB"/>
        </w:rPr>
        <w:t xml:space="preserve"> Myrstad et al.</w:t>
      </w:r>
      <w:r w:rsidR="00C86400" w:rsidRPr="00AB51FB">
        <w:rPr>
          <w:rFonts w:ascii="Cambria" w:eastAsia="Times New Roman" w:hAnsi="Cambria"/>
          <w:lang w:val="en-GB"/>
        </w:rPr>
        <w:fldChar w:fldCharType="begin">
          <w:fldData xml:space="preserve">PEVuZE5vdGU+PENpdGU+PEF1dGhvcj5NeXJzdGFkPC9BdXRob3I+PFllYXI+MjAxNDwvWWVhcj48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</w:fldData>
        </w:fldChar>
      </w:r>
      <w:r w:rsidR="008D49E2">
        <w:rPr>
          <w:rFonts w:ascii="Cambria" w:eastAsia="Times New Roman" w:hAnsi="Cambria"/>
          <w:lang w:val="en-GB"/>
        </w:rPr>
        <w:instrText xml:space="preserve"> ADDIN EN.CITE </w:instrText>
      </w:r>
      <w:r w:rsidR="008D49E2">
        <w:rPr>
          <w:rFonts w:ascii="Cambria" w:eastAsia="Times New Roman" w:hAnsi="Cambria"/>
          <w:lang w:val="en-GB"/>
        </w:rPr>
        <w:fldChar w:fldCharType="begin">
          <w:fldData xml:space="preserve">PEVuZE5vdGU+PENpdGU+PEF1dGhvcj5NeXJzdGFkPC9BdXRob3I+PFllYXI+MjAxNDwvWWVhcj48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</w:fldData>
        </w:fldChar>
      </w:r>
      <w:r w:rsidR="008D49E2">
        <w:rPr>
          <w:rFonts w:ascii="Cambria" w:eastAsia="Times New Roman" w:hAnsi="Cambria"/>
          <w:lang w:val="en-GB"/>
        </w:rPr>
        <w:instrText xml:space="preserve"> ADDIN EN.CITE.DATA </w:instrText>
      </w:r>
      <w:r w:rsidR="008D49E2">
        <w:rPr>
          <w:rFonts w:ascii="Cambria" w:eastAsia="Times New Roman" w:hAnsi="Cambria"/>
          <w:lang w:val="en-GB"/>
        </w:rPr>
      </w:r>
      <w:r w:rsidR="008D49E2">
        <w:rPr>
          <w:rFonts w:ascii="Cambria" w:eastAsia="Times New Roman" w:hAnsi="Cambria"/>
          <w:lang w:val="en-GB"/>
        </w:rPr>
        <w:fldChar w:fldCharType="end"/>
      </w:r>
      <w:r w:rsidR="00C86400" w:rsidRPr="00AB51FB">
        <w:rPr>
          <w:rFonts w:ascii="Cambria" w:eastAsia="Times New Roman" w:hAnsi="Cambria"/>
          <w:lang w:val="en-GB"/>
        </w:rPr>
      </w:r>
      <w:r w:rsidR="00C86400" w:rsidRPr="00AB51FB">
        <w:rPr>
          <w:rFonts w:ascii="Cambria" w:eastAsia="Times New Roman" w:hAnsi="Cambria"/>
          <w:lang w:val="en-GB"/>
        </w:rPr>
        <w:fldChar w:fldCharType="separate"/>
      </w:r>
      <w:r w:rsidR="008D49E2" w:rsidRPr="008D49E2">
        <w:rPr>
          <w:rFonts w:ascii="Cambria" w:eastAsia="Times New Roman" w:hAnsi="Cambria"/>
          <w:noProof/>
          <w:vertAlign w:val="superscript"/>
          <w:lang w:val="en-GB"/>
        </w:rPr>
        <w:t>25</w:t>
      </w:r>
      <w:r w:rsidR="00C86400" w:rsidRPr="00AB51FB">
        <w:rPr>
          <w:rFonts w:ascii="Cambria" w:eastAsia="Times New Roman" w:hAnsi="Cambria"/>
          <w:lang w:val="en-GB"/>
        </w:rPr>
        <w:fldChar w:fldCharType="end"/>
      </w:r>
      <w:r w:rsidR="00C86400" w:rsidRPr="00AB51FB">
        <w:rPr>
          <w:rFonts w:ascii="Cambria" w:eastAsia="Times New Roman" w:hAnsi="Cambria"/>
          <w:lang w:val="en-GB"/>
        </w:rPr>
        <w:t xml:space="preserve"> </w:t>
      </w:r>
      <w:r w:rsidR="00D03E9D" w:rsidRPr="00AB51FB">
        <w:rPr>
          <w:rFonts w:ascii="Cambria" w:eastAsia="Times New Roman" w:hAnsi="Cambria"/>
          <w:lang w:val="en-GB"/>
        </w:rPr>
        <w:t xml:space="preserve">showed that cumulative years of regular endurance </w:t>
      </w:r>
      <w:r w:rsidR="00D03E9D" w:rsidRPr="00AB51FB">
        <w:rPr>
          <w:rFonts w:ascii="Cambria" w:eastAsia="Times New Roman" w:hAnsi="Cambria"/>
          <w:lang w:val="en-GB"/>
        </w:rPr>
        <w:lastRenderedPageBreak/>
        <w:t>exercise were associated with a 16% significant gradually increased risk of AF per ten years of exercise</w:t>
      </w:r>
      <w:r w:rsidR="00C86400" w:rsidRPr="00AB51FB">
        <w:rPr>
          <w:rFonts w:ascii="Cambria" w:eastAsia="Times New Roman" w:hAnsi="Cambria"/>
          <w:lang w:val="en-GB"/>
        </w:rPr>
        <w:t>.</w:t>
      </w:r>
      <w:r w:rsidR="00D03E9D" w:rsidRPr="00AB51FB">
        <w:rPr>
          <w:rFonts w:ascii="Cambria" w:eastAsia="Times New Roman" w:hAnsi="Cambria"/>
          <w:lang w:val="en-GB"/>
        </w:rPr>
        <w:t xml:space="preserve"> </w:t>
      </w:r>
      <w:r w:rsidR="002C3387" w:rsidRPr="00AB51FB">
        <w:rPr>
          <w:rFonts w:ascii="Cambria" w:eastAsia="Times New Roman" w:hAnsi="Cambria"/>
          <w:lang w:val="en-GB"/>
        </w:rPr>
        <w:t>The increased risk was significant both among skiers and among the men from the general population (20%</w:t>
      </w:r>
      <w:r w:rsidR="00194D1C" w:rsidRPr="00AB51FB">
        <w:rPr>
          <w:rFonts w:ascii="Cambria" w:eastAsia="Times New Roman" w:hAnsi="Cambria"/>
          <w:lang w:val="en-GB"/>
        </w:rPr>
        <w:t xml:space="preserve"> per ten years of exercise</w:t>
      </w:r>
      <w:r w:rsidR="002C3387" w:rsidRPr="00AB51FB">
        <w:rPr>
          <w:rFonts w:ascii="Cambria" w:eastAsia="Times New Roman" w:hAnsi="Cambria"/>
          <w:lang w:val="en-GB"/>
        </w:rPr>
        <w:t>). Regular endurance exercise was also associated with a gradually increased risk of atrial flutter</w:t>
      </w:r>
      <w:r w:rsidR="00C60EA6" w:rsidRPr="00AB51FB">
        <w:rPr>
          <w:rFonts w:ascii="Cambria" w:eastAsia="Times New Roman" w:hAnsi="Cambria"/>
          <w:lang w:val="en-GB"/>
        </w:rPr>
        <w:t>.</w:t>
      </w:r>
      <w:r w:rsidR="002C3387" w:rsidRPr="00AB51FB">
        <w:rPr>
          <w:rFonts w:ascii="Cambria" w:eastAsia="Times New Roman" w:hAnsi="Cambria"/>
          <w:lang w:val="en-GB"/>
        </w:rPr>
        <w:fldChar w:fldCharType="begin">
          <w:fldData xml:space="preserve">PEVuZE5vdGU+PENpdGU+PEF1dGhvcj5NeXJzdGFkPC9BdXRob3I+PFllYXI+MjAxNDwvWWVhcj48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</w:fldData>
        </w:fldChar>
      </w:r>
      <w:r w:rsidR="008D49E2">
        <w:rPr>
          <w:rFonts w:ascii="Cambria" w:eastAsia="Times New Roman" w:hAnsi="Cambria"/>
          <w:lang w:val="en-GB"/>
        </w:rPr>
        <w:instrText xml:space="preserve"> ADDIN EN.CITE </w:instrText>
      </w:r>
      <w:r w:rsidR="008D49E2">
        <w:rPr>
          <w:rFonts w:ascii="Cambria" w:eastAsia="Times New Roman" w:hAnsi="Cambria"/>
          <w:lang w:val="en-GB"/>
        </w:rPr>
        <w:fldChar w:fldCharType="begin">
          <w:fldData xml:space="preserve">PEVuZE5vdGU+PENpdGU+PEF1dGhvcj5NeXJzdGFkPC9BdXRob3I+PFllYXI+MjAxNDwvWWVhcj48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</w:fldData>
        </w:fldChar>
      </w:r>
      <w:r w:rsidR="008D49E2">
        <w:rPr>
          <w:rFonts w:ascii="Cambria" w:eastAsia="Times New Roman" w:hAnsi="Cambria"/>
          <w:lang w:val="en-GB"/>
        </w:rPr>
        <w:instrText xml:space="preserve"> ADDIN EN.CITE.DATA </w:instrText>
      </w:r>
      <w:r w:rsidR="008D49E2">
        <w:rPr>
          <w:rFonts w:ascii="Cambria" w:eastAsia="Times New Roman" w:hAnsi="Cambria"/>
          <w:lang w:val="en-GB"/>
        </w:rPr>
      </w:r>
      <w:r w:rsidR="008D49E2">
        <w:rPr>
          <w:rFonts w:ascii="Cambria" w:eastAsia="Times New Roman" w:hAnsi="Cambria"/>
          <w:lang w:val="en-GB"/>
        </w:rPr>
        <w:fldChar w:fldCharType="end"/>
      </w:r>
      <w:r w:rsidR="002C3387" w:rsidRPr="00AB51FB">
        <w:rPr>
          <w:rFonts w:ascii="Cambria" w:eastAsia="Times New Roman" w:hAnsi="Cambria"/>
          <w:lang w:val="en-GB"/>
        </w:rPr>
      </w:r>
      <w:r w:rsidR="002C3387" w:rsidRPr="00AB51FB">
        <w:rPr>
          <w:rFonts w:ascii="Cambria" w:eastAsia="Times New Roman" w:hAnsi="Cambria"/>
          <w:lang w:val="en-GB"/>
        </w:rPr>
        <w:fldChar w:fldCharType="separate"/>
      </w:r>
      <w:r w:rsidR="008D49E2" w:rsidRPr="008D49E2">
        <w:rPr>
          <w:rFonts w:ascii="Cambria" w:eastAsia="Times New Roman" w:hAnsi="Cambria"/>
          <w:noProof/>
          <w:vertAlign w:val="superscript"/>
          <w:lang w:val="en-GB"/>
        </w:rPr>
        <w:t>25</w:t>
      </w:r>
      <w:r w:rsidR="002C3387" w:rsidRPr="00AB51FB">
        <w:rPr>
          <w:rFonts w:ascii="Cambria" w:eastAsia="Times New Roman" w:hAnsi="Cambria"/>
          <w:lang w:val="en-GB"/>
        </w:rPr>
        <w:fldChar w:fldCharType="end"/>
      </w:r>
      <w:r w:rsidR="0058074B" w:rsidRPr="00AB51FB">
        <w:rPr>
          <w:rFonts w:ascii="Cambria" w:eastAsia="Times New Roman" w:hAnsi="Cambria"/>
          <w:lang w:val="en-GB"/>
        </w:rPr>
        <w:t xml:space="preserve"> These findings </w:t>
      </w:r>
      <w:r w:rsidR="00E212D8" w:rsidRPr="00AB51FB">
        <w:rPr>
          <w:rFonts w:ascii="Cambria" w:eastAsia="Times New Roman" w:hAnsi="Cambria"/>
          <w:lang w:val="en-GB"/>
        </w:rPr>
        <w:t>corresponds with</w:t>
      </w:r>
      <w:r w:rsidR="0058074B" w:rsidRPr="00AB51FB">
        <w:rPr>
          <w:rFonts w:ascii="Cambria" w:eastAsia="Times New Roman" w:hAnsi="Cambria"/>
          <w:lang w:val="en-GB"/>
        </w:rPr>
        <w:t xml:space="preserve"> another study following </w:t>
      </w:r>
      <w:r w:rsidR="0058074B" w:rsidRPr="00AB51FB">
        <w:rPr>
          <w:rFonts w:ascii="Cambria" w:hAnsi="Cambria"/>
          <w:lang w:val="en-GB"/>
        </w:rPr>
        <w:t xml:space="preserve">skiers participating </w:t>
      </w:r>
      <w:r w:rsidR="0058074B" w:rsidRPr="00AB51FB">
        <w:rPr>
          <w:rFonts w:ascii="Cambria" w:eastAsia="Times New Roman" w:hAnsi="Cambria"/>
          <w:lang w:val="en-GB"/>
        </w:rPr>
        <w:t>in the Birkebeiner cross-country ski race for 30 years, showing a high prevalence of AF (12.8%) among the skiers</w:t>
      </w:r>
      <w:r w:rsidR="00C60EA6" w:rsidRPr="00AB51FB">
        <w:rPr>
          <w:rFonts w:ascii="Cambria" w:eastAsia="Times New Roman" w:hAnsi="Cambria"/>
          <w:lang w:val="en-GB"/>
        </w:rPr>
        <w:t>.</w:t>
      </w:r>
      <w:r w:rsidR="0058074B" w:rsidRPr="00AB51FB">
        <w:rPr>
          <w:rFonts w:ascii="Cambria" w:eastAsia="Times New Roman" w:hAnsi="Cambria"/>
          <w:lang w:val="en-GB"/>
        </w:rPr>
        <w:fldChar w:fldCharType="begin">
          <w:fldData xml:space="preserve">PEVuZE5vdGU+PENpdGU+PEF1dGhvcj5Hcmltc21vPC9BdXRob3I+PFllYXI+MjAxMDwvWWVhcj48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</w:fldData>
        </w:fldChar>
      </w:r>
      <w:r w:rsidR="008D49E2">
        <w:rPr>
          <w:rFonts w:ascii="Cambria" w:eastAsia="Times New Roman" w:hAnsi="Cambria"/>
          <w:lang w:val="en-GB"/>
        </w:rPr>
        <w:instrText xml:space="preserve"> ADDIN EN.CITE </w:instrText>
      </w:r>
      <w:r w:rsidR="008D49E2">
        <w:rPr>
          <w:rFonts w:ascii="Cambria" w:eastAsia="Times New Roman" w:hAnsi="Cambria"/>
          <w:lang w:val="en-GB"/>
        </w:rPr>
        <w:fldChar w:fldCharType="begin">
          <w:fldData xml:space="preserve">PEVuZE5vdGU+PENpdGU+PEF1dGhvcj5Hcmltc21vPC9BdXRob3I+PFllYXI+MjAxMDwvWWVhcj48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</w:fldData>
        </w:fldChar>
      </w:r>
      <w:r w:rsidR="008D49E2">
        <w:rPr>
          <w:rFonts w:ascii="Cambria" w:eastAsia="Times New Roman" w:hAnsi="Cambria"/>
          <w:lang w:val="en-GB"/>
        </w:rPr>
        <w:instrText xml:space="preserve"> ADDIN EN.CITE.DATA </w:instrText>
      </w:r>
      <w:r w:rsidR="008D49E2">
        <w:rPr>
          <w:rFonts w:ascii="Cambria" w:eastAsia="Times New Roman" w:hAnsi="Cambria"/>
          <w:lang w:val="en-GB"/>
        </w:rPr>
      </w:r>
      <w:r w:rsidR="008D49E2">
        <w:rPr>
          <w:rFonts w:ascii="Cambria" w:eastAsia="Times New Roman" w:hAnsi="Cambria"/>
          <w:lang w:val="en-GB"/>
        </w:rPr>
        <w:fldChar w:fldCharType="end"/>
      </w:r>
      <w:r w:rsidR="0058074B" w:rsidRPr="00AB51FB">
        <w:rPr>
          <w:rFonts w:ascii="Cambria" w:eastAsia="Times New Roman" w:hAnsi="Cambria"/>
          <w:lang w:val="en-GB"/>
        </w:rPr>
      </w:r>
      <w:r w:rsidR="0058074B" w:rsidRPr="00AB51FB">
        <w:rPr>
          <w:rFonts w:ascii="Cambria" w:eastAsia="Times New Roman" w:hAnsi="Cambria"/>
          <w:lang w:val="en-GB"/>
        </w:rPr>
        <w:fldChar w:fldCharType="separate"/>
      </w:r>
      <w:r w:rsidR="008D49E2" w:rsidRPr="008D49E2">
        <w:rPr>
          <w:rFonts w:ascii="Cambria" w:eastAsia="Times New Roman" w:hAnsi="Cambria"/>
          <w:noProof/>
          <w:vertAlign w:val="superscript"/>
          <w:lang w:val="en-GB"/>
        </w:rPr>
        <w:t>26</w:t>
      </w:r>
      <w:r w:rsidR="0058074B" w:rsidRPr="00AB51FB">
        <w:rPr>
          <w:rFonts w:ascii="Cambria" w:eastAsia="Times New Roman" w:hAnsi="Cambria"/>
          <w:lang w:val="en-GB"/>
        </w:rPr>
        <w:fldChar w:fldCharType="end"/>
      </w:r>
      <w:r w:rsidR="003A51C8" w:rsidRPr="00AB51FB">
        <w:rPr>
          <w:rFonts w:ascii="Cambria" w:eastAsia="Times New Roman" w:hAnsi="Cambria"/>
          <w:lang w:val="en-GB"/>
        </w:rPr>
        <w:t xml:space="preserve"> </w:t>
      </w:r>
      <w:r w:rsidR="009F5293" w:rsidRPr="00AB51FB">
        <w:rPr>
          <w:rFonts w:ascii="Cambria" w:hAnsi="Cambria"/>
          <w:lang w:val="en-GB"/>
        </w:rPr>
        <w:t xml:space="preserve">These results </w:t>
      </w:r>
      <w:r w:rsidR="00E212D8" w:rsidRPr="00AB51FB">
        <w:rPr>
          <w:rFonts w:ascii="Cambria" w:hAnsi="Cambria"/>
          <w:lang w:val="en-GB"/>
        </w:rPr>
        <w:t xml:space="preserve">are </w:t>
      </w:r>
      <w:r w:rsidR="00E212D8" w:rsidRPr="00AB51FB">
        <w:rPr>
          <w:rFonts w:ascii="Cambria" w:eastAsia="Times New Roman" w:hAnsi="Cambria"/>
          <w:lang w:val="en-GB"/>
        </w:rPr>
        <w:t>supported by</w:t>
      </w:r>
      <w:r w:rsidR="009F5293" w:rsidRPr="00AB51FB">
        <w:rPr>
          <w:rFonts w:ascii="Cambria" w:hAnsi="Cambria"/>
          <w:lang w:val="en-GB"/>
        </w:rPr>
        <w:t xml:space="preserve"> a study of participants of </w:t>
      </w:r>
      <w:r w:rsidR="006C177B" w:rsidRPr="00AB51FB">
        <w:rPr>
          <w:rFonts w:ascii="Cambria" w:hAnsi="Cambria"/>
          <w:lang w:val="en-GB"/>
        </w:rPr>
        <w:t>the</w:t>
      </w:r>
      <w:r w:rsidR="009F5293" w:rsidRPr="00AB51FB">
        <w:rPr>
          <w:rFonts w:ascii="Cambria" w:hAnsi="Cambria"/>
          <w:lang w:val="en-GB"/>
        </w:rPr>
        <w:t xml:space="preserve"> 90 km cross-country race </w:t>
      </w:r>
      <w:r w:rsidR="006C177B" w:rsidRPr="00AB51FB">
        <w:rPr>
          <w:rFonts w:ascii="Cambria" w:hAnsi="Cambria"/>
          <w:lang w:val="en-GB"/>
        </w:rPr>
        <w:t>Vasaloppet</w:t>
      </w:r>
      <w:r w:rsidR="009E2F56" w:rsidRPr="00AB51FB">
        <w:rPr>
          <w:rFonts w:ascii="Cambria" w:hAnsi="Cambria"/>
          <w:lang w:val="en-GB"/>
        </w:rPr>
        <w:t>,</w:t>
      </w:r>
      <w:r w:rsidR="006C177B" w:rsidRPr="00AB51FB">
        <w:rPr>
          <w:rFonts w:ascii="Cambria" w:hAnsi="Cambria"/>
          <w:lang w:val="en-GB"/>
        </w:rPr>
        <w:t xml:space="preserve"> </w:t>
      </w:r>
      <w:r w:rsidR="009F5293" w:rsidRPr="00AB51FB">
        <w:rPr>
          <w:rFonts w:ascii="Cambria" w:hAnsi="Cambria"/>
          <w:lang w:val="en-GB"/>
        </w:rPr>
        <w:t>follow</w:t>
      </w:r>
      <w:r w:rsidR="009E2F56" w:rsidRPr="00AB51FB">
        <w:rPr>
          <w:rFonts w:ascii="Cambria" w:hAnsi="Cambria"/>
          <w:lang w:val="en-GB"/>
        </w:rPr>
        <w:t>ing</w:t>
      </w:r>
      <w:r w:rsidR="008C5BC9" w:rsidRPr="00AB51FB">
        <w:rPr>
          <w:rFonts w:ascii="Cambria" w:hAnsi="Cambria"/>
          <w:lang w:val="en-GB"/>
        </w:rPr>
        <w:t xml:space="preserve"> the</w:t>
      </w:r>
      <w:r w:rsidR="009F5293" w:rsidRPr="00AB51FB">
        <w:rPr>
          <w:rFonts w:ascii="Cambria" w:hAnsi="Cambria"/>
          <w:lang w:val="en-GB"/>
        </w:rPr>
        <w:t xml:space="preserve"> participants </w:t>
      </w:r>
      <w:r w:rsidR="003E01B5" w:rsidRPr="00AB51FB">
        <w:rPr>
          <w:rFonts w:ascii="Cambria" w:hAnsi="Cambria"/>
          <w:lang w:val="en-GB"/>
        </w:rPr>
        <w:t>from</w:t>
      </w:r>
      <w:r w:rsidR="009F5293" w:rsidRPr="00AB51FB">
        <w:rPr>
          <w:rFonts w:ascii="Cambria" w:hAnsi="Cambria"/>
          <w:lang w:val="en-GB"/>
        </w:rPr>
        <w:t xml:space="preserve"> </w:t>
      </w:r>
      <w:r w:rsidR="006C177B" w:rsidRPr="00AB51FB">
        <w:rPr>
          <w:rFonts w:ascii="Cambria" w:hAnsi="Cambria"/>
          <w:lang w:val="en-GB"/>
        </w:rPr>
        <w:t xml:space="preserve">1989 </w:t>
      </w:r>
      <w:r w:rsidR="003E01B5" w:rsidRPr="00AB51FB">
        <w:rPr>
          <w:rFonts w:ascii="Cambria" w:hAnsi="Cambria"/>
          <w:lang w:val="en-GB"/>
        </w:rPr>
        <w:t>to</w:t>
      </w:r>
      <w:r w:rsidR="009F5293" w:rsidRPr="00AB51FB">
        <w:rPr>
          <w:rFonts w:ascii="Cambria" w:hAnsi="Cambria"/>
          <w:lang w:val="en-GB"/>
        </w:rPr>
        <w:t xml:space="preserve"> 2005, using the Swedish In-Patient Register to ascertain AF</w:t>
      </w:r>
      <w:r w:rsidR="00C60EA6" w:rsidRPr="00AB51FB">
        <w:rPr>
          <w:rFonts w:ascii="Cambria" w:hAnsi="Cambria"/>
          <w:lang w:val="en-GB"/>
        </w:rPr>
        <w:t>.</w:t>
      </w:r>
      <w:r w:rsidR="009E2F56" w:rsidRPr="00AB51FB">
        <w:rPr>
          <w:rFonts w:ascii="Cambria" w:hAnsi="Cambria"/>
          <w:lang w:val="en-GB"/>
        </w:rPr>
        <w:fldChar w:fldCharType="begin"/>
      </w:r>
      <w:r w:rsidR="008D49E2">
        <w:rPr>
          <w:rFonts w:ascii="Cambria" w:hAnsi="Cambria"/>
          <w:lang w:val="en-GB"/>
        </w:rPr>
        <w:instrText xml:space="preserve"> ADDIN EN.CITE &lt;EndNote&gt;&lt;Cite&gt;&lt;Author&gt;Andersen&lt;/Author&gt;&lt;Year&gt;2013&lt;/Year&gt;&lt;RecNum&gt;195&lt;/RecNum&gt;&lt;DisplayText&gt;&lt;style face="superscript"&gt;27&lt;/style&gt;&lt;/DisplayText&gt;&lt;record&gt;&lt;rec-number&gt;195&lt;/rec-number&gt;&lt;foreign-keys&gt;&lt;key app="EN" db-id="2vfzfzv9z5ft98ef9aa5rs0dz990d90250re" timestamp="1375879562"&gt;195&lt;/key&gt;&lt;/foreign-keys&gt;&lt;ref-type name="Journal Article"&gt;17&lt;/ref-type&gt;&lt;contributors&gt;&lt;authors&gt;&lt;author&gt;Andersen, K.&lt;/author&gt;&lt;author&gt;Farahmand, B.&lt;/author&gt;&lt;author&gt;Ahlbom, A.&lt;/author&gt;&lt;author&gt;Held, C.&lt;/author&gt;&lt;author&gt;Ljunghall, S.&lt;/author&gt;&lt;author&gt;Michaelsson, K.&lt;/author&gt;&lt;author&gt;Sundstrom, J.&lt;/author&gt;&lt;/authors&gt;&lt;/contributors&gt;&lt;auth-address&gt;Department of Medical Sciences, Uppsala University Hospital, Entrance 40, 5th floor, SE-751 85 Uppsala, Sweden.&lt;/auth-address&gt;&lt;titles&gt;&lt;title&gt;Risk of arrhythmias in 52 755 long-distance cross-country skiers: a cohort study&lt;/title&gt;&lt;secondary-title&gt;Eur Heart J&lt;/secondary-title&gt;&lt;alt-title&gt;European heart journal&lt;/alt-title&gt;&lt;/titles&gt;&lt;periodical&gt;&lt;full-title&gt;European Heart Journal&lt;/full-title&gt;&lt;abbr-1&gt;Eur Heart J&lt;/abbr-1&gt;&lt;abbr-2&gt;Eur. Heart J.&lt;/abbr-2&gt;&lt;/periodical&gt;&lt;alt-periodical&gt;&lt;full-title&gt;European Heart Journal&lt;/full-title&gt;&lt;abbr-1&gt;Eur. Heart J.&lt;/abbr-1&gt;&lt;abbr-2&gt;Eur Heart J&lt;/abbr-2&gt;&lt;/alt-periodical&gt;&lt;pages&gt;3624-31&lt;/pages&gt;&lt;volume&gt;34&lt;/volume&gt;&lt;number&gt;47&lt;/number&gt;&lt;edition&gt;2013/06/13&lt;/edition&gt;&lt;keywords&gt;&lt;keyword&gt;Arrhythmia&lt;/keyword&gt;&lt;keyword&gt;Atrial fibrillation&lt;/keyword&gt;&lt;keyword&gt;Bradycardia&lt;/keyword&gt;&lt;keyword&gt;Cross-country skiing&lt;/keyword&gt;&lt;keyword&gt;Exercise training&lt;/keyword&gt;&lt;/keywords&gt;&lt;dates&gt;&lt;year&gt;2013&lt;/year&gt;&lt;pub-dates&gt;&lt;date&gt;Dec&lt;/date&gt;&lt;/pub-dates&gt;&lt;/dates&gt;&lt;isbn&gt;1522-9645 (Electronic)&amp;#xD;0195-668X (Linking)&lt;/isbn&gt;&lt;accession-num&gt;23756332&lt;/accession-num&gt;&lt;work-type&gt;Research Support, Non-U.S. Gov&amp;apos;t&lt;/work-type&gt;&lt;urls&gt;&lt;related-urls&gt;&lt;url&gt;http://www.ncbi.nlm.nih.gov/pubmed/23756332&lt;/url&gt;&lt;/related-urls&gt;&lt;/urls&gt;&lt;custom1&gt;AF&lt;/custom1&gt;&lt;custom2&gt;AF3 Original&lt;/custom2&gt;&lt;electronic-resource-num&gt;10.1093/eurheartj/eht188&lt;/electronic-resource-num&gt;&lt;/record&gt;&lt;/Cite&gt;&lt;/EndNote&gt;</w:instrText>
      </w:r>
      <w:r w:rsidR="009E2F56" w:rsidRPr="00AB51FB">
        <w:rPr>
          <w:rFonts w:ascii="Cambria" w:hAnsi="Cambria"/>
          <w:lang w:val="en-GB"/>
        </w:rPr>
        <w:fldChar w:fldCharType="separate"/>
      </w:r>
      <w:r w:rsidR="008D49E2" w:rsidRPr="008D49E2">
        <w:rPr>
          <w:rFonts w:ascii="Cambria" w:hAnsi="Cambria"/>
          <w:noProof/>
          <w:vertAlign w:val="superscript"/>
          <w:lang w:val="en-GB"/>
        </w:rPr>
        <w:t>27</w:t>
      </w:r>
      <w:r w:rsidR="009E2F56" w:rsidRPr="00AB51FB">
        <w:rPr>
          <w:rFonts w:ascii="Cambria" w:hAnsi="Cambria"/>
          <w:lang w:val="en-GB"/>
        </w:rPr>
        <w:fldChar w:fldCharType="end"/>
      </w:r>
      <w:r w:rsidR="009F5293" w:rsidRPr="00AB51FB">
        <w:rPr>
          <w:rFonts w:ascii="Cambria" w:hAnsi="Cambria"/>
          <w:lang w:val="en-GB"/>
        </w:rPr>
        <w:t xml:space="preserve"> Those who finished ≥</w:t>
      </w:r>
      <w:r w:rsidR="00194D1C" w:rsidRPr="00AB51FB">
        <w:rPr>
          <w:rFonts w:ascii="Cambria" w:hAnsi="Cambria"/>
          <w:lang w:val="en-GB"/>
        </w:rPr>
        <w:t>five</w:t>
      </w:r>
      <w:r w:rsidR="009F5293" w:rsidRPr="00AB51FB">
        <w:rPr>
          <w:rFonts w:ascii="Cambria" w:hAnsi="Cambria"/>
          <w:lang w:val="en-GB"/>
        </w:rPr>
        <w:t xml:space="preserve"> races had 29% higher risk of AF than those who completed </w:t>
      </w:r>
      <w:r w:rsidR="00194D1C" w:rsidRPr="00AB51FB">
        <w:rPr>
          <w:rFonts w:ascii="Cambria" w:hAnsi="Cambria"/>
          <w:lang w:val="en-GB"/>
        </w:rPr>
        <w:t>one</w:t>
      </w:r>
      <w:r w:rsidR="009F5293" w:rsidRPr="00AB51FB">
        <w:rPr>
          <w:rFonts w:ascii="Cambria" w:hAnsi="Cambria"/>
          <w:lang w:val="en-GB"/>
        </w:rPr>
        <w:t xml:space="preserve"> race.</w:t>
      </w:r>
      <w:r w:rsidR="009A4CD6" w:rsidRPr="00AB51FB">
        <w:rPr>
          <w:rFonts w:ascii="Cambria" w:hAnsi="Cambria"/>
          <w:lang w:val="en-GB"/>
        </w:rPr>
        <w:t xml:space="preserve"> Risk of AF was non-significantly increased in those who had the </w:t>
      </w:r>
      <w:r w:rsidR="00C90069" w:rsidRPr="00AB51FB">
        <w:rPr>
          <w:rFonts w:ascii="Cambria" w:hAnsi="Cambria"/>
          <w:lang w:val="en-GB"/>
        </w:rPr>
        <w:t>fastest relative finishing time</w:t>
      </w:r>
      <w:r w:rsidR="009A4CD6" w:rsidRPr="00AB51FB">
        <w:rPr>
          <w:rFonts w:ascii="Cambria" w:hAnsi="Cambria"/>
          <w:lang w:val="en-GB"/>
        </w:rPr>
        <w:t>.</w:t>
      </w:r>
      <w:r w:rsidR="003A51C8" w:rsidRPr="00AB51FB">
        <w:rPr>
          <w:rFonts w:ascii="Cambria" w:hAnsi="Cambria"/>
          <w:lang w:val="en-GB"/>
        </w:rPr>
        <w:t xml:space="preserve"> </w:t>
      </w:r>
    </w:p>
    <w:p w14:paraId="2590E805" w14:textId="738451E6" w:rsidR="00E4044F" w:rsidRPr="00AB51FB" w:rsidRDefault="00E4044F" w:rsidP="00714DF0">
      <w:pPr>
        <w:pStyle w:val="Heading2"/>
        <w:spacing w:line="480" w:lineRule="auto"/>
        <w:rPr>
          <w:rFonts w:ascii="Cambria" w:hAnsi="Cambria"/>
          <w:lang w:val="en-GB"/>
        </w:rPr>
      </w:pPr>
      <w:r w:rsidRPr="00AB51FB">
        <w:rPr>
          <w:rFonts w:ascii="Cambria" w:hAnsi="Cambria"/>
          <w:lang w:val="en-GB"/>
        </w:rPr>
        <w:t xml:space="preserve">Female athletes </w:t>
      </w:r>
    </w:p>
    <w:p w14:paraId="5DEF2A81" w14:textId="3578CE4D" w:rsidR="004330FF" w:rsidRPr="00AB51FB" w:rsidRDefault="003A51C8" w:rsidP="00714DF0">
      <w:pPr>
        <w:spacing w:after="240" w:line="480" w:lineRule="auto"/>
        <w:rPr>
          <w:rFonts w:ascii="Cambria" w:hAnsi="Cambria" w:cs="Helvetica"/>
          <w:color w:val="262626"/>
          <w:lang w:val="en-GB"/>
        </w:rPr>
      </w:pPr>
      <w:r w:rsidRPr="00AB51FB">
        <w:rPr>
          <w:rFonts w:ascii="Cambria" w:eastAsia="Times New Roman" w:hAnsi="Cambria"/>
          <w:lang w:val="en-GB"/>
        </w:rPr>
        <w:t xml:space="preserve">The association between exercise and AF in women has also been examined in a cohort </w:t>
      </w:r>
      <w:r w:rsidR="00D068FF" w:rsidRPr="00AB51FB">
        <w:rPr>
          <w:rFonts w:ascii="Cambria" w:eastAsia="Times New Roman" w:hAnsi="Cambria"/>
          <w:lang w:val="en-GB"/>
        </w:rPr>
        <w:t xml:space="preserve">of </w:t>
      </w:r>
      <w:r w:rsidR="002C2BBB" w:rsidRPr="00AB51FB">
        <w:rPr>
          <w:rFonts w:ascii="Cambria" w:eastAsia="Times New Roman" w:hAnsi="Cambria"/>
          <w:lang w:val="en-GB"/>
        </w:rPr>
        <w:t xml:space="preserve">278 </w:t>
      </w:r>
      <w:r w:rsidR="00D068FF" w:rsidRPr="00AB51FB">
        <w:rPr>
          <w:rFonts w:ascii="Cambria" w:eastAsia="Times New Roman" w:hAnsi="Cambria"/>
          <w:lang w:val="en-GB"/>
        </w:rPr>
        <w:t xml:space="preserve">female veteran cross-country </w:t>
      </w:r>
      <w:r w:rsidR="00861675" w:rsidRPr="00AB51FB">
        <w:rPr>
          <w:rFonts w:ascii="Cambria" w:eastAsia="Times New Roman" w:hAnsi="Cambria"/>
          <w:lang w:val="en-GB"/>
        </w:rPr>
        <w:t xml:space="preserve">skiers </w:t>
      </w:r>
      <w:r w:rsidR="002C2BBB" w:rsidRPr="00AB51FB">
        <w:rPr>
          <w:rFonts w:ascii="Cambria" w:eastAsia="Times New Roman" w:hAnsi="Cambria"/>
          <w:lang w:val="en-GB"/>
        </w:rPr>
        <w:t xml:space="preserve">with a </w:t>
      </w:r>
      <w:r w:rsidR="00D068FF" w:rsidRPr="00AB51FB">
        <w:rPr>
          <w:rFonts w:ascii="Cambria" w:eastAsia="Times New Roman" w:hAnsi="Cambria"/>
          <w:lang w:val="en-GB"/>
        </w:rPr>
        <w:t xml:space="preserve">mean age </w:t>
      </w:r>
      <w:r w:rsidR="002C2BBB" w:rsidRPr="00AB51FB">
        <w:rPr>
          <w:rFonts w:ascii="Cambria" w:eastAsia="Times New Roman" w:hAnsi="Cambria"/>
          <w:lang w:val="en-GB"/>
        </w:rPr>
        <w:t xml:space="preserve">of 62 </w:t>
      </w:r>
      <w:r w:rsidR="00E212D8" w:rsidRPr="00AB51FB">
        <w:rPr>
          <w:rFonts w:ascii="Cambria" w:eastAsia="Times New Roman" w:hAnsi="Cambria"/>
          <w:lang w:val="en-GB"/>
        </w:rPr>
        <w:t>years</w:t>
      </w:r>
      <w:r w:rsidR="00D068FF" w:rsidRPr="00AB51FB">
        <w:rPr>
          <w:rFonts w:ascii="Cambria" w:eastAsia="Times New Roman" w:hAnsi="Cambria"/>
          <w:lang w:val="en-GB"/>
        </w:rPr>
        <w:t xml:space="preserve">. The prevalence of self-reported AF was 8% </w:t>
      </w:r>
      <w:r w:rsidR="004B5385" w:rsidRPr="00AB51FB">
        <w:rPr>
          <w:rFonts w:ascii="Cambria" w:eastAsia="Times New Roman" w:hAnsi="Cambria"/>
          <w:lang w:val="en-GB"/>
        </w:rPr>
        <w:t xml:space="preserve">in female skiers, </w:t>
      </w:r>
      <w:r w:rsidR="00D068FF" w:rsidRPr="00AB51FB">
        <w:rPr>
          <w:rFonts w:ascii="Cambria" w:eastAsia="Times New Roman" w:hAnsi="Cambria"/>
          <w:lang w:val="en-GB"/>
        </w:rPr>
        <w:t xml:space="preserve">and women who had exercised for ≥40 years </w:t>
      </w:r>
      <w:r w:rsidR="00027DA9" w:rsidRPr="00AB51FB">
        <w:rPr>
          <w:rFonts w:ascii="Cambria" w:eastAsia="Times New Roman" w:hAnsi="Cambria"/>
          <w:lang w:val="en-GB"/>
        </w:rPr>
        <w:t>had</w:t>
      </w:r>
      <w:r w:rsidR="00D068FF" w:rsidRPr="00AB51FB">
        <w:rPr>
          <w:rFonts w:ascii="Cambria" w:eastAsia="Times New Roman" w:hAnsi="Cambria"/>
          <w:lang w:val="en-GB"/>
        </w:rPr>
        <w:t xml:space="preserve"> a twofold increased risk of AF compared with women who had never exercised regularly</w:t>
      </w:r>
      <w:r w:rsidR="00C60EA6" w:rsidRPr="00AB51FB">
        <w:rPr>
          <w:rFonts w:ascii="Cambria" w:eastAsia="Times New Roman" w:hAnsi="Cambria"/>
          <w:lang w:val="en-GB"/>
        </w:rPr>
        <w:t>.</w:t>
      </w:r>
      <w:r w:rsidR="00D068FF" w:rsidRPr="00AB51FB">
        <w:rPr>
          <w:rFonts w:ascii="Cambria" w:eastAsia="Times New Roman" w:hAnsi="Cambria"/>
          <w:lang w:val="en-GB"/>
        </w:rPr>
        <w:fldChar w:fldCharType="begin">
          <w:fldData xml:space="preserve">PEVuZE5vdGU+PENpdGU+PEF1dGhvcj5NeXJzdGFkPC9BdXRob3I+PFllYXI+MjAxNTwvWWVhcj48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</w:fldData>
        </w:fldChar>
      </w:r>
      <w:r w:rsidR="008D49E2">
        <w:rPr>
          <w:rFonts w:ascii="Cambria" w:eastAsia="Times New Roman" w:hAnsi="Cambria"/>
          <w:lang w:val="en-GB"/>
        </w:rPr>
        <w:instrText xml:space="preserve"> ADDIN EN.CITE </w:instrText>
      </w:r>
      <w:r w:rsidR="008D49E2">
        <w:rPr>
          <w:rFonts w:ascii="Cambria" w:eastAsia="Times New Roman" w:hAnsi="Cambria"/>
          <w:lang w:val="en-GB"/>
        </w:rPr>
        <w:fldChar w:fldCharType="begin">
          <w:fldData xml:space="preserve">PEVuZE5vdGU+PENpdGU+PEF1dGhvcj5NeXJzdGFkPC9BdXRob3I+PFllYXI+MjAxNTwvWWVhcj48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</w:fldData>
        </w:fldChar>
      </w:r>
      <w:r w:rsidR="008D49E2">
        <w:rPr>
          <w:rFonts w:ascii="Cambria" w:eastAsia="Times New Roman" w:hAnsi="Cambria"/>
          <w:lang w:val="en-GB"/>
        </w:rPr>
        <w:instrText xml:space="preserve"> ADDIN EN.CITE.DATA </w:instrText>
      </w:r>
      <w:r w:rsidR="008D49E2">
        <w:rPr>
          <w:rFonts w:ascii="Cambria" w:eastAsia="Times New Roman" w:hAnsi="Cambria"/>
          <w:lang w:val="en-GB"/>
        </w:rPr>
      </w:r>
      <w:r w:rsidR="008D49E2">
        <w:rPr>
          <w:rFonts w:ascii="Cambria" w:eastAsia="Times New Roman" w:hAnsi="Cambria"/>
          <w:lang w:val="en-GB"/>
        </w:rPr>
        <w:fldChar w:fldCharType="end"/>
      </w:r>
      <w:r w:rsidR="00D068FF" w:rsidRPr="00AB51FB">
        <w:rPr>
          <w:rFonts w:ascii="Cambria" w:eastAsia="Times New Roman" w:hAnsi="Cambria"/>
          <w:lang w:val="en-GB"/>
        </w:rPr>
      </w:r>
      <w:r w:rsidR="00D068FF" w:rsidRPr="00AB51FB">
        <w:rPr>
          <w:rFonts w:ascii="Cambria" w:eastAsia="Times New Roman" w:hAnsi="Cambria"/>
          <w:lang w:val="en-GB"/>
        </w:rPr>
        <w:fldChar w:fldCharType="separate"/>
      </w:r>
      <w:r w:rsidR="008D49E2" w:rsidRPr="008D49E2">
        <w:rPr>
          <w:rFonts w:ascii="Cambria" w:eastAsia="Times New Roman" w:hAnsi="Cambria"/>
          <w:noProof/>
          <w:vertAlign w:val="superscript"/>
          <w:lang w:val="en-GB"/>
        </w:rPr>
        <w:t>23</w:t>
      </w:r>
      <w:r w:rsidR="00D068FF" w:rsidRPr="00AB51FB">
        <w:rPr>
          <w:rFonts w:ascii="Cambria" w:eastAsia="Times New Roman" w:hAnsi="Cambria"/>
          <w:lang w:val="en-GB"/>
        </w:rPr>
        <w:fldChar w:fldCharType="end"/>
      </w:r>
      <w:r w:rsidR="00D068FF" w:rsidRPr="00AB51FB">
        <w:rPr>
          <w:rFonts w:ascii="Cambria" w:eastAsia="Times New Roman" w:hAnsi="Cambria"/>
          <w:lang w:val="en-GB"/>
        </w:rPr>
        <w:t xml:space="preserve"> </w:t>
      </w:r>
      <w:r w:rsidR="00027DA9" w:rsidRPr="00AB51FB">
        <w:rPr>
          <w:rFonts w:ascii="Cambria" w:eastAsia="Times New Roman" w:hAnsi="Cambria"/>
          <w:lang w:val="en-GB"/>
        </w:rPr>
        <w:t xml:space="preserve">These findings, along with results from </w:t>
      </w:r>
      <w:r w:rsidR="0093126D" w:rsidRPr="00AB51FB">
        <w:rPr>
          <w:rFonts w:ascii="Cambria" w:hAnsi="Cambria" w:cs="Helvetica"/>
          <w:color w:val="262626"/>
          <w:lang w:val="en-GB"/>
        </w:rPr>
        <w:t>Andersen et al.</w:t>
      </w:r>
      <w:r w:rsidR="00C60EA6" w:rsidRPr="00AB51FB">
        <w:rPr>
          <w:rFonts w:ascii="Cambria" w:hAnsi="Cambria" w:cs="Helvetica"/>
          <w:color w:val="262626"/>
          <w:lang w:val="en-GB"/>
        </w:rPr>
        <w:t>,</w:t>
      </w:r>
      <w:r w:rsidR="0093126D" w:rsidRPr="00AB51FB">
        <w:rPr>
          <w:rFonts w:ascii="Cambria" w:hAnsi="Cambria" w:cs="Helvetica"/>
          <w:color w:val="262626"/>
          <w:lang w:val="en-GB"/>
        </w:rPr>
        <w:fldChar w:fldCharType="begin"/>
      </w:r>
      <w:r w:rsidR="008D49E2">
        <w:rPr>
          <w:rFonts w:ascii="Cambria" w:hAnsi="Cambria" w:cs="Helvetica"/>
          <w:color w:val="262626"/>
          <w:lang w:val="en-GB"/>
        </w:rPr>
        <w:instrText xml:space="preserve"> ADDIN EN.CITE &lt;EndNote&gt;&lt;Cite&gt;&lt;Author&gt;Andersen&lt;/Author&gt;&lt;Year&gt;2013&lt;/Year&gt;&lt;RecNum&gt;195&lt;/RecNum&gt;&lt;DisplayText&gt;&lt;style face="superscript"&gt;27&lt;/style&gt;&lt;/DisplayText&gt;&lt;record&gt;&lt;rec-number&gt;195&lt;/rec-number&gt;&lt;foreign-keys&gt;&lt;key app="EN" db-id="2vfzfzv9z5ft98ef9aa5rs0dz990d90250re" timestamp="1375879562"&gt;195&lt;/key&gt;&lt;/foreign-keys&gt;&lt;ref-type name="Journal Article"&gt;17&lt;/ref-type&gt;&lt;contributors&gt;&lt;authors&gt;&lt;author&gt;Andersen, K.&lt;/author&gt;&lt;author&gt;Farahmand, B.&lt;/author&gt;&lt;author&gt;Ahlbom, A.&lt;/author&gt;&lt;author&gt;Held, C.&lt;/author&gt;&lt;author&gt;Ljunghall, S.&lt;/author&gt;&lt;author&gt;Michaelsson, K.&lt;/author&gt;&lt;author&gt;Sundstrom, J.&lt;/author&gt;&lt;/authors&gt;&lt;/contributors&gt;&lt;auth-address&gt;Department of Medical Sciences, Uppsala University Hospital, Entrance 40, 5th floor, SE-751 85 Uppsala, Sweden.&lt;/auth-address&gt;&lt;titles&gt;&lt;title&gt;Risk of arrhythmias in 52 755 long-distance cross-country skiers: a cohort study&lt;/title&gt;&lt;secondary-title&gt;Eur Heart J&lt;/secondary-title&gt;&lt;alt-title&gt;European heart journal&lt;/alt-title&gt;&lt;/titles&gt;&lt;periodical&gt;&lt;full-title&gt;European Heart Journal&lt;/full-title&gt;&lt;abbr-1&gt;Eur Heart J&lt;/abbr-1&gt;&lt;abbr-2&gt;Eur. Heart J.&lt;/abbr-2&gt;&lt;/periodical&gt;&lt;alt-periodical&gt;&lt;full-title&gt;European Heart Journal&lt;/full-title&gt;&lt;abbr-1&gt;Eur. Heart J.&lt;/abbr-1&gt;&lt;abbr-2&gt;Eur Heart J&lt;/abbr-2&gt;&lt;/alt-periodical&gt;&lt;pages&gt;3624-31&lt;/pages&gt;&lt;volume&gt;34&lt;/volume&gt;&lt;number&gt;47&lt;/number&gt;&lt;edition&gt;2013/06/13&lt;/edition&gt;&lt;keywords&gt;&lt;keyword&gt;Arrhythmia&lt;/keyword&gt;&lt;keyword&gt;Atrial fibrillation&lt;/keyword&gt;&lt;keyword&gt;Bradycardia&lt;/keyword&gt;&lt;keyword&gt;Cross-country skiing&lt;/keyword&gt;&lt;keyword&gt;Exercise training&lt;/keyword&gt;&lt;/keywords&gt;&lt;dates&gt;&lt;year&gt;2013&lt;/year&gt;&lt;pub-dates&gt;&lt;date&gt;Dec&lt;/date&gt;&lt;/pub-dates&gt;&lt;/dates&gt;&lt;isbn&gt;1522-9645 (Electronic)&amp;#xD;0195-668X (Linking)&lt;/isbn&gt;&lt;accession-num&gt;23756332&lt;/accession-num&gt;&lt;work-type&gt;Research Support, Non-U.S. Gov&amp;apos;t&lt;/work-type&gt;&lt;urls&gt;&lt;related-urls&gt;&lt;url&gt;http://www.ncbi.nlm.nih.gov/pubmed/23756332&lt;/url&gt;&lt;/related-urls&gt;&lt;/urls&gt;&lt;custom1&gt;AF&lt;/custom1&gt;&lt;custom2&gt;AF3 Original&lt;/custom2&gt;&lt;electronic-resource-num&gt;10.1093/eurheartj/eht188&lt;/electronic-resource-num&gt;&lt;/record&gt;&lt;/Cite&gt;&lt;/EndNote&gt;</w:instrText>
      </w:r>
      <w:r w:rsidR="0093126D" w:rsidRPr="00AB51FB">
        <w:rPr>
          <w:rFonts w:ascii="Cambria" w:hAnsi="Cambria" w:cs="Helvetica"/>
          <w:color w:val="262626"/>
          <w:lang w:val="en-GB"/>
        </w:rPr>
        <w:fldChar w:fldCharType="separate"/>
      </w:r>
      <w:r w:rsidR="008D49E2" w:rsidRPr="008D49E2">
        <w:rPr>
          <w:rFonts w:ascii="Cambria" w:hAnsi="Cambria" w:cs="Helvetica"/>
          <w:noProof/>
          <w:color w:val="262626"/>
          <w:vertAlign w:val="superscript"/>
          <w:lang w:val="en-GB"/>
        </w:rPr>
        <w:t>27</w:t>
      </w:r>
      <w:r w:rsidR="0093126D" w:rsidRPr="00AB51FB">
        <w:rPr>
          <w:rFonts w:ascii="Cambria" w:hAnsi="Cambria" w:cs="Helvetica"/>
          <w:color w:val="262626"/>
          <w:lang w:val="en-GB"/>
        </w:rPr>
        <w:fldChar w:fldCharType="end"/>
      </w:r>
      <w:r w:rsidR="0093126D" w:rsidRPr="00AB51FB">
        <w:rPr>
          <w:rFonts w:ascii="Cambria" w:hAnsi="Cambria" w:cs="Helvetica"/>
          <w:color w:val="262626"/>
          <w:lang w:val="en-GB"/>
        </w:rPr>
        <w:t xml:space="preserve"> indicate that prolonged endurance exercise might cause AF also among women</w:t>
      </w:r>
      <w:r w:rsidRPr="00AB51FB">
        <w:rPr>
          <w:rFonts w:ascii="Cambria" w:hAnsi="Cambria" w:cs="Helvetica"/>
          <w:color w:val="262626"/>
          <w:lang w:val="en-GB"/>
        </w:rPr>
        <w:t>.</w:t>
      </w:r>
      <w:r w:rsidR="0093126D" w:rsidRPr="00AB51FB">
        <w:rPr>
          <w:rFonts w:ascii="Cambria" w:hAnsi="Cambria" w:cs="Helvetica"/>
          <w:color w:val="262626"/>
          <w:lang w:val="en-GB"/>
        </w:rPr>
        <w:t xml:space="preserve"> </w:t>
      </w:r>
    </w:p>
    <w:p w14:paraId="747C6EA4" w14:textId="3F17B028" w:rsidR="009777A4" w:rsidRPr="00AB51FB" w:rsidRDefault="00E94754" w:rsidP="00714DF0">
      <w:pPr>
        <w:pStyle w:val="Heading2"/>
        <w:spacing w:line="480" w:lineRule="auto"/>
        <w:rPr>
          <w:rFonts w:ascii="Cambria" w:hAnsi="Cambria"/>
          <w:lang w:val="en-GB"/>
        </w:rPr>
      </w:pPr>
      <w:r w:rsidRPr="00AB51FB">
        <w:rPr>
          <w:rFonts w:ascii="Cambria" w:hAnsi="Cambria"/>
          <w:lang w:val="en-GB"/>
        </w:rPr>
        <w:t>T</w:t>
      </w:r>
      <w:r w:rsidR="009777A4" w:rsidRPr="00AB51FB">
        <w:rPr>
          <w:rFonts w:ascii="Cambria" w:hAnsi="Cambria"/>
          <w:lang w:val="en-GB"/>
        </w:rPr>
        <w:t xml:space="preserve">he general population </w:t>
      </w:r>
    </w:p>
    <w:p w14:paraId="64AD722D" w14:textId="6F153E63" w:rsidR="009777A4" w:rsidRPr="00AB51FB" w:rsidRDefault="00F473B4" w:rsidP="00714DF0">
      <w:pPr>
        <w:tabs>
          <w:tab w:val="left" w:pos="238"/>
        </w:tabs>
        <w:spacing w:after="240" w:line="480" w:lineRule="auto"/>
        <w:ind w:right="-17"/>
        <w:rPr>
          <w:rFonts w:ascii="Cambria" w:hAnsi="Cambria"/>
          <w:lang w:val="en-GB"/>
        </w:rPr>
      </w:pPr>
      <w:r>
        <w:rPr>
          <w:rFonts w:ascii="Cambria" w:hAnsi="Cambria" w:cs="Times"/>
          <w:lang w:val="en-GB"/>
        </w:rPr>
        <w:t xml:space="preserve">While intensive endurance exercise seems to increase the risk of AF, the effect of lower levels of physical activity on AF risk </w:t>
      </w:r>
      <w:r w:rsidR="00212821">
        <w:rPr>
          <w:rFonts w:ascii="Cambria" w:hAnsi="Cambria" w:cs="Times"/>
          <w:lang w:val="en-GB"/>
        </w:rPr>
        <w:t>seems</w:t>
      </w:r>
      <w:r>
        <w:rPr>
          <w:rFonts w:ascii="Cambria" w:hAnsi="Cambria" w:cs="Times"/>
          <w:lang w:val="en-GB"/>
        </w:rPr>
        <w:t xml:space="preserve"> ambivalent. </w:t>
      </w:r>
      <w:r w:rsidR="009777A4" w:rsidRPr="00AB51FB">
        <w:rPr>
          <w:rFonts w:ascii="Cambria" w:hAnsi="Cambria" w:cs="Times"/>
          <w:lang w:val="en-GB"/>
        </w:rPr>
        <w:t xml:space="preserve">Several </w:t>
      </w:r>
      <w:r w:rsidR="00E94754" w:rsidRPr="00AB51FB">
        <w:rPr>
          <w:rFonts w:ascii="Cambria" w:hAnsi="Cambria" w:cs="Times"/>
          <w:lang w:val="en-GB"/>
        </w:rPr>
        <w:t>population-based</w:t>
      </w:r>
      <w:r w:rsidR="002C2BBB" w:rsidRPr="00AB51FB">
        <w:rPr>
          <w:rFonts w:ascii="Cambria" w:hAnsi="Cambria" w:cs="Times"/>
          <w:lang w:val="en-GB"/>
        </w:rPr>
        <w:t>, prospective</w:t>
      </w:r>
      <w:r w:rsidR="00E94754" w:rsidRPr="00AB51FB">
        <w:rPr>
          <w:rFonts w:ascii="Cambria" w:hAnsi="Cambria" w:cs="Times"/>
          <w:lang w:val="en-GB"/>
        </w:rPr>
        <w:t xml:space="preserve"> </w:t>
      </w:r>
      <w:r w:rsidR="004E7135">
        <w:rPr>
          <w:rFonts w:ascii="Cambria" w:hAnsi="Cambria" w:cs="Times"/>
          <w:lang w:val="en-GB"/>
        </w:rPr>
        <w:t>studies show</w:t>
      </w:r>
      <w:r w:rsidR="009777A4" w:rsidRPr="00AB51FB">
        <w:rPr>
          <w:rFonts w:ascii="Cambria" w:eastAsia="Times New Roman" w:hAnsi="Cambria"/>
          <w:szCs w:val="16"/>
          <w:lang w:val="en-GB"/>
        </w:rPr>
        <w:t xml:space="preserve"> a linear, decreasing trend in AF risk with increasing leisure-time physical activity</w:t>
      </w:r>
      <w:r w:rsidR="00C60EA6" w:rsidRPr="00AB51FB">
        <w:rPr>
          <w:rFonts w:ascii="Cambria" w:eastAsia="Times New Roman" w:hAnsi="Cambria"/>
          <w:szCs w:val="16"/>
          <w:lang w:val="en-GB"/>
        </w:rPr>
        <w:t>,</w:t>
      </w:r>
      <w:r w:rsidR="009777A4" w:rsidRPr="00AB51FB">
        <w:rPr>
          <w:rFonts w:ascii="Cambria" w:eastAsia="Times New Roman" w:hAnsi="Cambria"/>
          <w:szCs w:val="16"/>
          <w:lang w:val="en-GB"/>
        </w:rPr>
        <w:fldChar w:fldCharType="begin">
          <w:fldData xml:space="preserve">PEVuZE5vdGU+PENpdGU+PEF1dGhvcj5BemFyYmFsPC9BdXRob3I+PFllYXI+MjAxNDwvWWVhcj48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</w:fldData>
        </w:fldChar>
      </w:r>
      <w:r w:rsidR="008D49E2">
        <w:rPr>
          <w:rFonts w:ascii="Cambria" w:eastAsia="Times New Roman" w:hAnsi="Cambria"/>
          <w:szCs w:val="16"/>
          <w:lang w:val="en-GB"/>
        </w:rPr>
        <w:instrText xml:space="preserve"> ADDIN EN.CITE </w:instrText>
      </w:r>
      <w:r w:rsidR="008D49E2">
        <w:rPr>
          <w:rFonts w:ascii="Cambria" w:eastAsia="Times New Roman" w:hAnsi="Cambria"/>
          <w:szCs w:val="16"/>
          <w:lang w:val="en-GB"/>
        </w:rPr>
        <w:fldChar w:fldCharType="begin">
          <w:fldData xml:space="preserve">PEVuZE5vdGU+PENpdGU+PEF1dGhvcj5BemFyYmFsPC9BdXRob3I+PFllYXI+MjAxNDwvWWVhcj48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</w:fldData>
        </w:fldChar>
      </w:r>
      <w:r w:rsidR="008D49E2">
        <w:rPr>
          <w:rFonts w:ascii="Cambria" w:eastAsia="Times New Roman" w:hAnsi="Cambria"/>
          <w:szCs w:val="16"/>
          <w:lang w:val="en-GB"/>
        </w:rPr>
        <w:instrText xml:space="preserve"> ADDIN EN.CITE.DATA </w:instrText>
      </w:r>
      <w:r w:rsidR="008D49E2">
        <w:rPr>
          <w:rFonts w:ascii="Cambria" w:eastAsia="Times New Roman" w:hAnsi="Cambria"/>
          <w:szCs w:val="16"/>
          <w:lang w:val="en-GB"/>
        </w:rPr>
      </w:r>
      <w:r w:rsidR="008D49E2">
        <w:rPr>
          <w:rFonts w:ascii="Cambria" w:eastAsia="Times New Roman" w:hAnsi="Cambria"/>
          <w:szCs w:val="16"/>
          <w:lang w:val="en-GB"/>
        </w:rPr>
        <w:fldChar w:fldCharType="end"/>
      </w:r>
      <w:r w:rsidR="009777A4" w:rsidRPr="00AB51FB">
        <w:rPr>
          <w:rFonts w:ascii="Cambria" w:eastAsia="Times New Roman" w:hAnsi="Cambria"/>
          <w:szCs w:val="16"/>
          <w:lang w:val="en-GB"/>
        </w:rPr>
      </w:r>
      <w:r w:rsidR="009777A4" w:rsidRPr="00AB51FB">
        <w:rPr>
          <w:rFonts w:ascii="Cambria" w:eastAsia="Times New Roman" w:hAnsi="Cambria"/>
          <w:szCs w:val="16"/>
          <w:lang w:val="en-GB"/>
        </w:rPr>
        <w:fldChar w:fldCharType="separate"/>
      </w:r>
      <w:r w:rsidR="008D49E2" w:rsidRPr="008D49E2">
        <w:rPr>
          <w:rFonts w:ascii="Cambria" w:eastAsia="Times New Roman" w:hAnsi="Cambria"/>
          <w:noProof/>
          <w:szCs w:val="16"/>
          <w:vertAlign w:val="superscript"/>
          <w:lang w:val="en-GB"/>
        </w:rPr>
        <w:t>10, 28</w:t>
      </w:r>
      <w:r w:rsidR="009777A4" w:rsidRPr="00AB51FB">
        <w:rPr>
          <w:rFonts w:ascii="Cambria" w:eastAsia="Times New Roman" w:hAnsi="Cambria"/>
          <w:szCs w:val="16"/>
          <w:lang w:val="en-GB"/>
        </w:rPr>
        <w:fldChar w:fldCharType="end"/>
      </w:r>
      <w:r w:rsidR="009777A4" w:rsidRPr="00AB51FB">
        <w:rPr>
          <w:rFonts w:ascii="Cambria" w:eastAsia="Times New Roman" w:hAnsi="Cambria"/>
          <w:szCs w:val="16"/>
          <w:lang w:val="en-GB"/>
        </w:rPr>
        <w:t xml:space="preserve"> and walking or running time, pace or distance</w:t>
      </w:r>
      <w:r w:rsidR="009777A4" w:rsidRPr="00AB51FB">
        <w:rPr>
          <w:rFonts w:ascii="Cambria" w:eastAsia="Times New Roman" w:hAnsi="Cambria"/>
          <w:szCs w:val="16"/>
          <w:lang w:val="en-GB"/>
        </w:rPr>
        <w:fldChar w:fldCharType="begin">
          <w:fldData xml:space="preserve">PEVuZE5vdGU+PENpdGU+PEF1dGhvcj5Nb3phZmZhcmlhbjwvQXV0aG9yPjxZZWFyPjIwMDg8L1ll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</w:fldData>
        </w:fldChar>
      </w:r>
      <w:r w:rsidR="008D49E2">
        <w:rPr>
          <w:rFonts w:ascii="Cambria" w:eastAsia="Times New Roman" w:hAnsi="Cambria"/>
          <w:szCs w:val="16"/>
          <w:lang w:val="en-GB"/>
        </w:rPr>
        <w:instrText xml:space="preserve"> ADDIN EN.CITE </w:instrText>
      </w:r>
      <w:r w:rsidR="008D49E2">
        <w:rPr>
          <w:rFonts w:ascii="Cambria" w:eastAsia="Times New Roman" w:hAnsi="Cambria"/>
          <w:szCs w:val="16"/>
          <w:lang w:val="en-GB"/>
        </w:rPr>
        <w:fldChar w:fldCharType="begin">
          <w:fldData xml:space="preserve">PEVuZE5vdGU+PENpdGU+PEF1dGhvcj5Nb3phZmZhcmlhbjwvQXV0aG9yPjxZZWFyPjIwMDg8L1ll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</w:fldData>
        </w:fldChar>
      </w:r>
      <w:r w:rsidR="008D49E2">
        <w:rPr>
          <w:rFonts w:ascii="Cambria" w:eastAsia="Times New Roman" w:hAnsi="Cambria"/>
          <w:szCs w:val="16"/>
          <w:lang w:val="en-GB"/>
        </w:rPr>
        <w:instrText xml:space="preserve"> ADDIN EN.CITE.DATA </w:instrText>
      </w:r>
      <w:r w:rsidR="008D49E2">
        <w:rPr>
          <w:rFonts w:ascii="Cambria" w:eastAsia="Times New Roman" w:hAnsi="Cambria"/>
          <w:szCs w:val="16"/>
          <w:lang w:val="en-GB"/>
        </w:rPr>
      </w:r>
      <w:r w:rsidR="008D49E2">
        <w:rPr>
          <w:rFonts w:ascii="Cambria" w:eastAsia="Times New Roman" w:hAnsi="Cambria"/>
          <w:szCs w:val="16"/>
          <w:lang w:val="en-GB"/>
        </w:rPr>
        <w:fldChar w:fldCharType="end"/>
      </w:r>
      <w:r w:rsidR="009777A4" w:rsidRPr="00AB51FB">
        <w:rPr>
          <w:rFonts w:ascii="Cambria" w:eastAsia="Times New Roman" w:hAnsi="Cambria"/>
          <w:szCs w:val="16"/>
          <w:lang w:val="en-GB"/>
        </w:rPr>
      </w:r>
      <w:r w:rsidR="009777A4" w:rsidRPr="00AB51FB">
        <w:rPr>
          <w:rFonts w:ascii="Cambria" w:eastAsia="Times New Roman" w:hAnsi="Cambria"/>
          <w:szCs w:val="16"/>
          <w:lang w:val="en-GB"/>
        </w:rPr>
        <w:fldChar w:fldCharType="separate"/>
      </w:r>
      <w:r w:rsidR="008D49E2" w:rsidRPr="008D49E2">
        <w:rPr>
          <w:rFonts w:ascii="Cambria" w:eastAsia="Times New Roman" w:hAnsi="Cambria"/>
          <w:noProof/>
          <w:szCs w:val="16"/>
          <w:vertAlign w:val="superscript"/>
          <w:lang w:val="en-GB"/>
        </w:rPr>
        <w:t>8, 9, 11, 29</w:t>
      </w:r>
      <w:r w:rsidR="009777A4" w:rsidRPr="00AB51FB">
        <w:rPr>
          <w:rFonts w:ascii="Cambria" w:eastAsia="Times New Roman" w:hAnsi="Cambria"/>
          <w:szCs w:val="16"/>
          <w:lang w:val="en-GB"/>
        </w:rPr>
        <w:fldChar w:fldCharType="end"/>
      </w:r>
      <w:r w:rsidR="009777A4" w:rsidRPr="00AB51FB">
        <w:rPr>
          <w:rFonts w:ascii="Cambria" w:eastAsia="Times New Roman" w:hAnsi="Cambria"/>
          <w:szCs w:val="16"/>
          <w:lang w:val="en-GB"/>
        </w:rPr>
        <w:t xml:space="preserve"> </w:t>
      </w:r>
      <w:r w:rsidR="009777A4" w:rsidRPr="00AB51FB">
        <w:rPr>
          <w:rFonts w:ascii="Cambria" w:hAnsi="Cambria" w:cs="Times"/>
          <w:lang w:val="en-GB"/>
        </w:rPr>
        <w:t>(</w:t>
      </w:r>
      <w:r w:rsidR="009777A4" w:rsidRPr="00AB51FB">
        <w:rPr>
          <w:rFonts w:ascii="Cambria" w:hAnsi="Cambria" w:cs="Times"/>
          <w:i/>
          <w:lang w:val="en-GB"/>
        </w:rPr>
        <w:t>Table 3</w:t>
      </w:r>
      <w:r w:rsidR="009777A4" w:rsidRPr="00AB51FB">
        <w:rPr>
          <w:rFonts w:ascii="Cambria" w:hAnsi="Cambria" w:cs="Times"/>
          <w:lang w:val="en-GB"/>
        </w:rPr>
        <w:t>)</w:t>
      </w:r>
      <w:r w:rsidR="009777A4" w:rsidRPr="00AB51FB">
        <w:rPr>
          <w:rFonts w:ascii="Cambria" w:hAnsi="Cambria"/>
          <w:lang w:val="en-GB"/>
        </w:rPr>
        <w:t>. Some studies show a similar non-significant association</w:t>
      </w:r>
      <w:r w:rsidR="00C60EA6" w:rsidRPr="00AB51FB">
        <w:rPr>
          <w:rFonts w:ascii="Cambria" w:hAnsi="Cambria"/>
          <w:lang w:val="en-GB"/>
        </w:rPr>
        <w:t>.</w:t>
      </w:r>
      <w:r w:rsidR="009777A4" w:rsidRPr="00AB51FB">
        <w:rPr>
          <w:rFonts w:ascii="Cambria" w:hAnsi="Cambria"/>
          <w:lang w:val="en-GB"/>
        </w:rPr>
        <w:fldChar w:fldCharType="begin">
          <w:fldData xml:space="preserve">PEVuZE5vdGU+PENpdGU+PEF1dGhvcj5FdmVyZXR0PC9BdXRob3I+PFllYXI+MjAxMTwvWWVhcj48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</w:fldData>
        </w:fldChar>
      </w:r>
      <w:r w:rsidR="008D49E2">
        <w:rPr>
          <w:rFonts w:ascii="Cambria" w:hAnsi="Cambria"/>
          <w:lang w:val="en-GB"/>
        </w:rPr>
        <w:instrText xml:space="preserve"> ADDIN EN.CITE </w:instrText>
      </w:r>
      <w:r w:rsidR="008D49E2">
        <w:rPr>
          <w:rFonts w:ascii="Cambria" w:hAnsi="Cambria"/>
          <w:lang w:val="en-GB"/>
        </w:rPr>
        <w:fldChar w:fldCharType="begin">
          <w:fldData xml:space="preserve">PEVuZE5vdGU+PENpdGU+PEF1dGhvcj5FdmVyZXR0PC9BdXRob3I+PFllYXI+MjAxMTwvWWVhcj48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</w:fldData>
        </w:fldChar>
      </w:r>
      <w:r w:rsidR="008D49E2">
        <w:rPr>
          <w:rFonts w:ascii="Cambria" w:hAnsi="Cambria"/>
          <w:lang w:val="en-GB"/>
        </w:rPr>
        <w:instrText xml:space="preserve"> ADDIN EN.CITE.DATA </w:instrText>
      </w:r>
      <w:r w:rsidR="008D49E2">
        <w:rPr>
          <w:rFonts w:ascii="Cambria" w:hAnsi="Cambria"/>
          <w:lang w:val="en-GB"/>
        </w:rPr>
      </w:r>
      <w:r w:rsidR="008D49E2">
        <w:rPr>
          <w:rFonts w:ascii="Cambria" w:hAnsi="Cambria"/>
          <w:lang w:val="en-GB"/>
        </w:rPr>
        <w:fldChar w:fldCharType="end"/>
      </w:r>
      <w:r w:rsidR="009777A4" w:rsidRPr="00AB51FB">
        <w:rPr>
          <w:rFonts w:ascii="Cambria" w:hAnsi="Cambria"/>
          <w:lang w:val="en-GB"/>
        </w:rPr>
      </w:r>
      <w:r w:rsidR="009777A4" w:rsidRPr="00AB51FB">
        <w:rPr>
          <w:rFonts w:ascii="Cambria" w:hAnsi="Cambria"/>
          <w:lang w:val="en-GB"/>
        </w:rPr>
        <w:fldChar w:fldCharType="separate"/>
      </w:r>
      <w:r w:rsidR="008D49E2" w:rsidRPr="008D49E2">
        <w:rPr>
          <w:rFonts w:ascii="Cambria" w:hAnsi="Cambria"/>
          <w:noProof/>
          <w:vertAlign w:val="superscript"/>
          <w:lang w:val="en-GB"/>
        </w:rPr>
        <w:t>30-32</w:t>
      </w:r>
      <w:r w:rsidR="009777A4" w:rsidRPr="00AB51FB">
        <w:rPr>
          <w:rFonts w:ascii="Cambria" w:hAnsi="Cambria"/>
          <w:lang w:val="en-GB"/>
        </w:rPr>
        <w:fldChar w:fldCharType="end"/>
      </w:r>
      <w:r w:rsidR="009777A4" w:rsidRPr="00AB51FB">
        <w:rPr>
          <w:rFonts w:ascii="Cambria" w:hAnsi="Cambria"/>
          <w:lang w:val="en-GB"/>
        </w:rPr>
        <w:t xml:space="preserve"> Overall, all these studies </w:t>
      </w:r>
      <w:r w:rsidR="009777A4" w:rsidRPr="00AB51FB">
        <w:rPr>
          <w:rFonts w:ascii="Cambria" w:hAnsi="Cambria"/>
          <w:lang w:val="en-GB"/>
        </w:rPr>
        <w:lastRenderedPageBreak/>
        <w:t>show a linear trend towards lower AF risk with increasing physical activity, even in the highest physical activity level.</w:t>
      </w:r>
    </w:p>
    <w:p w14:paraId="6D021810" w14:textId="3498E2CF" w:rsidR="009777A4" w:rsidRPr="00AB51FB" w:rsidRDefault="009777A4" w:rsidP="00714DF0">
      <w:pPr>
        <w:spacing w:after="240" w:line="480" w:lineRule="auto"/>
        <w:rPr>
          <w:rFonts w:ascii="Cambria" w:hAnsi="Cambria"/>
          <w:lang w:val="en-GB"/>
        </w:rPr>
      </w:pPr>
      <w:r w:rsidRPr="00AB51FB">
        <w:rPr>
          <w:rFonts w:ascii="Cambria" w:hAnsi="Cambria"/>
          <w:lang w:val="en-GB"/>
        </w:rPr>
        <w:t xml:space="preserve">In contrast, some studies report a higher risk of AF among the most vigorous physically active individuals compared with </w:t>
      </w:r>
      <w:r w:rsidR="00C47308" w:rsidRPr="00AB51FB">
        <w:rPr>
          <w:rFonts w:ascii="Cambria" w:hAnsi="Cambria"/>
          <w:lang w:val="en-GB"/>
        </w:rPr>
        <w:t>the least active</w:t>
      </w:r>
      <w:r w:rsidRPr="00AB51FB">
        <w:rPr>
          <w:rFonts w:ascii="Cambria" w:hAnsi="Cambria"/>
          <w:lang w:val="en-GB"/>
        </w:rPr>
        <w:t xml:space="preserve"> (</w:t>
      </w:r>
      <w:r w:rsidRPr="00AB51FB">
        <w:rPr>
          <w:rFonts w:ascii="Cambria" w:hAnsi="Cambria"/>
          <w:i/>
          <w:lang w:val="en-GB"/>
        </w:rPr>
        <w:t>Table 3</w:t>
      </w:r>
      <w:r w:rsidR="009C7D9A" w:rsidRPr="00AB51FB">
        <w:rPr>
          <w:rFonts w:ascii="Cambria" w:hAnsi="Cambria"/>
          <w:lang w:val="en-GB"/>
        </w:rPr>
        <w:t>). Thelle et al.</w:t>
      </w:r>
      <w:r w:rsidRPr="00AB51FB">
        <w:rPr>
          <w:rFonts w:ascii="Cambria" w:hAnsi="Cambria"/>
          <w:lang w:val="en-GB"/>
        </w:rPr>
        <w:fldChar w:fldCharType="begin">
          <w:fldData xml:space="preserve">PEVuZE5vdGU+PENpdGU+PEF1dGhvcj5UaGVsbGU8L0F1dGhvcj48WWVhcj4yMDEzPC9ZZWFyPjxS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=
</w:fldData>
        </w:fldChar>
      </w:r>
      <w:r w:rsidR="008D49E2">
        <w:rPr>
          <w:rFonts w:ascii="Cambria" w:hAnsi="Cambria"/>
          <w:lang w:val="en-GB"/>
        </w:rPr>
        <w:instrText xml:space="preserve"> ADDIN EN.CITE </w:instrText>
      </w:r>
      <w:r w:rsidR="008D49E2">
        <w:rPr>
          <w:rFonts w:ascii="Cambria" w:hAnsi="Cambria"/>
          <w:lang w:val="en-GB"/>
        </w:rPr>
        <w:fldChar w:fldCharType="begin">
          <w:fldData xml:space="preserve">PEVuZE5vdGU+PENpdGU+PEF1dGhvcj5UaGVsbGU8L0F1dGhvcj48WWVhcj4yMDEzPC9ZZWFyPjxS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=
</w:fldData>
        </w:fldChar>
      </w:r>
      <w:r w:rsidR="008D49E2">
        <w:rPr>
          <w:rFonts w:ascii="Cambria" w:hAnsi="Cambria"/>
          <w:lang w:val="en-GB"/>
        </w:rPr>
        <w:instrText xml:space="preserve"> ADDIN EN.CITE.DATA </w:instrText>
      </w:r>
      <w:r w:rsidR="008D49E2">
        <w:rPr>
          <w:rFonts w:ascii="Cambria" w:hAnsi="Cambria"/>
          <w:lang w:val="en-GB"/>
        </w:rPr>
      </w:r>
      <w:r w:rsidR="008D49E2">
        <w:rPr>
          <w:rFonts w:ascii="Cambria" w:hAnsi="Cambria"/>
          <w:lang w:val="en-GB"/>
        </w:rPr>
        <w:fldChar w:fldCharType="end"/>
      </w:r>
      <w:r w:rsidRPr="00AB51FB">
        <w:rPr>
          <w:rFonts w:ascii="Cambria" w:hAnsi="Cambria"/>
          <w:lang w:val="en-GB"/>
        </w:rPr>
      </w:r>
      <w:r w:rsidRPr="00AB51FB">
        <w:rPr>
          <w:rFonts w:ascii="Cambria" w:hAnsi="Cambria"/>
          <w:lang w:val="en-GB"/>
        </w:rPr>
        <w:fldChar w:fldCharType="separate"/>
      </w:r>
      <w:r w:rsidR="008D49E2" w:rsidRPr="008D49E2">
        <w:rPr>
          <w:rFonts w:ascii="Cambria" w:hAnsi="Cambria"/>
          <w:noProof/>
          <w:vertAlign w:val="superscript"/>
          <w:lang w:val="en-GB"/>
        </w:rPr>
        <w:t>33</w:t>
      </w:r>
      <w:r w:rsidRPr="00AB51FB">
        <w:rPr>
          <w:rFonts w:ascii="Cambria" w:hAnsi="Cambria"/>
          <w:lang w:val="en-GB"/>
        </w:rPr>
        <w:fldChar w:fldCharType="end"/>
      </w:r>
      <w:r w:rsidRPr="00AB51FB">
        <w:rPr>
          <w:rFonts w:ascii="Cambria" w:hAnsi="Cambria"/>
          <w:lang w:val="en-GB"/>
        </w:rPr>
        <w:t xml:space="preserve"> found that vigorous physical activity was associated with a higher risk of lone AF, defined by a Flecainid or Sotalol prescription, in men but not in women aged 40-45 years. Aizer et al.</w:t>
      </w:r>
      <w:r w:rsidRPr="00AB51FB">
        <w:rPr>
          <w:rFonts w:ascii="Cambria" w:hAnsi="Cambria"/>
          <w:lang w:val="en-GB"/>
        </w:rPr>
        <w:fldChar w:fldCharType="begin">
          <w:fldData xml:space="preserve">PEVuZE5vdGU+PENpdGU+PEF1dGhvcj5BaXplcjwvQXV0aG9yPjxZZWFyPjIwMDk8L1llYXI+PFJl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=
</w:fldData>
        </w:fldChar>
      </w:r>
      <w:r w:rsidR="008D49E2">
        <w:rPr>
          <w:rFonts w:ascii="Cambria" w:hAnsi="Cambria"/>
          <w:lang w:val="en-GB"/>
        </w:rPr>
        <w:instrText xml:space="preserve"> ADDIN EN.CITE </w:instrText>
      </w:r>
      <w:r w:rsidR="008D49E2">
        <w:rPr>
          <w:rFonts w:ascii="Cambria" w:hAnsi="Cambria"/>
          <w:lang w:val="en-GB"/>
        </w:rPr>
        <w:fldChar w:fldCharType="begin">
          <w:fldData xml:space="preserve">PEVuZE5vdGU+PENpdGU+PEF1dGhvcj5BaXplcjwvQXV0aG9yPjxZZWFyPjIwMDk8L1llYXI+PFJl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=
</w:fldData>
        </w:fldChar>
      </w:r>
      <w:r w:rsidR="008D49E2">
        <w:rPr>
          <w:rFonts w:ascii="Cambria" w:hAnsi="Cambria"/>
          <w:lang w:val="en-GB"/>
        </w:rPr>
        <w:instrText xml:space="preserve"> ADDIN EN.CITE.DATA </w:instrText>
      </w:r>
      <w:r w:rsidR="008D49E2">
        <w:rPr>
          <w:rFonts w:ascii="Cambria" w:hAnsi="Cambria"/>
          <w:lang w:val="en-GB"/>
        </w:rPr>
      </w:r>
      <w:r w:rsidR="008D49E2">
        <w:rPr>
          <w:rFonts w:ascii="Cambria" w:hAnsi="Cambria"/>
          <w:lang w:val="en-GB"/>
        </w:rPr>
        <w:fldChar w:fldCharType="end"/>
      </w:r>
      <w:r w:rsidRPr="00AB51FB">
        <w:rPr>
          <w:rFonts w:ascii="Cambria" w:hAnsi="Cambria"/>
          <w:lang w:val="en-GB"/>
        </w:rPr>
      </w:r>
      <w:r w:rsidRPr="00AB51FB">
        <w:rPr>
          <w:rFonts w:ascii="Cambria" w:hAnsi="Cambria"/>
          <w:lang w:val="en-GB"/>
        </w:rPr>
        <w:fldChar w:fldCharType="separate"/>
      </w:r>
      <w:r w:rsidR="008D49E2" w:rsidRPr="008D49E2">
        <w:rPr>
          <w:rFonts w:ascii="Cambria" w:hAnsi="Cambria"/>
          <w:noProof/>
          <w:vertAlign w:val="superscript"/>
          <w:lang w:val="en-GB"/>
        </w:rPr>
        <w:t>34</w:t>
      </w:r>
      <w:r w:rsidRPr="00AB51FB">
        <w:rPr>
          <w:rFonts w:ascii="Cambria" w:hAnsi="Cambria"/>
          <w:lang w:val="en-GB"/>
        </w:rPr>
        <w:fldChar w:fldCharType="end"/>
      </w:r>
      <w:r w:rsidRPr="00AB51FB">
        <w:rPr>
          <w:rFonts w:ascii="Cambria" w:hAnsi="Cambria"/>
          <w:lang w:val="en-GB"/>
        </w:rPr>
        <w:t xml:space="preserve"> observed that vigorous exercise 5-7 days/week showed a higher risk of AF compared with no vigorous activity. Morseth et al.</w:t>
      </w:r>
      <w:r w:rsidR="00D66AC4" w:rsidRPr="00AB51FB">
        <w:rPr>
          <w:rFonts w:ascii="Cambria" w:hAnsi="Cambria"/>
          <w:lang w:val="en-GB"/>
        </w:rPr>
        <w:fldChar w:fldCharType="begin">
          <w:fldData xml:space="preserve">PEVuZE5vdGU+PENpdGU+PEF1dGhvcj5Nb3JzZXRoPC9BdXRob3I+PFllYXI+MjAxNjwvWWVhcj48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</w:fldData>
        </w:fldChar>
      </w:r>
      <w:r w:rsidR="008D49E2">
        <w:rPr>
          <w:rFonts w:ascii="Cambria" w:hAnsi="Cambria"/>
          <w:lang w:val="en-GB"/>
        </w:rPr>
        <w:instrText xml:space="preserve"> ADDIN EN.CITE </w:instrText>
      </w:r>
      <w:r w:rsidR="008D49E2">
        <w:rPr>
          <w:rFonts w:ascii="Cambria" w:hAnsi="Cambria"/>
          <w:lang w:val="en-GB"/>
        </w:rPr>
        <w:fldChar w:fldCharType="begin">
          <w:fldData xml:space="preserve">PEVuZE5vdGU+PENpdGU+PEF1dGhvcj5Nb3JzZXRoPC9BdXRob3I+PFllYXI+MjAxNjwvWWVhcj48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</w:fldData>
        </w:fldChar>
      </w:r>
      <w:r w:rsidR="008D49E2">
        <w:rPr>
          <w:rFonts w:ascii="Cambria" w:hAnsi="Cambria"/>
          <w:lang w:val="en-GB"/>
        </w:rPr>
        <w:instrText xml:space="preserve"> ADDIN EN.CITE.DATA </w:instrText>
      </w:r>
      <w:r w:rsidR="008D49E2">
        <w:rPr>
          <w:rFonts w:ascii="Cambria" w:hAnsi="Cambria"/>
          <w:lang w:val="en-GB"/>
        </w:rPr>
      </w:r>
      <w:r w:rsidR="008D49E2">
        <w:rPr>
          <w:rFonts w:ascii="Cambria" w:hAnsi="Cambria"/>
          <w:lang w:val="en-GB"/>
        </w:rPr>
        <w:fldChar w:fldCharType="end"/>
      </w:r>
      <w:r w:rsidR="00D66AC4" w:rsidRPr="00AB51FB">
        <w:rPr>
          <w:rFonts w:ascii="Cambria" w:hAnsi="Cambria"/>
          <w:lang w:val="en-GB"/>
        </w:rPr>
      </w:r>
      <w:r w:rsidR="00D66AC4" w:rsidRPr="00AB51FB">
        <w:rPr>
          <w:rFonts w:ascii="Cambria" w:hAnsi="Cambria"/>
          <w:lang w:val="en-GB"/>
        </w:rPr>
        <w:fldChar w:fldCharType="separate"/>
      </w:r>
      <w:r w:rsidR="008D49E2" w:rsidRPr="008D49E2">
        <w:rPr>
          <w:rFonts w:ascii="Cambria" w:hAnsi="Cambria"/>
          <w:noProof/>
          <w:vertAlign w:val="superscript"/>
          <w:lang w:val="en-GB"/>
        </w:rPr>
        <w:t>7</w:t>
      </w:r>
      <w:r w:rsidR="00D66AC4" w:rsidRPr="00AB51FB">
        <w:rPr>
          <w:rFonts w:ascii="Cambria" w:hAnsi="Cambria"/>
          <w:lang w:val="en-GB"/>
        </w:rPr>
        <w:fldChar w:fldCharType="end"/>
      </w:r>
      <w:r w:rsidR="00D66AC4" w:rsidRPr="00AB51FB">
        <w:rPr>
          <w:rFonts w:ascii="Cambria" w:hAnsi="Cambria"/>
          <w:lang w:val="en-GB"/>
        </w:rPr>
        <w:t xml:space="preserve"> </w:t>
      </w:r>
      <w:r w:rsidRPr="00AB51FB">
        <w:rPr>
          <w:rFonts w:ascii="Cambria" w:hAnsi="Cambria"/>
          <w:lang w:val="en-GB"/>
        </w:rPr>
        <w:t xml:space="preserve">found a J-shaped association between physical activity level and AF risk in a general population </w:t>
      </w:r>
      <w:r w:rsidR="002C2BBB" w:rsidRPr="00AB51FB">
        <w:rPr>
          <w:rFonts w:ascii="Cambria" w:hAnsi="Cambria"/>
          <w:lang w:val="en-GB"/>
        </w:rPr>
        <w:t xml:space="preserve">of men and women </w:t>
      </w:r>
      <w:r w:rsidRPr="00AB51FB">
        <w:rPr>
          <w:rFonts w:ascii="Cambria" w:hAnsi="Cambria"/>
          <w:lang w:val="en-GB"/>
        </w:rPr>
        <w:t xml:space="preserve">aged 30-67 years at baseline, </w:t>
      </w:r>
      <w:r w:rsidR="000D3C7C" w:rsidRPr="00AB51FB">
        <w:rPr>
          <w:rFonts w:ascii="Cambria" w:hAnsi="Cambria"/>
          <w:lang w:val="en-GB"/>
        </w:rPr>
        <w:t xml:space="preserve">although vigorous physical activity non-significantly </w:t>
      </w:r>
      <w:r w:rsidR="0068461E" w:rsidRPr="00AB51FB">
        <w:rPr>
          <w:rFonts w:ascii="Cambria" w:hAnsi="Cambria"/>
          <w:lang w:val="en-GB"/>
        </w:rPr>
        <w:t>increased</w:t>
      </w:r>
      <w:r w:rsidR="00B30BFA" w:rsidRPr="00AB51FB">
        <w:rPr>
          <w:rFonts w:ascii="Cambria" w:hAnsi="Cambria"/>
          <w:lang w:val="en-GB"/>
        </w:rPr>
        <w:t xml:space="preserve"> the</w:t>
      </w:r>
      <w:r w:rsidR="000D3C7C" w:rsidRPr="00AB51FB">
        <w:rPr>
          <w:rFonts w:ascii="Cambria" w:hAnsi="Cambria"/>
          <w:lang w:val="en-GB"/>
        </w:rPr>
        <w:t xml:space="preserve"> risk of AF</w:t>
      </w:r>
      <w:r w:rsidR="001D2FBD" w:rsidRPr="00AB51FB">
        <w:rPr>
          <w:rFonts w:ascii="Cambria" w:hAnsi="Cambria"/>
          <w:lang w:val="en-GB"/>
        </w:rPr>
        <w:t xml:space="preserve"> compared with inactive individuals</w:t>
      </w:r>
      <w:r w:rsidRPr="00AB51FB">
        <w:rPr>
          <w:rFonts w:ascii="Cambria" w:hAnsi="Cambria"/>
          <w:lang w:val="en-GB"/>
        </w:rPr>
        <w:t>. Myrstad et al.</w:t>
      </w:r>
      <w:r w:rsidRPr="00AB51FB">
        <w:rPr>
          <w:rFonts w:ascii="Cambria" w:hAnsi="Cambria"/>
          <w:lang w:val="en-GB"/>
        </w:rPr>
        <w:fldChar w:fldCharType="begin">
          <w:fldData xml:space="preserve">PEVuZE5vdGU+PENpdGU+PEF1dGhvcj5NeXJzdGFkPC9BdXRob3I+PFllYXI+MjAxNDwvWWVhcj48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</w:fldData>
        </w:fldChar>
      </w:r>
      <w:r w:rsidR="008D49E2">
        <w:rPr>
          <w:rFonts w:ascii="Cambria" w:hAnsi="Cambria"/>
          <w:lang w:val="en-GB"/>
        </w:rPr>
        <w:instrText xml:space="preserve"> ADDIN EN.CITE </w:instrText>
      </w:r>
      <w:r w:rsidR="008D49E2">
        <w:rPr>
          <w:rFonts w:ascii="Cambria" w:hAnsi="Cambria"/>
          <w:lang w:val="en-GB"/>
        </w:rPr>
        <w:fldChar w:fldCharType="begin">
          <w:fldData xml:space="preserve">PEVuZE5vdGU+PENpdGU+PEF1dGhvcj5NeXJzdGFkPC9BdXRob3I+PFllYXI+MjAxNDwvWWVhcj48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</w:fldData>
        </w:fldChar>
      </w:r>
      <w:r w:rsidR="008D49E2">
        <w:rPr>
          <w:rFonts w:ascii="Cambria" w:hAnsi="Cambria"/>
          <w:lang w:val="en-GB"/>
        </w:rPr>
        <w:instrText xml:space="preserve"> ADDIN EN.CITE.DATA </w:instrText>
      </w:r>
      <w:r w:rsidR="008D49E2">
        <w:rPr>
          <w:rFonts w:ascii="Cambria" w:hAnsi="Cambria"/>
          <w:lang w:val="en-GB"/>
        </w:rPr>
      </w:r>
      <w:r w:rsidR="008D49E2">
        <w:rPr>
          <w:rFonts w:ascii="Cambria" w:hAnsi="Cambria"/>
          <w:lang w:val="en-GB"/>
        </w:rPr>
        <w:fldChar w:fldCharType="end"/>
      </w:r>
      <w:r w:rsidRPr="00AB51FB">
        <w:rPr>
          <w:rFonts w:ascii="Cambria" w:hAnsi="Cambria"/>
          <w:lang w:val="en-GB"/>
        </w:rPr>
      </w:r>
      <w:r w:rsidRPr="00AB51FB">
        <w:rPr>
          <w:rFonts w:ascii="Cambria" w:hAnsi="Cambria"/>
          <w:lang w:val="en-GB"/>
        </w:rPr>
        <w:fldChar w:fldCharType="separate"/>
      </w:r>
      <w:r w:rsidR="008D49E2" w:rsidRPr="008D49E2">
        <w:rPr>
          <w:rFonts w:ascii="Cambria" w:hAnsi="Cambria"/>
          <w:noProof/>
          <w:vertAlign w:val="superscript"/>
          <w:lang w:val="en-GB"/>
        </w:rPr>
        <w:t>24</w:t>
      </w:r>
      <w:r w:rsidRPr="00AB51FB">
        <w:rPr>
          <w:rFonts w:ascii="Cambria" w:hAnsi="Cambria"/>
          <w:lang w:val="en-GB"/>
        </w:rPr>
        <w:fldChar w:fldCharType="end"/>
      </w:r>
      <w:r w:rsidRPr="00AB51FB">
        <w:rPr>
          <w:rFonts w:ascii="Cambria" w:hAnsi="Cambria"/>
          <w:lang w:val="en-GB"/>
        </w:rPr>
        <w:t xml:space="preserve"> confirmed th</w:t>
      </w:r>
      <w:r w:rsidR="00982D5A" w:rsidRPr="00AB51FB">
        <w:rPr>
          <w:rFonts w:ascii="Cambria" w:hAnsi="Cambria"/>
          <w:lang w:val="en-GB"/>
        </w:rPr>
        <w:t>e</w:t>
      </w:r>
      <w:r w:rsidRPr="00AB51FB">
        <w:rPr>
          <w:rFonts w:ascii="Cambria" w:hAnsi="Cambria"/>
          <w:lang w:val="en-GB"/>
        </w:rPr>
        <w:t xml:space="preserve"> J-shaped relationship </w:t>
      </w:r>
      <w:r w:rsidR="00982D5A" w:rsidRPr="00AB51FB">
        <w:rPr>
          <w:rFonts w:ascii="Cambria" w:hAnsi="Cambria"/>
          <w:lang w:val="en-GB"/>
        </w:rPr>
        <w:t xml:space="preserve">between physical activity and AF </w:t>
      </w:r>
      <w:r w:rsidRPr="00AB51FB">
        <w:rPr>
          <w:rFonts w:ascii="Cambria" w:hAnsi="Cambria"/>
          <w:lang w:val="en-GB"/>
        </w:rPr>
        <w:t>by combining data from a general population and endurance trained cross-country skier</w:t>
      </w:r>
      <w:r w:rsidR="00E94754" w:rsidRPr="00AB51FB">
        <w:rPr>
          <w:rFonts w:ascii="Cambria" w:hAnsi="Cambria"/>
          <w:lang w:val="en-GB"/>
        </w:rPr>
        <w:t>s</w:t>
      </w:r>
      <w:r w:rsidRPr="00AB51FB">
        <w:rPr>
          <w:rFonts w:ascii="Cambria" w:hAnsi="Cambria"/>
          <w:lang w:val="en-GB"/>
        </w:rPr>
        <w:t>.</w:t>
      </w:r>
      <w:r w:rsidR="002213AD">
        <w:rPr>
          <w:rFonts w:ascii="Cambria" w:hAnsi="Cambria"/>
          <w:lang w:val="en-GB"/>
        </w:rPr>
        <w:t xml:space="preserve"> </w:t>
      </w:r>
      <w:r w:rsidR="002213AD" w:rsidRPr="002213AD">
        <w:rPr>
          <w:rFonts w:ascii="Cambria" w:hAnsi="Cambria"/>
          <w:highlight w:val="yellow"/>
          <w:lang w:val="en-GB"/>
        </w:rPr>
        <w:t>One of the few studies on occupational physical activity and AF showed an increased risk of AF with high physical activity, whereas leisure-time physical activity in this study was not related to risk of AF.</w:t>
      </w:r>
      <w:r w:rsidR="002213AD" w:rsidRPr="002213AD">
        <w:rPr>
          <w:rFonts w:ascii="Cambria" w:hAnsi="Cambria"/>
          <w:highlight w:val="yellow"/>
          <w:lang w:val="en-GB"/>
        </w:rPr>
        <w:fldChar w:fldCharType="begin">
          <w:fldData xml:space="preserve">PEVuZE5vdGU+PENpdGU+PEF1dGhvcj5Ta2llbGJvZTwvQXV0aG9yPjxZZWFyPjIwMTY8L1llYXI+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</w:fldData>
        </w:fldChar>
      </w:r>
      <w:r w:rsidR="00ED6A55">
        <w:rPr>
          <w:rFonts w:ascii="Cambria" w:hAnsi="Cambria"/>
          <w:highlight w:val="yellow"/>
          <w:lang w:val="en-GB"/>
        </w:rPr>
        <w:instrText xml:space="preserve"> ADDIN EN.CITE </w:instrText>
      </w:r>
      <w:r w:rsidR="00ED6A55">
        <w:rPr>
          <w:rFonts w:ascii="Cambria" w:hAnsi="Cambria"/>
          <w:highlight w:val="yellow"/>
          <w:lang w:val="en-GB"/>
        </w:rPr>
        <w:fldChar w:fldCharType="begin">
          <w:fldData xml:space="preserve">PEVuZE5vdGU+PENpdGU+PEF1dGhvcj5Ta2llbGJvZTwvQXV0aG9yPjxZZWFyPjIwMTY8L1llYXI+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</w:fldData>
        </w:fldChar>
      </w:r>
      <w:r w:rsidR="00ED6A55">
        <w:rPr>
          <w:rFonts w:ascii="Cambria" w:hAnsi="Cambria"/>
          <w:highlight w:val="yellow"/>
          <w:lang w:val="en-GB"/>
        </w:rPr>
        <w:instrText xml:space="preserve"> ADDIN EN.CITE.DATA </w:instrText>
      </w:r>
      <w:r w:rsidR="00ED6A55">
        <w:rPr>
          <w:rFonts w:ascii="Cambria" w:hAnsi="Cambria"/>
          <w:highlight w:val="yellow"/>
          <w:lang w:val="en-GB"/>
        </w:rPr>
      </w:r>
      <w:r w:rsidR="00ED6A55">
        <w:rPr>
          <w:rFonts w:ascii="Cambria" w:hAnsi="Cambria"/>
          <w:highlight w:val="yellow"/>
          <w:lang w:val="en-GB"/>
        </w:rPr>
        <w:fldChar w:fldCharType="end"/>
      </w:r>
      <w:r w:rsidR="002213AD" w:rsidRPr="002213AD">
        <w:rPr>
          <w:rFonts w:ascii="Cambria" w:hAnsi="Cambria"/>
          <w:highlight w:val="yellow"/>
          <w:lang w:val="en-GB"/>
        </w:rPr>
      </w:r>
      <w:r w:rsidR="002213AD" w:rsidRPr="002213AD">
        <w:rPr>
          <w:rFonts w:ascii="Cambria" w:hAnsi="Cambria"/>
          <w:highlight w:val="yellow"/>
          <w:lang w:val="en-GB"/>
        </w:rPr>
        <w:fldChar w:fldCharType="separate"/>
      </w:r>
      <w:r w:rsidR="008D49E2" w:rsidRPr="008D49E2">
        <w:rPr>
          <w:rFonts w:ascii="Cambria" w:hAnsi="Cambria"/>
          <w:noProof/>
          <w:highlight w:val="yellow"/>
          <w:vertAlign w:val="superscript"/>
          <w:lang w:val="en-GB"/>
        </w:rPr>
        <w:t>35</w:t>
      </w:r>
      <w:r w:rsidR="002213AD" w:rsidRPr="002213AD">
        <w:rPr>
          <w:rFonts w:ascii="Cambria" w:hAnsi="Cambria"/>
          <w:highlight w:val="yellow"/>
          <w:lang w:val="en-GB"/>
        </w:rPr>
        <w:fldChar w:fldCharType="end"/>
      </w:r>
      <w:r w:rsidR="002213AD">
        <w:rPr>
          <w:rFonts w:ascii="Cambria" w:hAnsi="Cambria"/>
          <w:lang w:val="en-GB"/>
        </w:rPr>
        <w:t xml:space="preserve">  </w:t>
      </w:r>
    </w:p>
    <w:p w14:paraId="42267CC9" w14:textId="186CA047" w:rsidR="009777A4" w:rsidRPr="00AB51FB" w:rsidRDefault="009777A4" w:rsidP="000450D7">
      <w:pPr>
        <w:spacing w:after="240" w:line="480" w:lineRule="auto"/>
        <w:rPr>
          <w:rFonts w:ascii="Cambria" w:hAnsi="Cambria"/>
          <w:lang w:val="en-GB"/>
        </w:rPr>
      </w:pPr>
      <w:r w:rsidRPr="00AB51FB">
        <w:rPr>
          <w:rFonts w:ascii="Cambria" w:hAnsi="Cambria"/>
          <w:lang w:val="en-GB"/>
        </w:rPr>
        <w:t xml:space="preserve">The majority of studies showed a trend towards a lower AF risk with light and moderate physical </w:t>
      </w:r>
      <w:r w:rsidR="002C2BBB" w:rsidRPr="00AB51FB">
        <w:rPr>
          <w:rFonts w:ascii="Cambria" w:hAnsi="Cambria"/>
          <w:lang w:val="en-GB"/>
        </w:rPr>
        <w:t>activity, although significant</w:t>
      </w:r>
      <w:r w:rsidRPr="00AB51FB">
        <w:rPr>
          <w:rFonts w:ascii="Cambria" w:hAnsi="Cambria"/>
          <w:lang w:val="en-GB"/>
        </w:rPr>
        <w:t xml:space="preserve"> only in a few studies</w:t>
      </w:r>
      <w:r w:rsidR="00C60EA6" w:rsidRPr="00AB51FB">
        <w:rPr>
          <w:rFonts w:ascii="Cambria" w:hAnsi="Cambria"/>
          <w:lang w:val="en-GB"/>
        </w:rPr>
        <w:t>,</w:t>
      </w:r>
      <w:r w:rsidRPr="00AB51FB">
        <w:rPr>
          <w:rFonts w:ascii="Cambria" w:hAnsi="Cambria"/>
          <w:lang w:val="en-GB"/>
        </w:rPr>
        <w:fldChar w:fldCharType="begin">
          <w:fldData xml:space="preserve">PEVuZE5vdGU+PENpdGU+PEF1dGhvcj5Nb3JzZXRoPC9BdXRob3I+PFllYXI+MjAxNjwvWWVhcj48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</w:fldData>
        </w:fldChar>
      </w:r>
      <w:r w:rsidR="008D49E2">
        <w:rPr>
          <w:rFonts w:ascii="Cambria" w:hAnsi="Cambria"/>
          <w:lang w:val="en-GB"/>
        </w:rPr>
        <w:instrText xml:space="preserve"> ADDIN EN.CITE </w:instrText>
      </w:r>
      <w:r w:rsidR="008D49E2">
        <w:rPr>
          <w:rFonts w:ascii="Cambria" w:hAnsi="Cambria"/>
          <w:lang w:val="en-GB"/>
        </w:rPr>
        <w:fldChar w:fldCharType="begin">
          <w:fldData xml:space="preserve">PEVuZE5vdGU+PENpdGU+PEF1dGhvcj5Nb3JzZXRoPC9BdXRob3I+PFllYXI+MjAxNjwvWWVhcj48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</w:fldData>
        </w:fldChar>
      </w:r>
      <w:r w:rsidR="008D49E2">
        <w:rPr>
          <w:rFonts w:ascii="Cambria" w:hAnsi="Cambria"/>
          <w:lang w:val="en-GB"/>
        </w:rPr>
        <w:instrText xml:space="preserve"> ADDIN EN.CITE.DATA </w:instrText>
      </w:r>
      <w:r w:rsidR="008D49E2">
        <w:rPr>
          <w:rFonts w:ascii="Cambria" w:hAnsi="Cambria"/>
          <w:lang w:val="en-GB"/>
        </w:rPr>
      </w:r>
      <w:r w:rsidR="008D49E2">
        <w:rPr>
          <w:rFonts w:ascii="Cambria" w:hAnsi="Cambria"/>
          <w:lang w:val="en-GB"/>
        </w:rPr>
        <w:fldChar w:fldCharType="end"/>
      </w:r>
      <w:r w:rsidRPr="00AB51FB">
        <w:rPr>
          <w:rFonts w:ascii="Cambria" w:hAnsi="Cambria"/>
          <w:lang w:val="en-GB"/>
        </w:rPr>
      </w:r>
      <w:r w:rsidRPr="00AB51FB">
        <w:rPr>
          <w:rFonts w:ascii="Cambria" w:hAnsi="Cambria"/>
          <w:lang w:val="en-GB"/>
        </w:rPr>
        <w:fldChar w:fldCharType="separate"/>
      </w:r>
      <w:r w:rsidR="008D49E2" w:rsidRPr="008D49E2">
        <w:rPr>
          <w:rFonts w:ascii="Cambria" w:hAnsi="Cambria"/>
          <w:noProof/>
          <w:vertAlign w:val="superscript"/>
          <w:lang w:val="en-GB"/>
        </w:rPr>
        <w:t>7, 8, 11</w:t>
      </w:r>
      <w:r w:rsidRPr="00AB51FB">
        <w:rPr>
          <w:rFonts w:ascii="Cambria" w:hAnsi="Cambria"/>
          <w:lang w:val="en-GB"/>
        </w:rPr>
        <w:fldChar w:fldCharType="end"/>
      </w:r>
      <w:r w:rsidRPr="00AB51FB">
        <w:rPr>
          <w:rFonts w:ascii="Cambria" w:hAnsi="Cambria"/>
          <w:lang w:val="en-GB"/>
        </w:rPr>
        <w:t xml:space="preserve"> and no studies showed an increased risk with light or moderate physical activity </w:t>
      </w:r>
      <w:r w:rsidRPr="00AB51FB">
        <w:rPr>
          <w:rFonts w:ascii="Cambria" w:hAnsi="Cambria" w:cs="Times"/>
          <w:lang w:val="en-GB"/>
        </w:rPr>
        <w:t>(</w:t>
      </w:r>
      <w:r w:rsidRPr="00AB51FB">
        <w:rPr>
          <w:rFonts w:ascii="Cambria" w:hAnsi="Cambria" w:cs="Times"/>
          <w:i/>
          <w:lang w:val="en-GB"/>
        </w:rPr>
        <w:t>Table 3</w:t>
      </w:r>
      <w:r w:rsidRPr="00AB51FB">
        <w:rPr>
          <w:rFonts w:ascii="Cambria" w:hAnsi="Cambria" w:cs="Times"/>
          <w:lang w:val="en-GB"/>
        </w:rPr>
        <w:t>)</w:t>
      </w:r>
      <w:r w:rsidRPr="00AB51FB">
        <w:rPr>
          <w:rFonts w:ascii="Cambria" w:hAnsi="Cambria"/>
          <w:lang w:val="en-GB"/>
        </w:rPr>
        <w:t xml:space="preserve">. </w:t>
      </w:r>
      <w:r w:rsidR="00C47308" w:rsidRPr="00AB51FB">
        <w:rPr>
          <w:rFonts w:ascii="Cambria" w:hAnsi="Cambria"/>
          <w:lang w:val="en-GB"/>
        </w:rPr>
        <w:t>T</w:t>
      </w:r>
      <w:r w:rsidRPr="00AB51FB">
        <w:rPr>
          <w:rFonts w:ascii="Cambria" w:hAnsi="Cambria"/>
          <w:lang w:val="en-GB"/>
        </w:rPr>
        <w:t>he volume of physical activity necessary to decrease the risk of AF seems low. For example, Morseth et al.</w:t>
      </w:r>
      <w:r w:rsidRPr="00AB51FB">
        <w:rPr>
          <w:rFonts w:ascii="Cambria" w:hAnsi="Cambria"/>
          <w:lang w:val="en-GB"/>
        </w:rPr>
        <w:fldChar w:fldCharType="begin">
          <w:fldData xml:space="preserve">PEVuZE5vdGU+PENpdGU+PEF1dGhvcj5Nb3JzZXRoPC9BdXRob3I+PFllYXI+MjAxNjwvWWVhcj48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</w:fldData>
        </w:fldChar>
      </w:r>
      <w:r w:rsidR="008D49E2">
        <w:rPr>
          <w:rFonts w:ascii="Cambria" w:hAnsi="Cambria"/>
          <w:lang w:val="en-GB"/>
        </w:rPr>
        <w:instrText xml:space="preserve"> ADDIN EN.CITE </w:instrText>
      </w:r>
      <w:r w:rsidR="008D49E2">
        <w:rPr>
          <w:rFonts w:ascii="Cambria" w:hAnsi="Cambria"/>
          <w:lang w:val="en-GB"/>
        </w:rPr>
        <w:fldChar w:fldCharType="begin">
          <w:fldData xml:space="preserve">PEVuZE5vdGU+PENpdGU+PEF1dGhvcj5Nb3JzZXRoPC9BdXRob3I+PFllYXI+MjAxNjwvWWVhcj48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</w:fldData>
        </w:fldChar>
      </w:r>
      <w:r w:rsidR="008D49E2">
        <w:rPr>
          <w:rFonts w:ascii="Cambria" w:hAnsi="Cambria"/>
          <w:lang w:val="en-GB"/>
        </w:rPr>
        <w:instrText xml:space="preserve"> ADDIN EN.CITE.DATA </w:instrText>
      </w:r>
      <w:r w:rsidR="008D49E2">
        <w:rPr>
          <w:rFonts w:ascii="Cambria" w:hAnsi="Cambria"/>
          <w:lang w:val="en-GB"/>
        </w:rPr>
      </w:r>
      <w:r w:rsidR="008D49E2">
        <w:rPr>
          <w:rFonts w:ascii="Cambria" w:hAnsi="Cambria"/>
          <w:lang w:val="en-GB"/>
        </w:rPr>
        <w:fldChar w:fldCharType="end"/>
      </w:r>
      <w:r w:rsidRPr="00AB51FB">
        <w:rPr>
          <w:rFonts w:ascii="Cambria" w:hAnsi="Cambria"/>
          <w:lang w:val="en-GB"/>
        </w:rPr>
      </w:r>
      <w:r w:rsidRPr="00AB51FB">
        <w:rPr>
          <w:rFonts w:ascii="Cambria" w:hAnsi="Cambria"/>
          <w:lang w:val="en-GB"/>
        </w:rPr>
        <w:fldChar w:fldCharType="separate"/>
      </w:r>
      <w:r w:rsidR="008D49E2" w:rsidRPr="008D49E2">
        <w:rPr>
          <w:rFonts w:ascii="Cambria" w:hAnsi="Cambria"/>
          <w:noProof/>
          <w:vertAlign w:val="superscript"/>
          <w:lang w:val="en-GB"/>
        </w:rPr>
        <w:t>7</w:t>
      </w:r>
      <w:r w:rsidRPr="00AB51FB">
        <w:rPr>
          <w:rFonts w:ascii="Cambria" w:hAnsi="Cambria"/>
          <w:lang w:val="en-GB"/>
        </w:rPr>
        <w:fldChar w:fldCharType="end"/>
      </w:r>
      <w:r w:rsidRPr="00AB51FB">
        <w:rPr>
          <w:rFonts w:ascii="Cambria" w:hAnsi="Cambria"/>
          <w:lang w:val="en-GB"/>
        </w:rPr>
        <w:t xml:space="preserve"> showed that the next lowest physical activity level, involving recreational walking, cycling, or other forms of activity &gt;4 hours a week, showed a 20% reduced r</w:t>
      </w:r>
      <w:r w:rsidR="000340EF" w:rsidRPr="00AB51FB">
        <w:rPr>
          <w:rFonts w:ascii="Cambria" w:hAnsi="Cambria"/>
          <w:lang w:val="en-GB"/>
        </w:rPr>
        <w:t xml:space="preserve">isk of AF. Similarly, &gt;405 kcal per </w:t>
      </w:r>
      <w:r w:rsidRPr="00AB51FB">
        <w:rPr>
          <w:rFonts w:ascii="Cambria" w:hAnsi="Cambria"/>
          <w:lang w:val="en-GB"/>
        </w:rPr>
        <w:t xml:space="preserve">week of leisure-time physical activity reduced the </w:t>
      </w:r>
      <w:r w:rsidR="00C47308" w:rsidRPr="00AB51FB">
        <w:rPr>
          <w:rFonts w:ascii="Cambria" w:hAnsi="Cambria"/>
          <w:lang w:val="en-GB"/>
        </w:rPr>
        <w:t xml:space="preserve">AF </w:t>
      </w:r>
      <w:r w:rsidRPr="00AB51FB">
        <w:rPr>
          <w:rFonts w:ascii="Cambria" w:hAnsi="Cambria"/>
          <w:lang w:val="en-GB"/>
        </w:rPr>
        <w:t xml:space="preserve">risk </w:t>
      </w:r>
      <w:r w:rsidRPr="00AB51FB">
        <w:rPr>
          <w:rFonts w:ascii="Cambria" w:hAnsi="Cambria"/>
          <w:lang w:val="en-GB"/>
        </w:rPr>
        <w:lastRenderedPageBreak/>
        <w:t>by 25%</w:t>
      </w:r>
      <w:r w:rsidR="00C60EA6" w:rsidRPr="00AB51FB">
        <w:rPr>
          <w:rFonts w:ascii="Cambria" w:hAnsi="Cambria"/>
          <w:lang w:val="en-GB"/>
        </w:rPr>
        <w:t>,</w:t>
      </w:r>
      <w:r w:rsidRPr="00AB51FB">
        <w:rPr>
          <w:rFonts w:ascii="Cambria" w:hAnsi="Cambria"/>
          <w:lang w:val="en-GB"/>
        </w:rPr>
        <w:fldChar w:fldCharType="begin">
          <w:fldData xml:space="preserve">PEVuZE5vdGU+PENpdGU+PEF1dGhvcj5Nb3phZmZhcmlhbjwvQXV0aG9yPjxZZWFyPjIwMDg8L1ll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</w:fldData>
        </w:fldChar>
      </w:r>
      <w:r w:rsidR="008D49E2">
        <w:rPr>
          <w:rFonts w:ascii="Cambria" w:hAnsi="Cambria"/>
          <w:lang w:val="en-GB"/>
        </w:rPr>
        <w:instrText xml:space="preserve"> ADDIN EN.CITE </w:instrText>
      </w:r>
      <w:r w:rsidR="008D49E2">
        <w:rPr>
          <w:rFonts w:ascii="Cambria" w:hAnsi="Cambria"/>
          <w:lang w:val="en-GB"/>
        </w:rPr>
        <w:fldChar w:fldCharType="begin">
          <w:fldData xml:space="preserve">PEVuZE5vdGU+PENpdGU+PEF1dGhvcj5Nb3phZmZhcmlhbjwvQXV0aG9yPjxZZWFyPjIwMDg8L1ll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</w:fldData>
        </w:fldChar>
      </w:r>
      <w:r w:rsidR="008D49E2">
        <w:rPr>
          <w:rFonts w:ascii="Cambria" w:hAnsi="Cambria"/>
          <w:lang w:val="en-GB"/>
        </w:rPr>
        <w:instrText xml:space="preserve"> ADDIN EN.CITE.DATA </w:instrText>
      </w:r>
      <w:r w:rsidR="008D49E2">
        <w:rPr>
          <w:rFonts w:ascii="Cambria" w:hAnsi="Cambria"/>
          <w:lang w:val="en-GB"/>
        </w:rPr>
      </w:r>
      <w:r w:rsidR="008D49E2">
        <w:rPr>
          <w:rFonts w:ascii="Cambria" w:hAnsi="Cambria"/>
          <w:lang w:val="en-GB"/>
        </w:rPr>
        <w:fldChar w:fldCharType="end"/>
      </w:r>
      <w:r w:rsidRPr="00AB51FB">
        <w:rPr>
          <w:rFonts w:ascii="Cambria" w:hAnsi="Cambria"/>
          <w:lang w:val="en-GB"/>
        </w:rPr>
      </w:r>
      <w:r w:rsidRPr="00AB51FB">
        <w:rPr>
          <w:rFonts w:ascii="Cambria" w:hAnsi="Cambria"/>
          <w:lang w:val="en-GB"/>
        </w:rPr>
        <w:fldChar w:fldCharType="separate"/>
      </w:r>
      <w:r w:rsidR="008D49E2" w:rsidRPr="008D49E2">
        <w:rPr>
          <w:rFonts w:ascii="Cambria" w:hAnsi="Cambria"/>
          <w:noProof/>
          <w:vertAlign w:val="superscript"/>
          <w:lang w:val="en-GB"/>
        </w:rPr>
        <w:t>8</w:t>
      </w:r>
      <w:r w:rsidRPr="00AB51FB">
        <w:rPr>
          <w:rFonts w:ascii="Cambria" w:hAnsi="Cambria"/>
          <w:lang w:val="en-GB"/>
        </w:rPr>
        <w:fldChar w:fldCharType="end"/>
      </w:r>
      <w:r w:rsidRPr="00AB51FB">
        <w:rPr>
          <w:rFonts w:ascii="Cambria" w:hAnsi="Cambria"/>
          <w:lang w:val="en-GB"/>
        </w:rPr>
        <w:t xml:space="preserve"> and walking at least 20</w:t>
      </w:r>
      <w:r w:rsidR="000D1273" w:rsidRPr="00AB51FB">
        <w:rPr>
          <w:rFonts w:ascii="Cambria" w:hAnsi="Cambria"/>
          <w:lang w:val="en-GB"/>
        </w:rPr>
        <w:t xml:space="preserve"> </w:t>
      </w:r>
      <w:r w:rsidRPr="00AB51FB">
        <w:rPr>
          <w:rFonts w:ascii="Cambria" w:hAnsi="Cambria"/>
          <w:lang w:val="en-GB"/>
        </w:rPr>
        <w:t>minutes per day seems to be protective against AF</w:t>
      </w:r>
      <w:r w:rsidR="00C60EA6" w:rsidRPr="00AB51FB">
        <w:rPr>
          <w:rFonts w:ascii="Cambria" w:hAnsi="Cambria"/>
          <w:lang w:val="en-GB"/>
        </w:rPr>
        <w:t>,</w:t>
      </w:r>
      <w:r w:rsidRPr="00AB51FB">
        <w:rPr>
          <w:rFonts w:ascii="Cambria" w:hAnsi="Cambria"/>
          <w:lang w:val="en-GB"/>
        </w:rPr>
        <w:fldChar w:fldCharType="begin">
          <w:fldData xml:space="preserve">PEVuZE5vdGU+PENpdGU+PEF1dGhvcj5EcmNhPC9BdXRob3I+PFllYXI+MjAxNDwvWWVhcj48UmVj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</w:fldData>
        </w:fldChar>
      </w:r>
      <w:r w:rsidR="008D49E2">
        <w:rPr>
          <w:rFonts w:ascii="Cambria" w:hAnsi="Cambria"/>
          <w:lang w:val="en-GB"/>
        </w:rPr>
        <w:instrText xml:space="preserve"> ADDIN EN.CITE </w:instrText>
      </w:r>
      <w:r w:rsidR="008D49E2">
        <w:rPr>
          <w:rFonts w:ascii="Cambria" w:hAnsi="Cambria"/>
          <w:lang w:val="en-GB"/>
        </w:rPr>
        <w:fldChar w:fldCharType="begin">
          <w:fldData xml:space="preserve">PEVuZE5vdGU+PENpdGU+PEF1dGhvcj5EcmNhPC9BdXRob3I+PFllYXI+MjAxNDwvWWVhcj48UmVj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</w:fldData>
        </w:fldChar>
      </w:r>
      <w:r w:rsidR="008D49E2">
        <w:rPr>
          <w:rFonts w:ascii="Cambria" w:hAnsi="Cambria"/>
          <w:lang w:val="en-GB"/>
        </w:rPr>
        <w:instrText xml:space="preserve"> ADDIN EN.CITE.DATA </w:instrText>
      </w:r>
      <w:r w:rsidR="008D49E2">
        <w:rPr>
          <w:rFonts w:ascii="Cambria" w:hAnsi="Cambria"/>
          <w:lang w:val="en-GB"/>
        </w:rPr>
      </w:r>
      <w:r w:rsidR="008D49E2">
        <w:rPr>
          <w:rFonts w:ascii="Cambria" w:hAnsi="Cambria"/>
          <w:lang w:val="en-GB"/>
        </w:rPr>
        <w:fldChar w:fldCharType="end"/>
      </w:r>
      <w:r w:rsidRPr="00AB51FB">
        <w:rPr>
          <w:rFonts w:ascii="Cambria" w:hAnsi="Cambria"/>
          <w:lang w:val="en-GB"/>
        </w:rPr>
      </w:r>
      <w:r w:rsidRPr="00AB51FB">
        <w:rPr>
          <w:rFonts w:ascii="Cambria" w:hAnsi="Cambria"/>
          <w:lang w:val="en-GB"/>
        </w:rPr>
        <w:fldChar w:fldCharType="separate"/>
      </w:r>
      <w:r w:rsidR="008D49E2" w:rsidRPr="008D49E2">
        <w:rPr>
          <w:rFonts w:ascii="Cambria" w:hAnsi="Cambria"/>
          <w:noProof/>
          <w:vertAlign w:val="superscript"/>
          <w:lang w:val="en-GB"/>
        </w:rPr>
        <w:t>29</w:t>
      </w:r>
      <w:r w:rsidRPr="00AB51FB">
        <w:rPr>
          <w:rFonts w:ascii="Cambria" w:hAnsi="Cambria"/>
          <w:lang w:val="en-GB"/>
        </w:rPr>
        <w:fldChar w:fldCharType="end"/>
      </w:r>
      <w:r w:rsidR="00C47308" w:rsidRPr="00AB51FB">
        <w:rPr>
          <w:rFonts w:ascii="Cambria" w:hAnsi="Cambria"/>
          <w:lang w:val="en-GB"/>
        </w:rPr>
        <w:t xml:space="preserve"> compared to the least active individuals</w:t>
      </w:r>
      <w:r w:rsidRPr="00AB51FB">
        <w:rPr>
          <w:rFonts w:ascii="Cambria" w:hAnsi="Cambria"/>
          <w:lang w:val="en-GB"/>
        </w:rPr>
        <w:t>.</w:t>
      </w:r>
    </w:p>
    <w:p w14:paraId="24FE4CED" w14:textId="1185E78F" w:rsidR="00D23E4E" w:rsidRPr="00AB51FB" w:rsidRDefault="009777A4" w:rsidP="00D23E4E">
      <w:pPr>
        <w:tabs>
          <w:tab w:val="left" w:pos="238"/>
        </w:tabs>
        <w:spacing w:after="240" w:line="480" w:lineRule="auto"/>
        <w:ind w:right="-17"/>
        <w:rPr>
          <w:rFonts w:ascii="Cambria" w:hAnsi="Cambria" w:cs="Times"/>
          <w:szCs w:val="20"/>
          <w:lang w:val="en-GB"/>
        </w:rPr>
      </w:pPr>
      <w:r w:rsidRPr="00AB51FB">
        <w:rPr>
          <w:rFonts w:ascii="Cambria" w:hAnsi="Cambria" w:cs="Times"/>
          <w:szCs w:val="20"/>
          <w:lang w:val="en-GB"/>
        </w:rPr>
        <w:t xml:space="preserve">Studies of physical activity and AF risk in the general population embrace large variations in </w:t>
      </w:r>
      <w:r w:rsidRPr="00AB51FB">
        <w:rPr>
          <w:rFonts w:ascii="Cambria" w:hAnsi="Cambria"/>
          <w:lang w:val="en-GB"/>
        </w:rPr>
        <w:t>physical activity levels</w:t>
      </w:r>
      <w:r w:rsidRPr="00AB51FB">
        <w:rPr>
          <w:rFonts w:ascii="Cambria" w:hAnsi="Cambria" w:cs="Times"/>
          <w:szCs w:val="20"/>
          <w:lang w:val="en-GB"/>
        </w:rPr>
        <w:t xml:space="preserve">, from vigorous exercise several days per week to mostly sedentary individuals, and although all studies used questionnaires to measure physical activity, the inquiries and categorizing vary widely. </w:t>
      </w:r>
      <w:r w:rsidR="00D23E4E" w:rsidRPr="00AB51FB">
        <w:rPr>
          <w:rFonts w:ascii="Cambria" w:hAnsi="Cambria" w:cs="Times"/>
          <w:szCs w:val="20"/>
          <w:lang w:val="en-GB"/>
        </w:rPr>
        <w:t xml:space="preserve">Depending on measurement instruments, prevalence of physical activity may vary largely between studies. </w:t>
      </w:r>
    </w:p>
    <w:p w14:paraId="598E017C" w14:textId="0D60BDC8" w:rsidR="009777A4" w:rsidRPr="00AB51FB" w:rsidRDefault="009777A4" w:rsidP="008E5730">
      <w:pPr>
        <w:spacing w:after="240" w:line="480" w:lineRule="auto"/>
        <w:rPr>
          <w:rFonts w:ascii="Cambria" w:hAnsi="Cambria" w:cs="Times"/>
          <w:szCs w:val="20"/>
          <w:lang w:val="en-GB"/>
        </w:rPr>
      </w:pPr>
      <w:r w:rsidRPr="00AB51FB">
        <w:rPr>
          <w:rFonts w:ascii="Cambria" w:hAnsi="Cambria" w:cs="Times"/>
          <w:szCs w:val="20"/>
          <w:lang w:val="en-GB"/>
        </w:rPr>
        <w:t xml:space="preserve">We therefore examined whether the results might vary according to study characteristics. </w:t>
      </w:r>
    </w:p>
    <w:p w14:paraId="37DBE36A" w14:textId="55708D36" w:rsidR="009777A4" w:rsidRPr="00AB51FB" w:rsidRDefault="009777A4" w:rsidP="00714DF0">
      <w:pPr>
        <w:spacing w:after="240" w:line="480" w:lineRule="auto"/>
        <w:rPr>
          <w:rFonts w:ascii="Cambria" w:hAnsi="Cambria"/>
          <w:lang w:val="en-GB" w:eastAsia="en-GB"/>
        </w:rPr>
      </w:pPr>
      <w:r w:rsidRPr="00AB51FB">
        <w:rPr>
          <w:rStyle w:val="Heading3Char"/>
          <w:rFonts w:ascii="Cambria" w:hAnsi="Cambria"/>
          <w:b/>
          <w:lang w:val="en-GB"/>
        </w:rPr>
        <w:t>Gender.</w:t>
      </w:r>
      <w:r w:rsidRPr="00AB51FB">
        <w:rPr>
          <w:rFonts w:ascii="Cambria" w:hAnsi="Cambria" w:cs="Times"/>
          <w:szCs w:val="20"/>
          <w:lang w:val="en-GB"/>
        </w:rPr>
        <w:t xml:space="preserve"> The majority of studies included both men and women, although three of the studies</w:t>
      </w:r>
      <w:r w:rsidR="00C47308" w:rsidRPr="00AB51FB">
        <w:rPr>
          <w:rFonts w:ascii="Cambria" w:hAnsi="Cambria" w:cs="Times"/>
          <w:szCs w:val="20"/>
          <w:lang w:val="en-GB"/>
        </w:rPr>
        <w:t xml:space="preserve"> show</w:t>
      </w:r>
      <w:r w:rsidRPr="00AB51FB">
        <w:rPr>
          <w:rFonts w:ascii="Cambria" w:hAnsi="Cambria" w:cs="Times"/>
          <w:szCs w:val="20"/>
          <w:lang w:val="en-GB"/>
        </w:rPr>
        <w:t xml:space="preserve"> a linear, inverse relationship between physical activity and AF risk included women only</w:t>
      </w:r>
      <w:r w:rsidR="00C60EA6" w:rsidRPr="00AB51FB">
        <w:rPr>
          <w:rFonts w:ascii="Cambria" w:hAnsi="Cambria" w:cs="Times"/>
          <w:szCs w:val="20"/>
          <w:lang w:val="en-GB"/>
        </w:rPr>
        <w:t>.</w:t>
      </w:r>
      <w:r w:rsidRPr="00AB51FB">
        <w:rPr>
          <w:rFonts w:ascii="Cambria" w:hAnsi="Cambria" w:cs="Times"/>
          <w:szCs w:val="20"/>
          <w:lang w:val="en-GB"/>
        </w:rPr>
        <w:fldChar w:fldCharType="begin">
          <w:fldData xml:space="preserve">PEVuZE5vdGU+PENpdGU+PEF1dGhvcj5BemFyYmFsPC9BdXRob3I+PFllYXI+MjAxNDwvWWVhcj48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</w:fldData>
        </w:fldChar>
      </w:r>
      <w:r w:rsidR="008D49E2">
        <w:rPr>
          <w:rFonts w:ascii="Cambria" w:hAnsi="Cambria" w:cs="Times"/>
          <w:szCs w:val="20"/>
          <w:lang w:val="en-GB"/>
        </w:rPr>
        <w:instrText xml:space="preserve"> ADDIN EN.CITE </w:instrText>
      </w:r>
      <w:r w:rsidR="008D49E2">
        <w:rPr>
          <w:rFonts w:ascii="Cambria" w:hAnsi="Cambria" w:cs="Times"/>
          <w:szCs w:val="20"/>
          <w:lang w:val="en-GB"/>
        </w:rPr>
        <w:fldChar w:fldCharType="begin">
          <w:fldData xml:space="preserve">PEVuZE5vdGU+PENpdGU+PEF1dGhvcj5BemFyYmFsPC9BdXRob3I+PFllYXI+MjAxNDwvWWVhcj48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</w:fldData>
        </w:fldChar>
      </w:r>
      <w:r w:rsidR="008D49E2">
        <w:rPr>
          <w:rFonts w:ascii="Cambria" w:hAnsi="Cambria" w:cs="Times"/>
          <w:szCs w:val="20"/>
          <w:lang w:val="en-GB"/>
        </w:rPr>
        <w:instrText xml:space="preserve"> ADDIN EN.CITE.DATA </w:instrText>
      </w:r>
      <w:r w:rsidR="008D49E2">
        <w:rPr>
          <w:rFonts w:ascii="Cambria" w:hAnsi="Cambria" w:cs="Times"/>
          <w:szCs w:val="20"/>
          <w:lang w:val="en-GB"/>
        </w:rPr>
      </w:r>
      <w:r w:rsidR="008D49E2">
        <w:rPr>
          <w:rFonts w:ascii="Cambria" w:hAnsi="Cambria" w:cs="Times"/>
          <w:szCs w:val="20"/>
          <w:lang w:val="en-GB"/>
        </w:rPr>
        <w:fldChar w:fldCharType="end"/>
      </w:r>
      <w:r w:rsidRPr="00AB51FB">
        <w:rPr>
          <w:rFonts w:ascii="Cambria" w:hAnsi="Cambria" w:cs="Times"/>
          <w:szCs w:val="20"/>
          <w:lang w:val="en-GB"/>
        </w:rPr>
      </w:r>
      <w:r w:rsidRPr="00AB51FB">
        <w:rPr>
          <w:rFonts w:ascii="Cambria" w:hAnsi="Cambria" w:cs="Times"/>
          <w:szCs w:val="20"/>
          <w:lang w:val="en-GB"/>
        </w:rPr>
        <w:fldChar w:fldCharType="separate"/>
      </w:r>
      <w:r w:rsidR="008D49E2" w:rsidRPr="008D49E2">
        <w:rPr>
          <w:rFonts w:ascii="Cambria" w:hAnsi="Cambria" w:cs="Times"/>
          <w:noProof/>
          <w:szCs w:val="20"/>
          <w:vertAlign w:val="superscript"/>
          <w:lang w:val="en-GB"/>
        </w:rPr>
        <w:t>9, 28, 30</w:t>
      </w:r>
      <w:r w:rsidRPr="00AB51FB">
        <w:rPr>
          <w:rFonts w:ascii="Cambria" w:hAnsi="Cambria" w:cs="Times"/>
          <w:szCs w:val="20"/>
          <w:lang w:val="en-GB"/>
        </w:rPr>
        <w:fldChar w:fldCharType="end"/>
      </w:r>
      <w:r w:rsidRPr="00AB51FB">
        <w:rPr>
          <w:rFonts w:ascii="Cambria" w:hAnsi="Cambria" w:cs="Times"/>
          <w:szCs w:val="20"/>
          <w:lang w:val="en-GB"/>
        </w:rPr>
        <w:t xml:space="preserve"> Two of the three studies on higher AF risk with high physical activity included both genders</w:t>
      </w:r>
      <w:r w:rsidR="00C60EA6" w:rsidRPr="00AB51FB">
        <w:rPr>
          <w:rFonts w:ascii="Cambria" w:hAnsi="Cambria" w:cs="Times"/>
          <w:szCs w:val="20"/>
          <w:lang w:val="en-GB"/>
        </w:rPr>
        <w:t>;</w:t>
      </w:r>
      <w:r w:rsidRPr="00AB51FB">
        <w:rPr>
          <w:rFonts w:ascii="Cambria" w:hAnsi="Cambria" w:cs="Times"/>
          <w:szCs w:val="20"/>
          <w:lang w:val="en-GB"/>
        </w:rPr>
        <w:fldChar w:fldCharType="begin">
          <w:fldData xml:space="preserve">PEVuZE5vdGU+PENpdGU+PEF1dGhvcj5Nb3JzZXRoPC9BdXRob3I+PFllYXI+MjAxNjwvWWVhcj48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</w:fldData>
        </w:fldChar>
      </w:r>
      <w:r w:rsidR="008D49E2">
        <w:rPr>
          <w:rFonts w:ascii="Cambria" w:hAnsi="Cambria" w:cs="Times"/>
          <w:szCs w:val="20"/>
          <w:lang w:val="en-GB"/>
        </w:rPr>
        <w:instrText xml:space="preserve"> ADDIN EN.CITE </w:instrText>
      </w:r>
      <w:r w:rsidR="008D49E2">
        <w:rPr>
          <w:rFonts w:ascii="Cambria" w:hAnsi="Cambria" w:cs="Times"/>
          <w:szCs w:val="20"/>
          <w:lang w:val="en-GB"/>
        </w:rPr>
        <w:fldChar w:fldCharType="begin">
          <w:fldData xml:space="preserve">PEVuZE5vdGU+PENpdGU+PEF1dGhvcj5Nb3JzZXRoPC9BdXRob3I+PFllYXI+MjAxNjwvWWVhcj48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</w:fldData>
        </w:fldChar>
      </w:r>
      <w:r w:rsidR="008D49E2">
        <w:rPr>
          <w:rFonts w:ascii="Cambria" w:hAnsi="Cambria" w:cs="Times"/>
          <w:szCs w:val="20"/>
          <w:lang w:val="en-GB"/>
        </w:rPr>
        <w:instrText xml:space="preserve"> ADDIN EN.CITE.DATA </w:instrText>
      </w:r>
      <w:r w:rsidR="008D49E2">
        <w:rPr>
          <w:rFonts w:ascii="Cambria" w:hAnsi="Cambria" w:cs="Times"/>
          <w:szCs w:val="20"/>
          <w:lang w:val="en-GB"/>
        </w:rPr>
      </w:r>
      <w:r w:rsidR="008D49E2">
        <w:rPr>
          <w:rFonts w:ascii="Cambria" w:hAnsi="Cambria" w:cs="Times"/>
          <w:szCs w:val="20"/>
          <w:lang w:val="en-GB"/>
        </w:rPr>
        <w:fldChar w:fldCharType="end"/>
      </w:r>
      <w:r w:rsidRPr="00AB51FB">
        <w:rPr>
          <w:rFonts w:ascii="Cambria" w:hAnsi="Cambria" w:cs="Times"/>
          <w:szCs w:val="20"/>
          <w:lang w:val="en-GB"/>
        </w:rPr>
      </w:r>
      <w:r w:rsidRPr="00AB51FB">
        <w:rPr>
          <w:rFonts w:ascii="Cambria" w:hAnsi="Cambria" w:cs="Times"/>
          <w:szCs w:val="20"/>
          <w:lang w:val="en-GB"/>
        </w:rPr>
        <w:fldChar w:fldCharType="separate"/>
      </w:r>
      <w:r w:rsidR="008D49E2" w:rsidRPr="008D49E2">
        <w:rPr>
          <w:rFonts w:ascii="Cambria" w:hAnsi="Cambria" w:cs="Times"/>
          <w:noProof/>
          <w:szCs w:val="20"/>
          <w:vertAlign w:val="superscript"/>
          <w:lang w:val="en-GB"/>
        </w:rPr>
        <w:t>7, 33</w:t>
      </w:r>
      <w:r w:rsidRPr="00AB51FB">
        <w:rPr>
          <w:rFonts w:ascii="Cambria" w:hAnsi="Cambria" w:cs="Times"/>
          <w:szCs w:val="20"/>
          <w:lang w:val="en-GB"/>
        </w:rPr>
        <w:fldChar w:fldCharType="end"/>
      </w:r>
      <w:r w:rsidRPr="00AB51FB">
        <w:rPr>
          <w:rFonts w:ascii="Cambria" w:hAnsi="Cambria" w:cs="Times"/>
          <w:szCs w:val="20"/>
          <w:lang w:val="en-GB"/>
        </w:rPr>
        <w:t xml:space="preserve"> however, two of these studies had too low power to examine vigorous physical activity and AF in women</w:t>
      </w:r>
      <w:r w:rsidR="00C60EA6" w:rsidRPr="00AB51FB">
        <w:rPr>
          <w:rFonts w:ascii="Cambria" w:hAnsi="Cambria" w:cs="Times"/>
          <w:szCs w:val="20"/>
          <w:lang w:val="en-GB"/>
        </w:rPr>
        <w:t>.</w:t>
      </w:r>
      <w:r w:rsidRPr="00AB51FB">
        <w:rPr>
          <w:rFonts w:ascii="Cambria" w:hAnsi="Cambria" w:cs="Times"/>
          <w:szCs w:val="20"/>
          <w:lang w:val="en-GB"/>
        </w:rPr>
        <w:fldChar w:fldCharType="begin">
          <w:fldData xml:space="preserve">PEVuZE5vdGU+PENpdGU+PEF1dGhvcj5Nb3JzZXRoPC9BdXRob3I+PFllYXI+MjAxNjwvWWVhcj48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</w:fldData>
        </w:fldChar>
      </w:r>
      <w:r w:rsidR="008D49E2">
        <w:rPr>
          <w:rFonts w:ascii="Cambria" w:hAnsi="Cambria" w:cs="Times"/>
          <w:szCs w:val="20"/>
          <w:lang w:val="en-GB"/>
        </w:rPr>
        <w:instrText xml:space="preserve"> ADDIN EN.CITE </w:instrText>
      </w:r>
      <w:r w:rsidR="008D49E2">
        <w:rPr>
          <w:rFonts w:ascii="Cambria" w:hAnsi="Cambria" w:cs="Times"/>
          <w:szCs w:val="20"/>
          <w:lang w:val="en-GB"/>
        </w:rPr>
        <w:fldChar w:fldCharType="begin">
          <w:fldData xml:space="preserve">PEVuZE5vdGU+PENpdGU+PEF1dGhvcj5Nb3JzZXRoPC9BdXRob3I+PFllYXI+MjAxNjwvWWVhcj48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</w:fldData>
        </w:fldChar>
      </w:r>
      <w:r w:rsidR="008D49E2">
        <w:rPr>
          <w:rFonts w:ascii="Cambria" w:hAnsi="Cambria" w:cs="Times"/>
          <w:szCs w:val="20"/>
          <w:lang w:val="en-GB"/>
        </w:rPr>
        <w:instrText xml:space="preserve"> ADDIN EN.CITE.DATA </w:instrText>
      </w:r>
      <w:r w:rsidR="008D49E2">
        <w:rPr>
          <w:rFonts w:ascii="Cambria" w:hAnsi="Cambria" w:cs="Times"/>
          <w:szCs w:val="20"/>
          <w:lang w:val="en-GB"/>
        </w:rPr>
      </w:r>
      <w:r w:rsidR="008D49E2">
        <w:rPr>
          <w:rFonts w:ascii="Cambria" w:hAnsi="Cambria" w:cs="Times"/>
          <w:szCs w:val="20"/>
          <w:lang w:val="en-GB"/>
        </w:rPr>
        <w:fldChar w:fldCharType="end"/>
      </w:r>
      <w:r w:rsidRPr="00AB51FB">
        <w:rPr>
          <w:rFonts w:ascii="Cambria" w:hAnsi="Cambria" w:cs="Times"/>
          <w:szCs w:val="20"/>
          <w:lang w:val="en-GB"/>
        </w:rPr>
      </w:r>
      <w:r w:rsidRPr="00AB51FB">
        <w:rPr>
          <w:rFonts w:ascii="Cambria" w:hAnsi="Cambria" w:cs="Times"/>
          <w:szCs w:val="20"/>
          <w:lang w:val="en-GB"/>
        </w:rPr>
        <w:fldChar w:fldCharType="separate"/>
      </w:r>
      <w:r w:rsidR="008D49E2" w:rsidRPr="008D49E2">
        <w:rPr>
          <w:rFonts w:ascii="Cambria" w:hAnsi="Cambria" w:cs="Times"/>
          <w:noProof/>
          <w:szCs w:val="20"/>
          <w:vertAlign w:val="superscript"/>
          <w:lang w:val="en-GB"/>
        </w:rPr>
        <w:t>7, 33</w:t>
      </w:r>
      <w:r w:rsidRPr="00AB51FB">
        <w:rPr>
          <w:rFonts w:ascii="Cambria" w:hAnsi="Cambria" w:cs="Times"/>
          <w:szCs w:val="20"/>
          <w:lang w:val="en-GB"/>
        </w:rPr>
        <w:fldChar w:fldCharType="end"/>
      </w:r>
      <w:r w:rsidRPr="00AB51FB">
        <w:rPr>
          <w:rFonts w:ascii="Cambria" w:hAnsi="Cambria" w:cs="Times"/>
          <w:szCs w:val="20"/>
          <w:lang w:val="en-GB"/>
        </w:rPr>
        <w:t xml:space="preserve"> </w:t>
      </w:r>
      <w:r w:rsidR="00431201" w:rsidRPr="00AB51FB">
        <w:rPr>
          <w:rFonts w:ascii="Cambria" w:hAnsi="Cambria" w:cs="Times"/>
          <w:szCs w:val="20"/>
          <w:lang w:val="en-GB"/>
        </w:rPr>
        <w:t>Thus,</w:t>
      </w:r>
      <w:r w:rsidRPr="00AB51FB">
        <w:rPr>
          <w:rFonts w:ascii="Cambria" w:hAnsi="Cambria" w:cs="Times"/>
          <w:szCs w:val="20"/>
          <w:lang w:val="en-GB"/>
        </w:rPr>
        <w:t xml:space="preserve"> it may seem premature to conclude that gender differences could explain these variations in results. However,</w:t>
      </w:r>
      <w:r w:rsidRPr="00AB51FB">
        <w:rPr>
          <w:rFonts w:ascii="Cambria" w:hAnsi="Cambria" w:cs="Times"/>
          <w:lang w:val="en-GB"/>
        </w:rPr>
        <w:t xml:space="preserve"> a recent review concluded that both total physical activity and vigorous physical activity increased the risk of AF in men and decreased the risk in women, suggesting different risk </w:t>
      </w:r>
      <w:r w:rsidR="009B6073" w:rsidRPr="00AB51FB">
        <w:rPr>
          <w:rFonts w:ascii="Cambria" w:hAnsi="Cambria" w:cs="Times"/>
          <w:lang w:val="en-GB"/>
        </w:rPr>
        <w:t xml:space="preserve">patterns </w:t>
      </w:r>
      <w:r w:rsidRPr="00AB51FB">
        <w:rPr>
          <w:rFonts w:ascii="Cambria" w:hAnsi="Cambria" w:cs="Times"/>
          <w:lang w:val="en-GB"/>
        </w:rPr>
        <w:t>of AF with physical activity in men and women</w:t>
      </w:r>
      <w:r w:rsidR="00C60EA6" w:rsidRPr="00AB51FB">
        <w:rPr>
          <w:rFonts w:ascii="Cambria" w:hAnsi="Cambria" w:cs="Times"/>
          <w:lang w:val="en-GB"/>
        </w:rPr>
        <w:t>.</w:t>
      </w:r>
      <w:r w:rsidRPr="00AB51FB">
        <w:rPr>
          <w:rFonts w:ascii="Cambria" w:hAnsi="Cambria"/>
          <w:lang w:val="en-GB" w:eastAsia="en-GB"/>
        </w:rPr>
        <w:fldChar w:fldCharType="begin">
          <w:fldData xml:space="preserve">PEVuZE5vdGU+PENpdGU+PEF1dGhvcj5aaHU8L0F1dGhvcj48WWVhcj4yMDE2PC9ZZWFyPjxSZWNO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</w:fldData>
        </w:fldChar>
      </w:r>
      <w:r w:rsidR="008D49E2">
        <w:rPr>
          <w:rFonts w:ascii="Cambria" w:hAnsi="Cambria"/>
          <w:lang w:val="en-GB" w:eastAsia="en-GB"/>
        </w:rPr>
        <w:instrText xml:space="preserve"> ADDIN EN.CITE </w:instrText>
      </w:r>
      <w:r w:rsidR="008D49E2">
        <w:rPr>
          <w:rFonts w:ascii="Cambria" w:hAnsi="Cambria"/>
          <w:lang w:val="en-GB" w:eastAsia="en-GB"/>
        </w:rPr>
        <w:fldChar w:fldCharType="begin">
          <w:fldData xml:space="preserve">PEVuZE5vdGU+PENpdGU+PEF1dGhvcj5aaHU8L0F1dGhvcj48WWVhcj4yMDE2PC9ZZWFyPjxSZWNO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</w:fldData>
        </w:fldChar>
      </w:r>
      <w:r w:rsidR="008D49E2">
        <w:rPr>
          <w:rFonts w:ascii="Cambria" w:hAnsi="Cambria"/>
          <w:lang w:val="en-GB" w:eastAsia="en-GB"/>
        </w:rPr>
        <w:instrText xml:space="preserve"> ADDIN EN.CITE.DATA </w:instrText>
      </w:r>
      <w:r w:rsidR="008D49E2">
        <w:rPr>
          <w:rFonts w:ascii="Cambria" w:hAnsi="Cambria"/>
          <w:lang w:val="en-GB" w:eastAsia="en-GB"/>
        </w:rPr>
      </w:r>
      <w:r w:rsidR="008D49E2">
        <w:rPr>
          <w:rFonts w:ascii="Cambria" w:hAnsi="Cambria"/>
          <w:lang w:val="en-GB" w:eastAsia="en-GB"/>
        </w:rPr>
        <w:fldChar w:fldCharType="end"/>
      </w:r>
      <w:r w:rsidRPr="00AB51FB">
        <w:rPr>
          <w:rFonts w:ascii="Cambria" w:hAnsi="Cambria"/>
          <w:lang w:val="en-GB" w:eastAsia="en-GB"/>
        </w:rPr>
      </w:r>
      <w:r w:rsidRPr="00AB51FB">
        <w:rPr>
          <w:rFonts w:ascii="Cambria" w:hAnsi="Cambria"/>
          <w:lang w:val="en-GB" w:eastAsia="en-GB"/>
        </w:rPr>
        <w:fldChar w:fldCharType="separate"/>
      </w:r>
      <w:r w:rsidR="008D49E2" w:rsidRPr="008D49E2">
        <w:rPr>
          <w:rFonts w:ascii="Cambria" w:hAnsi="Cambria"/>
          <w:noProof/>
          <w:vertAlign w:val="superscript"/>
          <w:lang w:val="en-GB" w:eastAsia="en-GB"/>
        </w:rPr>
        <w:t>36, 37</w:t>
      </w:r>
      <w:r w:rsidRPr="00AB51FB">
        <w:rPr>
          <w:rFonts w:ascii="Cambria" w:hAnsi="Cambria"/>
          <w:lang w:val="en-GB" w:eastAsia="en-GB"/>
        </w:rPr>
        <w:fldChar w:fldCharType="end"/>
      </w:r>
    </w:p>
    <w:p w14:paraId="09B02C88" w14:textId="73188B54" w:rsidR="009777A4" w:rsidRPr="00AB51FB" w:rsidRDefault="009777A4" w:rsidP="00714DF0">
      <w:pPr>
        <w:spacing w:after="240" w:line="480" w:lineRule="auto"/>
        <w:rPr>
          <w:rFonts w:ascii="Cambria" w:hAnsi="Cambria" w:cs="Times"/>
          <w:szCs w:val="20"/>
          <w:lang w:val="en-GB"/>
        </w:rPr>
      </w:pPr>
      <w:r w:rsidRPr="00AB51FB">
        <w:rPr>
          <w:rStyle w:val="Heading3Char"/>
          <w:rFonts w:ascii="Cambria" w:hAnsi="Cambria"/>
          <w:b/>
          <w:lang w:val="en-GB"/>
        </w:rPr>
        <w:t>Age and populations.</w:t>
      </w:r>
      <w:r w:rsidRPr="00AB51FB">
        <w:rPr>
          <w:rFonts w:ascii="Cambria" w:hAnsi="Cambria" w:cs="Times"/>
          <w:szCs w:val="20"/>
          <w:lang w:val="en-GB"/>
        </w:rPr>
        <w:t xml:space="preserve"> Age ranges are rather similar across studies</w:t>
      </w:r>
      <w:r w:rsidR="003767AA" w:rsidRPr="00AB51FB">
        <w:rPr>
          <w:rFonts w:ascii="Cambria" w:hAnsi="Cambria" w:cs="Times"/>
          <w:szCs w:val="20"/>
          <w:lang w:val="en-GB"/>
        </w:rPr>
        <w:t>,</w:t>
      </w:r>
      <w:r w:rsidRPr="00AB51FB">
        <w:rPr>
          <w:rFonts w:ascii="Cambria" w:hAnsi="Cambria" w:cs="Times"/>
          <w:szCs w:val="20"/>
          <w:lang w:val="en-GB"/>
        </w:rPr>
        <w:t xml:space="preserve"> </w:t>
      </w:r>
      <w:r w:rsidR="003767AA" w:rsidRPr="00AB51FB">
        <w:rPr>
          <w:rFonts w:ascii="Cambria" w:hAnsi="Cambria" w:cs="Times"/>
          <w:szCs w:val="20"/>
          <w:lang w:val="en-GB"/>
        </w:rPr>
        <w:t>as t</w:t>
      </w:r>
      <w:r w:rsidRPr="00AB51FB">
        <w:rPr>
          <w:rFonts w:ascii="Cambria" w:hAnsi="Cambria" w:cs="Times"/>
          <w:szCs w:val="20"/>
          <w:lang w:val="en-GB"/>
        </w:rPr>
        <w:t>he majority of studies have included a baseline age range from 45 years and above. Although some studies have restricted recruitment to certain populations, such as physicians</w:t>
      </w:r>
      <w:r w:rsidRPr="00AB51FB">
        <w:rPr>
          <w:rFonts w:ascii="Cambria" w:hAnsi="Cambria" w:cs="Times"/>
          <w:szCs w:val="20"/>
          <w:lang w:val="en-GB"/>
        </w:rPr>
        <w:fldChar w:fldCharType="begin">
          <w:fldData xml:space="preserve">PEVuZE5vdGU+PENpdGU+PEF1dGhvcj5BaXplcjwvQXV0aG9yPjxZZWFyPjIwMDk8L1llYXI+PFJl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=
</w:fldData>
        </w:fldChar>
      </w:r>
      <w:r w:rsidR="008D49E2">
        <w:rPr>
          <w:rFonts w:ascii="Cambria" w:hAnsi="Cambria" w:cs="Times"/>
          <w:szCs w:val="20"/>
          <w:lang w:val="en-GB"/>
        </w:rPr>
        <w:instrText xml:space="preserve"> ADDIN EN.CITE </w:instrText>
      </w:r>
      <w:r w:rsidR="008D49E2">
        <w:rPr>
          <w:rFonts w:ascii="Cambria" w:hAnsi="Cambria" w:cs="Times"/>
          <w:szCs w:val="20"/>
          <w:lang w:val="en-GB"/>
        </w:rPr>
        <w:fldChar w:fldCharType="begin">
          <w:fldData xml:space="preserve">PEVuZE5vdGU+PENpdGU+PEF1dGhvcj5BaXplcjwvQXV0aG9yPjxZZWFyPjIwMDk8L1llYXI+PFJl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=
</w:fldData>
        </w:fldChar>
      </w:r>
      <w:r w:rsidR="008D49E2">
        <w:rPr>
          <w:rFonts w:ascii="Cambria" w:hAnsi="Cambria" w:cs="Times"/>
          <w:szCs w:val="20"/>
          <w:lang w:val="en-GB"/>
        </w:rPr>
        <w:instrText xml:space="preserve"> ADDIN EN.CITE.DATA </w:instrText>
      </w:r>
      <w:r w:rsidR="008D49E2">
        <w:rPr>
          <w:rFonts w:ascii="Cambria" w:hAnsi="Cambria" w:cs="Times"/>
          <w:szCs w:val="20"/>
          <w:lang w:val="en-GB"/>
        </w:rPr>
      </w:r>
      <w:r w:rsidR="008D49E2">
        <w:rPr>
          <w:rFonts w:ascii="Cambria" w:hAnsi="Cambria" w:cs="Times"/>
          <w:szCs w:val="20"/>
          <w:lang w:val="en-GB"/>
        </w:rPr>
        <w:fldChar w:fldCharType="end"/>
      </w:r>
      <w:r w:rsidRPr="00AB51FB">
        <w:rPr>
          <w:rFonts w:ascii="Cambria" w:hAnsi="Cambria" w:cs="Times"/>
          <w:szCs w:val="20"/>
          <w:lang w:val="en-GB"/>
        </w:rPr>
      </w:r>
      <w:r w:rsidRPr="00AB51FB">
        <w:rPr>
          <w:rFonts w:ascii="Cambria" w:hAnsi="Cambria" w:cs="Times"/>
          <w:szCs w:val="20"/>
          <w:lang w:val="en-GB"/>
        </w:rPr>
        <w:fldChar w:fldCharType="separate"/>
      </w:r>
      <w:r w:rsidR="008D49E2" w:rsidRPr="008D49E2">
        <w:rPr>
          <w:rFonts w:ascii="Cambria" w:hAnsi="Cambria" w:cs="Times"/>
          <w:noProof/>
          <w:szCs w:val="20"/>
          <w:vertAlign w:val="superscript"/>
          <w:lang w:val="en-GB"/>
        </w:rPr>
        <w:t>34</w:t>
      </w:r>
      <w:r w:rsidRPr="00AB51FB">
        <w:rPr>
          <w:rFonts w:ascii="Cambria" w:hAnsi="Cambria" w:cs="Times"/>
          <w:szCs w:val="20"/>
          <w:lang w:val="en-GB"/>
        </w:rPr>
        <w:fldChar w:fldCharType="end"/>
      </w:r>
      <w:r w:rsidRPr="00AB51FB">
        <w:rPr>
          <w:rFonts w:ascii="Cambria" w:hAnsi="Cambria" w:cs="Times"/>
          <w:szCs w:val="20"/>
          <w:lang w:val="en-GB"/>
        </w:rPr>
        <w:t xml:space="preserve"> or runners and walkers</w:t>
      </w:r>
      <w:r w:rsidR="00C60EA6" w:rsidRPr="00AB51FB">
        <w:rPr>
          <w:rFonts w:ascii="Cambria" w:hAnsi="Cambria" w:cs="Times"/>
          <w:szCs w:val="20"/>
          <w:lang w:val="en-GB"/>
        </w:rPr>
        <w:t>,</w:t>
      </w:r>
      <w:r w:rsidRPr="00AB51FB">
        <w:rPr>
          <w:rFonts w:ascii="Cambria" w:hAnsi="Cambria" w:cs="Times"/>
          <w:szCs w:val="20"/>
          <w:lang w:val="en-GB"/>
        </w:rPr>
        <w:fldChar w:fldCharType="begin">
          <w:fldData xml:space="preserve">PEVuZE5vdGU+PENpdGU+PEF1dGhvcj5XaWxsaWFtczwvQXV0aG9yPjxZZWFyPjIwMTM8L1llYXI+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</w:fldData>
        </w:fldChar>
      </w:r>
      <w:r w:rsidR="008D49E2">
        <w:rPr>
          <w:rFonts w:ascii="Cambria" w:hAnsi="Cambria" w:cs="Times"/>
          <w:szCs w:val="20"/>
          <w:lang w:val="en-GB"/>
        </w:rPr>
        <w:instrText xml:space="preserve"> ADDIN EN.CITE </w:instrText>
      </w:r>
      <w:r w:rsidR="008D49E2">
        <w:rPr>
          <w:rFonts w:ascii="Cambria" w:hAnsi="Cambria" w:cs="Times"/>
          <w:szCs w:val="20"/>
          <w:lang w:val="en-GB"/>
        </w:rPr>
        <w:fldChar w:fldCharType="begin">
          <w:fldData xml:space="preserve">PEVuZE5vdGU+PENpdGU+PEF1dGhvcj5XaWxsaWFtczwvQXV0aG9yPjxZZWFyPjIwMTM8L1llYXI+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</w:fldData>
        </w:fldChar>
      </w:r>
      <w:r w:rsidR="008D49E2">
        <w:rPr>
          <w:rFonts w:ascii="Cambria" w:hAnsi="Cambria" w:cs="Times"/>
          <w:szCs w:val="20"/>
          <w:lang w:val="en-GB"/>
        </w:rPr>
        <w:instrText xml:space="preserve"> ADDIN EN.CITE.DATA </w:instrText>
      </w:r>
      <w:r w:rsidR="008D49E2">
        <w:rPr>
          <w:rFonts w:ascii="Cambria" w:hAnsi="Cambria" w:cs="Times"/>
          <w:szCs w:val="20"/>
          <w:lang w:val="en-GB"/>
        </w:rPr>
      </w:r>
      <w:r w:rsidR="008D49E2">
        <w:rPr>
          <w:rFonts w:ascii="Cambria" w:hAnsi="Cambria" w:cs="Times"/>
          <w:szCs w:val="20"/>
          <w:lang w:val="en-GB"/>
        </w:rPr>
        <w:fldChar w:fldCharType="end"/>
      </w:r>
      <w:r w:rsidRPr="00AB51FB">
        <w:rPr>
          <w:rFonts w:ascii="Cambria" w:hAnsi="Cambria" w:cs="Times"/>
          <w:szCs w:val="20"/>
          <w:lang w:val="en-GB"/>
        </w:rPr>
      </w:r>
      <w:r w:rsidRPr="00AB51FB">
        <w:rPr>
          <w:rFonts w:ascii="Cambria" w:hAnsi="Cambria" w:cs="Times"/>
          <w:szCs w:val="20"/>
          <w:lang w:val="en-GB"/>
        </w:rPr>
        <w:fldChar w:fldCharType="separate"/>
      </w:r>
      <w:r w:rsidR="008D49E2" w:rsidRPr="008D49E2">
        <w:rPr>
          <w:rFonts w:ascii="Cambria" w:hAnsi="Cambria" w:cs="Times"/>
          <w:noProof/>
          <w:szCs w:val="20"/>
          <w:vertAlign w:val="superscript"/>
          <w:lang w:val="en-GB"/>
        </w:rPr>
        <w:t>11</w:t>
      </w:r>
      <w:r w:rsidRPr="00AB51FB">
        <w:rPr>
          <w:rFonts w:ascii="Cambria" w:hAnsi="Cambria" w:cs="Times"/>
          <w:szCs w:val="20"/>
          <w:lang w:val="en-GB"/>
        </w:rPr>
        <w:fldChar w:fldCharType="end"/>
      </w:r>
      <w:r w:rsidRPr="00AB51FB">
        <w:rPr>
          <w:rFonts w:ascii="Cambria" w:hAnsi="Cambria" w:cs="Times"/>
          <w:szCs w:val="20"/>
          <w:lang w:val="en-GB"/>
        </w:rPr>
        <w:t xml:space="preserve"> difference</w:t>
      </w:r>
      <w:r w:rsidR="000D53EE" w:rsidRPr="00AB51FB">
        <w:rPr>
          <w:rFonts w:ascii="Cambria" w:hAnsi="Cambria" w:cs="Times"/>
          <w:szCs w:val="20"/>
          <w:lang w:val="en-GB"/>
        </w:rPr>
        <w:t>s</w:t>
      </w:r>
      <w:r w:rsidRPr="00AB51FB">
        <w:rPr>
          <w:rFonts w:ascii="Cambria" w:hAnsi="Cambria" w:cs="Times"/>
          <w:szCs w:val="20"/>
          <w:lang w:val="en-GB"/>
        </w:rPr>
        <w:t xml:space="preserve"> in population characteristics do not seem to explain </w:t>
      </w:r>
      <w:r w:rsidRPr="00AB51FB">
        <w:rPr>
          <w:rFonts w:ascii="Cambria" w:hAnsi="Cambria" w:cs="Times"/>
          <w:szCs w:val="20"/>
          <w:lang w:val="en-GB"/>
        </w:rPr>
        <w:lastRenderedPageBreak/>
        <w:t>the variation in results.</w:t>
      </w:r>
      <w:r w:rsidR="002C6F9B" w:rsidRPr="00AB51FB">
        <w:rPr>
          <w:rFonts w:ascii="Cambria" w:eastAsia="Times New Roman" w:hAnsi="Cambria"/>
          <w:color w:val="000000"/>
          <w:lang w:eastAsia="en-GB"/>
        </w:rPr>
        <w:t xml:space="preserve"> We are not aware on a</w:t>
      </w:r>
      <w:r w:rsidR="009D0378">
        <w:rPr>
          <w:rFonts w:ascii="Cambria" w:eastAsia="Times New Roman" w:hAnsi="Cambria"/>
          <w:color w:val="000000"/>
          <w:lang w:eastAsia="en-GB"/>
        </w:rPr>
        <w:t xml:space="preserve">ny studies on physical activity, </w:t>
      </w:r>
      <w:r w:rsidR="002C6F9B" w:rsidRPr="00AB51FB">
        <w:rPr>
          <w:rFonts w:ascii="Cambria" w:eastAsia="Times New Roman" w:hAnsi="Cambria"/>
          <w:color w:val="000000"/>
          <w:lang w:eastAsia="en-GB"/>
        </w:rPr>
        <w:t>exercise</w:t>
      </w:r>
      <w:r w:rsidR="007C2EA7">
        <w:rPr>
          <w:rFonts w:ascii="Cambria" w:eastAsia="Times New Roman" w:hAnsi="Cambria"/>
          <w:color w:val="000000"/>
          <w:lang w:eastAsia="en-GB"/>
        </w:rPr>
        <w:t>, and AF</w:t>
      </w:r>
      <w:r w:rsidR="002C6F9B" w:rsidRPr="00AB51FB">
        <w:rPr>
          <w:rFonts w:ascii="Cambria" w:eastAsia="Times New Roman" w:hAnsi="Cambria"/>
          <w:color w:val="000000"/>
          <w:lang w:eastAsia="en-GB"/>
        </w:rPr>
        <w:t xml:space="preserve"> in non-Caucasians, but </w:t>
      </w:r>
      <w:r w:rsidR="00484459" w:rsidRPr="00AB51FB">
        <w:rPr>
          <w:rFonts w:ascii="Cambria" w:eastAsia="Times New Roman" w:hAnsi="Cambria"/>
          <w:color w:val="000000"/>
          <w:lang w:eastAsia="en-GB"/>
        </w:rPr>
        <w:t>AF incidence has shown to be lower in people of Hispanic, African and Chinese origins than in Caucasians,</w:t>
      </w:r>
      <w:r w:rsidR="00484459" w:rsidRPr="00AB51FB">
        <w:rPr>
          <w:rFonts w:ascii="Cambria" w:eastAsia="Times New Roman" w:hAnsi="Cambria"/>
          <w:color w:val="000000"/>
          <w:lang w:eastAsia="en-GB"/>
        </w:rPr>
        <w:fldChar w:fldCharType="begin">
          <w:fldData xml:space="preserve">PEVuZE5vdGU+PENpdGU+PEF1dGhvcj5Sb2RyaWd1ZXo8L0F1dGhvcj48WWVhcj4yMDE1PC9ZZWFy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</w:fldData>
        </w:fldChar>
      </w:r>
      <w:r w:rsidR="008D49E2">
        <w:rPr>
          <w:rFonts w:ascii="Cambria" w:eastAsia="Times New Roman" w:hAnsi="Cambria"/>
          <w:color w:val="000000"/>
          <w:lang w:eastAsia="en-GB"/>
        </w:rPr>
        <w:instrText xml:space="preserve"> ADDIN EN.CITE </w:instrText>
      </w:r>
      <w:r w:rsidR="008D49E2">
        <w:rPr>
          <w:rFonts w:ascii="Cambria" w:eastAsia="Times New Roman" w:hAnsi="Cambria"/>
          <w:color w:val="000000"/>
          <w:lang w:eastAsia="en-GB"/>
        </w:rPr>
        <w:fldChar w:fldCharType="begin">
          <w:fldData xml:space="preserve">PEVuZE5vdGU+PENpdGU+PEF1dGhvcj5Sb2RyaWd1ZXo8L0F1dGhvcj48WWVhcj4yMDE1PC9ZZWFy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</w:fldData>
        </w:fldChar>
      </w:r>
      <w:r w:rsidR="008D49E2">
        <w:rPr>
          <w:rFonts w:ascii="Cambria" w:eastAsia="Times New Roman" w:hAnsi="Cambria"/>
          <w:color w:val="000000"/>
          <w:lang w:eastAsia="en-GB"/>
        </w:rPr>
        <w:instrText xml:space="preserve"> ADDIN EN.CITE.DATA </w:instrText>
      </w:r>
      <w:r w:rsidR="008D49E2">
        <w:rPr>
          <w:rFonts w:ascii="Cambria" w:eastAsia="Times New Roman" w:hAnsi="Cambria"/>
          <w:color w:val="000000"/>
          <w:lang w:eastAsia="en-GB"/>
        </w:rPr>
      </w:r>
      <w:r w:rsidR="008D49E2">
        <w:rPr>
          <w:rFonts w:ascii="Cambria" w:eastAsia="Times New Roman" w:hAnsi="Cambria"/>
          <w:color w:val="000000"/>
          <w:lang w:eastAsia="en-GB"/>
        </w:rPr>
        <w:fldChar w:fldCharType="end"/>
      </w:r>
      <w:r w:rsidR="00484459" w:rsidRPr="00AB51FB">
        <w:rPr>
          <w:rFonts w:ascii="Cambria" w:eastAsia="Times New Roman" w:hAnsi="Cambria"/>
          <w:color w:val="000000"/>
          <w:lang w:eastAsia="en-GB"/>
        </w:rPr>
      </w:r>
      <w:r w:rsidR="00484459" w:rsidRPr="00AB51FB">
        <w:rPr>
          <w:rFonts w:ascii="Cambria" w:eastAsia="Times New Roman" w:hAnsi="Cambria"/>
          <w:color w:val="000000"/>
          <w:lang w:eastAsia="en-GB"/>
        </w:rPr>
        <w:fldChar w:fldCharType="separate"/>
      </w:r>
      <w:r w:rsidR="008D49E2" w:rsidRPr="008D49E2">
        <w:rPr>
          <w:rFonts w:ascii="Cambria" w:eastAsia="Times New Roman" w:hAnsi="Cambria"/>
          <w:noProof/>
          <w:color w:val="000000"/>
          <w:vertAlign w:val="superscript"/>
          <w:lang w:eastAsia="en-GB"/>
        </w:rPr>
        <w:t>38</w:t>
      </w:r>
      <w:r w:rsidR="00484459" w:rsidRPr="00AB51FB">
        <w:rPr>
          <w:rFonts w:ascii="Cambria" w:eastAsia="Times New Roman" w:hAnsi="Cambria"/>
          <w:color w:val="000000"/>
          <w:lang w:eastAsia="en-GB"/>
        </w:rPr>
        <w:fldChar w:fldCharType="end"/>
      </w:r>
      <w:r w:rsidR="00484459" w:rsidRPr="00AB51FB">
        <w:rPr>
          <w:rFonts w:ascii="Cambria" w:eastAsia="Times New Roman" w:hAnsi="Cambria"/>
          <w:color w:val="000000"/>
          <w:lang w:eastAsia="en-GB"/>
        </w:rPr>
        <w:t xml:space="preserve"> and </w:t>
      </w:r>
      <w:r w:rsidR="002C6F9B" w:rsidRPr="00AB51FB">
        <w:rPr>
          <w:rFonts w:ascii="Cambria" w:eastAsia="Times New Roman" w:hAnsi="Cambria"/>
          <w:color w:val="000000"/>
          <w:lang w:eastAsia="en-GB"/>
        </w:rPr>
        <w:t xml:space="preserve">given that the higher incidence of AF in Caucasians may be related to </w:t>
      </w:r>
      <w:r w:rsidR="006A352A" w:rsidRPr="00AB51FB">
        <w:rPr>
          <w:rFonts w:ascii="Cambria" w:eastAsia="Times New Roman" w:hAnsi="Cambria"/>
          <w:color w:val="000000"/>
          <w:lang w:eastAsia="en-GB"/>
        </w:rPr>
        <w:t xml:space="preserve">factors such as </w:t>
      </w:r>
      <w:r w:rsidR="002C6F9B" w:rsidRPr="00AB51FB">
        <w:rPr>
          <w:rFonts w:ascii="Cambria" w:eastAsia="Times New Roman" w:hAnsi="Cambria"/>
          <w:lang w:eastAsia="en-GB"/>
        </w:rPr>
        <w:t>larger left atrial diame</w:t>
      </w:r>
      <w:r w:rsidR="006A352A" w:rsidRPr="00AB51FB">
        <w:rPr>
          <w:rFonts w:ascii="Cambria" w:eastAsia="Times New Roman" w:hAnsi="Cambria"/>
          <w:lang w:eastAsia="en-GB"/>
        </w:rPr>
        <w:t>ter</w:t>
      </w:r>
      <w:r w:rsidR="002C6F9B" w:rsidRPr="00AB51FB">
        <w:rPr>
          <w:rFonts w:ascii="Cambria" w:eastAsia="Times New Roman" w:hAnsi="Cambria"/>
          <w:lang w:eastAsia="en-GB"/>
        </w:rPr>
        <w:t>,</w:t>
      </w:r>
      <w:r w:rsidR="002C6F9B" w:rsidRPr="00AB51FB">
        <w:rPr>
          <w:rFonts w:ascii="Cambria" w:eastAsia="Times New Roman" w:hAnsi="Cambria"/>
          <w:lang w:eastAsia="en-GB"/>
        </w:rPr>
        <w:fldChar w:fldCharType="begin"/>
      </w:r>
      <w:r w:rsidR="008D49E2">
        <w:rPr>
          <w:rFonts w:ascii="Cambria" w:eastAsia="Times New Roman" w:hAnsi="Cambria"/>
          <w:lang w:eastAsia="en-GB"/>
        </w:rPr>
        <w:instrText xml:space="preserve"> ADDIN EN.CITE &lt;EndNote&gt;&lt;Cite&gt;&lt;Author&gt;Marcus&lt;/Author&gt;&lt;Year&gt;2010&lt;/Year&gt;&lt;RecNum&gt;4850&lt;/RecNum&gt;&lt;DisplayText&gt;&lt;style face="superscript"&gt;39&lt;/style&gt;&lt;/DisplayText&gt;&lt;record&gt;&lt;rec-number&gt;4850&lt;/rec-number&gt;&lt;foreign-keys&gt;&lt;key app="EN" db-id="2vfzfzv9z5ft98ef9aa5rs0dz990d90250re" timestamp="1513290242"&gt;4850&lt;/key&gt;&lt;key app="ENWeb" db-id=""&gt;0&lt;/key&gt;&lt;/foreign-keys&gt;&lt;ref-type name="Journal Article"&gt;17&lt;/ref-type&gt;&lt;contributors&gt;&lt;authors&gt;&lt;author&gt;Marcus, G. M.&lt;/author&gt;&lt;author&gt;Olgin, J. E.&lt;/author&gt;&lt;author&gt;Whooley, M.&lt;/author&gt;&lt;author&gt;Vittinghoff, E.&lt;/author&gt;&lt;author&gt;Stone, K. L.&lt;/author&gt;&lt;author&gt;Mehra, R.&lt;/author&gt;&lt;author&gt;Hulley, S. B.&lt;/author&gt;&lt;author&gt;Schiller, N. B.&lt;/author&gt;&lt;/authors&gt;&lt;/contributors&gt;&lt;auth-address&gt;Division of Cardiology, University of California, San Francisco, CA, USA. marcusg@medicine.ucsf.edu&lt;/auth-address&gt;&lt;titles&gt;&lt;title&gt;Racial differences in atrial fibrillation prevalence and left atrial size&lt;/title&gt;&lt;secondary-title&gt;Am J Med&lt;/secondary-title&gt;&lt;/titles&gt;&lt;periodical&gt;&lt;full-title&gt;American Journal of Medicine&lt;/full-title&gt;&lt;abbr-1&gt;Am J Med&lt;/abbr-1&gt;&lt;abbr-2&gt;Am. J. Med.&lt;/abbr-2&gt;&lt;/periodical&gt;&lt;pages&gt;375 e1-7&lt;/pages&gt;&lt;volume&gt;123&lt;/volume&gt;&lt;number&gt;4&lt;/number&gt;&lt;keywords&gt;&lt;keyword&gt;Aged&lt;/keyword&gt;&lt;keyword&gt;Aged, 80 and over&lt;/keyword&gt;&lt;keyword&gt;Atrial Fibrillation/*genetics/pathology&lt;/keyword&gt;&lt;keyword&gt;Cohort Studies&lt;/keyword&gt;&lt;keyword&gt;*Continental Population Groups&lt;/keyword&gt;&lt;keyword&gt;Female&lt;/keyword&gt;&lt;keyword&gt;Heart Atria/*pathology&lt;/keyword&gt;&lt;keyword&gt;Humans&lt;/keyword&gt;&lt;keyword&gt;Male&lt;/keyword&gt;&lt;/keywords&gt;&lt;dates&gt;&lt;year&gt;2010&lt;/year&gt;&lt;pub-dates&gt;&lt;date&gt;Apr&lt;/date&gt;&lt;/pub-dates&gt;&lt;/dates&gt;&lt;isbn&gt;1555-7162 (Electronic)&amp;#xD;0002-9343 (Linking)&lt;/isbn&gt;&lt;accession-num&gt;20227049&lt;/accession-num&gt;&lt;urls&gt;&lt;related-urls&gt;&lt;url&gt;https://www.ncbi.nlm.nih.gov/pubmed/20227049&lt;/url&gt;&lt;/related-urls&gt;&lt;/urls&gt;&lt;custom2&gt;PMC2882251&lt;/custom2&gt;&lt;electronic-resource-num&gt;10.1016/j.amjmed.2009.05.019&lt;/electronic-resource-num&gt;&lt;/record&gt;&lt;/Cite&gt;&lt;/EndNote&gt;</w:instrText>
      </w:r>
      <w:r w:rsidR="002C6F9B" w:rsidRPr="00AB51FB">
        <w:rPr>
          <w:rFonts w:ascii="Cambria" w:eastAsia="Times New Roman" w:hAnsi="Cambria"/>
          <w:lang w:eastAsia="en-GB"/>
        </w:rPr>
        <w:fldChar w:fldCharType="separate"/>
      </w:r>
      <w:r w:rsidR="008D49E2" w:rsidRPr="008D49E2">
        <w:rPr>
          <w:rFonts w:ascii="Cambria" w:eastAsia="Times New Roman" w:hAnsi="Cambria"/>
          <w:noProof/>
          <w:vertAlign w:val="superscript"/>
          <w:lang w:eastAsia="en-GB"/>
        </w:rPr>
        <w:t>39</w:t>
      </w:r>
      <w:r w:rsidR="002C6F9B" w:rsidRPr="00AB51FB">
        <w:rPr>
          <w:rFonts w:ascii="Cambria" w:eastAsia="Times New Roman" w:hAnsi="Cambria"/>
          <w:lang w:eastAsia="en-GB"/>
        </w:rPr>
        <w:fldChar w:fldCharType="end"/>
      </w:r>
      <w:r w:rsidR="002C6F9B" w:rsidRPr="00AB51FB">
        <w:rPr>
          <w:rFonts w:ascii="Cambria" w:eastAsia="Times New Roman" w:hAnsi="Cambria"/>
          <w:lang w:eastAsia="en-GB"/>
        </w:rPr>
        <w:t xml:space="preserve"> studies on </w:t>
      </w:r>
      <w:r w:rsidR="00484459" w:rsidRPr="00AB51FB">
        <w:rPr>
          <w:rFonts w:ascii="Cambria" w:eastAsia="Times New Roman" w:hAnsi="Cambria"/>
          <w:lang w:eastAsia="en-GB"/>
        </w:rPr>
        <w:t xml:space="preserve">physical activity, exercise, and AF in </w:t>
      </w:r>
      <w:r w:rsidR="002C6F9B" w:rsidRPr="00AB51FB">
        <w:rPr>
          <w:rFonts w:ascii="Cambria" w:eastAsia="Times New Roman" w:hAnsi="Cambria"/>
          <w:lang w:eastAsia="en-GB"/>
        </w:rPr>
        <w:t>multi-ethnic populations are needed.</w:t>
      </w:r>
    </w:p>
    <w:p w14:paraId="46A91AC6" w14:textId="7AF460FB" w:rsidR="009777A4" w:rsidRPr="00AB51FB" w:rsidRDefault="009777A4" w:rsidP="00714DF0">
      <w:pPr>
        <w:spacing w:after="240" w:line="480" w:lineRule="auto"/>
        <w:rPr>
          <w:rFonts w:ascii="Cambria" w:hAnsi="Cambria" w:cs="Times"/>
          <w:szCs w:val="20"/>
          <w:lang w:val="en-GB"/>
        </w:rPr>
      </w:pPr>
      <w:r w:rsidRPr="00AB51FB">
        <w:rPr>
          <w:rStyle w:val="Heading3Char"/>
          <w:rFonts w:ascii="Cambria" w:hAnsi="Cambria"/>
          <w:b/>
          <w:lang w:val="en-GB"/>
        </w:rPr>
        <w:t>Measurements methods and physical activity levels.</w:t>
      </w:r>
      <w:r w:rsidRPr="00AB51FB">
        <w:rPr>
          <w:rFonts w:ascii="Cambria" w:hAnsi="Cambria" w:cs="Times"/>
          <w:szCs w:val="20"/>
          <w:lang w:val="en-GB"/>
        </w:rPr>
        <w:t xml:space="preserve"> </w:t>
      </w:r>
      <w:r w:rsidR="005879E9" w:rsidRPr="00AB51FB">
        <w:rPr>
          <w:rFonts w:ascii="Cambria" w:hAnsi="Cambria" w:cs="Times"/>
          <w:szCs w:val="20"/>
          <w:lang w:val="en-GB"/>
        </w:rPr>
        <w:t>S</w:t>
      </w:r>
      <w:r w:rsidRPr="00AB51FB">
        <w:rPr>
          <w:rFonts w:ascii="Cambria" w:hAnsi="Cambria" w:cs="Times"/>
          <w:szCs w:val="20"/>
          <w:lang w:val="en-GB"/>
        </w:rPr>
        <w:t xml:space="preserve">tudies have used varying definition of physical activity and exercise, which could </w:t>
      </w:r>
      <w:r w:rsidR="00E94754" w:rsidRPr="00AB51FB">
        <w:rPr>
          <w:rFonts w:ascii="Cambria" w:hAnsi="Cambria" w:cs="Times"/>
          <w:szCs w:val="20"/>
          <w:lang w:val="en-GB"/>
        </w:rPr>
        <w:t xml:space="preserve">possibly </w:t>
      </w:r>
      <w:r w:rsidRPr="00AB51FB">
        <w:rPr>
          <w:rFonts w:ascii="Cambria" w:hAnsi="Cambria" w:cs="Times"/>
          <w:szCs w:val="20"/>
          <w:lang w:val="en-GB"/>
        </w:rPr>
        <w:t xml:space="preserve">influence the findings. </w:t>
      </w:r>
      <w:r w:rsidRPr="00AB51FB">
        <w:rPr>
          <w:rFonts w:ascii="Cambria" w:hAnsi="Cambria" w:cs="Times"/>
          <w:szCs w:val="20"/>
          <w:lang w:val="nb-NO"/>
        </w:rPr>
        <w:t>Morseth et al.</w:t>
      </w:r>
      <w:r w:rsidR="00C60EA6" w:rsidRPr="00AB51FB">
        <w:rPr>
          <w:rFonts w:ascii="Cambria" w:hAnsi="Cambria" w:cs="Times"/>
          <w:szCs w:val="20"/>
          <w:lang w:val="nb-NO"/>
        </w:rPr>
        <w:t>,</w:t>
      </w:r>
      <w:r w:rsidRPr="00AB51FB">
        <w:rPr>
          <w:rFonts w:ascii="Cambria" w:hAnsi="Cambria" w:cs="Times"/>
          <w:szCs w:val="20"/>
          <w:lang w:val="en-GB"/>
        </w:rPr>
        <w:fldChar w:fldCharType="begin">
          <w:fldData xml:space="preserve">PEVuZE5vdGU+PENpdGU+PEF1dGhvcj5Nb3JzZXRoPC9BdXRob3I+PFllYXI+MjAxNjwvWWVhcj48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</w:fldData>
        </w:fldChar>
      </w:r>
      <w:r w:rsidR="008D49E2" w:rsidRPr="008D49E2">
        <w:rPr>
          <w:rFonts w:ascii="Cambria" w:hAnsi="Cambria" w:cs="Times"/>
          <w:szCs w:val="20"/>
          <w:lang w:val="nb-NO"/>
        </w:rPr>
        <w:instrText xml:space="preserve"> ADDIN EN.CITE </w:instrText>
      </w:r>
      <w:r w:rsidR="008D49E2">
        <w:rPr>
          <w:rFonts w:ascii="Cambria" w:hAnsi="Cambria" w:cs="Times"/>
          <w:szCs w:val="20"/>
          <w:lang w:val="en-GB"/>
        </w:rPr>
        <w:fldChar w:fldCharType="begin">
          <w:fldData xml:space="preserve">PEVuZE5vdGU+PENpdGU+PEF1dGhvcj5Nb3JzZXRoPC9BdXRob3I+PFllYXI+MjAxNjwvWWVhcj48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</w:fldData>
        </w:fldChar>
      </w:r>
      <w:r w:rsidR="008D49E2" w:rsidRPr="008D49E2">
        <w:rPr>
          <w:rFonts w:ascii="Cambria" w:hAnsi="Cambria" w:cs="Times"/>
          <w:szCs w:val="20"/>
          <w:lang w:val="nb-NO"/>
        </w:rPr>
        <w:instrText xml:space="preserve"> ADDIN EN.CITE.DATA </w:instrText>
      </w:r>
      <w:r w:rsidR="008D49E2">
        <w:rPr>
          <w:rFonts w:ascii="Cambria" w:hAnsi="Cambria" w:cs="Times"/>
          <w:szCs w:val="20"/>
          <w:lang w:val="en-GB"/>
        </w:rPr>
      </w:r>
      <w:r w:rsidR="008D49E2">
        <w:rPr>
          <w:rFonts w:ascii="Cambria" w:hAnsi="Cambria" w:cs="Times"/>
          <w:szCs w:val="20"/>
          <w:lang w:val="en-GB"/>
        </w:rPr>
        <w:fldChar w:fldCharType="end"/>
      </w:r>
      <w:r w:rsidRPr="00AB51FB">
        <w:rPr>
          <w:rFonts w:ascii="Cambria" w:hAnsi="Cambria" w:cs="Times"/>
          <w:szCs w:val="20"/>
          <w:lang w:val="en-GB"/>
        </w:rPr>
      </w:r>
      <w:r w:rsidRPr="00AB51FB">
        <w:rPr>
          <w:rFonts w:ascii="Cambria" w:hAnsi="Cambria" w:cs="Times"/>
          <w:szCs w:val="20"/>
          <w:lang w:val="en-GB"/>
        </w:rPr>
        <w:fldChar w:fldCharType="separate"/>
      </w:r>
      <w:r w:rsidR="008D49E2" w:rsidRPr="008D49E2">
        <w:rPr>
          <w:rFonts w:ascii="Cambria" w:hAnsi="Cambria" w:cs="Times"/>
          <w:noProof/>
          <w:szCs w:val="20"/>
          <w:vertAlign w:val="superscript"/>
          <w:lang w:val="nb-NO"/>
        </w:rPr>
        <w:t>7</w:t>
      </w:r>
      <w:r w:rsidRPr="00AB51FB">
        <w:rPr>
          <w:rFonts w:ascii="Cambria" w:hAnsi="Cambria" w:cs="Times"/>
          <w:szCs w:val="20"/>
          <w:lang w:val="en-GB"/>
        </w:rPr>
        <w:fldChar w:fldCharType="end"/>
      </w:r>
      <w:r w:rsidRPr="00AB51FB">
        <w:rPr>
          <w:rFonts w:ascii="Cambria" w:hAnsi="Cambria" w:cs="Times"/>
          <w:szCs w:val="20"/>
          <w:lang w:val="nb-NO"/>
        </w:rPr>
        <w:t xml:space="preserve"> Myrstad et al.</w:t>
      </w:r>
      <w:r w:rsidR="00C60EA6" w:rsidRPr="00AB51FB">
        <w:rPr>
          <w:rFonts w:ascii="Cambria" w:hAnsi="Cambria" w:cs="Times"/>
          <w:szCs w:val="20"/>
          <w:lang w:val="nb-NO"/>
        </w:rPr>
        <w:t>,</w:t>
      </w:r>
      <w:r w:rsidRPr="00AB51FB">
        <w:rPr>
          <w:rFonts w:ascii="Cambria" w:hAnsi="Cambria" w:cs="Times"/>
          <w:szCs w:val="20"/>
          <w:lang w:val="en-GB"/>
        </w:rPr>
        <w:fldChar w:fldCharType="begin">
          <w:fldData xml:space="preserve">PEVuZE5vdGU+PENpdGU+PEF1dGhvcj5NeXJzdGFkPC9BdXRob3I+PFllYXI+MjAxNDwvWWVhcj48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</w:fldData>
        </w:fldChar>
      </w:r>
      <w:r w:rsidR="008D49E2" w:rsidRPr="008D49E2">
        <w:rPr>
          <w:rFonts w:ascii="Cambria" w:hAnsi="Cambria" w:cs="Times"/>
          <w:szCs w:val="20"/>
          <w:lang w:val="nb-NO"/>
        </w:rPr>
        <w:instrText xml:space="preserve"> ADDIN EN.CITE </w:instrText>
      </w:r>
      <w:r w:rsidR="008D49E2">
        <w:rPr>
          <w:rFonts w:ascii="Cambria" w:hAnsi="Cambria" w:cs="Times"/>
          <w:szCs w:val="20"/>
          <w:lang w:val="en-GB"/>
        </w:rPr>
        <w:fldChar w:fldCharType="begin">
          <w:fldData xml:space="preserve">PEVuZE5vdGU+PENpdGU+PEF1dGhvcj5NeXJzdGFkPC9BdXRob3I+PFllYXI+MjAxNDwvWWVhcj48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</w:fldData>
        </w:fldChar>
      </w:r>
      <w:r w:rsidR="008D49E2" w:rsidRPr="008D49E2">
        <w:rPr>
          <w:rFonts w:ascii="Cambria" w:hAnsi="Cambria" w:cs="Times"/>
          <w:szCs w:val="20"/>
          <w:lang w:val="nb-NO"/>
        </w:rPr>
        <w:instrText xml:space="preserve"> ADDIN EN.CITE.DATA </w:instrText>
      </w:r>
      <w:r w:rsidR="008D49E2">
        <w:rPr>
          <w:rFonts w:ascii="Cambria" w:hAnsi="Cambria" w:cs="Times"/>
          <w:szCs w:val="20"/>
          <w:lang w:val="en-GB"/>
        </w:rPr>
      </w:r>
      <w:r w:rsidR="008D49E2">
        <w:rPr>
          <w:rFonts w:ascii="Cambria" w:hAnsi="Cambria" w:cs="Times"/>
          <w:szCs w:val="20"/>
          <w:lang w:val="en-GB"/>
        </w:rPr>
        <w:fldChar w:fldCharType="end"/>
      </w:r>
      <w:r w:rsidRPr="00AB51FB">
        <w:rPr>
          <w:rFonts w:ascii="Cambria" w:hAnsi="Cambria" w:cs="Times"/>
          <w:szCs w:val="20"/>
          <w:lang w:val="en-GB"/>
        </w:rPr>
      </w:r>
      <w:r w:rsidRPr="00AB51FB">
        <w:rPr>
          <w:rFonts w:ascii="Cambria" w:hAnsi="Cambria" w:cs="Times"/>
          <w:szCs w:val="20"/>
          <w:lang w:val="en-GB"/>
        </w:rPr>
        <w:fldChar w:fldCharType="separate"/>
      </w:r>
      <w:r w:rsidR="008D49E2" w:rsidRPr="008D49E2">
        <w:rPr>
          <w:rFonts w:ascii="Cambria" w:hAnsi="Cambria" w:cs="Times"/>
          <w:noProof/>
          <w:szCs w:val="20"/>
          <w:vertAlign w:val="superscript"/>
          <w:lang w:val="nb-NO"/>
        </w:rPr>
        <w:t>24</w:t>
      </w:r>
      <w:r w:rsidRPr="00AB51FB">
        <w:rPr>
          <w:rFonts w:ascii="Cambria" w:hAnsi="Cambria" w:cs="Times"/>
          <w:szCs w:val="20"/>
          <w:lang w:val="en-GB"/>
        </w:rPr>
        <w:fldChar w:fldCharType="end"/>
      </w:r>
      <w:r w:rsidRPr="00AB51FB">
        <w:rPr>
          <w:rFonts w:ascii="Cambria" w:hAnsi="Cambria" w:cs="Times"/>
          <w:szCs w:val="20"/>
          <w:lang w:val="nb-NO"/>
        </w:rPr>
        <w:t xml:space="preserve"> and Thelle et al.</w:t>
      </w:r>
      <w:r w:rsidR="00C60EA6" w:rsidRPr="00AB51FB">
        <w:rPr>
          <w:rFonts w:ascii="Cambria" w:hAnsi="Cambria" w:cs="Times"/>
          <w:szCs w:val="20"/>
          <w:lang w:val="en-GB"/>
        </w:rPr>
        <w:fldChar w:fldCharType="begin">
          <w:fldData xml:space="preserve">PEVuZE5vdGU+PENpdGU+PEF1dGhvcj5UaGVsbGU8L0F1dGhvcj48WWVhcj4yMDEzPC9ZZWFyPjxS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=
</w:fldData>
        </w:fldChar>
      </w:r>
      <w:r w:rsidR="008D49E2" w:rsidRPr="008D49E2">
        <w:rPr>
          <w:rFonts w:ascii="Cambria" w:hAnsi="Cambria" w:cs="Times"/>
          <w:szCs w:val="20"/>
          <w:lang w:val="nb-NO"/>
        </w:rPr>
        <w:instrText xml:space="preserve"> ADDIN EN.CITE </w:instrText>
      </w:r>
      <w:r w:rsidR="008D49E2">
        <w:rPr>
          <w:rFonts w:ascii="Cambria" w:hAnsi="Cambria" w:cs="Times"/>
          <w:szCs w:val="20"/>
          <w:lang w:val="en-GB"/>
        </w:rPr>
        <w:fldChar w:fldCharType="begin">
          <w:fldData xml:space="preserve">PEVuZE5vdGU+PENpdGU+PEF1dGhvcj5UaGVsbGU8L0F1dGhvcj48WWVhcj4yMDEzPC9ZZWFyPjxS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=
</w:fldData>
        </w:fldChar>
      </w:r>
      <w:r w:rsidR="008D49E2" w:rsidRPr="008D49E2">
        <w:rPr>
          <w:rFonts w:ascii="Cambria" w:hAnsi="Cambria" w:cs="Times"/>
          <w:szCs w:val="20"/>
          <w:lang w:val="nb-NO"/>
        </w:rPr>
        <w:instrText xml:space="preserve"> ADDIN EN.CITE.DATA </w:instrText>
      </w:r>
      <w:r w:rsidR="008D49E2">
        <w:rPr>
          <w:rFonts w:ascii="Cambria" w:hAnsi="Cambria" w:cs="Times"/>
          <w:szCs w:val="20"/>
          <w:lang w:val="en-GB"/>
        </w:rPr>
      </w:r>
      <w:r w:rsidR="008D49E2">
        <w:rPr>
          <w:rFonts w:ascii="Cambria" w:hAnsi="Cambria" w:cs="Times"/>
          <w:szCs w:val="20"/>
          <w:lang w:val="en-GB"/>
        </w:rPr>
        <w:fldChar w:fldCharType="end"/>
      </w:r>
      <w:r w:rsidR="00C60EA6" w:rsidRPr="00AB51FB">
        <w:rPr>
          <w:rFonts w:ascii="Cambria" w:hAnsi="Cambria" w:cs="Times"/>
          <w:szCs w:val="20"/>
          <w:lang w:val="en-GB"/>
        </w:rPr>
      </w:r>
      <w:r w:rsidR="00C60EA6" w:rsidRPr="00AB51FB">
        <w:rPr>
          <w:rFonts w:ascii="Cambria" w:hAnsi="Cambria" w:cs="Times"/>
          <w:szCs w:val="20"/>
          <w:lang w:val="en-GB"/>
        </w:rPr>
        <w:fldChar w:fldCharType="separate"/>
      </w:r>
      <w:r w:rsidR="008D49E2" w:rsidRPr="008D49E2">
        <w:rPr>
          <w:rFonts w:ascii="Cambria" w:hAnsi="Cambria" w:cs="Times"/>
          <w:noProof/>
          <w:szCs w:val="20"/>
          <w:vertAlign w:val="superscript"/>
          <w:lang w:val="en-GB"/>
        </w:rPr>
        <w:t>33</w:t>
      </w:r>
      <w:r w:rsidR="00C60EA6" w:rsidRPr="00AB51FB">
        <w:rPr>
          <w:rFonts w:ascii="Cambria" w:hAnsi="Cambria" w:cs="Times"/>
          <w:szCs w:val="20"/>
          <w:lang w:val="en-GB"/>
        </w:rPr>
        <w:fldChar w:fldCharType="end"/>
      </w:r>
      <w:r w:rsidR="00C60EA6" w:rsidRPr="00AB51FB">
        <w:rPr>
          <w:rFonts w:ascii="Cambria" w:hAnsi="Cambria" w:cs="Times"/>
          <w:szCs w:val="20"/>
          <w:lang w:val="en-GB"/>
        </w:rPr>
        <w:t xml:space="preserve"> </w:t>
      </w:r>
      <w:r w:rsidRPr="00AB51FB">
        <w:rPr>
          <w:rFonts w:ascii="Cambria" w:hAnsi="Cambria" w:cs="Times"/>
          <w:szCs w:val="20"/>
          <w:lang w:val="en-GB"/>
        </w:rPr>
        <w:t>used the same question on leisure-time physical activity, with four physical activity levels, ranging from mostly sedentary to vigorous exercise, defined as participation in hard training or sports competitions, regularly and several times per week</w:t>
      </w:r>
      <w:r w:rsidR="00C60EA6" w:rsidRPr="00AB51FB">
        <w:rPr>
          <w:rFonts w:ascii="Cambria" w:hAnsi="Cambria" w:cs="Times"/>
          <w:szCs w:val="20"/>
          <w:lang w:val="en-GB"/>
        </w:rPr>
        <w:t>.</w:t>
      </w:r>
      <w:r w:rsidRPr="00AB51FB">
        <w:rPr>
          <w:rFonts w:ascii="Cambria" w:hAnsi="Cambria" w:cs="Times"/>
          <w:szCs w:val="20"/>
          <w:lang w:val="en-GB"/>
        </w:rPr>
        <w:fldChar w:fldCharType="begin">
          <w:fldData xml:space="preserve">PEVuZE5vdGU+PENpdGU+PEF1dGhvcj5Nb3JzZXRoPC9BdXRob3I+PFllYXI+MjAxNjwvWWVhcj48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</w:fldData>
        </w:fldChar>
      </w:r>
      <w:r w:rsidR="008D49E2">
        <w:rPr>
          <w:rFonts w:ascii="Cambria" w:hAnsi="Cambria" w:cs="Times"/>
          <w:szCs w:val="20"/>
          <w:lang w:val="en-GB"/>
        </w:rPr>
        <w:instrText xml:space="preserve"> ADDIN EN.CITE </w:instrText>
      </w:r>
      <w:r w:rsidR="008D49E2">
        <w:rPr>
          <w:rFonts w:ascii="Cambria" w:hAnsi="Cambria" w:cs="Times"/>
          <w:szCs w:val="20"/>
          <w:lang w:val="en-GB"/>
        </w:rPr>
        <w:fldChar w:fldCharType="begin">
          <w:fldData xml:space="preserve">PEVuZE5vdGU+PENpdGU+PEF1dGhvcj5Nb3JzZXRoPC9BdXRob3I+PFllYXI+MjAxNjwvWWVhcj48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</w:fldData>
        </w:fldChar>
      </w:r>
      <w:r w:rsidR="008D49E2">
        <w:rPr>
          <w:rFonts w:ascii="Cambria" w:hAnsi="Cambria" w:cs="Times"/>
          <w:szCs w:val="20"/>
          <w:lang w:val="en-GB"/>
        </w:rPr>
        <w:instrText xml:space="preserve"> ADDIN EN.CITE.DATA </w:instrText>
      </w:r>
      <w:r w:rsidR="008D49E2">
        <w:rPr>
          <w:rFonts w:ascii="Cambria" w:hAnsi="Cambria" w:cs="Times"/>
          <w:szCs w:val="20"/>
          <w:lang w:val="en-GB"/>
        </w:rPr>
      </w:r>
      <w:r w:rsidR="008D49E2">
        <w:rPr>
          <w:rFonts w:ascii="Cambria" w:hAnsi="Cambria" w:cs="Times"/>
          <w:szCs w:val="20"/>
          <w:lang w:val="en-GB"/>
        </w:rPr>
        <w:fldChar w:fldCharType="end"/>
      </w:r>
      <w:r w:rsidRPr="00AB51FB">
        <w:rPr>
          <w:rFonts w:ascii="Cambria" w:hAnsi="Cambria" w:cs="Times"/>
          <w:szCs w:val="20"/>
          <w:lang w:val="en-GB"/>
        </w:rPr>
      </w:r>
      <w:r w:rsidRPr="00AB51FB">
        <w:rPr>
          <w:rFonts w:ascii="Cambria" w:hAnsi="Cambria" w:cs="Times"/>
          <w:szCs w:val="20"/>
          <w:lang w:val="en-GB"/>
        </w:rPr>
        <w:fldChar w:fldCharType="separate"/>
      </w:r>
      <w:r w:rsidR="008D49E2" w:rsidRPr="008D49E2">
        <w:rPr>
          <w:rFonts w:ascii="Cambria" w:hAnsi="Cambria" w:cs="Times"/>
          <w:noProof/>
          <w:szCs w:val="20"/>
          <w:vertAlign w:val="superscript"/>
          <w:lang w:val="en-GB"/>
        </w:rPr>
        <w:t>7, 33</w:t>
      </w:r>
      <w:r w:rsidRPr="00AB51FB">
        <w:rPr>
          <w:rFonts w:ascii="Cambria" w:hAnsi="Cambria" w:cs="Times"/>
          <w:szCs w:val="20"/>
          <w:lang w:val="en-GB"/>
        </w:rPr>
        <w:fldChar w:fldCharType="end"/>
      </w:r>
      <w:r w:rsidRPr="00AB51FB">
        <w:rPr>
          <w:rFonts w:ascii="Cambria" w:hAnsi="Cambria" w:cs="Times"/>
          <w:szCs w:val="20"/>
          <w:lang w:val="en-GB"/>
        </w:rPr>
        <w:t xml:space="preserve"> These studies showed an increased AF risk with vigorous exercise, although significant in two of the studies</w:t>
      </w:r>
      <w:r w:rsidR="00C60EA6" w:rsidRPr="00AB51FB">
        <w:rPr>
          <w:rFonts w:ascii="Cambria" w:hAnsi="Cambria" w:cs="Times"/>
          <w:szCs w:val="20"/>
          <w:lang w:val="en-GB"/>
        </w:rPr>
        <w:t>.</w:t>
      </w:r>
      <w:r w:rsidRPr="00AB51FB">
        <w:rPr>
          <w:rFonts w:ascii="Cambria" w:hAnsi="Cambria" w:cs="Times"/>
          <w:szCs w:val="20"/>
          <w:lang w:val="en-GB"/>
        </w:rPr>
        <w:fldChar w:fldCharType="begin">
          <w:fldData xml:space="preserve">PEVuZE5vdGU+PENpdGU+PEF1dGhvcj5NeXJzdGFkPC9BdXRob3I+PFllYXI+MjAxNDwvWWVhcj48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==
</w:fldData>
        </w:fldChar>
      </w:r>
      <w:r w:rsidR="008D49E2">
        <w:rPr>
          <w:rFonts w:ascii="Cambria" w:hAnsi="Cambria" w:cs="Times"/>
          <w:szCs w:val="20"/>
          <w:lang w:val="en-GB"/>
        </w:rPr>
        <w:instrText xml:space="preserve"> ADDIN EN.CITE </w:instrText>
      </w:r>
      <w:r w:rsidR="008D49E2">
        <w:rPr>
          <w:rFonts w:ascii="Cambria" w:hAnsi="Cambria" w:cs="Times"/>
          <w:szCs w:val="20"/>
          <w:lang w:val="en-GB"/>
        </w:rPr>
        <w:fldChar w:fldCharType="begin">
          <w:fldData xml:space="preserve">PEVuZE5vdGU+PENpdGU+PEF1dGhvcj5NeXJzdGFkPC9BdXRob3I+PFllYXI+MjAxNDwvWWVhcj48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==
</w:fldData>
        </w:fldChar>
      </w:r>
      <w:r w:rsidR="008D49E2">
        <w:rPr>
          <w:rFonts w:ascii="Cambria" w:hAnsi="Cambria" w:cs="Times"/>
          <w:szCs w:val="20"/>
          <w:lang w:val="en-GB"/>
        </w:rPr>
        <w:instrText xml:space="preserve"> ADDIN EN.CITE.DATA </w:instrText>
      </w:r>
      <w:r w:rsidR="008D49E2">
        <w:rPr>
          <w:rFonts w:ascii="Cambria" w:hAnsi="Cambria" w:cs="Times"/>
          <w:szCs w:val="20"/>
          <w:lang w:val="en-GB"/>
        </w:rPr>
      </w:r>
      <w:r w:rsidR="008D49E2">
        <w:rPr>
          <w:rFonts w:ascii="Cambria" w:hAnsi="Cambria" w:cs="Times"/>
          <w:szCs w:val="20"/>
          <w:lang w:val="en-GB"/>
        </w:rPr>
        <w:fldChar w:fldCharType="end"/>
      </w:r>
      <w:r w:rsidRPr="00AB51FB">
        <w:rPr>
          <w:rFonts w:ascii="Cambria" w:hAnsi="Cambria" w:cs="Times"/>
          <w:szCs w:val="20"/>
          <w:lang w:val="en-GB"/>
        </w:rPr>
      </w:r>
      <w:r w:rsidRPr="00AB51FB">
        <w:rPr>
          <w:rFonts w:ascii="Cambria" w:hAnsi="Cambria" w:cs="Times"/>
          <w:szCs w:val="20"/>
          <w:lang w:val="en-GB"/>
        </w:rPr>
        <w:fldChar w:fldCharType="separate"/>
      </w:r>
      <w:r w:rsidR="008D49E2" w:rsidRPr="008D49E2">
        <w:rPr>
          <w:rFonts w:ascii="Cambria" w:hAnsi="Cambria" w:cs="Times"/>
          <w:noProof/>
          <w:szCs w:val="20"/>
          <w:vertAlign w:val="superscript"/>
          <w:lang w:val="en-GB"/>
        </w:rPr>
        <w:t>24, 33</w:t>
      </w:r>
      <w:r w:rsidRPr="00AB51FB">
        <w:rPr>
          <w:rFonts w:ascii="Cambria" w:hAnsi="Cambria" w:cs="Times"/>
          <w:szCs w:val="20"/>
          <w:lang w:val="en-GB"/>
        </w:rPr>
        <w:fldChar w:fldCharType="end"/>
      </w:r>
      <w:r w:rsidRPr="00AB51FB">
        <w:rPr>
          <w:rFonts w:ascii="Cambria" w:hAnsi="Cambria" w:cs="Times"/>
          <w:szCs w:val="20"/>
          <w:lang w:val="en-GB"/>
        </w:rPr>
        <w:t xml:space="preserve"> Aizer et al.</w:t>
      </w:r>
      <w:r w:rsidRPr="00AB51FB">
        <w:rPr>
          <w:rFonts w:ascii="Cambria" w:hAnsi="Cambria" w:cs="Times"/>
          <w:szCs w:val="20"/>
          <w:lang w:val="en-GB"/>
        </w:rPr>
        <w:fldChar w:fldCharType="begin">
          <w:fldData xml:space="preserve">PEVuZE5vdGU+PENpdGU+PEF1dGhvcj5BaXplcjwvQXV0aG9yPjxZZWFyPjIwMDk8L1llYXI+PFJl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=
</w:fldData>
        </w:fldChar>
      </w:r>
      <w:r w:rsidR="008D49E2">
        <w:rPr>
          <w:rFonts w:ascii="Cambria" w:hAnsi="Cambria" w:cs="Times"/>
          <w:szCs w:val="20"/>
          <w:lang w:val="en-GB"/>
        </w:rPr>
        <w:instrText xml:space="preserve"> ADDIN EN.CITE </w:instrText>
      </w:r>
      <w:r w:rsidR="008D49E2">
        <w:rPr>
          <w:rFonts w:ascii="Cambria" w:hAnsi="Cambria" w:cs="Times"/>
          <w:szCs w:val="20"/>
          <w:lang w:val="en-GB"/>
        </w:rPr>
        <w:fldChar w:fldCharType="begin">
          <w:fldData xml:space="preserve">PEVuZE5vdGU+PENpdGU+PEF1dGhvcj5BaXplcjwvQXV0aG9yPjxZZWFyPjIwMDk8L1llYXI+PFJl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=
</w:fldData>
        </w:fldChar>
      </w:r>
      <w:r w:rsidR="008D49E2">
        <w:rPr>
          <w:rFonts w:ascii="Cambria" w:hAnsi="Cambria" w:cs="Times"/>
          <w:szCs w:val="20"/>
          <w:lang w:val="en-GB"/>
        </w:rPr>
        <w:instrText xml:space="preserve"> ADDIN EN.CITE.DATA </w:instrText>
      </w:r>
      <w:r w:rsidR="008D49E2">
        <w:rPr>
          <w:rFonts w:ascii="Cambria" w:hAnsi="Cambria" w:cs="Times"/>
          <w:szCs w:val="20"/>
          <w:lang w:val="en-GB"/>
        </w:rPr>
      </w:r>
      <w:r w:rsidR="008D49E2">
        <w:rPr>
          <w:rFonts w:ascii="Cambria" w:hAnsi="Cambria" w:cs="Times"/>
          <w:szCs w:val="20"/>
          <w:lang w:val="en-GB"/>
        </w:rPr>
        <w:fldChar w:fldCharType="end"/>
      </w:r>
      <w:r w:rsidRPr="00AB51FB">
        <w:rPr>
          <w:rFonts w:ascii="Cambria" w:hAnsi="Cambria" w:cs="Times"/>
          <w:szCs w:val="20"/>
          <w:lang w:val="en-GB"/>
        </w:rPr>
      </w:r>
      <w:r w:rsidRPr="00AB51FB">
        <w:rPr>
          <w:rFonts w:ascii="Cambria" w:hAnsi="Cambria" w:cs="Times"/>
          <w:szCs w:val="20"/>
          <w:lang w:val="en-GB"/>
        </w:rPr>
        <w:fldChar w:fldCharType="separate"/>
      </w:r>
      <w:r w:rsidR="008D49E2" w:rsidRPr="008D49E2">
        <w:rPr>
          <w:rFonts w:ascii="Cambria" w:hAnsi="Cambria" w:cs="Times"/>
          <w:noProof/>
          <w:szCs w:val="20"/>
          <w:vertAlign w:val="superscript"/>
          <w:lang w:val="en-GB"/>
        </w:rPr>
        <w:t>34</w:t>
      </w:r>
      <w:r w:rsidRPr="00AB51FB">
        <w:rPr>
          <w:rFonts w:ascii="Cambria" w:hAnsi="Cambria" w:cs="Times"/>
          <w:szCs w:val="20"/>
          <w:lang w:val="en-GB"/>
        </w:rPr>
        <w:fldChar w:fldCharType="end"/>
      </w:r>
      <w:r w:rsidRPr="00AB51FB">
        <w:rPr>
          <w:rFonts w:ascii="Cambria" w:hAnsi="Cambria" w:cs="Times"/>
          <w:szCs w:val="20"/>
          <w:lang w:val="en-GB"/>
        </w:rPr>
        <w:t xml:space="preserve"> based their analyses on regular engagement in exercise vigorous enough to work up a sweat, and found an increased AF risk among those who exercised vigorously more than 4 days a week. </w:t>
      </w:r>
    </w:p>
    <w:p w14:paraId="6074EEB3" w14:textId="4B57DF94" w:rsidR="009777A4" w:rsidRPr="00AB51FB" w:rsidRDefault="006756A5" w:rsidP="007E23C0">
      <w:pPr>
        <w:spacing w:after="240" w:line="480" w:lineRule="auto"/>
        <w:rPr>
          <w:rFonts w:ascii="Cambria" w:hAnsi="Cambria" w:cs="Times"/>
          <w:szCs w:val="20"/>
          <w:lang w:val="en-GB"/>
        </w:rPr>
      </w:pPr>
      <w:r w:rsidRPr="00AB51FB">
        <w:rPr>
          <w:rFonts w:ascii="Cambria" w:hAnsi="Cambria" w:cs="Times"/>
          <w:szCs w:val="20"/>
          <w:lang w:val="en-GB"/>
        </w:rPr>
        <w:t>S</w:t>
      </w:r>
      <w:r w:rsidR="00085DCD" w:rsidRPr="00AB51FB">
        <w:rPr>
          <w:rFonts w:ascii="Cambria" w:hAnsi="Cambria" w:cs="Times"/>
          <w:szCs w:val="20"/>
          <w:lang w:val="en-GB"/>
        </w:rPr>
        <w:t>t</w:t>
      </w:r>
      <w:r w:rsidR="009777A4" w:rsidRPr="00AB51FB">
        <w:rPr>
          <w:rFonts w:ascii="Cambria" w:hAnsi="Cambria" w:cs="Times"/>
          <w:szCs w:val="20"/>
          <w:lang w:val="en-GB"/>
        </w:rPr>
        <w:t>udies showing a decreasing risk of AF with increasing physical activity</w:t>
      </w:r>
      <w:r w:rsidR="00563C69" w:rsidRPr="00AB51FB">
        <w:rPr>
          <w:rFonts w:ascii="Cambria" w:hAnsi="Cambria" w:cs="Times"/>
          <w:szCs w:val="20"/>
          <w:lang w:val="en-GB"/>
        </w:rPr>
        <w:fldChar w:fldCharType="begin">
          <w:fldData xml:space="preserve">PEVuZE5vdGU+PENpdGU+PEF1dGhvcj5BemFyYmFsPC9BdXRob3I+PFllYXI+MjAxNDwvWWVhcj48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==
</w:fldData>
        </w:fldChar>
      </w:r>
      <w:r w:rsidR="008D49E2">
        <w:rPr>
          <w:rFonts w:ascii="Cambria" w:hAnsi="Cambria" w:cs="Times"/>
          <w:szCs w:val="20"/>
          <w:lang w:val="en-GB"/>
        </w:rPr>
        <w:instrText xml:space="preserve"> ADDIN EN.CITE </w:instrText>
      </w:r>
      <w:r w:rsidR="008D49E2">
        <w:rPr>
          <w:rFonts w:ascii="Cambria" w:hAnsi="Cambria" w:cs="Times"/>
          <w:szCs w:val="20"/>
          <w:lang w:val="en-GB"/>
        </w:rPr>
        <w:fldChar w:fldCharType="begin">
          <w:fldData xml:space="preserve">PEVuZE5vdGU+PENpdGU+PEF1dGhvcj5BemFyYmFsPC9BdXRob3I+PFllYXI+MjAxNDwvWWVhcj48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==
</w:fldData>
        </w:fldChar>
      </w:r>
      <w:r w:rsidR="008D49E2">
        <w:rPr>
          <w:rFonts w:ascii="Cambria" w:hAnsi="Cambria" w:cs="Times"/>
          <w:szCs w:val="20"/>
          <w:lang w:val="en-GB"/>
        </w:rPr>
        <w:instrText xml:space="preserve"> ADDIN EN.CITE.DATA </w:instrText>
      </w:r>
      <w:r w:rsidR="008D49E2">
        <w:rPr>
          <w:rFonts w:ascii="Cambria" w:hAnsi="Cambria" w:cs="Times"/>
          <w:szCs w:val="20"/>
          <w:lang w:val="en-GB"/>
        </w:rPr>
      </w:r>
      <w:r w:rsidR="008D49E2">
        <w:rPr>
          <w:rFonts w:ascii="Cambria" w:hAnsi="Cambria" w:cs="Times"/>
          <w:szCs w:val="20"/>
          <w:lang w:val="en-GB"/>
        </w:rPr>
        <w:fldChar w:fldCharType="end"/>
      </w:r>
      <w:r w:rsidR="00563C69" w:rsidRPr="00AB51FB">
        <w:rPr>
          <w:rFonts w:ascii="Cambria" w:hAnsi="Cambria" w:cs="Times"/>
          <w:szCs w:val="20"/>
          <w:lang w:val="en-GB"/>
        </w:rPr>
      </w:r>
      <w:r w:rsidR="00563C69" w:rsidRPr="00AB51FB">
        <w:rPr>
          <w:rFonts w:ascii="Cambria" w:hAnsi="Cambria" w:cs="Times"/>
          <w:szCs w:val="20"/>
          <w:lang w:val="en-GB"/>
        </w:rPr>
        <w:fldChar w:fldCharType="separate"/>
      </w:r>
      <w:r w:rsidR="008D49E2" w:rsidRPr="008D49E2">
        <w:rPr>
          <w:rFonts w:ascii="Cambria" w:hAnsi="Cambria" w:cs="Times"/>
          <w:noProof/>
          <w:szCs w:val="20"/>
          <w:vertAlign w:val="superscript"/>
          <w:lang w:val="en-GB"/>
        </w:rPr>
        <w:t>8, 9, 11, 28</w:t>
      </w:r>
      <w:r w:rsidR="00563C69" w:rsidRPr="00AB51FB">
        <w:rPr>
          <w:rFonts w:ascii="Cambria" w:hAnsi="Cambria" w:cs="Times"/>
          <w:szCs w:val="20"/>
          <w:lang w:val="en-GB"/>
        </w:rPr>
        <w:fldChar w:fldCharType="end"/>
      </w:r>
      <w:r w:rsidR="00563C69" w:rsidRPr="00AB51FB">
        <w:rPr>
          <w:rFonts w:ascii="Cambria" w:hAnsi="Cambria" w:cs="Times"/>
          <w:szCs w:val="20"/>
          <w:lang w:val="en-GB"/>
        </w:rPr>
        <w:t xml:space="preserve"> </w:t>
      </w:r>
      <w:r w:rsidR="001960B0" w:rsidRPr="00AB51FB">
        <w:rPr>
          <w:rFonts w:ascii="Cambria" w:hAnsi="Cambria" w:cs="Times"/>
          <w:szCs w:val="20"/>
          <w:lang w:val="en-GB"/>
        </w:rPr>
        <w:t xml:space="preserve">define the highest physical activity as activity beyond a certain limit, </w:t>
      </w:r>
      <w:r w:rsidR="00BE4A99" w:rsidRPr="00AB51FB">
        <w:rPr>
          <w:rFonts w:ascii="Cambria" w:hAnsi="Cambria" w:cs="Times"/>
          <w:szCs w:val="20"/>
          <w:lang w:val="en-GB"/>
        </w:rPr>
        <w:t xml:space="preserve">mainly </w:t>
      </w:r>
      <w:r w:rsidR="001960B0" w:rsidRPr="00AB51FB">
        <w:rPr>
          <w:rFonts w:ascii="Cambria" w:hAnsi="Cambria" w:cs="Times"/>
          <w:szCs w:val="20"/>
          <w:lang w:val="en-GB"/>
        </w:rPr>
        <w:t xml:space="preserve">defined by </w:t>
      </w:r>
      <w:r w:rsidR="00ED75BD" w:rsidRPr="00AB51FB">
        <w:rPr>
          <w:rFonts w:ascii="Cambria" w:hAnsi="Cambria" w:cs="Times"/>
          <w:szCs w:val="20"/>
          <w:lang w:val="en-GB"/>
        </w:rPr>
        <w:t>energy expenditure (</w:t>
      </w:r>
      <w:r w:rsidR="00630CDE" w:rsidRPr="00AB51FB">
        <w:rPr>
          <w:rFonts w:ascii="Cambria" w:hAnsi="Cambria" w:cs="Times"/>
          <w:szCs w:val="20"/>
          <w:lang w:val="en-GB"/>
        </w:rPr>
        <w:t>METs or kcal</w:t>
      </w:r>
      <w:r w:rsidR="00ED75BD" w:rsidRPr="00AB51FB">
        <w:rPr>
          <w:rFonts w:ascii="Cambria" w:hAnsi="Cambria" w:cs="Times"/>
          <w:szCs w:val="20"/>
          <w:lang w:val="en-GB"/>
        </w:rPr>
        <w:t>)</w:t>
      </w:r>
      <w:r w:rsidR="00630CDE" w:rsidRPr="00AB51FB">
        <w:rPr>
          <w:rFonts w:ascii="Cambria" w:hAnsi="Cambria" w:cs="Times"/>
          <w:szCs w:val="20"/>
          <w:lang w:val="en-GB"/>
        </w:rPr>
        <w:t xml:space="preserve">, which </w:t>
      </w:r>
      <w:r w:rsidR="00E522FD" w:rsidRPr="00AB51FB">
        <w:rPr>
          <w:rFonts w:ascii="Cambria" w:hAnsi="Cambria" w:cs="Times"/>
          <w:szCs w:val="20"/>
          <w:lang w:val="en-GB"/>
        </w:rPr>
        <w:t xml:space="preserve">is not directly comparable </w:t>
      </w:r>
      <w:r w:rsidR="00563C69" w:rsidRPr="00AB51FB">
        <w:rPr>
          <w:rFonts w:ascii="Cambria" w:hAnsi="Cambria" w:cs="Times"/>
          <w:szCs w:val="20"/>
          <w:lang w:val="en-GB"/>
        </w:rPr>
        <w:t>to</w:t>
      </w:r>
      <w:r w:rsidR="00630CDE" w:rsidRPr="00AB51FB">
        <w:rPr>
          <w:rFonts w:ascii="Cambria" w:hAnsi="Cambria" w:cs="Times"/>
          <w:szCs w:val="20"/>
          <w:lang w:val="en-GB"/>
        </w:rPr>
        <w:t xml:space="preserve"> the above-mentioned studies.</w:t>
      </w:r>
      <w:r w:rsidR="00BE4A99" w:rsidRPr="00AB51FB">
        <w:rPr>
          <w:rFonts w:ascii="Cambria" w:hAnsi="Cambria" w:cs="Times"/>
          <w:szCs w:val="20"/>
          <w:lang w:val="en-GB"/>
        </w:rPr>
        <w:t xml:space="preserve"> </w:t>
      </w:r>
      <w:r w:rsidR="003D1D92" w:rsidRPr="00AB51FB">
        <w:rPr>
          <w:rFonts w:ascii="Cambria" w:hAnsi="Cambria" w:cs="Times"/>
          <w:szCs w:val="20"/>
          <w:lang w:val="en-GB"/>
        </w:rPr>
        <w:t>However, the highest level of physica</w:t>
      </w:r>
      <w:r w:rsidR="002C2BBB" w:rsidRPr="00AB51FB">
        <w:rPr>
          <w:rFonts w:ascii="Cambria" w:hAnsi="Cambria" w:cs="Times"/>
          <w:szCs w:val="20"/>
          <w:lang w:val="en-GB"/>
        </w:rPr>
        <w:t>l activity in studies showing a</w:t>
      </w:r>
      <w:r w:rsidR="003D1D92" w:rsidRPr="00AB51FB">
        <w:rPr>
          <w:rFonts w:ascii="Cambria" w:hAnsi="Cambria" w:cs="Times"/>
          <w:szCs w:val="20"/>
          <w:lang w:val="en-GB"/>
        </w:rPr>
        <w:t xml:space="preserve"> reduced AF risk was defined as </w:t>
      </w:r>
      <w:r w:rsidR="00231DEB" w:rsidRPr="00AB51FB">
        <w:rPr>
          <w:rFonts w:ascii="Cambria" w:hAnsi="Cambria" w:cs="Times"/>
          <w:szCs w:val="20"/>
          <w:lang w:val="en-GB"/>
        </w:rPr>
        <w:t xml:space="preserve">energy expenditure </w:t>
      </w:r>
      <w:r w:rsidR="009777A4" w:rsidRPr="00AB51FB">
        <w:rPr>
          <w:rFonts w:ascii="Cambria" w:hAnsi="Cambria" w:cs="Times"/>
          <w:szCs w:val="20"/>
          <w:lang w:val="en-GB"/>
        </w:rPr>
        <w:t>&gt;9 MET-hours/week</w:t>
      </w:r>
      <w:r w:rsidR="00C60EA6" w:rsidRPr="00AB51FB">
        <w:rPr>
          <w:rFonts w:ascii="Cambria" w:hAnsi="Cambria" w:cs="Times"/>
          <w:szCs w:val="20"/>
          <w:lang w:val="en-GB"/>
        </w:rPr>
        <w:t>,</w:t>
      </w:r>
      <w:r w:rsidR="009777A4" w:rsidRPr="00AB51FB">
        <w:rPr>
          <w:rFonts w:ascii="Cambria" w:hAnsi="Cambria" w:cs="Times"/>
          <w:szCs w:val="20"/>
          <w:lang w:val="en-GB"/>
        </w:rPr>
        <w:fldChar w:fldCharType="begin">
          <w:fldData xml:space="preserve">PEVuZE5vdGU+PENpdGU+PEF1dGhvcj5BemFyYmFsPC9BdXRob3I+PFllYXI+MjAxNDwvWWVhcj48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</w:fldData>
        </w:fldChar>
      </w:r>
      <w:r w:rsidR="008D49E2">
        <w:rPr>
          <w:rFonts w:ascii="Cambria" w:hAnsi="Cambria" w:cs="Times"/>
          <w:szCs w:val="20"/>
          <w:lang w:val="en-GB"/>
        </w:rPr>
        <w:instrText xml:space="preserve"> ADDIN EN.CITE </w:instrText>
      </w:r>
      <w:r w:rsidR="008D49E2">
        <w:rPr>
          <w:rFonts w:ascii="Cambria" w:hAnsi="Cambria" w:cs="Times"/>
          <w:szCs w:val="20"/>
          <w:lang w:val="en-GB"/>
        </w:rPr>
        <w:fldChar w:fldCharType="begin">
          <w:fldData xml:space="preserve">PEVuZE5vdGU+PENpdGU+PEF1dGhvcj5BemFyYmFsPC9BdXRob3I+PFllYXI+MjAxNDwvWWVhcj48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</w:fldData>
        </w:fldChar>
      </w:r>
      <w:r w:rsidR="008D49E2">
        <w:rPr>
          <w:rFonts w:ascii="Cambria" w:hAnsi="Cambria" w:cs="Times"/>
          <w:szCs w:val="20"/>
          <w:lang w:val="en-GB"/>
        </w:rPr>
        <w:instrText xml:space="preserve"> ADDIN EN.CITE.DATA </w:instrText>
      </w:r>
      <w:r w:rsidR="008D49E2">
        <w:rPr>
          <w:rFonts w:ascii="Cambria" w:hAnsi="Cambria" w:cs="Times"/>
          <w:szCs w:val="20"/>
          <w:lang w:val="en-GB"/>
        </w:rPr>
      </w:r>
      <w:r w:rsidR="008D49E2">
        <w:rPr>
          <w:rFonts w:ascii="Cambria" w:hAnsi="Cambria" w:cs="Times"/>
          <w:szCs w:val="20"/>
          <w:lang w:val="en-GB"/>
        </w:rPr>
        <w:fldChar w:fldCharType="end"/>
      </w:r>
      <w:r w:rsidR="009777A4" w:rsidRPr="00AB51FB">
        <w:rPr>
          <w:rFonts w:ascii="Cambria" w:hAnsi="Cambria" w:cs="Times"/>
          <w:szCs w:val="20"/>
          <w:lang w:val="en-GB"/>
        </w:rPr>
      </w:r>
      <w:r w:rsidR="009777A4" w:rsidRPr="00AB51FB">
        <w:rPr>
          <w:rFonts w:ascii="Cambria" w:hAnsi="Cambria" w:cs="Times"/>
          <w:szCs w:val="20"/>
          <w:lang w:val="en-GB"/>
        </w:rPr>
        <w:fldChar w:fldCharType="separate"/>
      </w:r>
      <w:r w:rsidR="008D49E2" w:rsidRPr="008D49E2">
        <w:rPr>
          <w:rFonts w:ascii="Cambria" w:hAnsi="Cambria" w:cs="Times"/>
          <w:noProof/>
          <w:szCs w:val="20"/>
          <w:vertAlign w:val="superscript"/>
          <w:lang w:val="en-GB"/>
        </w:rPr>
        <w:t>28</w:t>
      </w:r>
      <w:r w:rsidR="009777A4" w:rsidRPr="00AB51FB">
        <w:rPr>
          <w:rFonts w:ascii="Cambria" w:hAnsi="Cambria" w:cs="Times"/>
          <w:szCs w:val="20"/>
          <w:lang w:val="en-GB"/>
        </w:rPr>
        <w:fldChar w:fldCharType="end"/>
      </w:r>
      <w:r w:rsidR="009777A4" w:rsidRPr="00AB51FB">
        <w:rPr>
          <w:rFonts w:ascii="Cambria" w:hAnsi="Cambria" w:cs="Times"/>
          <w:szCs w:val="20"/>
          <w:lang w:val="en-GB"/>
        </w:rPr>
        <w:t xml:space="preserve"> &gt;3.4 MET-hours/day</w:t>
      </w:r>
      <w:r w:rsidR="00C60EA6" w:rsidRPr="00AB51FB">
        <w:rPr>
          <w:rFonts w:ascii="Cambria" w:hAnsi="Cambria" w:cs="Times"/>
          <w:szCs w:val="20"/>
          <w:lang w:val="en-GB"/>
        </w:rPr>
        <w:t>,</w:t>
      </w:r>
      <w:r w:rsidR="009777A4" w:rsidRPr="00AB51FB">
        <w:rPr>
          <w:rFonts w:ascii="Cambria" w:hAnsi="Cambria" w:cs="Times"/>
          <w:szCs w:val="20"/>
          <w:lang w:val="en-GB"/>
        </w:rPr>
        <w:fldChar w:fldCharType="begin">
          <w:fldData xml:space="preserve">PEVuZE5vdGU+PENpdGU+PEF1dGhvcj5XaWxsaWFtczwvQXV0aG9yPjxZZWFyPjIwMTM8L1llYXI+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</w:fldData>
        </w:fldChar>
      </w:r>
      <w:r w:rsidR="008D49E2">
        <w:rPr>
          <w:rFonts w:ascii="Cambria" w:hAnsi="Cambria" w:cs="Times"/>
          <w:szCs w:val="20"/>
          <w:lang w:val="en-GB"/>
        </w:rPr>
        <w:instrText xml:space="preserve"> ADDIN EN.CITE </w:instrText>
      </w:r>
      <w:r w:rsidR="008D49E2">
        <w:rPr>
          <w:rFonts w:ascii="Cambria" w:hAnsi="Cambria" w:cs="Times"/>
          <w:szCs w:val="20"/>
          <w:lang w:val="en-GB"/>
        </w:rPr>
        <w:fldChar w:fldCharType="begin">
          <w:fldData xml:space="preserve">PEVuZE5vdGU+PENpdGU+PEF1dGhvcj5XaWxsaWFtczwvQXV0aG9yPjxZZWFyPjIwMTM8L1llYXI+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</w:fldData>
        </w:fldChar>
      </w:r>
      <w:r w:rsidR="008D49E2">
        <w:rPr>
          <w:rFonts w:ascii="Cambria" w:hAnsi="Cambria" w:cs="Times"/>
          <w:szCs w:val="20"/>
          <w:lang w:val="en-GB"/>
        </w:rPr>
        <w:instrText xml:space="preserve"> ADDIN EN.CITE.DATA </w:instrText>
      </w:r>
      <w:r w:rsidR="008D49E2">
        <w:rPr>
          <w:rFonts w:ascii="Cambria" w:hAnsi="Cambria" w:cs="Times"/>
          <w:szCs w:val="20"/>
          <w:lang w:val="en-GB"/>
        </w:rPr>
      </w:r>
      <w:r w:rsidR="008D49E2">
        <w:rPr>
          <w:rFonts w:ascii="Cambria" w:hAnsi="Cambria" w:cs="Times"/>
          <w:szCs w:val="20"/>
          <w:lang w:val="en-GB"/>
        </w:rPr>
        <w:fldChar w:fldCharType="end"/>
      </w:r>
      <w:r w:rsidR="009777A4" w:rsidRPr="00AB51FB">
        <w:rPr>
          <w:rFonts w:ascii="Cambria" w:hAnsi="Cambria" w:cs="Times"/>
          <w:szCs w:val="20"/>
          <w:lang w:val="en-GB"/>
        </w:rPr>
      </w:r>
      <w:r w:rsidR="009777A4" w:rsidRPr="00AB51FB">
        <w:rPr>
          <w:rFonts w:ascii="Cambria" w:hAnsi="Cambria" w:cs="Times"/>
          <w:szCs w:val="20"/>
          <w:lang w:val="en-GB"/>
        </w:rPr>
        <w:fldChar w:fldCharType="separate"/>
      </w:r>
      <w:r w:rsidR="008D49E2" w:rsidRPr="008D49E2">
        <w:rPr>
          <w:rFonts w:ascii="Cambria" w:hAnsi="Cambria" w:cs="Times"/>
          <w:noProof/>
          <w:szCs w:val="20"/>
          <w:vertAlign w:val="superscript"/>
          <w:lang w:val="en-GB"/>
        </w:rPr>
        <w:t>11</w:t>
      </w:r>
      <w:r w:rsidR="009777A4" w:rsidRPr="00AB51FB">
        <w:rPr>
          <w:rFonts w:ascii="Cambria" w:hAnsi="Cambria" w:cs="Times"/>
          <w:szCs w:val="20"/>
          <w:lang w:val="en-GB"/>
        </w:rPr>
        <w:fldChar w:fldCharType="end"/>
      </w:r>
      <w:r w:rsidR="009777A4" w:rsidRPr="00AB51FB">
        <w:rPr>
          <w:rFonts w:ascii="Cambria" w:hAnsi="Cambria" w:cs="Times"/>
          <w:szCs w:val="20"/>
          <w:lang w:val="en-GB"/>
        </w:rPr>
        <w:t xml:space="preserve"> or &gt;1840 kcal/week as the highest category</w:t>
      </w:r>
      <w:r w:rsidR="00C60EA6" w:rsidRPr="00AB51FB">
        <w:rPr>
          <w:rFonts w:ascii="Cambria" w:hAnsi="Cambria" w:cs="Times"/>
          <w:szCs w:val="20"/>
          <w:lang w:val="en-GB"/>
        </w:rPr>
        <w:t>,</w:t>
      </w:r>
      <w:r w:rsidR="00231DEB" w:rsidRPr="00AB51FB">
        <w:rPr>
          <w:rFonts w:ascii="Cambria" w:hAnsi="Cambria" w:cs="Times"/>
          <w:szCs w:val="20"/>
          <w:lang w:val="en-GB"/>
        </w:rPr>
        <w:fldChar w:fldCharType="begin">
          <w:fldData xml:space="preserve">PEVuZE5vdGU+PENpdGU+PEF1dGhvcj5Nb3phZmZhcmlhbjwvQXV0aG9yPjxZZWFyPjIwMDg8L1ll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</w:fldData>
        </w:fldChar>
      </w:r>
      <w:r w:rsidR="008D49E2">
        <w:rPr>
          <w:rFonts w:ascii="Cambria" w:hAnsi="Cambria" w:cs="Times"/>
          <w:szCs w:val="20"/>
          <w:lang w:val="en-GB"/>
        </w:rPr>
        <w:instrText xml:space="preserve"> ADDIN EN.CITE </w:instrText>
      </w:r>
      <w:r w:rsidR="008D49E2">
        <w:rPr>
          <w:rFonts w:ascii="Cambria" w:hAnsi="Cambria" w:cs="Times"/>
          <w:szCs w:val="20"/>
          <w:lang w:val="en-GB"/>
        </w:rPr>
        <w:fldChar w:fldCharType="begin">
          <w:fldData xml:space="preserve">PEVuZE5vdGU+PENpdGU+PEF1dGhvcj5Nb3phZmZhcmlhbjwvQXV0aG9yPjxZZWFyPjIwMDg8L1ll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</w:fldData>
        </w:fldChar>
      </w:r>
      <w:r w:rsidR="008D49E2">
        <w:rPr>
          <w:rFonts w:ascii="Cambria" w:hAnsi="Cambria" w:cs="Times"/>
          <w:szCs w:val="20"/>
          <w:lang w:val="en-GB"/>
        </w:rPr>
        <w:instrText xml:space="preserve"> ADDIN EN.CITE.DATA </w:instrText>
      </w:r>
      <w:r w:rsidR="008D49E2">
        <w:rPr>
          <w:rFonts w:ascii="Cambria" w:hAnsi="Cambria" w:cs="Times"/>
          <w:szCs w:val="20"/>
          <w:lang w:val="en-GB"/>
        </w:rPr>
      </w:r>
      <w:r w:rsidR="008D49E2">
        <w:rPr>
          <w:rFonts w:ascii="Cambria" w:hAnsi="Cambria" w:cs="Times"/>
          <w:szCs w:val="20"/>
          <w:lang w:val="en-GB"/>
        </w:rPr>
        <w:fldChar w:fldCharType="end"/>
      </w:r>
      <w:r w:rsidR="00231DEB" w:rsidRPr="00AB51FB">
        <w:rPr>
          <w:rFonts w:ascii="Cambria" w:hAnsi="Cambria" w:cs="Times"/>
          <w:szCs w:val="20"/>
          <w:lang w:val="en-GB"/>
        </w:rPr>
      </w:r>
      <w:r w:rsidR="00231DEB" w:rsidRPr="00AB51FB">
        <w:rPr>
          <w:rFonts w:ascii="Cambria" w:hAnsi="Cambria" w:cs="Times"/>
          <w:szCs w:val="20"/>
          <w:lang w:val="en-GB"/>
        </w:rPr>
        <w:fldChar w:fldCharType="separate"/>
      </w:r>
      <w:r w:rsidR="008D49E2" w:rsidRPr="008D49E2">
        <w:rPr>
          <w:rFonts w:ascii="Cambria" w:hAnsi="Cambria" w:cs="Times"/>
          <w:noProof/>
          <w:szCs w:val="20"/>
          <w:vertAlign w:val="superscript"/>
          <w:lang w:val="en-GB"/>
        </w:rPr>
        <w:t>8</w:t>
      </w:r>
      <w:r w:rsidR="00231DEB" w:rsidRPr="00AB51FB">
        <w:rPr>
          <w:rFonts w:ascii="Cambria" w:hAnsi="Cambria" w:cs="Times"/>
          <w:szCs w:val="20"/>
          <w:lang w:val="en-GB"/>
        </w:rPr>
        <w:fldChar w:fldCharType="end"/>
      </w:r>
      <w:r w:rsidR="00DE5586" w:rsidRPr="00AB51FB">
        <w:rPr>
          <w:rFonts w:ascii="Cambria" w:hAnsi="Cambria" w:cs="Times"/>
          <w:szCs w:val="20"/>
          <w:lang w:val="en-GB"/>
        </w:rPr>
        <w:t xml:space="preserve"> which could translate into </w:t>
      </w:r>
      <w:r w:rsidR="002C17FB" w:rsidRPr="00AB51FB">
        <w:rPr>
          <w:rFonts w:ascii="Cambria" w:hAnsi="Cambria" w:cs="Times"/>
          <w:szCs w:val="20"/>
          <w:lang w:val="en-GB"/>
        </w:rPr>
        <w:t>more modest exercise than in the studies showing an increase</w:t>
      </w:r>
      <w:r w:rsidR="0083638D" w:rsidRPr="00AB51FB">
        <w:rPr>
          <w:rFonts w:ascii="Cambria" w:hAnsi="Cambria" w:cs="Times"/>
          <w:szCs w:val="20"/>
          <w:lang w:val="en-GB"/>
        </w:rPr>
        <w:t>d</w:t>
      </w:r>
      <w:r w:rsidR="002C17FB" w:rsidRPr="00AB51FB">
        <w:rPr>
          <w:rFonts w:ascii="Cambria" w:hAnsi="Cambria" w:cs="Times"/>
          <w:szCs w:val="20"/>
          <w:lang w:val="en-GB"/>
        </w:rPr>
        <w:t xml:space="preserve"> AF risk with vigorous exercise</w:t>
      </w:r>
      <w:r w:rsidR="00C60EA6" w:rsidRPr="00AB51FB">
        <w:rPr>
          <w:rFonts w:ascii="Cambria" w:hAnsi="Cambria" w:cs="Times"/>
          <w:szCs w:val="20"/>
          <w:lang w:val="en-GB"/>
        </w:rPr>
        <w:t>.</w:t>
      </w:r>
      <w:r w:rsidR="002C17FB" w:rsidRPr="00AB51FB">
        <w:rPr>
          <w:rFonts w:ascii="Cambria" w:hAnsi="Cambria" w:cs="Times"/>
          <w:szCs w:val="20"/>
          <w:lang w:val="en-GB"/>
        </w:rPr>
        <w:fldChar w:fldCharType="begin">
          <w:fldData xml:space="preserve">PEVuZE5vdGU+PENpdGU+PEF1dGhvcj5Nb3JzZXRoPC9BdXRob3I+PFllYXI+MjAxNjwvWWVhcj48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</w:fldData>
        </w:fldChar>
      </w:r>
      <w:r w:rsidR="008D49E2">
        <w:rPr>
          <w:rFonts w:ascii="Cambria" w:hAnsi="Cambria" w:cs="Times"/>
          <w:szCs w:val="20"/>
          <w:lang w:val="en-GB"/>
        </w:rPr>
        <w:instrText xml:space="preserve"> ADDIN EN.CITE </w:instrText>
      </w:r>
      <w:r w:rsidR="008D49E2">
        <w:rPr>
          <w:rFonts w:ascii="Cambria" w:hAnsi="Cambria" w:cs="Times"/>
          <w:szCs w:val="20"/>
          <w:lang w:val="en-GB"/>
        </w:rPr>
        <w:fldChar w:fldCharType="begin">
          <w:fldData xml:space="preserve">PEVuZE5vdGU+PENpdGU+PEF1dGhvcj5Nb3JzZXRoPC9BdXRob3I+PFllYXI+MjAxNjwvWWVhcj48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</w:fldData>
        </w:fldChar>
      </w:r>
      <w:r w:rsidR="008D49E2">
        <w:rPr>
          <w:rFonts w:ascii="Cambria" w:hAnsi="Cambria" w:cs="Times"/>
          <w:szCs w:val="20"/>
          <w:lang w:val="en-GB"/>
        </w:rPr>
        <w:instrText xml:space="preserve"> ADDIN EN.CITE.DATA </w:instrText>
      </w:r>
      <w:r w:rsidR="008D49E2">
        <w:rPr>
          <w:rFonts w:ascii="Cambria" w:hAnsi="Cambria" w:cs="Times"/>
          <w:szCs w:val="20"/>
          <w:lang w:val="en-GB"/>
        </w:rPr>
      </w:r>
      <w:r w:rsidR="008D49E2">
        <w:rPr>
          <w:rFonts w:ascii="Cambria" w:hAnsi="Cambria" w:cs="Times"/>
          <w:szCs w:val="20"/>
          <w:lang w:val="en-GB"/>
        </w:rPr>
        <w:fldChar w:fldCharType="end"/>
      </w:r>
      <w:r w:rsidR="002C17FB" w:rsidRPr="00AB51FB">
        <w:rPr>
          <w:rFonts w:ascii="Cambria" w:hAnsi="Cambria" w:cs="Times"/>
          <w:szCs w:val="20"/>
          <w:lang w:val="en-GB"/>
        </w:rPr>
      </w:r>
      <w:r w:rsidR="002C17FB" w:rsidRPr="00AB51FB">
        <w:rPr>
          <w:rFonts w:ascii="Cambria" w:hAnsi="Cambria" w:cs="Times"/>
          <w:szCs w:val="20"/>
          <w:lang w:val="en-GB"/>
        </w:rPr>
        <w:fldChar w:fldCharType="separate"/>
      </w:r>
      <w:r w:rsidR="008D49E2" w:rsidRPr="008D49E2">
        <w:rPr>
          <w:rFonts w:ascii="Cambria" w:hAnsi="Cambria" w:cs="Times"/>
          <w:noProof/>
          <w:szCs w:val="20"/>
          <w:vertAlign w:val="superscript"/>
          <w:lang w:val="en-GB"/>
        </w:rPr>
        <w:t>7, 24, 33, 34</w:t>
      </w:r>
      <w:r w:rsidR="002C17FB" w:rsidRPr="00AB51FB">
        <w:rPr>
          <w:rFonts w:ascii="Cambria" w:hAnsi="Cambria" w:cs="Times"/>
          <w:szCs w:val="20"/>
          <w:lang w:val="en-GB"/>
        </w:rPr>
        <w:fldChar w:fldCharType="end"/>
      </w:r>
      <w:r w:rsidR="00F76231" w:rsidRPr="00AB51FB">
        <w:rPr>
          <w:rFonts w:ascii="Cambria" w:hAnsi="Cambria" w:cs="Times"/>
          <w:szCs w:val="20"/>
          <w:lang w:val="en-GB"/>
        </w:rPr>
        <w:t xml:space="preserve"> However, although various definitions of physical activity levels may partly explain </w:t>
      </w:r>
      <w:r w:rsidR="00F76231" w:rsidRPr="00AB51FB">
        <w:rPr>
          <w:rFonts w:ascii="Cambria" w:hAnsi="Cambria" w:cs="Times"/>
          <w:szCs w:val="20"/>
          <w:lang w:val="en-GB"/>
        </w:rPr>
        <w:lastRenderedPageBreak/>
        <w:t xml:space="preserve">these ambiguous findings with vigorous exercise, the usefulness of physical activity quantity calculations is limited with self-reported physical activity and exercise. </w:t>
      </w:r>
      <w:r w:rsidR="007E23C0" w:rsidRPr="00AB51FB">
        <w:rPr>
          <w:rFonts w:ascii="Cambria" w:hAnsi="Cambria" w:cs="Times"/>
          <w:szCs w:val="20"/>
          <w:lang w:val="en-GB"/>
        </w:rPr>
        <w:t>A</w:t>
      </w:r>
      <w:r w:rsidR="009777A4" w:rsidRPr="00AB51FB">
        <w:rPr>
          <w:rFonts w:ascii="Cambria" w:hAnsi="Cambria" w:cs="Times"/>
          <w:szCs w:val="20"/>
          <w:lang w:val="en-GB"/>
        </w:rPr>
        <w:t xml:space="preserve">ll </w:t>
      </w:r>
      <w:r w:rsidR="007E23C0" w:rsidRPr="00AB51FB">
        <w:rPr>
          <w:rFonts w:ascii="Cambria" w:hAnsi="Cambria" w:cs="Times"/>
          <w:szCs w:val="20"/>
          <w:lang w:val="en-GB"/>
        </w:rPr>
        <w:t xml:space="preserve">existing </w:t>
      </w:r>
      <w:r w:rsidR="009777A4" w:rsidRPr="00AB51FB">
        <w:rPr>
          <w:rFonts w:ascii="Cambria" w:hAnsi="Cambria" w:cs="Times"/>
          <w:szCs w:val="20"/>
          <w:lang w:val="en-GB"/>
        </w:rPr>
        <w:t>studies rel</w:t>
      </w:r>
      <w:r w:rsidR="007E23C0" w:rsidRPr="00AB51FB">
        <w:rPr>
          <w:rFonts w:ascii="Cambria" w:hAnsi="Cambria" w:cs="Times"/>
          <w:szCs w:val="20"/>
          <w:lang w:val="en-GB"/>
        </w:rPr>
        <w:t>y</w:t>
      </w:r>
      <w:r w:rsidR="009777A4" w:rsidRPr="00AB51FB">
        <w:rPr>
          <w:rFonts w:ascii="Cambria" w:hAnsi="Cambria" w:cs="Times"/>
          <w:szCs w:val="20"/>
          <w:lang w:val="en-GB"/>
        </w:rPr>
        <w:t xml:space="preserve"> on self-reported physical activity, which is prone to recall bias</w:t>
      </w:r>
      <w:r w:rsidR="009777A4" w:rsidRPr="00AB51FB">
        <w:rPr>
          <w:rFonts w:ascii="Cambria" w:hAnsi="Cambria" w:cs="Times"/>
          <w:szCs w:val="20"/>
          <w:lang w:val="en-GB"/>
        </w:rPr>
        <w:fldChar w:fldCharType="begin">
          <w:fldData xml:space="preserve">PEVuZE5vdGU+PENpdGU+PEF1dGhvcj5TdGVlbmUtSm9oYW5uZXNzZW48L0F1dGhvcj48WWVhcj4y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</w:fldData>
        </w:fldChar>
      </w:r>
      <w:r w:rsidR="008D49E2">
        <w:rPr>
          <w:rFonts w:ascii="Cambria" w:hAnsi="Cambria" w:cs="Times"/>
          <w:szCs w:val="20"/>
          <w:lang w:val="en-GB"/>
        </w:rPr>
        <w:instrText xml:space="preserve"> ADDIN EN.CITE </w:instrText>
      </w:r>
      <w:r w:rsidR="008D49E2">
        <w:rPr>
          <w:rFonts w:ascii="Cambria" w:hAnsi="Cambria" w:cs="Times"/>
          <w:szCs w:val="20"/>
          <w:lang w:val="en-GB"/>
        </w:rPr>
        <w:fldChar w:fldCharType="begin">
          <w:fldData xml:space="preserve">PEVuZE5vdGU+PENpdGU+PEF1dGhvcj5TdGVlbmUtSm9oYW5uZXNzZW48L0F1dGhvcj48WWVhcj4y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</w:fldData>
        </w:fldChar>
      </w:r>
      <w:r w:rsidR="008D49E2">
        <w:rPr>
          <w:rFonts w:ascii="Cambria" w:hAnsi="Cambria" w:cs="Times"/>
          <w:szCs w:val="20"/>
          <w:lang w:val="en-GB"/>
        </w:rPr>
        <w:instrText xml:space="preserve"> ADDIN EN.CITE.DATA </w:instrText>
      </w:r>
      <w:r w:rsidR="008D49E2">
        <w:rPr>
          <w:rFonts w:ascii="Cambria" w:hAnsi="Cambria" w:cs="Times"/>
          <w:szCs w:val="20"/>
          <w:lang w:val="en-GB"/>
        </w:rPr>
      </w:r>
      <w:r w:rsidR="008D49E2">
        <w:rPr>
          <w:rFonts w:ascii="Cambria" w:hAnsi="Cambria" w:cs="Times"/>
          <w:szCs w:val="20"/>
          <w:lang w:val="en-GB"/>
        </w:rPr>
        <w:fldChar w:fldCharType="end"/>
      </w:r>
      <w:r w:rsidR="009777A4" w:rsidRPr="00AB51FB">
        <w:rPr>
          <w:rFonts w:ascii="Cambria" w:hAnsi="Cambria" w:cs="Times"/>
          <w:szCs w:val="20"/>
          <w:lang w:val="en-GB"/>
        </w:rPr>
      </w:r>
      <w:r w:rsidR="009777A4" w:rsidRPr="00AB51FB">
        <w:rPr>
          <w:rFonts w:ascii="Cambria" w:hAnsi="Cambria" w:cs="Times"/>
          <w:szCs w:val="20"/>
          <w:lang w:val="en-GB"/>
        </w:rPr>
        <w:fldChar w:fldCharType="separate"/>
      </w:r>
      <w:r w:rsidR="008D49E2" w:rsidRPr="008D49E2">
        <w:rPr>
          <w:rFonts w:ascii="Cambria" w:hAnsi="Cambria" w:cs="Times"/>
          <w:noProof/>
          <w:szCs w:val="20"/>
          <w:vertAlign w:val="superscript"/>
          <w:lang w:val="en-GB"/>
        </w:rPr>
        <w:t>40</w:t>
      </w:r>
      <w:r w:rsidR="009777A4" w:rsidRPr="00AB51FB">
        <w:rPr>
          <w:rFonts w:ascii="Cambria" w:hAnsi="Cambria" w:cs="Times"/>
          <w:szCs w:val="20"/>
          <w:lang w:val="en-GB"/>
        </w:rPr>
        <w:fldChar w:fldCharType="end"/>
      </w:r>
      <w:r w:rsidR="009777A4" w:rsidRPr="00AB51FB">
        <w:rPr>
          <w:rFonts w:ascii="Cambria" w:hAnsi="Cambria" w:cs="Times"/>
          <w:szCs w:val="20"/>
          <w:lang w:val="en-GB"/>
        </w:rPr>
        <w:t xml:space="preserve"> and overestimation</w:t>
      </w:r>
      <w:r w:rsidR="00C60EA6" w:rsidRPr="00AB51FB">
        <w:rPr>
          <w:rFonts w:ascii="Cambria" w:hAnsi="Cambria" w:cs="Times"/>
          <w:szCs w:val="20"/>
          <w:lang w:val="en-GB"/>
        </w:rPr>
        <w:t>,</w:t>
      </w:r>
      <w:r w:rsidR="009777A4" w:rsidRPr="00AB51FB">
        <w:rPr>
          <w:rFonts w:ascii="Cambria" w:hAnsi="Cambria" w:cs="Times"/>
          <w:szCs w:val="20"/>
          <w:lang w:val="en-GB"/>
        </w:rPr>
        <w:fldChar w:fldCharType="begin">
          <w:fldData xml:space="preserve">PEVuZE5vdGU+PENpdGU+PEF1dGhvcj5FbWF1czwvQXV0aG9yPjxZZWFyPjIwMTA8L1llYXI+PFJl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</w:fldData>
        </w:fldChar>
      </w:r>
      <w:r w:rsidR="008D49E2">
        <w:rPr>
          <w:rFonts w:ascii="Cambria" w:hAnsi="Cambria" w:cs="Times"/>
          <w:szCs w:val="20"/>
          <w:lang w:val="en-GB"/>
        </w:rPr>
        <w:instrText xml:space="preserve"> ADDIN EN.CITE </w:instrText>
      </w:r>
      <w:r w:rsidR="008D49E2">
        <w:rPr>
          <w:rFonts w:ascii="Cambria" w:hAnsi="Cambria" w:cs="Times"/>
          <w:szCs w:val="20"/>
          <w:lang w:val="en-GB"/>
        </w:rPr>
        <w:fldChar w:fldCharType="begin">
          <w:fldData xml:space="preserve">PEVuZE5vdGU+PENpdGU+PEF1dGhvcj5FbWF1czwvQXV0aG9yPjxZZWFyPjIwMTA8L1llYXI+PFJl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</w:fldData>
        </w:fldChar>
      </w:r>
      <w:r w:rsidR="008D49E2">
        <w:rPr>
          <w:rFonts w:ascii="Cambria" w:hAnsi="Cambria" w:cs="Times"/>
          <w:szCs w:val="20"/>
          <w:lang w:val="en-GB"/>
        </w:rPr>
        <w:instrText xml:space="preserve"> ADDIN EN.CITE.DATA </w:instrText>
      </w:r>
      <w:r w:rsidR="008D49E2">
        <w:rPr>
          <w:rFonts w:ascii="Cambria" w:hAnsi="Cambria" w:cs="Times"/>
          <w:szCs w:val="20"/>
          <w:lang w:val="en-GB"/>
        </w:rPr>
      </w:r>
      <w:r w:rsidR="008D49E2">
        <w:rPr>
          <w:rFonts w:ascii="Cambria" w:hAnsi="Cambria" w:cs="Times"/>
          <w:szCs w:val="20"/>
          <w:lang w:val="en-GB"/>
        </w:rPr>
        <w:fldChar w:fldCharType="end"/>
      </w:r>
      <w:r w:rsidR="009777A4" w:rsidRPr="00AB51FB">
        <w:rPr>
          <w:rFonts w:ascii="Cambria" w:hAnsi="Cambria" w:cs="Times"/>
          <w:szCs w:val="20"/>
          <w:lang w:val="en-GB"/>
        </w:rPr>
      </w:r>
      <w:r w:rsidR="009777A4" w:rsidRPr="00AB51FB">
        <w:rPr>
          <w:rFonts w:ascii="Cambria" w:hAnsi="Cambria" w:cs="Times"/>
          <w:szCs w:val="20"/>
          <w:lang w:val="en-GB"/>
        </w:rPr>
        <w:fldChar w:fldCharType="separate"/>
      </w:r>
      <w:r w:rsidR="008D49E2" w:rsidRPr="008D49E2">
        <w:rPr>
          <w:rFonts w:ascii="Cambria" w:hAnsi="Cambria" w:cs="Times"/>
          <w:noProof/>
          <w:szCs w:val="20"/>
          <w:vertAlign w:val="superscript"/>
          <w:lang w:val="en-GB"/>
        </w:rPr>
        <w:t>41</w:t>
      </w:r>
      <w:r w:rsidR="009777A4" w:rsidRPr="00AB51FB">
        <w:rPr>
          <w:rFonts w:ascii="Cambria" w:hAnsi="Cambria" w:cs="Times"/>
          <w:szCs w:val="20"/>
          <w:lang w:val="en-GB"/>
        </w:rPr>
        <w:fldChar w:fldCharType="end"/>
      </w:r>
      <w:r w:rsidR="001A6B23" w:rsidRPr="00AB51FB">
        <w:rPr>
          <w:rFonts w:ascii="Cambria" w:hAnsi="Cambria" w:cs="Times"/>
          <w:szCs w:val="20"/>
          <w:lang w:val="en-GB"/>
        </w:rPr>
        <w:t xml:space="preserve"> which may also vary</w:t>
      </w:r>
      <w:r w:rsidR="004331D9" w:rsidRPr="00AB51FB">
        <w:rPr>
          <w:rFonts w:ascii="Cambria" w:hAnsi="Cambria" w:cs="Times"/>
          <w:szCs w:val="20"/>
          <w:lang w:val="en-GB"/>
        </w:rPr>
        <w:t xml:space="preserve"> with measurement instruments, physical activity levels, and populations</w:t>
      </w:r>
      <w:r w:rsidR="00F76231" w:rsidRPr="00AB51FB">
        <w:rPr>
          <w:rFonts w:ascii="Cambria" w:hAnsi="Cambria" w:cs="Times"/>
          <w:szCs w:val="20"/>
          <w:lang w:val="en-GB"/>
        </w:rPr>
        <w:t xml:space="preserve">. </w:t>
      </w:r>
      <w:r w:rsidR="001960B0" w:rsidRPr="00AB51FB">
        <w:rPr>
          <w:rFonts w:ascii="Cambria" w:hAnsi="Cambria" w:cs="Times"/>
          <w:szCs w:val="20"/>
          <w:lang w:val="en-GB"/>
        </w:rPr>
        <w:t xml:space="preserve">Therefore, we look forward to studies using more objective </w:t>
      </w:r>
      <w:r w:rsidR="003A51C8" w:rsidRPr="00AB51FB">
        <w:rPr>
          <w:rFonts w:ascii="Cambria" w:hAnsi="Cambria" w:cs="Times"/>
          <w:szCs w:val="20"/>
          <w:lang w:val="en-GB"/>
        </w:rPr>
        <w:t xml:space="preserve">and accurate </w:t>
      </w:r>
      <w:r w:rsidR="001960B0" w:rsidRPr="00AB51FB">
        <w:rPr>
          <w:rFonts w:ascii="Cambria" w:hAnsi="Cambria" w:cs="Times"/>
          <w:szCs w:val="20"/>
          <w:lang w:val="en-GB"/>
        </w:rPr>
        <w:t>measures to quantify volume and patterns of physical activity in relation to AF.</w:t>
      </w:r>
    </w:p>
    <w:p w14:paraId="3088CB9D" w14:textId="0CD81E2C" w:rsidR="00D04135" w:rsidRPr="00AB51FB" w:rsidRDefault="008D0FF3" w:rsidP="00714DF0">
      <w:pPr>
        <w:pStyle w:val="Heading1"/>
        <w:spacing w:line="480" w:lineRule="auto"/>
        <w:rPr>
          <w:lang w:val="en-GB"/>
        </w:rPr>
      </w:pPr>
      <w:r w:rsidRPr="00AB51FB">
        <w:rPr>
          <w:lang w:val="en-GB"/>
        </w:rPr>
        <w:t xml:space="preserve">Mechanisms of AF and </w:t>
      </w:r>
      <w:r w:rsidR="00DF17B5" w:rsidRPr="00AB51FB">
        <w:rPr>
          <w:lang w:val="en-GB"/>
        </w:rPr>
        <w:t>physical activity</w:t>
      </w:r>
    </w:p>
    <w:p w14:paraId="520B5CB4" w14:textId="5E3DA927" w:rsidR="006107EC" w:rsidRPr="00AB51FB" w:rsidRDefault="00CD4920" w:rsidP="00B02039">
      <w:pPr>
        <w:tabs>
          <w:tab w:val="left" w:pos="238"/>
        </w:tabs>
        <w:spacing w:after="240" w:line="480" w:lineRule="auto"/>
        <w:ind w:right="-17"/>
        <w:rPr>
          <w:rFonts w:ascii="Cambria" w:hAnsi="Cambria" w:cs="Times"/>
          <w:bCs/>
          <w:lang w:val="en-GB"/>
        </w:rPr>
      </w:pPr>
      <w:r w:rsidRPr="00AB51FB">
        <w:rPr>
          <w:rFonts w:ascii="Cambria" w:hAnsi="Cambria"/>
          <w:lang w:val="en-GB"/>
        </w:rPr>
        <w:t xml:space="preserve">Taken together, </w:t>
      </w:r>
      <w:r w:rsidR="00D67C6B" w:rsidRPr="00AB51FB">
        <w:rPr>
          <w:rFonts w:ascii="Cambria" w:hAnsi="Cambria"/>
          <w:lang w:val="en-GB"/>
        </w:rPr>
        <w:t>current research</w:t>
      </w:r>
      <w:r w:rsidRPr="00AB51FB">
        <w:rPr>
          <w:rFonts w:ascii="Cambria" w:hAnsi="Cambria"/>
          <w:lang w:val="en-GB"/>
        </w:rPr>
        <w:t xml:space="preserve"> indicate</w:t>
      </w:r>
      <w:r w:rsidR="00D67C6B" w:rsidRPr="00AB51FB">
        <w:rPr>
          <w:rFonts w:ascii="Cambria" w:hAnsi="Cambria"/>
          <w:lang w:val="en-GB"/>
        </w:rPr>
        <w:t>s</w:t>
      </w:r>
      <w:r w:rsidRPr="00AB51FB">
        <w:rPr>
          <w:rFonts w:ascii="Cambria" w:hAnsi="Cambria"/>
          <w:lang w:val="en-GB"/>
        </w:rPr>
        <w:t xml:space="preserve"> a J-shaped relationship between physical activity and risk of AF in men</w:t>
      </w:r>
      <w:r w:rsidR="002C2723" w:rsidRPr="00AB51FB">
        <w:rPr>
          <w:rFonts w:ascii="Cambria" w:hAnsi="Cambria"/>
          <w:lang w:val="en-GB"/>
        </w:rPr>
        <w:t xml:space="preserve"> (</w:t>
      </w:r>
      <w:r w:rsidR="002C2723" w:rsidRPr="00AB51FB">
        <w:rPr>
          <w:rFonts w:ascii="Cambria" w:hAnsi="Cambria"/>
          <w:i/>
          <w:lang w:val="en-GB"/>
        </w:rPr>
        <w:t xml:space="preserve">Figure </w:t>
      </w:r>
      <w:r w:rsidR="00EF57A1" w:rsidRPr="00AB51FB">
        <w:rPr>
          <w:rFonts w:ascii="Cambria" w:hAnsi="Cambria"/>
          <w:i/>
          <w:lang w:val="en-GB"/>
        </w:rPr>
        <w:t>1</w:t>
      </w:r>
      <w:r w:rsidR="002C2723" w:rsidRPr="00AB51FB">
        <w:rPr>
          <w:rFonts w:ascii="Cambria" w:hAnsi="Cambria"/>
          <w:lang w:val="en-GB"/>
        </w:rPr>
        <w:t>)</w:t>
      </w:r>
      <w:r w:rsidRPr="00AB51FB">
        <w:rPr>
          <w:rFonts w:ascii="Cambria" w:hAnsi="Cambria"/>
          <w:lang w:val="en-GB"/>
        </w:rPr>
        <w:t xml:space="preserve">. This </w:t>
      </w:r>
      <w:r w:rsidR="00DA06A2" w:rsidRPr="00AB51FB">
        <w:rPr>
          <w:rFonts w:ascii="Cambria" w:hAnsi="Cambria"/>
          <w:lang w:val="en-GB"/>
        </w:rPr>
        <w:t>J</w:t>
      </w:r>
      <w:r w:rsidR="0039373C" w:rsidRPr="00AB51FB">
        <w:rPr>
          <w:rFonts w:ascii="Cambria" w:hAnsi="Cambria"/>
          <w:lang w:val="en-GB"/>
        </w:rPr>
        <w:t>-</w:t>
      </w:r>
      <w:r w:rsidR="00DA06A2" w:rsidRPr="00AB51FB">
        <w:rPr>
          <w:rFonts w:ascii="Cambria" w:hAnsi="Cambria"/>
          <w:lang w:val="en-GB"/>
        </w:rPr>
        <w:t>shaped relationship</w:t>
      </w:r>
      <w:r w:rsidRPr="00AB51FB">
        <w:rPr>
          <w:rFonts w:ascii="Cambria" w:hAnsi="Cambria"/>
          <w:lang w:val="en-GB"/>
        </w:rPr>
        <w:t xml:space="preserve"> has led to the hypothesis that </w:t>
      </w:r>
      <w:r w:rsidRPr="00AB51FB">
        <w:rPr>
          <w:rFonts w:ascii="Cambria" w:hAnsi="Cambria" w:cs="Times"/>
          <w:bCs/>
          <w:lang w:val="en-GB"/>
        </w:rPr>
        <w:t xml:space="preserve">different mechanisms could explain the higher risk of AF </w:t>
      </w:r>
      <w:r w:rsidR="0039373C" w:rsidRPr="00AB51FB">
        <w:rPr>
          <w:rFonts w:ascii="Cambria" w:hAnsi="Cambria" w:cs="Times"/>
          <w:bCs/>
          <w:lang w:val="en-GB"/>
        </w:rPr>
        <w:t>with prolonged endurance exercise</w:t>
      </w:r>
      <w:r w:rsidRPr="00AB51FB">
        <w:rPr>
          <w:rFonts w:ascii="Cambria" w:hAnsi="Cambria" w:cs="Times"/>
          <w:bCs/>
          <w:lang w:val="en-GB"/>
        </w:rPr>
        <w:t xml:space="preserve"> on one hand, and the lower risk with moderate physical activity on the other hand</w:t>
      </w:r>
      <w:r w:rsidR="00BF68F0" w:rsidRPr="00AB51FB">
        <w:rPr>
          <w:rFonts w:ascii="Cambria" w:hAnsi="Cambria" w:cs="Times"/>
          <w:bCs/>
          <w:lang w:val="en-GB"/>
        </w:rPr>
        <w:fldChar w:fldCharType="begin">
          <w:fldData xml:space="preserve">PEVuZE5vdGU+PENpdGU+PEF1dGhvcj5HamVzZGFsPC9BdXRob3I+PFllYXI+MjAxNTwvWWVhcj48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</w:fldData>
        </w:fldChar>
      </w:r>
      <w:r w:rsidR="008D49E2">
        <w:rPr>
          <w:rFonts w:ascii="Cambria" w:hAnsi="Cambria" w:cs="Times"/>
          <w:bCs/>
          <w:lang w:val="en-GB"/>
        </w:rPr>
        <w:instrText xml:space="preserve"> ADDIN EN.CITE </w:instrText>
      </w:r>
      <w:r w:rsidR="008D49E2">
        <w:rPr>
          <w:rFonts w:ascii="Cambria" w:hAnsi="Cambria" w:cs="Times"/>
          <w:bCs/>
          <w:lang w:val="en-GB"/>
        </w:rPr>
        <w:fldChar w:fldCharType="begin">
          <w:fldData xml:space="preserve">PEVuZE5vdGU+PENpdGU+PEF1dGhvcj5HamVzZGFsPC9BdXRob3I+PFllYXI+MjAxNTwvWWVhcj48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</w:fldData>
        </w:fldChar>
      </w:r>
      <w:r w:rsidR="008D49E2">
        <w:rPr>
          <w:rFonts w:ascii="Cambria" w:hAnsi="Cambria" w:cs="Times"/>
          <w:bCs/>
          <w:lang w:val="en-GB"/>
        </w:rPr>
        <w:instrText xml:space="preserve"> ADDIN EN.CITE.DATA </w:instrText>
      </w:r>
      <w:r w:rsidR="008D49E2">
        <w:rPr>
          <w:rFonts w:ascii="Cambria" w:hAnsi="Cambria" w:cs="Times"/>
          <w:bCs/>
          <w:lang w:val="en-GB"/>
        </w:rPr>
      </w:r>
      <w:r w:rsidR="008D49E2">
        <w:rPr>
          <w:rFonts w:ascii="Cambria" w:hAnsi="Cambria" w:cs="Times"/>
          <w:bCs/>
          <w:lang w:val="en-GB"/>
        </w:rPr>
        <w:fldChar w:fldCharType="end"/>
      </w:r>
      <w:r w:rsidR="00BF68F0" w:rsidRPr="00AB51FB">
        <w:rPr>
          <w:rFonts w:ascii="Cambria" w:hAnsi="Cambria" w:cs="Times"/>
          <w:bCs/>
          <w:lang w:val="en-GB"/>
        </w:rPr>
      </w:r>
      <w:r w:rsidR="00BF68F0" w:rsidRPr="00AB51FB">
        <w:rPr>
          <w:rFonts w:ascii="Cambria" w:hAnsi="Cambria" w:cs="Times"/>
          <w:bCs/>
          <w:lang w:val="en-GB"/>
        </w:rPr>
        <w:fldChar w:fldCharType="separate"/>
      </w:r>
      <w:r w:rsidR="008D49E2" w:rsidRPr="008D49E2">
        <w:rPr>
          <w:rFonts w:ascii="Cambria" w:hAnsi="Cambria" w:cs="Times"/>
          <w:bCs/>
          <w:noProof/>
          <w:vertAlign w:val="superscript"/>
          <w:lang w:val="en-GB"/>
        </w:rPr>
        <w:t>42, 43</w:t>
      </w:r>
      <w:r w:rsidR="00BF68F0" w:rsidRPr="00AB51FB">
        <w:rPr>
          <w:rFonts w:ascii="Cambria" w:hAnsi="Cambria" w:cs="Times"/>
          <w:bCs/>
          <w:lang w:val="en-GB"/>
        </w:rPr>
        <w:fldChar w:fldCharType="end"/>
      </w:r>
      <w:r w:rsidR="002C2723" w:rsidRPr="00AB51FB">
        <w:rPr>
          <w:rFonts w:ascii="Cambria" w:hAnsi="Cambria" w:cs="Times"/>
          <w:bCs/>
          <w:lang w:val="en-GB"/>
        </w:rPr>
        <w:t xml:space="preserve"> </w:t>
      </w:r>
      <w:r w:rsidR="002C2723" w:rsidRPr="00AB51FB">
        <w:rPr>
          <w:rFonts w:ascii="Cambria" w:hAnsi="Cambria"/>
          <w:lang w:val="en-GB"/>
        </w:rPr>
        <w:t>(</w:t>
      </w:r>
      <w:r w:rsidR="002C2723" w:rsidRPr="00AB51FB">
        <w:rPr>
          <w:rFonts w:ascii="Cambria" w:hAnsi="Cambria"/>
          <w:i/>
          <w:lang w:val="en-GB"/>
        </w:rPr>
        <w:t xml:space="preserve">Figure </w:t>
      </w:r>
      <w:r w:rsidR="00EF57A1" w:rsidRPr="00AB51FB">
        <w:rPr>
          <w:rFonts w:ascii="Cambria" w:hAnsi="Cambria"/>
          <w:i/>
          <w:lang w:val="en-GB"/>
        </w:rPr>
        <w:t>1</w:t>
      </w:r>
      <w:r w:rsidR="002C2723" w:rsidRPr="00AB51FB">
        <w:rPr>
          <w:rFonts w:ascii="Cambria" w:hAnsi="Cambria"/>
          <w:lang w:val="en-GB"/>
        </w:rPr>
        <w:t>)</w:t>
      </w:r>
      <w:r w:rsidRPr="00AB51FB">
        <w:rPr>
          <w:rFonts w:ascii="Cambria" w:hAnsi="Cambria" w:cs="Times"/>
          <w:bCs/>
          <w:lang w:val="en-GB"/>
        </w:rPr>
        <w:t xml:space="preserve">.  </w:t>
      </w:r>
    </w:p>
    <w:p w14:paraId="3A98B4AF" w14:textId="32286083" w:rsidR="009777A4" w:rsidRPr="00AB51FB" w:rsidRDefault="004804B6" w:rsidP="00714DF0">
      <w:pPr>
        <w:pStyle w:val="Heading2"/>
        <w:spacing w:line="480" w:lineRule="auto"/>
        <w:rPr>
          <w:rFonts w:ascii="Cambria" w:hAnsi="Cambria"/>
          <w:lang w:val="en-GB"/>
        </w:rPr>
      </w:pPr>
      <w:r w:rsidRPr="00AB51FB">
        <w:rPr>
          <w:rFonts w:ascii="Cambria" w:hAnsi="Cambria"/>
          <w:lang w:val="en-GB"/>
        </w:rPr>
        <w:t>Potential mechanisms explaining an i</w:t>
      </w:r>
      <w:r w:rsidR="009777A4" w:rsidRPr="00AB51FB">
        <w:rPr>
          <w:rFonts w:ascii="Cambria" w:hAnsi="Cambria"/>
          <w:lang w:val="en-GB"/>
        </w:rPr>
        <w:t xml:space="preserve">ncreased AF risk with </w:t>
      </w:r>
      <w:r w:rsidRPr="00AB51FB">
        <w:rPr>
          <w:rFonts w:ascii="Cambria" w:hAnsi="Cambria"/>
          <w:lang w:val="en-GB"/>
        </w:rPr>
        <w:t>endurance</w:t>
      </w:r>
      <w:r w:rsidR="009777A4" w:rsidRPr="00AB51FB">
        <w:rPr>
          <w:rFonts w:ascii="Cambria" w:hAnsi="Cambria"/>
          <w:lang w:val="en-GB"/>
        </w:rPr>
        <w:t xml:space="preserve"> exercise</w:t>
      </w:r>
    </w:p>
    <w:p w14:paraId="057C6BB3" w14:textId="34EE36C3" w:rsidR="00857F6F" w:rsidRPr="00AB51FB" w:rsidRDefault="004804B6" w:rsidP="009E3A79">
      <w:pPr>
        <w:widowControl w:val="0"/>
        <w:autoSpaceDE w:val="0"/>
        <w:autoSpaceDN w:val="0"/>
        <w:adjustRightInd w:val="0"/>
        <w:spacing w:after="240" w:line="480" w:lineRule="auto"/>
        <w:rPr>
          <w:rStyle w:val="Heading3Char"/>
          <w:rFonts w:ascii="Cambria" w:eastAsia="Calibri" w:hAnsi="Cambria" w:cs="Times"/>
          <w:bCs/>
          <w:color w:val="auto"/>
          <w:szCs w:val="22"/>
          <w:lang w:val="en-GB"/>
        </w:rPr>
      </w:pPr>
      <w:r w:rsidRPr="00AB51FB">
        <w:rPr>
          <w:rFonts w:ascii="Cambria" w:hAnsi="Cambria" w:cs="Times"/>
          <w:szCs w:val="22"/>
          <w:lang w:val="en-GB"/>
        </w:rPr>
        <w:t xml:space="preserve">Cardiac adaptations to vigorous exercise include </w:t>
      </w:r>
      <w:r w:rsidRPr="00AB51FB">
        <w:rPr>
          <w:rFonts w:ascii="Cambria" w:hAnsi="Cambria" w:cs="Helvetica"/>
          <w:szCs w:val="22"/>
          <w:lang w:val="en-GB"/>
        </w:rPr>
        <w:t xml:space="preserve">increased vagal tone, lower resting heart rate, </w:t>
      </w:r>
      <w:r w:rsidR="00932D68" w:rsidRPr="00AB51FB">
        <w:rPr>
          <w:rFonts w:ascii="Cambria" w:hAnsi="Cambria" w:cs="Helvetica"/>
          <w:szCs w:val="22"/>
          <w:lang w:val="en-GB"/>
        </w:rPr>
        <w:t xml:space="preserve">and </w:t>
      </w:r>
      <w:r w:rsidRPr="00AB51FB">
        <w:rPr>
          <w:rFonts w:ascii="Cambria" w:hAnsi="Cambria" w:cs="Helvetica"/>
          <w:szCs w:val="22"/>
          <w:lang w:val="en-GB"/>
        </w:rPr>
        <w:t xml:space="preserve">increased stroke volume, </w:t>
      </w:r>
      <w:r w:rsidRPr="00AB51FB">
        <w:rPr>
          <w:rFonts w:ascii="Cambria" w:hAnsi="Cambria" w:cs="Times"/>
          <w:szCs w:val="22"/>
          <w:lang w:val="en-GB"/>
        </w:rPr>
        <w:t>chamber dilat</w:t>
      </w:r>
      <w:r w:rsidR="004C0E9C" w:rsidRPr="00AB51FB">
        <w:rPr>
          <w:rFonts w:ascii="Cambria" w:hAnsi="Cambria" w:cs="Times"/>
          <w:szCs w:val="22"/>
          <w:lang w:val="en-GB"/>
        </w:rPr>
        <w:t>at</w:t>
      </w:r>
      <w:r w:rsidRPr="00AB51FB">
        <w:rPr>
          <w:rFonts w:ascii="Cambria" w:hAnsi="Cambria" w:cs="Times"/>
          <w:szCs w:val="22"/>
          <w:lang w:val="en-GB"/>
        </w:rPr>
        <w:t>ion and hypertrophy, better systolic and diastolic function, modified metabolism and electric characteristics</w:t>
      </w:r>
      <w:r w:rsidR="00BD4284" w:rsidRPr="00AB51FB">
        <w:rPr>
          <w:rFonts w:ascii="Cambria" w:hAnsi="Cambria" w:cs="Times"/>
          <w:szCs w:val="22"/>
          <w:lang w:val="en-GB"/>
        </w:rPr>
        <w:t>.</w:t>
      </w:r>
      <w:r w:rsidRPr="00AB51FB">
        <w:rPr>
          <w:rFonts w:ascii="Cambria" w:hAnsi="Cambria" w:cs="Times"/>
          <w:szCs w:val="22"/>
          <w:lang w:val="en-GB"/>
        </w:rPr>
        <w:fldChar w:fldCharType="begin">
          <w:fldData xml:space="preserve">PEVuZE5vdGU+PENpdGU+PEF1dGhvcj5QYXZsaWs8L0F1dGhvcj48WWVhcj4yMDEwPC9ZZWFyPjxS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</w:fldData>
        </w:fldChar>
      </w:r>
      <w:r w:rsidR="008D49E2">
        <w:rPr>
          <w:rFonts w:ascii="Cambria" w:hAnsi="Cambria" w:cs="Times"/>
          <w:szCs w:val="22"/>
          <w:lang w:val="en-GB"/>
        </w:rPr>
        <w:instrText xml:space="preserve"> ADDIN EN.CITE </w:instrText>
      </w:r>
      <w:r w:rsidR="008D49E2">
        <w:rPr>
          <w:rFonts w:ascii="Cambria" w:hAnsi="Cambria" w:cs="Times"/>
          <w:szCs w:val="22"/>
          <w:lang w:val="en-GB"/>
        </w:rPr>
        <w:fldChar w:fldCharType="begin">
          <w:fldData xml:space="preserve">PEVuZE5vdGU+PENpdGU+PEF1dGhvcj5QYXZsaWs8L0F1dGhvcj48WWVhcj4yMDEwPC9ZZWFyPjxS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</w:fldData>
        </w:fldChar>
      </w:r>
      <w:r w:rsidR="008D49E2">
        <w:rPr>
          <w:rFonts w:ascii="Cambria" w:hAnsi="Cambria" w:cs="Times"/>
          <w:szCs w:val="22"/>
          <w:lang w:val="en-GB"/>
        </w:rPr>
        <w:instrText xml:space="preserve"> ADDIN EN.CITE.DATA </w:instrText>
      </w:r>
      <w:r w:rsidR="008D49E2">
        <w:rPr>
          <w:rFonts w:ascii="Cambria" w:hAnsi="Cambria" w:cs="Times"/>
          <w:szCs w:val="22"/>
          <w:lang w:val="en-GB"/>
        </w:rPr>
      </w:r>
      <w:r w:rsidR="008D49E2">
        <w:rPr>
          <w:rFonts w:ascii="Cambria" w:hAnsi="Cambria" w:cs="Times"/>
          <w:szCs w:val="22"/>
          <w:lang w:val="en-GB"/>
        </w:rPr>
        <w:fldChar w:fldCharType="end"/>
      </w:r>
      <w:r w:rsidRPr="00AB51FB">
        <w:rPr>
          <w:rFonts w:ascii="Cambria" w:hAnsi="Cambria" w:cs="Times"/>
          <w:szCs w:val="22"/>
          <w:lang w:val="en-GB"/>
        </w:rPr>
      </w:r>
      <w:r w:rsidRPr="00AB51FB">
        <w:rPr>
          <w:rFonts w:ascii="Cambria" w:hAnsi="Cambria" w:cs="Times"/>
          <w:szCs w:val="22"/>
          <w:lang w:val="en-GB"/>
        </w:rPr>
        <w:fldChar w:fldCharType="separate"/>
      </w:r>
      <w:r w:rsidR="008D49E2" w:rsidRPr="008D49E2">
        <w:rPr>
          <w:rFonts w:ascii="Cambria" w:hAnsi="Cambria" w:cs="Times"/>
          <w:noProof/>
          <w:szCs w:val="22"/>
          <w:vertAlign w:val="superscript"/>
          <w:lang w:val="en-GB"/>
        </w:rPr>
        <w:t>44-46</w:t>
      </w:r>
      <w:r w:rsidRPr="00AB51FB">
        <w:rPr>
          <w:rFonts w:ascii="Cambria" w:hAnsi="Cambria" w:cs="Times"/>
          <w:szCs w:val="22"/>
          <w:lang w:val="en-GB"/>
        </w:rPr>
        <w:fldChar w:fldCharType="end"/>
      </w:r>
      <w:r w:rsidRPr="00AB51FB">
        <w:rPr>
          <w:rFonts w:ascii="Cambria" w:hAnsi="Cambria" w:cs="Times"/>
          <w:szCs w:val="22"/>
          <w:lang w:val="en-GB"/>
        </w:rPr>
        <w:t xml:space="preserve"> </w:t>
      </w:r>
      <w:r w:rsidR="009777A4" w:rsidRPr="00AB51FB">
        <w:rPr>
          <w:rFonts w:ascii="Cambria" w:hAnsi="Cambria" w:cs="Helvetica"/>
          <w:szCs w:val="22"/>
          <w:lang w:val="en-GB"/>
        </w:rPr>
        <w:t xml:space="preserve">These adaptations, often expressed as </w:t>
      </w:r>
      <w:r w:rsidRPr="00AB51FB">
        <w:rPr>
          <w:rFonts w:ascii="Cambria" w:hAnsi="Cambria" w:cs="Helvetica"/>
          <w:i/>
          <w:szCs w:val="22"/>
          <w:lang w:val="en-GB"/>
        </w:rPr>
        <w:t>a</w:t>
      </w:r>
      <w:r w:rsidR="009777A4" w:rsidRPr="00AB51FB">
        <w:rPr>
          <w:rFonts w:ascii="Cambria" w:hAnsi="Cambria" w:cs="Helvetica"/>
          <w:i/>
          <w:szCs w:val="22"/>
          <w:lang w:val="en-GB"/>
        </w:rPr>
        <w:t>thlete’s heart</w:t>
      </w:r>
      <w:r w:rsidR="009777A4" w:rsidRPr="00AB51FB">
        <w:rPr>
          <w:rFonts w:ascii="Cambria" w:hAnsi="Cambria" w:cs="Helvetica"/>
          <w:szCs w:val="22"/>
          <w:lang w:val="en-GB"/>
        </w:rPr>
        <w:t>, are assumed to be physiological, reversible adaptations to the increased demands during exercise</w:t>
      </w:r>
      <w:r w:rsidR="00BD4284" w:rsidRPr="00AB51FB">
        <w:rPr>
          <w:rFonts w:ascii="Cambria" w:hAnsi="Cambria" w:cs="Helvetica"/>
          <w:szCs w:val="22"/>
          <w:lang w:val="en-GB"/>
        </w:rPr>
        <w:t>.</w:t>
      </w:r>
      <w:r w:rsidR="009777A4" w:rsidRPr="00AB51FB">
        <w:rPr>
          <w:rFonts w:ascii="Cambria" w:hAnsi="Cambria" w:cs="Helvetica"/>
          <w:szCs w:val="22"/>
          <w:lang w:val="en-GB"/>
        </w:rPr>
        <w:fldChar w:fldCharType="begin"/>
      </w:r>
      <w:r w:rsidR="008D49E2">
        <w:rPr>
          <w:rFonts w:ascii="Cambria" w:hAnsi="Cambria" w:cs="Helvetica"/>
          <w:szCs w:val="22"/>
          <w:lang w:val="en-GB"/>
        </w:rPr>
        <w:instrText xml:space="preserve"> ADDIN EN.CITE &lt;EndNote&gt;&lt;Cite&gt;&lt;Author&gt;Prior&lt;/Author&gt;&lt;Year&gt;2012&lt;/Year&gt;&lt;RecNum&gt;3268&lt;/RecNum&gt;&lt;DisplayText&gt;&lt;style face="superscript"&gt;47&lt;/style&gt;&lt;/DisplayText&gt;&lt;record&gt;&lt;rec-number&gt;3268&lt;/rec-number&gt;&lt;foreign-keys&gt;&lt;key app="EN" db-id="2vfzfzv9z5ft98ef9aa5rs0dz990d90250re" timestamp="1468625442"&gt;3268&lt;/key&gt;&lt;/foreign-keys&gt;&lt;ref-type name="Journal Article"&gt;17&lt;/ref-type&gt;&lt;contributors&gt;&lt;authors&gt;&lt;author&gt;Prior, D. L.&lt;/author&gt;&lt;author&gt;La Gerche, A.&lt;/author&gt;&lt;/authors&gt;&lt;/contributors&gt;&lt;auth-address&gt;Department of Cardiology, St Vincent&amp;apos;s Hospital, Melbourne, PO Box 2900, Fitzroy, VIC 3065, Australia. david.prior@svhm.org.au&lt;/auth-address&gt;&lt;titles&gt;&lt;title&gt;The athlete&amp;apos;s heart&lt;/title&gt;&lt;secondary-title&gt;Heart&lt;/secondary-title&gt;&lt;/titles&gt;&lt;periodical&gt;&lt;full-title&gt;Heart&lt;/full-title&gt;&lt;abbr-1&gt;Heart&lt;/abbr-1&gt;&lt;abbr-2&gt;Heart&lt;/abbr-2&gt;&lt;/periodical&gt;&lt;pages&gt;947-55&lt;/pages&gt;&lt;volume&gt;98&lt;/volume&gt;&lt;number&gt;12&lt;/number&gt;&lt;keywords&gt;&lt;keyword&gt;*Adaptation, Physiological&lt;/keyword&gt;&lt;keyword&gt;*Cardiomyopathy, Hypertrophic/diagnosis/etiology/physiopathology&lt;/keyword&gt;&lt;keyword&gt;Diagnostic Imaging&lt;/keyword&gt;&lt;keyword&gt;Humans&lt;/keyword&gt;&lt;keyword&gt;Prognosis&lt;/keyword&gt;&lt;keyword&gt;Sports/*physiology&lt;/keyword&gt;&lt;keyword&gt;Ventricular Remodeling/*physiology&lt;/keyword&gt;&lt;/keywords&gt;&lt;dates&gt;&lt;year&gt;2012&lt;/year&gt;&lt;pub-dates&gt;&lt;date&gt;Jun&lt;/date&gt;&lt;/pub-dates&gt;&lt;/dates&gt;&lt;isbn&gt;1468-201X (Electronic)&amp;#xD;1355-6037 (Linking)&lt;/isbn&gt;&lt;accession-num&gt;22626903&lt;/accession-num&gt;&lt;urls&gt;&lt;related-urls&gt;&lt;url&gt;http://www.ncbi.nlm.nih.gov/pubmed/22626903&lt;/url&gt;&lt;url&gt;http://heart.bmj.com/content/98/12/947.full.pdf&lt;/url&gt;&lt;/related-urls&gt;&lt;/urls&gt;&lt;electronic-resource-num&gt;10.1136/heartjnl-2011-301329&lt;/electronic-resource-num&gt;&lt;/record&gt;&lt;/Cite&gt;&lt;/EndNote&gt;</w:instrText>
      </w:r>
      <w:r w:rsidR="009777A4" w:rsidRPr="00AB51FB">
        <w:rPr>
          <w:rFonts w:ascii="Cambria" w:hAnsi="Cambria" w:cs="Helvetica"/>
          <w:szCs w:val="22"/>
          <w:lang w:val="en-GB"/>
        </w:rPr>
        <w:fldChar w:fldCharType="separate"/>
      </w:r>
      <w:r w:rsidR="008D49E2" w:rsidRPr="008D49E2">
        <w:rPr>
          <w:rFonts w:ascii="Cambria" w:hAnsi="Cambria" w:cs="Helvetica"/>
          <w:noProof/>
          <w:szCs w:val="22"/>
          <w:vertAlign w:val="superscript"/>
          <w:lang w:val="en-GB"/>
        </w:rPr>
        <w:t>47</w:t>
      </w:r>
      <w:r w:rsidR="009777A4" w:rsidRPr="00AB51FB">
        <w:rPr>
          <w:rFonts w:ascii="Cambria" w:hAnsi="Cambria" w:cs="Helvetica"/>
          <w:szCs w:val="22"/>
          <w:lang w:val="en-GB"/>
        </w:rPr>
        <w:fldChar w:fldCharType="end"/>
      </w:r>
      <w:r w:rsidRPr="00AB51FB">
        <w:rPr>
          <w:rFonts w:ascii="Cambria" w:hAnsi="Cambria" w:cs="Helvetica"/>
          <w:szCs w:val="22"/>
          <w:lang w:val="en-GB"/>
        </w:rPr>
        <w:t xml:space="preserve"> However, the</w:t>
      </w:r>
      <w:r w:rsidR="009777A4" w:rsidRPr="00AB51FB">
        <w:rPr>
          <w:rFonts w:ascii="Cambria" w:hAnsi="Cambria" w:cs="Helvetica"/>
          <w:szCs w:val="22"/>
          <w:lang w:val="en-GB"/>
        </w:rPr>
        <w:t xml:space="preserve"> alterations have been shown to pos</w:t>
      </w:r>
      <w:r w:rsidRPr="00AB51FB">
        <w:rPr>
          <w:rFonts w:ascii="Cambria" w:hAnsi="Cambria" w:cs="Helvetica"/>
          <w:szCs w:val="22"/>
          <w:lang w:val="en-GB"/>
        </w:rPr>
        <w:t>sibly increase the risk of AF</w:t>
      </w:r>
      <w:r w:rsidR="009777A4" w:rsidRPr="00AB51FB">
        <w:rPr>
          <w:rFonts w:ascii="Cambria" w:hAnsi="Cambria" w:cs="Helvetica"/>
          <w:szCs w:val="22"/>
          <w:lang w:val="en-GB"/>
        </w:rPr>
        <w:t>, thereby contributing to the</w:t>
      </w:r>
      <w:r w:rsidR="009777A4" w:rsidRPr="00AB51FB">
        <w:rPr>
          <w:rFonts w:ascii="Cambria" w:hAnsi="Cambria" w:cs="Times"/>
          <w:bCs/>
          <w:szCs w:val="22"/>
          <w:lang w:val="en-GB"/>
        </w:rPr>
        <w:t xml:space="preserve"> pathophysiological mechanisms linked to the increased AF risk with intensive and long-term endurance exercise</w:t>
      </w:r>
      <w:r w:rsidR="00BD4284" w:rsidRPr="00AB51FB">
        <w:rPr>
          <w:rFonts w:ascii="Cambria" w:hAnsi="Cambria" w:cs="Times"/>
          <w:bCs/>
          <w:szCs w:val="22"/>
          <w:lang w:val="en-GB"/>
        </w:rPr>
        <w:t>.</w:t>
      </w:r>
      <w:r w:rsidR="009777A4" w:rsidRPr="00AB51FB">
        <w:rPr>
          <w:rFonts w:ascii="Cambria" w:hAnsi="Cambria" w:cs="Times"/>
          <w:bCs/>
          <w:szCs w:val="22"/>
          <w:lang w:val="en-GB"/>
        </w:rPr>
        <w:fldChar w:fldCharType="begin"/>
      </w:r>
      <w:r w:rsidR="008D49E2">
        <w:rPr>
          <w:rFonts w:ascii="Cambria" w:hAnsi="Cambria" w:cs="Times"/>
          <w:bCs/>
          <w:szCs w:val="22"/>
          <w:lang w:val="en-GB"/>
        </w:rPr>
        <w:instrText xml:space="preserve"> ADDIN EN.CITE &lt;EndNote&gt;&lt;Cite&gt;&lt;Author&gt;Turagam&lt;/Author&gt;&lt;Year&gt;2016&lt;/Year&gt;&lt;RecNum&gt;2979&lt;/RecNum&gt;&lt;DisplayText&gt;&lt;style face="superscript"&gt;48&lt;/style&gt;&lt;/DisplayText&gt;&lt;record&gt;&lt;rec-number&gt;2979&lt;/rec-number&gt;&lt;foreign-keys&gt;&lt;key app="EN" db-id="2vfzfzv9z5ft98ef9aa5rs0dz990d90250re" timestamp="1456959089"&gt;2979&lt;/key&gt;&lt;/foreign-keys&gt;&lt;ref-type name="Journal Article"&gt;17&lt;/ref-type&gt;&lt;contributors&gt;&lt;authors&gt;&lt;author&gt;Turagam, MK.&lt;/author&gt;&lt;author&gt;Flaker, GC.&lt;/author&gt;&lt;author&gt;Velagapudi, P.&lt;/author&gt;&lt;author&gt;Vadali, S.&lt;/author&gt;&lt;author&gt;Alpert, M.&lt;/author&gt;&lt;/authors&gt;&lt;/contributors&gt;&lt;titles&gt;&lt;title&gt;Atrial Fibrillation In Athletes: Pathophysiology, Clinical Presentation, Evaluation and Management&lt;/title&gt;&lt;secondary-title&gt;Journal of Atrial Fibrillation&lt;/secondary-title&gt;&lt;/titles&gt;&lt;periodical&gt;&lt;full-title&gt;Journal of Atrial Fibrillation&lt;/full-title&gt;&lt;/periodical&gt;&lt;pages&gt;66-72&lt;/pages&gt;&lt;volume&gt;8&lt;/volume&gt;&lt;number&gt;4&lt;/number&gt;&lt;dates&gt;&lt;year&gt;2016&lt;/year&gt;&lt;/dates&gt;&lt;urls&gt;&lt;/urls&gt;&lt;custom1&gt;AF&lt;/custom1&gt;&lt;custom2&gt;AF Mechanisms AF Review&lt;/custom2&gt;&lt;/record&gt;&lt;/Cite&gt;&lt;/EndNote&gt;</w:instrText>
      </w:r>
      <w:r w:rsidR="009777A4" w:rsidRPr="00AB51FB">
        <w:rPr>
          <w:rFonts w:ascii="Cambria" w:hAnsi="Cambria" w:cs="Times"/>
          <w:bCs/>
          <w:szCs w:val="22"/>
          <w:lang w:val="en-GB"/>
        </w:rPr>
        <w:fldChar w:fldCharType="separate"/>
      </w:r>
      <w:r w:rsidR="008D49E2" w:rsidRPr="008D49E2">
        <w:rPr>
          <w:rFonts w:ascii="Cambria" w:hAnsi="Cambria" w:cs="Times"/>
          <w:bCs/>
          <w:noProof/>
          <w:szCs w:val="22"/>
          <w:vertAlign w:val="superscript"/>
          <w:lang w:val="en-GB"/>
        </w:rPr>
        <w:t>48</w:t>
      </w:r>
      <w:r w:rsidR="009777A4" w:rsidRPr="00AB51FB">
        <w:rPr>
          <w:rFonts w:ascii="Cambria" w:hAnsi="Cambria" w:cs="Times"/>
          <w:bCs/>
          <w:szCs w:val="22"/>
          <w:lang w:val="en-GB"/>
        </w:rPr>
        <w:fldChar w:fldCharType="end"/>
      </w:r>
      <w:r w:rsidR="009777A4" w:rsidRPr="00AB51FB">
        <w:rPr>
          <w:rFonts w:ascii="Cambria" w:hAnsi="Cambria" w:cs="Times"/>
          <w:bCs/>
          <w:szCs w:val="22"/>
          <w:lang w:val="en-GB"/>
        </w:rPr>
        <w:t xml:space="preserve"> Several mechanisms have been proposed, </w:t>
      </w:r>
      <w:r w:rsidR="00932D68" w:rsidRPr="00AB51FB">
        <w:rPr>
          <w:rFonts w:ascii="Cambria" w:hAnsi="Cambria" w:cs="Times"/>
          <w:bCs/>
          <w:szCs w:val="22"/>
          <w:lang w:val="en-GB"/>
        </w:rPr>
        <w:t>but</w:t>
      </w:r>
      <w:r w:rsidR="009777A4" w:rsidRPr="00AB51FB">
        <w:rPr>
          <w:rFonts w:ascii="Cambria" w:hAnsi="Cambria" w:cs="Times"/>
          <w:bCs/>
          <w:szCs w:val="22"/>
          <w:lang w:val="en-GB"/>
        </w:rPr>
        <w:t xml:space="preserve"> the exact mechanisms behind the observed increase in AF risk with intensive exercise </w:t>
      </w:r>
      <w:r w:rsidR="00932D68" w:rsidRPr="00AB51FB">
        <w:rPr>
          <w:rFonts w:ascii="Cambria" w:hAnsi="Cambria" w:cs="Times"/>
          <w:bCs/>
          <w:szCs w:val="22"/>
          <w:lang w:val="en-GB"/>
        </w:rPr>
        <w:t xml:space="preserve">remains </w:t>
      </w:r>
      <w:r w:rsidR="00932D68" w:rsidRPr="00AB51FB">
        <w:rPr>
          <w:rFonts w:ascii="Cambria" w:hAnsi="Cambria" w:cs="Times"/>
          <w:bCs/>
          <w:szCs w:val="22"/>
          <w:lang w:val="en-GB"/>
        </w:rPr>
        <w:lastRenderedPageBreak/>
        <w:t>speculative.</w:t>
      </w:r>
    </w:p>
    <w:p w14:paraId="2C531939" w14:textId="079C2F5B" w:rsidR="005915C2" w:rsidRPr="00AB51FB" w:rsidRDefault="009777A4" w:rsidP="00714DF0">
      <w:pPr>
        <w:widowControl w:val="0"/>
        <w:autoSpaceDE w:val="0"/>
        <w:autoSpaceDN w:val="0"/>
        <w:adjustRightInd w:val="0"/>
        <w:spacing w:after="240" w:line="480" w:lineRule="auto"/>
        <w:rPr>
          <w:rFonts w:ascii="Cambria" w:hAnsi="Cambria" w:cs="Helvetica"/>
          <w:szCs w:val="22"/>
          <w:lang w:val="en-GB"/>
        </w:rPr>
      </w:pPr>
      <w:r w:rsidRPr="00AB51FB">
        <w:rPr>
          <w:rStyle w:val="Heading3Char"/>
          <w:rFonts w:ascii="Cambria" w:hAnsi="Cambria"/>
          <w:b/>
          <w:lang w:val="en-GB"/>
        </w:rPr>
        <w:t>Autonomic activation.</w:t>
      </w:r>
      <w:r w:rsidRPr="00AB51FB">
        <w:rPr>
          <w:rFonts w:ascii="Cambria" w:hAnsi="Cambria" w:cs="Times"/>
          <w:b/>
          <w:bCs/>
          <w:szCs w:val="22"/>
          <w:lang w:val="en-GB"/>
        </w:rPr>
        <w:t xml:space="preserve"> </w:t>
      </w:r>
      <w:r w:rsidRPr="00AB51FB">
        <w:rPr>
          <w:rFonts w:ascii="Cambria" w:hAnsi="Cambria" w:cs="Helvetica"/>
          <w:szCs w:val="22"/>
          <w:lang w:val="en-GB"/>
        </w:rPr>
        <w:t>The autonomic nervous system seems to play a part in both initiating and maintaining AF</w:t>
      </w:r>
      <w:r w:rsidR="00017140" w:rsidRPr="00AB51FB">
        <w:rPr>
          <w:rFonts w:ascii="Cambria" w:hAnsi="Cambria" w:cs="Helvetica"/>
          <w:szCs w:val="22"/>
          <w:lang w:val="en-GB"/>
        </w:rPr>
        <w:t>,</w:t>
      </w:r>
      <w:r w:rsidRPr="00AB51FB">
        <w:rPr>
          <w:rFonts w:ascii="Cambria" w:hAnsi="Cambria" w:cs="Helvetica"/>
          <w:szCs w:val="22"/>
          <w:lang w:val="en-GB"/>
        </w:rPr>
        <w:fldChar w:fldCharType="begin">
          <w:fldData xml:space="preserve">PEVuZE5vdGU+PENpdGU+PEF1dGhvcj5QYXR0ZXJzb248L0F1dGhvcj48WWVhcj4yMDA1PC9ZZWFy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</w:fldData>
        </w:fldChar>
      </w:r>
      <w:r w:rsidR="008D49E2">
        <w:rPr>
          <w:rFonts w:ascii="Cambria" w:hAnsi="Cambria" w:cs="Helvetica"/>
          <w:szCs w:val="22"/>
          <w:lang w:val="en-GB"/>
        </w:rPr>
        <w:instrText xml:space="preserve"> ADDIN EN.CITE </w:instrText>
      </w:r>
      <w:r w:rsidR="008D49E2">
        <w:rPr>
          <w:rFonts w:ascii="Cambria" w:hAnsi="Cambria" w:cs="Helvetica"/>
          <w:szCs w:val="22"/>
          <w:lang w:val="en-GB"/>
        </w:rPr>
        <w:fldChar w:fldCharType="begin">
          <w:fldData xml:space="preserve">PEVuZE5vdGU+PENpdGU+PEF1dGhvcj5QYXR0ZXJzb248L0F1dGhvcj48WWVhcj4yMDA1PC9ZZWFy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</w:fldData>
        </w:fldChar>
      </w:r>
      <w:r w:rsidR="008D49E2">
        <w:rPr>
          <w:rFonts w:ascii="Cambria" w:hAnsi="Cambria" w:cs="Helvetica"/>
          <w:szCs w:val="22"/>
          <w:lang w:val="en-GB"/>
        </w:rPr>
        <w:instrText xml:space="preserve"> ADDIN EN.CITE.DATA </w:instrText>
      </w:r>
      <w:r w:rsidR="008D49E2">
        <w:rPr>
          <w:rFonts w:ascii="Cambria" w:hAnsi="Cambria" w:cs="Helvetica"/>
          <w:szCs w:val="22"/>
          <w:lang w:val="en-GB"/>
        </w:rPr>
      </w:r>
      <w:r w:rsidR="008D49E2">
        <w:rPr>
          <w:rFonts w:ascii="Cambria" w:hAnsi="Cambria" w:cs="Helvetica"/>
          <w:szCs w:val="22"/>
          <w:lang w:val="en-GB"/>
        </w:rPr>
        <w:fldChar w:fldCharType="end"/>
      </w:r>
      <w:r w:rsidRPr="00AB51FB">
        <w:rPr>
          <w:rFonts w:ascii="Cambria" w:hAnsi="Cambria" w:cs="Helvetica"/>
          <w:szCs w:val="22"/>
          <w:lang w:val="en-GB"/>
        </w:rPr>
      </w:r>
      <w:r w:rsidRPr="00AB51FB">
        <w:rPr>
          <w:rFonts w:ascii="Cambria" w:hAnsi="Cambria" w:cs="Helvetica"/>
          <w:szCs w:val="22"/>
          <w:lang w:val="en-GB"/>
        </w:rPr>
        <w:fldChar w:fldCharType="separate"/>
      </w:r>
      <w:r w:rsidR="008D49E2" w:rsidRPr="008D49E2">
        <w:rPr>
          <w:rFonts w:ascii="Cambria" w:hAnsi="Cambria" w:cs="Helvetica"/>
          <w:noProof/>
          <w:szCs w:val="22"/>
          <w:vertAlign w:val="superscript"/>
          <w:lang w:val="en-GB"/>
        </w:rPr>
        <w:t>49-51</w:t>
      </w:r>
      <w:r w:rsidRPr="00AB51FB">
        <w:rPr>
          <w:rFonts w:ascii="Cambria" w:hAnsi="Cambria" w:cs="Helvetica"/>
          <w:szCs w:val="22"/>
          <w:lang w:val="en-GB"/>
        </w:rPr>
        <w:fldChar w:fldCharType="end"/>
      </w:r>
      <w:r w:rsidRPr="00AB51FB">
        <w:rPr>
          <w:rFonts w:ascii="Cambria" w:hAnsi="Cambria" w:cs="Helvetica"/>
          <w:szCs w:val="22"/>
          <w:lang w:val="en-GB"/>
        </w:rPr>
        <w:t xml:space="preserve"> </w:t>
      </w:r>
      <w:r w:rsidR="00017140" w:rsidRPr="00AB51FB">
        <w:rPr>
          <w:rFonts w:ascii="Cambria" w:hAnsi="Cambria" w:cs="Helvetica"/>
          <w:szCs w:val="22"/>
          <w:lang w:val="en-GB"/>
        </w:rPr>
        <w:t>and c</w:t>
      </w:r>
      <w:r w:rsidRPr="00AB51FB">
        <w:rPr>
          <w:rFonts w:ascii="Cambria" w:hAnsi="Cambria" w:cs="Helvetica"/>
          <w:szCs w:val="22"/>
          <w:lang w:val="en-GB"/>
        </w:rPr>
        <w:t>anine experiments have shown that autonomic nerve stimulation in the atrium and pulmonary vein initiates arrhythmias</w:t>
      </w:r>
      <w:r w:rsidR="00BD4284" w:rsidRPr="00AB51FB">
        <w:rPr>
          <w:rFonts w:ascii="Cambria" w:hAnsi="Cambria" w:cs="Helvetica"/>
          <w:szCs w:val="22"/>
          <w:lang w:val="en-GB"/>
        </w:rPr>
        <w:t>.</w:t>
      </w:r>
      <w:r w:rsidRPr="00AB51FB">
        <w:rPr>
          <w:rFonts w:ascii="Cambria" w:hAnsi="Cambria" w:cs="Helvetica"/>
          <w:szCs w:val="22"/>
          <w:lang w:val="en-GB"/>
        </w:rPr>
        <w:fldChar w:fldCharType="begin">
          <w:fldData xml:space="preserve">PEVuZE5vdGU+PENpdGU+PEF1dGhvcj5QYXR0ZXJzb248L0F1dGhvcj48WWVhcj4yMDA1PC9ZZWFy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</w:fldData>
        </w:fldChar>
      </w:r>
      <w:r w:rsidR="008D49E2">
        <w:rPr>
          <w:rFonts w:ascii="Cambria" w:hAnsi="Cambria" w:cs="Helvetica"/>
          <w:szCs w:val="22"/>
          <w:lang w:val="en-GB"/>
        </w:rPr>
        <w:instrText xml:space="preserve"> ADDIN EN.CITE </w:instrText>
      </w:r>
      <w:r w:rsidR="008D49E2">
        <w:rPr>
          <w:rFonts w:ascii="Cambria" w:hAnsi="Cambria" w:cs="Helvetica"/>
          <w:szCs w:val="22"/>
          <w:lang w:val="en-GB"/>
        </w:rPr>
        <w:fldChar w:fldCharType="begin">
          <w:fldData xml:space="preserve">PEVuZE5vdGU+PENpdGU+PEF1dGhvcj5QYXR0ZXJzb248L0F1dGhvcj48WWVhcj4yMDA1PC9ZZWFy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</w:fldData>
        </w:fldChar>
      </w:r>
      <w:r w:rsidR="008D49E2">
        <w:rPr>
          <w:rFonts w:ascii="Cambria" w:hAnsi="Cambria" w:cs="Helvetica"/>
          <w:szCs w:val="22"/>
          <w:lang w:val="en-GB"/>
        </w:rPr>
        <w:instrText xml:space="preserve"> ADDIN EN.CITE.DATA </w:instrText>
      </w:r>
      <w:r w:rsidR="008D49E2">
        <w:rPr>
          <w:rFonts w:ascii="Cambria" w:hAnsi="Cambria" w:cs="Helvetica"/>
          <w:szCs w:val="22"/>
          <w:lang w:val="en-GB"/>
        </w:rPr>
      </w:r>
      <w:r w:rsidR="008D49E2">
        <w:rPr>
          <w:rFonts w:ascii="Cambria" w:hAnsi="Cambria" w:cs="Helvetica"/>
          <w:szCs w:val="22"/>
          <w:lang w:val="en-GB"/>
        </w:rPr>
        <w:fldChar w:fldCharType="end"/>
      </w:r>
      <w:r w:rsidRPr="00AB51FB">
        <w:rPr>
          <w:rFonts w:ascii="Cambria" w:hAnsi="Cambria" w:cs="Helvetica"/>
          <w:szCs w:val="22"/>
          <w:lang w:val="en-GB"/>
        </w:rPr>
      </w:r>
      <w:r w:rsidRPr="00AB51FB">
        <w:rPr>
          <w:rFonts w:ascii="Cambria" w:hAnsi="Cambria" w:cs="Helvetica"/>
          <w:szCs w:val="22"/>
          <w:lang w:val="en-GB"/>
        </w:rPr>
        <w:fldChar w:fldCharType="separate"/>
      </w:r>
      <w:r w:rsidR="008D49E2" w:rsidRPr="008D49E2">
        <w:rPr>
          <w:rFonts w:ascii="Cambria" w:hAnsi="Cambria" w:cs="Helvetica"/>
          <w:noProof/>
          <w:szCs w:val="22"/>
          <w:vertAlign w:val="superscript"/>
          <w:lang w:val="en-GB"/>
        </w:rPr>
        <w:t>49</w:t>
      </w:r>
      <w:r w:rsidRPr="00AB51FB">
        <w:rPr>
          <w:rFonts w:ascii="Cambria" w:hAnsi="Cambria" w:cs="Helvetica"/>
          <w:szCs w:val="22"/>
          <w:lang w:val="en-GB"/>
        </w:rPr>
        <w:fldChar w:fldCharType="end"/>
      </w:r>
      <w:r w:rsidRPr="00AB51FB">
        <w:rPr>
          <w:rFonts w:ascii="Cambria" w:hAnsi="Cambria" w:cs="Helvetica"/>
          <w:szCs w:val="22"/>
          <w:lang w:val="en-GB"/>
        </w:rPr>
        <w:t xml:space="preserve"> </w:t>
      </w:r>
      <w:r w:rsidR="00017140" w:rsidRPr="00AB51FB">
        <w:rPr>
          <w:rFonts w:ascii="Cambria" w:hAnsi="Cambria" w:cs="Helvetica"/>
          <w:szCs w:val="22"/>
          <w:lang w:val="en-GB"/>
        </w:rPr>
        <w:t>Both increased parasympathetic and increased sympathetic nervous system activity has been</w:t>
      </w:r>
      <w:r w:rsidR="007C2EA7">
        <w:rPr>
          <w:rFonts w:ascii="Cambria" w:hAnsi="Cambria" w:cs="Helvetica"/>
          <w:szCs w:val="22"/>
          <w:lang w:val="en-GB"/>
        </w:rPr>
        <w:t xml:space="preserve"> </w:t>
      </w:r>
      <w:r w:rsidR="00D71D58" w:rsidRPr="00AB51FB">
        <w:rPr>
          <w:rFonts w:ascii="Cambria" w:hAnsi="Cambria" w:cs="Helvetica"/>
          <w:szCs w:val="22"/>
          <w:lang w:val="en-GB"/>
        </w:rPr>
        <w:t>observed</w:t>
      </w:r>
      <w:r w:rsidR="00304A92" w:rsidRPr="00AB51FB">
        <w:rPr>
          <w:rFonts w:ascii="Cambria" w:hAnsi="Cambria" w:cs="Helvetica"/>
          <w:szCs w:val="22"/>
          <w:lang w:val="en-GB"/>
        </w:rPr>
        <w:t xml:space="preserve"> </w:t>
      </w:r>
      <w:r w:rsidR="00F539EA" w:rsidRPr="00AB51FB">
        <w:rPr>
          <w:rFonts w:ascii="Cambria" w:hAnsi="Cambria" w:cs="Helvetica"/>
          <w:szCs w:val="22"/>
          <w:lang w:val="en-GB"/>
        </w:rPr>
        <w:t xml:space="preserve">to facilitate AF </w:t>
      </w:r>
      <w:r w:rsidR="00304A92" w:rsidRPr="00AB51FB">
        <w:rPr>
          <w:rFonts w:ascii="Cambria" w:hAnsi="Cambria" w:cs="Helvetica"/>
          <w:szCs w:val="22"/>
          <w:lang w:val="en-GB"/>
        </w:rPr>
        <w:t>in athletes</w:t>
      </w:r>
      <w:r w:rsidR="007C2EA7">
        <w:rPr>
          <w:rFonts w:ascii="Cambria" w:hAnsi="Cambria" w:cs="Helvetica"/>
          <w:szCs w:val="22"/>
          <w:lang w:val="en-GB"/>
        </w:rPr>
        <w:t>, as AF</w:t>
      </w:r>
      <w:r w:rsidR="00AB34B4" w:rsidRPr="00AB51FB">
        <w:rPr>
          <w:rFonts w:ascii="Cambria" w:hAnsi="Cambria" w:cs="Helvetica"/>
          <w:szCs w:val="22"/>
          <w:lang w:val="en-GB"/>
        </w:rPr>
        <w:t xml:space="preserve"> may </w:t>
      </w:r>
      <w:r w:rsidR="007C2EA7">
        <w:rPr>
          <w:rFonts w:ascii="Cambria" w:hAnsi="Cambria" w:cs="Helvetica"/>
          <w:szCs w:val="22"/>
          <w:lang w:val="en-GB"/>
        </w:rPr>
        <w:t xml:space="preserve">be </w:t>
      </w:r>
      <w:r w:rsidR="00AB34B4" w:rsidRPr="00AB51FB">
        <w:rPr>
          <w:rFonts w:ascii="Cambria" w:hAnsi="Cambria" w:cs="Helvetica"/>
          <w:szCs w:val="22"/>
          <w:lang w:val="en-GB"/>
        </w:rPr>
        <w:t>trigger</w:t>
      </w:r>
      <w:r w:rsidR="007C2EA7">
        <w:rPr>
          <w:rFonts w:ascii="Cambria" w:hAnsi="Cambria" w:cs="Helvetica"/>
          <w:szCs w:val="22"/>
          <w:lang w:val="en-GB"/>
        </w:rPr>
        <w:t>ed</w:t>
      </w:r>
      <w:r w:rsidR="00AB34B4" w:rsidRPr="00AB51FB">
        <w:rPr>
          <w:rFonts w:ascii="Cambria" w:hAnsi="Cambria" w:cs="Helvetica"/>
          <w:szCs w:val="22"/>
          <w:lang w:val="en-GB"/>
        </w:rPr>
        <w:t xml:space="preserve"> during exercise</w:t>
      </w:r>
      <w:r w:rsidR="00304A92" w:rsidRPr="00AB51FB">
        <w:rPr>
          <w:rFonts w:ascii="Cambria" w:hAnsi="Cambria" w:cs="Helvetica"/>
          <w:szCs w:val="22"/>
          <w:lang w:val="en-GB"/>
        </w:rPr>
        <w:t xml:space="preserve"> (</w:t>
      </w:r>
      <w:r w:rsidR="00304A92" w:rsidRPr="00AB51FB">
        <w:rPr>
          <w:rFonts w:ascii="Cambria" w:eastAsia="Times New Roman" w:hAnsi="Cambria"/>
        </w:rPr>
        <w:t>a</w:t>
      </w:r>
      <w:r w:rsidR="001517C1" w:rsidRPr="00AB51FB">
        <w:rPr>
          <w:rFonts w:ascii="Cambria" w:eastAsia="Times New Roman" w:hAnsi="Cambria"/>
        </w:rPr>
        <w:t>drenergically induced AF</w:t>
      </w:r>
      <w:r w:rsidR="00304A92" w:rsidRPr="00AB51FB">
        <w:rPr>
          <w:rFonts w:ascii="Cambria" w:eastAsia="Times New Roman" w:hAnsi="Cambria"/>
        </w:rPr>
        <w:t>)</w:t>
      </w:r>
      <w:r w:rsidR="00657ADC" w:rsidRPr="00AB51FB">
        <w:rPr>
          <w:rFonts w:ascii="Cambria" w:eastAsia="Times New Roman" w:hAnsi="Cambria"/>
        </w:rPr>
        <w:t xml:space="preserve"> and rest</w:t>
      </w:r>
      <w:r w:rsidR="00657ADC" w:rsidRPr="00AB51FB">
        <w:rPr>
          <w:rFonts w:ascii="Cambria" w:hAnsi="Cambria" w:cs="Helvetica"/>
          <w:szCs w:val="22"/>
          <w:lang w:val="en-GB"/>
        </w:rPr>
        <w:t xml:space="preserve"> (</w:t>
      </w:r>
      <w:r w:rsidR="00657ADC" w:rsidRPr="00AB51FB">
        <w:rPr>
          <w:rFonts w:ascii="Cambria" w:eastAsia="Times New Roman" w:hAnsi="Cambria"/>
        </w:rPr>
        <w:t>vagally induced AF)</w:t>
      </w:r>
      <w:r w:rsidR="00982115" w:rsidRPr="00AB51FB">
        <w:rPr>
          <w:rFonts w:ascii="Cambria" w:eastAsia="Times New Roman" w:hAnsi="Cambria"/>
        </w:rPr>
        <w:t>.</w:t>
      </w:r>
      <w:r w:rsidR="00017140" w:rsidRPr="00AB51FB">
        <w:rPr>
          <w:rFonts w:ascii="Cambria" w:hAnsi="Cambria" w:cs="Helvetica"/>
          <w:szCs w:val="22"/>
          <w:lang w:val="en-GB"/>
        </w:rPr>
        <w:fldChar w:fldCharType="begin">
          <w:fldData xml:space="preserve">PEVuZE5vdGU+PENpdGU+PEF1dGhvcj5Ib29nc3RlZW48L0F1dGhvcj48WWVhcj4yMDA0PC9ZZWFy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==
</w:fldData>
        </w:fldChar>
      </w:r>
      <w:r w:rsidR="008D49E2">
        <w:rPr>
          <w:rFonts w:ascii="Cambria" w:hAnsi="Cambria" w:cs="Helvetica"/>
          <w:szCs w:val="22"/>
          <w:lang w:val="en-GB"/>
        </w:rPr>
        <w:instrText xml:space="preserve"> ADDIN EN.CITE </w:instrText>
      </w:r>
      <w:r w:rsidR="008D49E2">
        <w:rPr>
          <w:rFonts w:ascii="Cambria" w:hAnsi="Cambria" w:cs="Helvetica"/>
          <w:szCs w:val="22"/>
          <w:lang w:val="en-GB"/>
        </w:rPr>
        <w:fldChar w:fldCharType="begin">
          <w:fldData xml:space="preserve">PEVuZE5vdGU+PENpdGU+PEF1dGhvcj5Ib29nc3RlZW48L0F1dGhvcj48WWVhcj4yMDA0PC9ZZWFy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==
</w:fldData>
        </w:fldChar>
      </w:r>
      <w:r w:rsidR="008D49E2">
        <w:rPr>
          <w:rFonts w:ascii="Cambria" w:hAnsi="Cambria" w:cs="Helvetica"/>
          <w:szCs w:val="22"/>
          <w:lang w:val="en-GB"/>
        </w:rPr>
        <w:instrText xml:space="preserve"> ADDIN EN.CITE.DATA </w:instrText>
      </w:r>
      <w:r w:rsidR="008D49E2">
        <w:rPr>
          <w:rFonts w:ascii="Cambria" w:hAnsi="Cambria" w:cs="Helvetica"/>
          <w:szCs w:val="22"/>
          <w:lang w:val="en-GB"/>
        </w:rPr>
      </w:r>
      <w:r w:rsidR="008D49E2">
        <w:rPr>
          <w:rFonts w:ascii="Cambria" w:hAnsi="Cambria" w:cs="Helvetica"/>
          <w:szCs w:val="22"/>
          <w:lang w:val="en-GB"/>
        </w:rPr>
        <w:fldChar w:fldCharType="end"/>
      </w:r>
      <w:r w:rsidR="00017140" w:rsidRPr="00AB51FB">
        <w:rPr>
          <w:rFonts w:ascii="Cambria" w:hAnsi="Cambria" w:cs="Helvetica"/>
          <w:szCs w:val="22"/>
          <w:lang w:val="en-GB"/>
        </w:rPr>
      </w:r>
      <w:r w:rsidR="00017140" w:rsidRPr="00AB51FB">
        <w:rPr>
          <w:rFonts w:ascii="Cambria" w:hAnsi="Cambria" w:cs="Helvetica"/>
          <w:szCs w:val="22"/>
          <w:lang w:val="en-GB"/>
        </w:rPr>
        <w:fldChar w:fldCharType="separate"/>
      </w:r>
      <w:r w:rsidR="008D49E2" w:rsidRPr="008D49E2">
        <w:rPr>
          <w:rFonts w:ascii="Cambria" w:hAnsi="Cambria" w:cs="Helvetica"/>
          <w:noProof/>
          <w:szCs w:val="22"/>
          <w:vertAlign w:val="superscript"/>
          <w:lang w:val="en-GB"/>
        </w:rPr>
        <w:t>52, 53</w:t>
      </w:r>
      <w:r w:rsidR="00017140" w:rsidRPr="00AB51FB">
        <w:rPr>
          <w:rFonts w:ascii="Cambria" w:hAnsi="Cambria" w:cs="Helvetica"/>
          <w:szCs w:val="22"/>
          <w:lang w:val="en-GB"/>
        </w:rPr>
        <w:fldChar w:fldCharType="end"/>
      </w:r>
      <w:r w:rsidR="00AB34B4" w:rsidRPr="00AB51FB">
        <w:rPr>
          <w:rFonts w:ascii="Cambria" w:hAnsi="Cambria" w:cs="Helvetica"/>
          <w:szCs w:val="22"/>
          <w:lang w:val="en-GB"/>
        </w:rPr>
        <w:t xml:space="preserve"> </w:t>
      </w:r>
      <w:r w:rsidR="007C2EA7">
        <w:rPr>
          <w:rFonts w:ascii="Cambria" w:hAnsi="Cambria" w:cs="Helvetica"/>
          <w:szCs w:val="22"/>
          <w:lang w:val="en-GB"/>
        </w:rPr>
        <w:t>Furlanello et al.</w:t>
      </w:r>
      <w:r w:rsidR="007C2EA7" w:rsidRPr="00AB51FB">
        <w:rPr>
          <w:rFonts w:ascii="Cambria" w:hAnsi="Cambria" w:cs="Helvetica"/>
          <w:szCs w:val="22"/>
          <w:lang w:val="en-GB"/>
        </w:rPr>
        <w:fldChar w:fldCharType="begin">
          <w:fldData xml:space="preserve">PEVuZE5vdGU+PENpdGU+PEF1dGhvcj5GdXJsYW5lbGxvPC9BdXRob3I+PFllYXI+MTk5ODwvWWVh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</w:fldData>
        </w:fldChar>
      </w:r>
      <w:r w:rsidR="008D49E2">
        <w:rPr>
          <w:rFonts w:ascii="Cambria" w:hAnsi="Cambria" w:cs="Helvetica"/>
          <w:szCs w:val="22"/>
          <w:lang w:val="en-GB"/>
        </w:rPr>
        <w:instrText xml:space="preserve"> ADDIN EN.CITE </w:instrText>
      </w:r>
      <w:r w:rsidR="008D49E2">
        <w:rPr>
          <w:rFonts w:ascii="Cambria" w:hAnsi="Cambria" w:cs="Helvetica"/>
          <w:szCs w:val="22"/>
          <w:lang w:val="en-GB"/>
        </w:rPr>
        <w:fldChar w:fldCharType="begin">
          <w:fldData xml:space="preserve">PEVuZE5vdGU+PENpdGU+PEF1dGhvcj5GdXJsYW5lbGxvPC9BdXRob3I+PFllYXI+MTk5ODwvWWVh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</w:fldData>
        </w:fldChar>
      </w:r>
      <w:r w:rsidR="008D49E2">
        <w:rPr>
          <w:rFonts w:ascii="Cambria" w:hAnsi="Cambria" w:cs="Helvetica"/>
          <w:szCs w:val="22"/>
          <w:lang w:val="en-GB"/>
        </w:rPr>
        <w:instrText xml:space="preserve"> ADDIN EN.CITE.DATA </w:instrText>
      </w:r>
      <w:r w:rsidR="008D49E2">
        <w:rPr>
          <w:rFonts w:ascii="Cambria" w:hAnsi="Cambria" w:cs="Helvetica"/>
          <w:szCs w:val="22"/>
          <w:lang w:val="en-GB"/>
        </w:rPr>
      </w:r>
      <w:r w:rsidR="008D49E2">
        <w:rPr>
          <w:rFonts w:ascii="Cambria" w:hAnsi="Cambria" w:cs="Helvetica"/>
          <w:szCs w:val="22"/>
          <w:lang w:val="en-GB"/>
        </w:rPr>
        <w:fldChar w:fldCharType="end"/>
      </w:r>
      <w:r w:rsidR="007C2EA7" w:rsidRPr="00AB51FB">
        <w:rPr>
          <w:rFonts w:ascii="Cambria" w:hAnsi="Cambria" w:cs="Helvetica"/>
          <w:szCs w:val="22"/>
          <w:lang w:val="en-GB"/>
        </w:rPr>
      </w:r>
      <w:r w:rsidR="007C2EA7" w:rsidRPr="00AB51FB">
        <w:rPr>
          <w:rFonts w:ascii="Cambria" w:hAnsi="Cambria" w:cs="Helvetica"/>
          <w:szCs w:val="22"/>
          <w:lang w:val="en-GB"/>
        </w:rPr>
        <w:fldChar w:fldCharType="separate"/>
      </w:r>
      <w:r w:rsidR="008D49E2" w:rsidRPr="008D49E2">
        <w:rPr>
          <w:rFonts w:ascii="Cambria" w:hAnsi="Cambria" w:cs="Helvetica"/>
          <w:noProof/>
          <w:szCs w:val="22"/>
          <w:vertAlign w:val="superscript"/>
          <w:lang w:val="en-GB"/>
        </w:rPr>
        <w:t>13</w:t>
      </w:r>
      <w:r w:rsidR="007C2EA7" w:rsidRPr="00AB51FB">
        <w:rPr>
          <w:rFonts w:ascii="Cambria" w:hAnsi="Cambria" w:cs="Helvetica"/>
          <w:szCs w:val="22"/>
          <w:lang w:val="en-GB"/>
        </w:rPr>
        <w:fldChar w:fldCharType="end"/>
      </w:r>
      <w:r w:rsidR="007C2EA7">
        <w:rPr>
          <w:rFonts w:ascii="Cambria" w:hAnsi="Cambria" w:cs="Helvetica"/>
          <w:szCs w:val="22"/>
          <w:lang w:val="en-GB"/>
        </w:rPr>
        <w:t xml:space="preserve"> </w:t>
      </w:r>
      <w:r w:rsidR="003E4401" w:rsidRPr="00AB51FB">
        <w:rPr>
          <w:rFonts w:ascii="Cambria" w:hAnsi="Cambria" w:cs="Helvetica"/>
          <w:szCs w:val="22"/>
          <w:lang w:val="en-GB"/>
        </w:rPr>
        <w:t xml:space="preserve">showed that among </w:t>
      </w:r>
      <w:r w:rsidR="00B325AC" w:rsidRPr="00AB51FB">
        <w:rPr>
          <w:rFonts w:ascii="Cambria" w:hAnsi="Cambria" w:cs="Helvetica"/>
          <w:szCs w:val="22"/>
          <w:lang w:val="en-GB"/>
        </w:rPr>
        <w:t>young</w:t>
      </w:r>
      <w:r w:rsidR="003E4401" w:rsidRPr="00AB51FB">
        <w:rPr>
          <w:rFonts w:ascii="Cambria" w:hAnsi="Cambria" w:cs="Helvetica"/>
          <w:szCs w:val="22"/>
          <w:lang w:val="en-GB"/>
        </w:rPr>
        <w:t xml:space="preserve"> </w:t>
      </w:r>
      <w:r w:rsidR="00B325AC" w:rsidRPr="00AB51FB">
        <w:rPr>
          <w:rFonts w:ascii="Cambria" w:hAnsi="Cambria" w:cs="Helvetica"/>
          <w:szCs w:val="22"/>
          <w:lang w:val="en-GB"/>
        </w:rPr>
        <w:t>athletes with</w:t>
      </w:r>
      <w:r w:rsidR="003E4401" w:rsidRPr="00AB51FB">
        <w:rPr>
          <w:rFonts w:ascii="Cambria" w:hAnsi="Cambria" w:cs="Helvetica"/>
          <w:szCs w:val="22"/>
          <w:lang w:val="en-GB"/>
        </w:rPr>
        <w:t xml:space="preserve"> paroxysmal AF, AF </w:t>
      </w:r>
      <w:r w:rsidR="00CB41D9" w:rsidRPr="00AB51FB">
        <w:rPr>
          <w:rFonts w:ascii="Cambria" w:hAnsi="Cambria" w:cs="Helvetica"/>
          <w:szCs w:val="22"/>
          <w:lang w:val="en-GB"/>
        </w:rPr>
        <w:t xml:space="preserve">occurred during </w:t>
      </w:r>
      <w:r w:rsidR="003E4401" w:rsidRPr="00AB51FB">
        <w:rPr>
          <w:rFonts w:ascii="Cambria" w:hAnsi="Cambria" w:cs="Helvetica"/>
          <w:szCs w:val="22"/>
          <w:lang w:val="en-GB"/>
        </w:rPr>
        <w:t>exercise in more than 60% of the athletes.</w:t>
      </w:r>
      <w:r w:rsidR="00CB41D9" w:rsidRPr="00AB51FB">
        <w:rPr>
          <w:rFonts w:ascii="Cambria" w:hAnsi="Cambria" w:cs="Helvetica"/>
          <w:szCs w:val="22"/>
          <w:lang w:val="en-GB"/>
        </w:rPr>
        <w:t xml:space="preserve"> </w:t>
      </w:r>
      <w:r w:rsidR="005C6570" w:rsidRPr="00AB51FB">
        <w:rPr>
          <w:rFonts w:ascii="Cambria" w:hAnsi="Cambria" w:cs="Helvetica"/>
          <w:szCs w:val="22"/>
          <w:lang w:val="en-GB"/>
        </w:rPr>
        <w:t>Mo</w:t>
      </w:r>
      <w:r w:rsidR="00593C52" w:rsidRPr="00AB51FB">
        <w:rPr>
          <w:rFonts w:ascii="Cambria" w:hAnsi="Cambria" w:cs="Helvetica"/>
          <w:szCs w:val="22"/>
          <w:lang w:val="en-GB"/>
        </w:rPr>
        <w:t>n</w:t>
      </w:r>
      <w:r w:rsidR="005C6570" w:rsidRPr="00AB51FB">
        <w:rPr>
          <w:rFonts w:ascii="Cambria" w:hAnsi="Cambria" w:cs="Helvetica"/>
          <w:szCs w:val="22"/>
          <w:lang w:val="en-GB"/>
        </w:rPr>
        <w:t>t et al.</w:t>
      </w:r>
      <w:r w:rsidR="005C6570" w:rsidRPr="00AB51FB">
        <w:rPr>
          <w:rFonts w:ascii="Cambria" w:hAnsi="Cambria" w:cs="Helvetica"/>
          <w:szCs w:val="22"/>
          <w:lang w:val="en-GB"/>
        </w:rPr>
        <w:fldChar w:fldCharType="begin">
          <w:fldData xml:space="preserve">PEVuZE5vdGU+PENpdGU+PEF1dGhvcj5Nb250PC9BdXRob3I+PFllYXI+MjAwMjwvWWVhcj48UmVj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</w:fldData>
        </w:fldChar>
      </w:r>
      <w:r w:rsidR="008D49E2">
        <w:rPr>
          <w:rFonts w:ascii="Cambria" w:hAnsi="Cambria" w:cs="Helvetica"/>
          <w:szCs w:val="22"/>
          <w:lang w:val="en-GB"/>
        </w:rPr>
        <w:instrText xml:space="preserve"> ADDIN EN.CITE </w:instrText>
      </w:r>
      <w:r w:rsidR="008D49E2">
        <w:rPr>
          <w:rFonts w:ascii="Cambria" w:hAnsi="Cambria" w:cs="Helvetica"/>
          <w:szCs w:val="22"/>
          <w:lang w:val="en-GB"/>
        </w:rPr>
        <w:fldChar w:fldCharType="begin">
          <w:fldData xml:space="preserve">PEVuZE5vdGU+PENpdGU+PEF1dGhvcj5Nb250PC9BdXRob3I+PFllYXI+MjAwMjwvWWVhcj48UmVj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</w:fldData>
        </w:fldChar>
      </w:r>
      <w:r w:rsidR="008D49E2">
        <w:rPr>
          <w:rFonts w:ascii="Cambria" w:hAnsi="Cambria" w:cs="Helvetica"/>
          <w:szCs w:val="22"/>
          <w:lang w:val="en-GB"/>
        </w:rPr>
        <w:instrText xml:space="preserve"> ADDIN EN.CITE.DATA </w:instrText>
      </w:r>
      <w:r w:rsidR="008D49E2">
        <w:rPr>
          <w:rFonts w:ascii="Cambria" w:hAnsi="Cambria" w:cs="Helvetica"/>
          <w:szCs w:val="22"/>
          <w:lang w:val="en-GB"/>
        </w:rPr>
      </w:r>
      <w:r w:rsidR="008D49E2">
        <w:rPr>
          <w:rFonts w:ascii="Cambria" w:hAnsi="Cambria" w:cs="Helvetica"/>
          <w:szCs w:val="22"/>
          <w:lang w:val="en-GB"/>
        </w:rPr>
        <w:fldChar w:fldCharType="end"/>
      </w:r>
      <w:r w:rsidR="005C6570" w:rsidRPr="00AB51FB">
        <w:rPr>
          <w:rFonts w:ascii="Cambria" w:hAnsi="Cambria" w:cs="Helvetica"/>
          <w:szCs w:val="22"/>
          <w:lang w:val="en-GB"/>
        </w:rPr>
      </w:r>
      <w:r w:rsidR="005C6570" w:rsidRPr="00AB51FB">
        <w:rPr>
          <w:rFonts w:ascii="Cambria" w:hAnsi="Cambria" w:cs="Helvetica"/>
          <w:szCs w:val="22"/>
          <w:lang w:val="en-GB"/>
        </w:rPr>
        <w:fldChar w:fldCharType="separate"/>
      </w:r>
      <w:r w:rsidR="008D49E2" w:rsidRPr="008D49E2">
        <w:rPr>
          <w:rFonts w:ascii="Cambria" w:hAnsi="Cambria" w:cs="Helvetica"/>
          <w:noProof/>
          <w:szCs w:val="22"/>
          <w:vertAlign w:val="superscript"/>
          <w:lang w:val="en-GB"/>
        </w:rPr>
        <w:t>53</w:t>
      </w:r>
      <w:r w:rsidR="005C6570" w:rsidRPr="00AB51FB">
        <w:rPr>
          <w:rFonts w:ascii="Cambria" w:hAnsi="Cambria" w:cs="Helvetica"/>
          <w:szCs w:val="22"/>
          <w:lang w:val="en-GB"/>
        </w:rPr>
        <w:fldChar w:fldCharType="end"/>
      </w:r>
      <w:r w:rsidR="005C6570" w:rsidRPr="00AB51FB">
        <w:rPr>
          <w:rFonts w:ascii="Cambria" w:hAnsi="Cambria" w:cs="Helvetica"/>
          <w:szCs w:val="22"/>
          <w:lang w:val="en-GB"/>
        </w:rPr>
        <w:t xml:space="preserve"> showed that </w:t>
      </w:r>
      <w:r w:rsidR="00DF7060" w:rsidRPr="00AB51FB">
        <w:rPr>
          <w:rFonts w:ascii="Cambria" w:eastAsia="Times New Roman" w:hAnsi="Cambria"/>
        </w:rPr>
        <w:t>vagally</w:t>
      </w:r>
      <w:r w:rsidR="00E41BCC" w:rsidRPr="00AB51FB">
        <w:rPr>
          <w:rFonts w:ascii="Cambria" w:eastAsia="Times New Roman" w:hAnsi="Cambria"/>
        </w:rPr>
        <w:t xml:space="preserve"> </w:t>
      </w:r>
      <w:r w:rsidR="00DF7060" w:rsidRPr="00AB51FB">
        <w:rPr>
          <w:rFonts w:ascii="Cambria" w:eastAsia="Times New Roman" w:hAnsi="Cambria"/>
        </w:rPr>
        <w:t xml:space="preserve">induced </w:t>
      </w:r>
      <w:r w:rsidR="00593C52" w:rsidRPr="00AB51FB">
        <w:rPr>
          <w:rFonts w:ascii="Cambria" w:hAnsi="Cambria" w:cs="Helvetica"/>
          <w:szCs w:val="22"/>
          <w:lang w:val="en-GB"/>
        </w:rPr>
        <w:t xml:space="preserve">AF was </w:t>
      </w:r>
      <w:r w:rsidR="00DF7060" w:rsidRPr="00AB51FB">
        <w:rPr>
          <w:rFonts w:ascii="Cambria" w:hAnsi="Cambria" w:cs="Helvetica"/>
          <w:szCs w:val="22"/>
          <w:lang w:val="en-GB"/>
        </w:rPr>
        <w:t>more</w:t>
      </w:r>
      <w:r w:rsidR="00593C52" w:rsidRPr="00AB51FB">
        <w:rPr>
          <w:rFonts w:ascii="Cambria" w:hAnsi="Cambria" w:cs="Helvetica"/>
          <w:szCs w:val="22"/>
          <w:lang w:val="en-GB"/>
        </w:rPr>
        <w:t xml:space="preserve"> common in physically active (</w:t>
      </w:r>
      <w:r w:rsidR="00DF7060" w:rsidRPr="00AB51FB">
        <w:rPr>
          <w:rFonts w:ascii="Cambria" w:hAnsi="Cambria" w:cs="Helvetica"/>
          <w:szCs w:val="22"/>
          <w:lang w:val="en-GB"/>
        </w:rPr>
        <w:t>57</w:t>
      </w:r>
      <w:r w:rsidR="00E41BCC" w:rsidRPr="00AB51FB">
        <w:rPr>
          <w:rFonts w:ascii="Cambria" w:hAnsi="Cambria" w:cs="Helvetica"/>
          <w:szCs w:val="22"/>
          <w:lang w:val="en-GB"/>
        </w:rPr>
        <w:t>%</w:t>
      </w:r>
      <w:r w:rsidR="00593C52" w:rsidRPr="00AB51FB">
        <w:rPr>
          <w:rFonts w:ascii="Cambria" w:hAnsi="Cambria" w:cs="Helvetica"/>
          <w:szCs w:val="22"/>
          <w:lang w:val="en-GB"/>
        </w:rPr>
        <w:t xml:space="preserve">) than </w:t>
      </w:r>
      <w:r w:rsidR="00E41BCC" w:rsidRPr="00AB51FB">
        <w:rPr>
          <w:rFonts w:ascii="Cambria" w:hAnsi="Cambria" w:cs="Helvetica"/>
          <w:szCs w:val="22"/>
          <w:lang w:val="en-GB"/>
        </w:rPr>
        <w:t xml:space="preserve">in </w:t>
      </w:r>
      <w:r w:rsidR="00593C52" w:rsidRPr="00AB51FB">
        <w:rPr>
          <w:rFonts w:ascii="Cambria" w:hAnsi="Cambria" w:cs="Helvetica"/>
          <w:szCs w:val="22"/>
          <w:lang w:val="en-GB"/>
        </w:rPr>
        <w:t xml:space="preserve">sedentary </w:t>
      </w:r>
      <w:r w:rsidR="00DF7060" w:rsidRPr="00AB51FB">
        <w:rPr>
          <w:rFonts w:ascii="Cambria" w:hAnsi="Cambria" w:cs="Helvetica"/>
          <w:szCs w:val="22"/>
          <w:lang w:val="en-GB"/>
        </w:rPr>
        <w:t>AF patients</w:t>
      </w:r>
      <w:r w:rsidR="00593C52" w:rsidRPr="00AB51FB">
        <w:rPr>
          <w:rFonts w:ascii="Cambria" w:hAnsi="Cambria" w:cs="Helvetica"/>
          <w:szCs w:val="22"/>
          <w:lang w:val="en-GB"/>
        </w:rPr>
        <w:t xml:space="preserve"> (</w:t>
      </w:r>
      <w:r w:rsidR="00DF7060" w:rsidRPr="00AB51FB">
        <w:rPr>
          <w:rFonts w:ascii="Cambria" w:hAnsi="Cambria" w:cs="Helvetica"/>
          <w:szCs w:val="22"/>
          <w:lang w:val="en-GB"/>
        </w:rPr>
        <w:t>18</w:t>
      </w:r>
      <w:r w:rsidR="00593C52" w:rsidRPr="00AB51FB">
        <w:rPr>
          <w:rFonts w:ascii="Cambria" w:hAnsi="Cambria" w:cs="Helvetica"/>
          <w:szCs w:val="22"/>
          <w:lang w:val="en-GB"/>
        </w:rPr>
        <w:t>%).</w:t>
      </w:r>
    </w:p>
    <w:p w14:paraId="29CA283A" w14:textId="0DA56081" w:rsidR="00790989" w:rsidRPr="00AB51FB" w:rsidRDefault="00A07182" w:rsidP="00714DF0">
      <w:pPr>
        <w:widowControl w:val="0"/>
        <w:autoSpaceDE w:val="0"/>
        <w:autoSpaceDN w:val="0"/>
        <w:adjustRightInd w:val="0"/>
        <w:spacing w:after="240" w:line="480" w:lineRule="auto"/>
        <w:rPr>
          <w:rFonts w:ascii="Cambria" w:hAnsi="Cambria" w:cs="Times"/>
          <w:szCs w:val="22"/>
          <w:lang w:val="en-GB"/>
        </w:rPr>
      </w:pPr>
      <w:r w:rsidRPr="00AB51FB">
        <w:rPr>
          <w:rFonts w:ascii="Cambria" w:hAnsi="Cambria" w:cs="Helvetica"/>
          <w:szCs w:val="22"/>
          <w:lang w:val="en-GB"/>
        </w:rPr>
        <w:t>Prolonged exercise</w:t>
      </w:r>
      <w:r w:rsidR="007C2EA7">
        <w:rPr>
          <w:rFonts w:ascii="Cambria" w:hAnsi="Cambria" w:cs="Helvetica"/>
          <w:szCs w:val="22"/>
          <w:lang w:val="en-GB"/>
        </w:rPr>
        <w:t xml:space="preserve"> may lead </w:t>
      </w:r>
      <w:r w:rsidR="00982115" w:rsidRPr="00AB51FB">
        <w:rPr>
          <w:rFonts w:ascii="Cambria" w:hAnsi="Cambria" w:cs="Helvetica"/>
          <w:szCs w:val="22"/>
          <w:lang w:val="en-GB"/>
        </w:rPr>
        <w:t>to long-term changes in autonomic activation</w:t>
      </w:r>
      <w:r w:rsidRPr="00AB51FB">
        <w:rPr>
          <w:rFonts w:ascii="Cambria" w:hAnsi="Cambria" w:cs="Helvetica"/>
          <w:szCs w:val="22"/>
          <w:lang w:val="en-GB"/>
        </w:rPr>
        <w:t>,</w:t>
      </w:r>
      <w:r w:rsidR="00982115" w:rsidRPr="00AB51FB">
        <w:rPr>
          <w:rFonts w:ascii="Cambria" w:hAnsi="Cambria" w:cs="Helvetica"/>
          <w:szCs w:val="22"/>
          <w:lang w:val="en-GB"/>
        </w:rPr>
        <w:t xml:space="preserve"> which could expose athletes to increased risk of AF later in life</w:t>
      </w:r>
      <w:r w:rsidRPr="00AB51FB">
        <w:rPr>
          <w:rFonts w:ascii="Cambria" w:hAnsi="Cambria" w:cs="Helvetica"/>
          <w:szCs w:val="22"/>
          <w:lang w:val="en-GB"/>
        </w:rPr>
        <w:t>.</w:t>
      </w:r>
      <w:r w:rsidR="00982115" w:rsidRPr="00AB51FB">
        <w:rPr>
          <w:rFonts w:ascii="Cambria" w:hAnsi="Cambria" w:cs="Helvetica"/>
          <w:szCs w:val="22"/>
          <w:lang w:val="en-GB"/>
        </w:rPr>
        <w:fldChar w:fldCharType="begin"/>
      </w:r>
      <w:r w:rsidR="008D49E2">
        <w:rPr>
          <w:rFonts w:ascii="Cambria" w:hAnsi="Cambria" w:cs="Helvetica"/>
          <w:szCs w:val="22"/>
          <w:lang w:val="en-GB"/>
        </w:rPr>
        <w:instrText xml:space="preserve"> ADDIN EN.CITE &lt;EndNote&gt;&lt;Cite&gt;&lt;Author&gt;Wilhelm&lt;/Author&gt;&lt;Year&gt;2011&lt;/Year&gt;&lt;RecNum&gt;3027&lt;/RecNum&gt;&lt;DisplayText&gt;&lt;style face="superscript"&gt;45&lt;/style&gt;&lt;/DisplayText&gt;&lt;record&gt;&lt;rec-number&gt;3027&lt;/rec-number&gt;&lt;foreign-keys&gt;&lt;key app="EN" db-id="2vfzfzv9z5ft98ef9aa5rs0dz990d90250re" timestamp="1459040751"&gt;3027&lt;/key&gt;&lt;/foreign-keys&gt;&lt;ref-type name="Journal Article"&gt;17&lt;/ref-type&gt;&lt;contributors&gt;&lt;authors&gt;&lt;author&gt;Wilhelm, M.&lt;/author&gt;&lt;author&gt;Roten, L.&lt;/author&gt;&lt;author&gt;Tanner, H.&lt;/author&gt;&lt;author&gt;Wilhelm, I.&lt;/author&gt;&lt;author&gt;Schmid, J. P.&lt;/author&gt;&lt;author&gt;Saner, H.&lt;/author&gt;&lt;/authors&gt;&lt;/contributors&gt;&lt;auth-address&gt;Department of Cardiology, Division of Cardiovascular Prevention, Rehabilitation and Sports Cardiology, Inselspital, University Hospital and University of Bern, Bern, Switzerland. matthias.wilhelm@insel.ch&lt;/auth-address&gt;&lt;titles&gt;&lt;title&gt;Atrial remodeling, autonomic tone, and lifetime training hours in nonelite athletes&lt;/title&gt;&lt;secondary-title&gt;Am J Cardiol&lt;/secondary-title&gt;&lt;/titles&gt;&lt;periodical&gt;&lt;full-title&gt;American Journal of Cardiology&lt;/full-title&gt;&lt;abbr-1&gt;Am J Cardiol&lt;/abbr-1&gt;&lt;abbr-2&gt;Am. J. Cardiol.&lt;/abbr-2&gt;&lt;/periodical&gt;&lt;pages&gt;580-5&lt;/pages&gt;&lt;volume&gt;108&lt;/volume&gt;&lt;number&gt;4&lt;/number&gt;&lt;keywords&gt;&lt;keyword&gt;Adult&lt;/keyword&gt;&lt;keyword&gt;*Athletes&lt;/keyword&gt;&lt;keyword&gt;Atrial Fibrillation/diagnosis/*physiopathology&lt;/keyword&gt;&lt;keyword&gt;Electrocardiography&lt;/keyword&gt;&lt;keyword&gt;Heart Atria/*innervation/*physiopathology&lt;/keyword&gt;&lt;keyword&gt;Humans&lt;/keyword&gt;&lt;keyword&gt;Male&lt;/keyword&gt;&lt;keyword&gt;Middle Aged&lt;/keyword&gt;&lt;keyword&gt;Risk Factors&lt;/keyword&gt;&lt;keyword&gt;*Vagus Nerve&lt;/keyword&gt;&lt;/keywords&gt;&lt;dates&gt;&lt;year&gt;2011&lt;/year&gt;&lt;pub-dates&gt;&lt;date&gt;Aug 15&lt;/date&gt;&lt;/pub-dates&gt;&lt;/dates&gt;&lt;isbn&gt;1879-1913 (Electronic)&amp;#xD;0002-9149 (Linking)&lt;/isbn&gt;&lt;accession-num&gt;21658663&lt;/accession-num&gt;&lt;urls&gt;&lt;related-urls&gt;&lt;url&gt;http://www.ncbi.nlm.nih.gov/pubmed/21658663&lt;/url&gt;&lt;url&gt;http://www.ajconline.org/article/S0002-9149(11)01419-6/pdf&lt;/url&gt;&lt;/related-urls&gt;&lt;/urls&gt;&lt;custom1&gt;AF&lt;/custom1&gt;&lt;custom2&gt;AF Mechanisms&lt;/custom2&gt;&lt;electronic-resource-num&gt;10.1016/j.amjcard.2011.03.086&lt;/electronic-resource-num&gt;&lt;/record&gt;&lt;/Cite&gt;&lt;/EndNote&gt;</w:instrText>
      </w:r>
      <w:r w:rsidR="00982115" w:rsidRPr="00AB51FB">
        <w:rPr>
          <w:rFonts w:ascii="Cambria" w:hAnsi="Cambria" w:cs="Helvetica"/>
          <w:szCs w:val="22"/>
          <w:lang w:val="en-GB"/>
        </w:rPr>
        <w:fldChar w:fldCharType="separate"/>
      </w:r>
      <w:r w:rsidR="008D49E2" w:rsidRPr="008D49E2">
        <w:rPr>
          <w:rFonts w:ascii="Cambria" w:hAnsi="Cambria" w:cs="Helvetica"/>
          <w:noProof/>
          <w:szCs w:val="22"/>
          <w:vertAlign w:val="superscript"/>
          <w:lang w:val="en-GB"/>
        </w:rPr>
        <w:t>45</w:t>
      </w:r>
      <w:r w:rsidR="00982115" w:rsidRPr="00AB51FB">
        <w:rPr>
          <w:rFonts w:ascii="Cambria" w:hAnsi="Cambria" w:cs="Helvetica"/>
          <w:szCs w:val="22"/>
          <w:lang w:val="en-GB"/>
        </w:rPr>
        <w:fldChar w:fldCharType="end"/>
      </w:r>
      <w:r w:rsidRPr="00AB51FB">
        <w:rPr>
          <w:rFonts w:ascii="Cambria" w:hAnsi="Cambria" w:cs="Helvetica"/>
          <w:szCs w:val="22"/>
          <w:lang w:val="en-GB"/>
        </w:rPr>
        <w:t xml:space="preserve"> T</w:t>
      </w:r>
      <w:r w:rsidR="00982115" w:rsidRPr="00AB51FB">
        <w:rPr>
          <w:rFonts w:ascii="Cambria" w:hAnsi="Cambria" w:cs="Helvetica"/>
          <w:szCs w:val="22"/>
          <w:lang w:val="en-GB"/>
        </w:rPr>
        <w:t xml:space="preserve">his may be particularly linked to increased vagal tone, </w:t>
      </w:r>
      <w:r w:rsidR="005263DA">
        <w:rPr>
          <w:rFonts w:ascii="Cambria" w:hAnsi="Cambria" w:cs="Helvetica"/>
          <w:szCs w:val="22"/>
          <w:lang w:val="en-GB"/>
        </w:rPr>
        <w:t xml:space="preserve">as </w:t>
      </w:r>
      <w:r w:rsidR="007C2EA7" w:rsidRPr="007C2EA7">
        <w:rPr>
          <w:rFonts w:ascii="Cambria" w:hAnsi="Cambria" w:cs="Helvetica"/>
          <w:szCs w:val="22"/>
          <w:lang w:val="en-GB"/>
        </w:rPr>
        <w:t xml:space="preserve">vagally induced </w:t>
      </w:r>
      <w:r w:rsidR="005263DA">
        <w:rPr>
          <w:rFonts w:ascii="Cambria" w:hAnsi="Cambria" w:cs="Helvetica"/>
          <w:szCs w:val="22"/>
          <w:lang w:val="en-GB"/>
        </w:rPr>
        <w:t xml:space="preserve">AF seems to be </w:t>
      </w:r>
      <w:r w:rsidR="007C2EA7" w:rsidRPr="007C2EA7">
        <w:rPr>
          <w:rFonts w:ascii="Cambria" w:hAnsi="Cambria" w:cs="Helvetica"/>
          <w:szCs w:val="22"/>
          <w:lang w:val="en-GB"/>
        </w:rPr>
        <w:t>more apparent in older athletes</w:t>
      </w:r>
      <w:r w:rsidR="007C2EA7">
        <w:rPr>
          <w:rFonts w:ascii="Cambria" w:hAnsi="Cambria" w:cs="Helvetica"/>
          <w:szCs w:val="22"/>
          <w:lang w:val="en-GB"/>
        </w:rPr>
        <w:fldChar w:fldCharType="begin">
          <w:fldData xml:space="preserve">PEVuZE5vdGU+PENpdGU+PEF1dGhvcj5Ib29nc3RlZW48L0F1dGhvcj48WWVhcj4yMDA0PC9ZZWFy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</w:fldData>
        </w:fldChar>
      </w:r>
      <w:r w:rsidR="008D49E2">
        <w:rPr>
          <w:rFonts w:ascii="Cambria" w:hAnsi="Cambria" w:cs="Helvetica"/>
          <w:szCs w:val="22"/>
          <w:lang w:val="en-GB"/>
        </w:rPr>
        <w:instrText xml:space="preserve"> ADDIN EN.CITE </w:instrText>
      </w:r>
      <w:r w:rsidR="008D49E2">
        <w:rPr>
          <w:rFonts w:ascii="Cambria" w:hAnsi="Cambria" w:cs="Helvetica"/>
          <w:szCs w:val="22"/>
          <w:lang w:val="en-GB"/>
        </w:rPr>
        <w:fldChar w:fldCharType="begin">
          <w:fldData xml:space="preserve">PEVuZE5vdGU+PENpdGU+PEF1dGhvcj5Ib29nc3RlZW48L0F1dGhvcj48WWVhcj4yMDA0PC9ZZWFy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</w:fldData>
        </w:fldChar>
      </w:r>
      <w:r w:rsidR="008D49E2">
        <w:rPr>
          <w:rFonts w:ascii="Cambria" w:hAnsi="Cambria" w:cs="Helvetica"/>
          <w:szCs w:val="22"/>
          <w:lang w:val="en-GB"/>
        </w:rPr>
        <w:instrText xml:space="preserve"> ADDIN EN.CITE.DATA </w:instrText>
      </w:r>
      <w:r w:rsidR="008D49E2">
        <w:rPr>
          <w:rFonts w:ascii="Cambria" w:hAnsi="Cambria" w:cs="Helvetica"/>
          <w:szCs w:val="22"/>
          <w:lang w:val="en-GB"/>
        </w:rPr>
      </w:r>
      <w:r w:rsidR="008D49E2">
        <w:rPr>
          <w:rFonts w:ascii="Cambria" w:hAnsi="Cambria" w:cs="Helvetica"/>
          <w:szCs w:val="22"/>
          <w:lang w:val="en-GB"/>
        </w:rPr>
        <w:fldChar w:fldCharType="end"/>
      </w:r>
      <w:r w:rsidR="007C2EA7">
        <w:rPr>
          <w:rFonts w:ascii="Cambria" w:hAnsi="Cambria" w:cs="Helvetica"/>
          <w:szCs w:val="22"/>
          <w:lang w:val="en-GB"/>
        </w:rPr>
      </w:r>
      <w:r w:rsidR="007C2EA7">
        <w:rPr>
          <w:rFonts w:ascii="Cambria" w:hAnsi="Cambria" w:cs="Helvetica"/>
          <w:szCs w:val="22"/>
          <w:lang w:val="en-GB"/>
        </w:rPr>
        <w:fldChar w:fldCharType="separate"/>
      </w:r>
      <w:r w:rsidR="008D49E2" w:rsidRPr="008D49E2">
        <w:rPr>
          <w:rFonts w:ascii="Cambria" w:hAnsi="Cambria" w:cs="Helvetica"/>
          <w:noProof/>
          <w:szCs w:val="22"/>
          <w:vertAlign w:val="superscript"/>
          <w:lang w:val="en-GB"/>
        </w:rPr>
        <w:t>52</w:t>
      </w:r>
      <w:r w:rsidR="007C2EA7">
        <w:rPr>
          <w:rFonts w:ascii="Cambria" w:hAnsi="Cambria" w:cs="Helvetica"/>
          <w:szCs w:val="22"/>
          <w:lang w:val="en-GB"/>
        </w:rPr>
        <w:fldChar w:fldCharType="end"/>
      </w:r>
      <w:r w:rsidR="005263DA">
        <w:rPr>
          <w:rFonts w:ascii="Cambria" w:hAnsi="Cambria" w:cs="Helvetica"/>
          <w:szCs w:val="22"/>
          <w:lang w:val="en-GB"/>
        </w:rPr>
        <w:t xml:space="preserve">. </w:t>
      </w:r>
      <w:r w:rsidR="007C2EA7" w:rsidRPr="00AB51FB">
        <w:rPr>
          <w:rFonts w:ascii="Cambria" w:hAnsi="Cambria" w:cs="Helvetica"/>
          <w:szCs w:val="22"/>
          <w:lang w:val="en-GB"/>
        </w:rPr>
        <w:t>Regular endurance exercise leads to increased vagal tone,</w:t>
      </w:r>
      <w:r w:rsidR="007C2EA7" w:rsidRPr="00AB51FB">
        <w:rPr>
          <w:rFonts w:ascii="Cambria" w:hAnsi="Cambria" w:cs="Times"/>
          <w:szCs w:val="22"/>
          <w:lang w:val="en-GB"/>
        </w:rPr>
        <w:fldChar w:fldCharType="begin"/>
      </w:r>
      <w:r w:rsidR="008D49E2">
        <w:rPr>
          <w:rFonts w:ascii="Cambria" w:hAnsi="Cambria" w:cs="Times"/>
          <w:szCs w:val="22"/>
          <w:lang w:val="en-GB"/>
        </w:rPr>
        <w:instrText xml:space="preserve"> ADDIN EN.CITE &lt;EndNote&gt;&lt;Cite&gt;&lt;Author&gt;Wilhelm&lt;/Author&gt;&lt;Year&gt;2011&lt;/Year&gt;&lt;RecNum&gt;3027&lt;/RecNum&gt;&lt;DisplayText&gt;&lt;style face="superscript"&gt;45&lt;/style&gt;&lt;/DisplayText&gt;&lt;record&gt;&lt;rec-number&gt;3027&lt;/rec-number&gt;&lt;foreign-keys&gt;&lt;key app="EN" db-id="2vfzfzv9z5ft98ef9aa5rs0dz990d90250re" timestamp="1459040751"&gt;3027&lt;/key&gt;&lt;/foreign-keys&gt;&lt;ref-type name="Journal Article"&gt;17&lt;/ref-type&gt;&lt;contributors&gt;&lt;authors&gt;&lt;author&gt;Wilhelm, M.&lt;/author&gt;&lt;author&gt;Roten, L.&lt;/author&gt;&lt;author&gt;Tanner, H.&lt;/author&gt;&lt;author&gt;Wilhelm, I.&lt;/author&gt;&lt;author&gt;Schmid, J. P.&lt;/author&gt;&lt;author&gt;Saner, H.&lt;/author&gt;&lt;/authors&gt;&lt;/contributors&gt;&lt;auth-address&gt;Department of Cardiology, Division of Cardiovascular Prevention, Rehabilitation and Sports Cardiology, Inselspital, University Hospital and University of Bern, Bern, Switzerland. matthias.wilhelm@insel.ch&lt;/auth-address&gt;&lt;titles&gt;&lt;title&gt;Atrial remodeling, autonomic tone, and lifetime training hours in nonelite athletes&lt;/title&gt;&lt;secondary-title&gt;Am J Cardiol&lt;/secondary-title&gt;&lt;/titles&gt;&lt;periodical&gt;&lt;full-title&gt;American Journal of Cardiology&lt;/full-title&gt;&lt;abbr-1&gt;Am J Cardiol&lt;/abbr-1&gt;&lt;abbr-2&gt;Am. J. Cardiol.&lt;/abbr-2&gt;&lt;/periodical&gt;&lt;pages&gt;580-5&lt;/pages&gt;&lt;volume&gt;108&lt;/volume&gt;&lt;number&gt;4&lt;/number&gt;&lt;keywords&gt;&lt;keyword&gt;Adult&lt;/keyword&gt;&lt;keyword&gt;*Athletes&lt;/keyword&gt;&lt;keyword&gt;Atrial Fibrillation/diagnosis/*physiopathology&lt;/keyword&gt;&lt;keyword&gt;Electrocardiography&lt;/keyword&gt;&lt;keyword&gt;Heart Atria/*innervation/*physiopathology&lt;/keyword&gt;&lt;keyword&gt;Humans&lt;/keyword&gt;&lt;keyword&gt;Male&lt;/keyword&gt;&lt;keyword&gt;Middle Aged&lt;/keyword&gt;&lt;keyword&gt;Risk Factors&lt;/keyword&gt;&lt;keyword&gt;*Vagus Nerve&lt;/keyword&gt;&lt;/keywords&gt;&lt;dates&gt;&lt;year&gt;2011&lt;/year&gt;&lt;pub-dates&gt;&lt;date&gt;Aug 15&lt;/date&gt;&lt;/pub-dates&gt;&lt;/dates&gt;&lt;isbn&gt;1879-1913 (Electronic)&amp;#xD;0002-9149 (Linking)&lt;/isbn&gt;&lt;accession-num&gt;21658663&lt;/accession-num&gt;&lt;urls&gt;&lt;related-urls&gt;&lt;url&gt;http://www.ncbi.nlm.nih.gov/pubmed/21658663&lt;/url&gt;&lt;url&gt;http://www.ajconline.org/article/S0002-9149(11)01419-6/pdf&lt;/url&gt;&lt;/related-urls&gt;&lt;/urls&gt;&lt;custom1&gt;AF&lt;/custom1&gt;&lt;custom2&gt;AF Mechanisms&lt;/custom2&gt;&lt;electronic-resource-num&gt;10.1016/j.amjcard.2011.03.086&lt;/electronic-resource-num&gt;&lt;/record&gt;&lt;/Cite&gt;&lt;/EndNote&gt;</w:instrText>
      </w:r>
      <w:r w:rsidR="007C2EA7" w:rsidRPr="00AB51FB">
        <w:rPr>
          <w:rFonts w:ascii="Cambria" w:hAnsi="Cambria" w:cs="Times"/>
          <w:szCs w:val="22"/>
          <w:lang w:val="en-GB"/>
        </w:rPr>
        <w:fldChar w:fldCharType="separate"/>
      </w:r>
      <w:r w:rsidR="008D49E2" w:rsidRPr="008D49E2">
        <w:rPr>
          <w:rFonts w:ascii="Cambria" w:hAnsi="Cambria" w:cs="Times"/>
          <w:noProof/>
          <w:szCs w:val="22"/>
          <w:vertAlign w:val="superscript"/>
          <w:lang w:val="en-GB"/>
        </w:rPr>
        <w:t>45</w:t>
      </w:r>
      <w:r w:rsidR="007C2EA7" w:rsidRPr="00AB51FB">
        <w:rPr>
          <w:rFonts w:ascii="Cambria" w:hAnsi="Cambria" w:cs="Times"/>
          <w:szCs w:val="22"/>
          <w:lang w:val="en-GB"/>
        </w:rPr>
        <w:fldChar w:fldCharType="end"/>
      </w:r>
      <w:r w:rsidR="007C2EA7" w:rsidRPr="00AB51FB">
        <w:rPr>
          <w:rFonts w:ascii="Cambria" w:hAnsi="Cambria" w:cs="Helvetica"/>
          <w:szCs w:val="22"/>
          <w:lang w:val="en-GB"/>
        </w:rPr>
        <w:t xml:space="preserve"> and low resting heart rate is common among endurance athletes.</w:t>
      </w:r>
      <w:r w:rsidR="007C2EA7" w:rsidRPr="00AB51FB">
        <w:rPr>
          <w:rFonts w:ascii="Cambria" w:hAnsi="Cambria" w:cs="Times"/>
          <w:szCs w:val="22"/>
          <w:lang w:val="en-GB"/>
        </w:rPr>
        <w:fldChar w:fldCharType="begin">
          <w:fldData xml:space="preserve">PEVuZE5vdGU+PENpdGU+PEF1dGhvcj5Hcmltc21vPC9BdXRob3I+PFllYXI+MjAxMDwvWWVhcj48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</w:fldData>
        </w:fldChar>
      </w:r>
      <w:r w:rsidR="008D49E2">
        <w:rPr>
          <w:rFonts w:ascii="Cambria" w:hAnsi="Cambria" w:cs="Times"/>
          <w:szCs w:val="22"/>
          <w:lang w:val="en-GB"/>
        </w:rPr>
        <w:instrText xml:space="preserve"> ADDIN EN.CITE </w:instrText>
      </w:r>
      <w:r w:rsidR="008D49E2">
        <w:rPr>
          <w:rFonts w:ascii="Cambria" w:hAnsi="Cambria" w:cs="Times"/>
          <w:szCs w:val="22"/>
          <w:lang w:val="en-GB"/>
        </w:rPr>
        <w:fldChar w:fldCharType="begin">
          <w:fldData xml:space="preserve">PEVuZE5vdGU+PENpdGU+PEF1dGhvcj5Hcmltc21vPC9BdXRob3I+PFllYXI+MjAxMDwvWWVhcj48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</w:fldData>
        </w:fldChar>
      </w:r>
      <w:r w:rsidR="008D49E2">
        <w:rPr>
          <w:rFonts w:ascii="Cambria" w:hAnsi="Cambria" w:cs="Times"/>
          <w:szCs w:val="22"/>
          <w:lang w:val="en-GB"/>
        </w:rPr>
        <w:instrText xml:space="preserve"> ADDIN EN.CITE.DATA </w:instrText>
      </w:r>
      <w:r w:rsidR="008D49E2">
        <w:rPr>
          <w:rFonts w:ascii="Cambria" w:hAnsi="Cambria" w:cs="Times"/>
          <w:szCs w:val="22"/>
          <w:lang w:val="en-GB"/>
        </w:rPr>
      </w:r>
      <w:r w:rsidR="008D49E2">
        <w:rPr>
          <w:rFonts w:ascii="Cambria" w:hAnsi="Cambria" w:cs="Times"/>
          <w:szCs w:val="22"/>
          <w:lang w:val="en-GB"/>
        </w:rPr>
        <w:fldChar w:fldCharType="end"/>
      </w:r>
      <w:r w:rsidR="007C2EA7" w:rsidRPr="00AB51FB">
        <w:rPr>
          <w:rFonts w:ascii="Cambria" w:hAnsi="Cambria" w:cs="Times"/>
          <w:szCs w:val="22"/>
          <w:lang w:val="en-GB"/>
        </w:rPr>
      </w:r>
      <w:r w:rsidR="007C2EA7" w:rsidRPr="00AB51FB">
        <w:rPr>
          <w:rFonts w:ascii="Cambria" w:hAnsi="Cambria" w:cs="Times"/>
          <w:szCs w:val="22"/>
          <w:lang w:val="en-GB"/>
        </w:rPr>
        <w:fldChar w:fldCharType="separate"/>
      </w:r>
      <w:r w:rsidR="008D49E2" w:rsidRPr="008D49E2">
        <w:rPr>
          <w:rFonts w:ascii="Cambria" w:hAnsi="Cambria" w:cs="Times"/>
          <w:noProof/>
          <w:szCs w:val="22"/>
          <w:vertAlign w:val="superscript"/>
          <w:lang w:val="en-GB"/>
        </w:rPr>
        <w:t>26</w:t>
      </w:r>
      <w:r w:rsidR="007C2EA7" w:rsidRPr="00AB51FB">
        <w:rPr>
          <w:rFonts w:ascii="Cambria" w:hAnsi="Cambria" w:cs="Times"/>
          <w:szCs w:val="22"/>
          <w:lang w:val="en-GB"/>
        </w:rPr>
        <w:fldChar w:fldCharType="end"/>
      </w:r>
      <w:r w:rsidR="007C2EA7" w:rsidRPr="00AB51FB">
        <w:rPr>
          <w:rFonts w:ascii="Cambria" w:hAnsi="Cambria" w:cs="Times"/>
          <w:szCs w:val="22"/>
          <w:lang w:val="en-GB"/>
        </w:rPr>
        <w:t xml:space="preserve"> Increased vagal activity </w:t>
      </w:r>
      <w:r w:rsidR="007C2EA7" w:rsidRPr="00AB51FB">
        <w:rPr>
          <w:rFonts w:ascii="Cambria" w:hAnsi="Cambria"/>
          <w:color w:val="000000"/>
          <w:szCs w:val="22"/>
          <w:lang w:val="en-GB"/>
        </w:rPr>
        <w:t xml:space="preserve">reduces the atrial refractory period, facilitating re-entry, which </w:t>
      </w:r>
      <w:r w:rsidR="007C2EA7" w:rsidRPr="00AB51FB">
        <w:rPr>
          <w:rFonts w:ascii="Cambria" w:hAnsi="Cambria" w:cs="Times"/>
          <w:szCs w:val="22"/>
          <w:lang w:val="en-GB"/>
        </w:rPr>
        <w:t>may trigger AF.</w:t>
      </w:r>
      <w:r w:rsidR="007C2EA7" w:rsidRPr="00AB51FB">
        <w:rPr>
          <w:rFonts w:ascii="Cambria" w:hAnsi="Cambria" w:cs="Times"/>
          <w:szCs w:val="22"/>
          <w:lang w:val="en-GB"/>
        </w:rPr>
        <w:fldChar w:fldCharType="begin">
          <w:fldData xml:space="preserve">PEVuZE5vdGU+PENpdGU+PEF1dGhvcj5IaXJvc2U8L0F1dGhvcj48WWVhcj4yMDAyPC9ZZWFyPjxS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</w:fldData>
        </w:fldChar>
      </w:r>
      <w:r w:rsidR="008D49E2">
        <w:rPr>
          <w:rFonts w:ascii="Cambria" w:hAnsi="Cambria" w:cs="Times"/>
          <w:szCs w:val="22"/>
          <w:lang w:val="en-GB"/>
        </w:rPr>
        <w:instrText xml:space="preserve"> ADDIN EN.CITE </w:instrText>
      </w:r>
      <w:r w:rsidR="008D49E2">
        <w:rPr>
          <w:rFonts w:ascii="Cambria" w:hAnsi="Cambria" w:cs="Times"/>
          <w:szCs w:val="22"/>
          <w:lang w:val="en-GB"/>
        </w:rPr>
        <w:fldChar w:fldCharType="begin">
          <w:fldData xml:space="preserve">PEVuZE5vdGU+PENpdGU+PEF1dGhvcj5IaXJvc2U8L0F1dGhvcj48WWVhcj4yMDAyPC9ZZWFyPjxS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</w:fldData>
        </w:fldChar>
      </w:r>
      <w:r w:rsidR="008D49E2">
        <w:rPr>
          <w:rFonts w:ascii="Cambria" w:hAnsi="Cambria" w:cs="Times"/>
          <w:szCs w:val="22"/>
          <w:lang w:val="en-GB"/>
        </w:rPr>
        <w:instrText xml:space="preserve"> ADDIN EN.CITE.DATA </w:instrText>
      </w:r>
      <w:r w:rsidR="008D49E2">
        <w:rPr>
          <w:rFonts w:ascii="Cambria" w:hAnsi="Cambria" w:cs="Times"/>
          <w:szCs w:val="22"/>
          <w:lang w:val="en-GB"/>
        </w:rPr>
      </w:r>
      <w:r w:rsidR="008D49E2">
        <w:rPr>
          <w:rFonts w:ascii="Cambria" w:hAnsi="Cambria" w:cs="Times"/>
          <w:szCs w:val="22"/>
          <w:lang w:val="en-GB"/>
        </w:rPr>
        <w:fldChar w:fldCharType="end"/>
      </w:r>
      <w:r w:rsidR="007C2EA7" w:rsidRPr="00AB51FB">
        <w:rPr>
          <w:rFonts w:ascii="Cambria" w:hAnsi="Cambria" w:cs="Times"/>
          <w:szCs w:val="22"/>
          <w:lang w:val="en-GB"/>
        </w:rPr>
      </w:r>
      <w:r w:rsidR="007C2EA7" w:rsidRPr="00AB51FB">
        <w:rPr>
          <w:rFonts w:ascii="Cambria" w:hAnsi="Cambria" w:cs="Times"/>
          <w:szCs w:val="22"/>
          <w:lang w:val="en-GB"/>
        </w:rPr>
        <w:fldChar w:fldCharType="separate"/>
      </w:r>
      <w:r w:rsidR="008D49E2" w:rsidRPr="008D49E2">
        <w:rPr>
          <w:rFonts w:ascii="Cambria" w:hAnsi="Cambria" w:cs="Times"/>
          <w:noProof/>
          <w:szCs w:val="22"/>
          <w:vertAlign w:val="superscript"/>
          <w:lang w:val="en-GB"/>
        </w:rPr>
        <w:t>54</w:t>
      </w:r>
      <w:r w:rsidR="007C2EA7" w:rsidRPr="00AB51FB">
        <w:rPr>
          <w:rFonts w:ascii="Cambria" w:hAnsi="Cambria" w:cs="Times"/>
          <w:szCs w:val="22"/>
          <w:lang w:val="en-GB"/>
        </w:rPr>
        <w:fldChar w:fldCharType="end"/>
      </w:r>
      <w:r w:rsidR="007C2EA7" w:rsidRPr="00AB51FB">
        <w:rPr>
          <w:rFonts w:ascii="Cambria" w:hAnsi="Cambria" w:cs="Times"/>
          <w:szCs w:val="22"/>
          <w:lang w:val="en-GB"/>
        </w:rPr>
        <w:t xml:space="preserve"> </w:t>
      </w:r>
      <w:r w:rsidR="00790989" w:rsidRPr="00AB51FB">
        <w:rPr>
          <w:rFonts w:ascii="Cambria" w:hAnsi="Cambria" w:cs="Helvetica"/>
          <w:szCs w:val="22"/>
          <w:lang w:val="en-GB"/>
        </w:rPr>
        <w:t>In a study of non</w:t>
      </w:r>
      <w:r w:rsidR="00E97D51" w:rsidRPr="00AB51FB">
        <w:rPr>
          <w:rFonts w:ascii="Cambria" w:hAnsi="Cambria" w:cs="Helvetica"/>
          <w:szCs w:val="22"/>
          <w:lang w:val="en-GB"/>
        </w:rPr>
        <w:t>-</w:t>
      </w:r>
      <w:r w:rsidR="00790989" w:rsidRPr="00AB51FB">
        <w:rPr>
          <w:rFonts w:ascii="Cambria" w:hAnsi="Cambria" w:cs="Helvetica"/>
          <w:szCs w:val="22"/>
          <w:lang w:val="en-GB"/>
        </w:rPr>
        <w:t>elite male endurance athletes (mean age 42 years), lifetime training volume &gt;4500 hours was associated with prolongation of signal-averaged P-wave duration, hig</w:t>
      </w:r>
      <w:r w:rsidR="007A4D2A" w:rsidRPr="00AB51FB">
        <w:rPr>
          <w:rFonts w:ascii="Cambria" w:hAnsi="Cambria" w:cs="Helvetica"/>
          <w:szCs w:val="22"/>
          <w:lang w:val="en-GB"/>
        </w:rPr>
        <w:t>h</w:t>
      </w:r>
      <w:r w:rsidR="00790989" w:rsidRPr="00AB51FB">
        <w:rPr>
          <w:rFonts w:ascii="Cambria" w:hAnsi="Cambria" w:cs="Helvetica"/>
          <w:szCs w:val="22"/>
          <w:lang w:val="en-GB"/>
        </w:rPr>
        <w:t xml:space="preserve">er parasympathetic tone, </w:t>
      </w:r>
      <w:r w:rsidR="0089545D" w:rsidRPr="00AB51FB">
        <w:rPr>
          <w:rFonts w:ascii="Cambria" w:hAnsi="Cambria" w:cs="Helvetica"/>
          <w:szCs w:val="22"/>
          <w:lang w:val="en-GB"/>
        </w:rPr>
        <w:t xml:space="preserve">and </w:t>
      </w:r>
      <w:r w:rsidR="00790989" w:rsidRPr="00AB51FB">
        <w:rPr>
          <w:rFonts w:ascii="Cambria" w:hAnsi="Cambria" w:cs="Helvetica"/>
          <w:szCs w:val="22"/>
          <w:lang w:val="en-GB"/>
        </w:rPr>
        <w:t xml:space="preserve">more </w:t>
      </w:r>
      <w:r w:rsidR="0089545D" w:rsidRPr="00AB51FB">
        <w:rPr>
          <w:rFonts w:ascii="Cambria" w:hAnsi="Cambria" w:cs="Helvetica"/>
          <w:szCs w:val="22"/>
          <w:lang w:val="en-GB"/>
        </w:rPr>
        <w:t xml:space="preserve">frequent </w:t>
      </w:r>
      <w:r w:rsidR="00790989" w:rsidRPr="00AB51FB">
        <w:rPr>
          <w:rFonts w:ascii="Cambria" w:hAnsi="Cambria" w:cs="Helvetica"/>
          <w:szCs w:val="22"/>
          <w:lang w:val="en-GB"/>
        </w:rPr>
        <w:t>premature atrial contractions</w:t>
      </w:r>
      <w:r w:rsidR="0089545D" w:rsidRPr="00AB51FB">
        <w:rPr>
          <w:rFonts w:ascii="Cambria" w:hAnsi="Cambria" w:cs="Helvetica"/>
          <w:szCs w:val="22"/>
          <w:lang w:val="en-GB"/>
        </w:rPr>
        <w:t>,</w:t>
      </w:r>
      <w:r w:rsidR="00790989" w:rsidRPr="00AB51FB">
        <w:rPr>
          <w:rFonts w:ascii="Cambria" w:hAnsi="Cambria" w:cs="Helvetica"/>
          <w:szCs w:val="22"/>
          <w:lang w:val="en-GB"/>
        </w:rPr>
        <w:t xml:space="preserve"> compared with lifetime training &lt;1500 hours</w:t>
      </w:r>
      <w:r w:rsidR="004D51D9" w:rsidRPr="00AB51FB">
        <w:rPr>
          <w:rFonts w:ascii="Cambria" w:hAnsi="Cambria" w:cs="Helvetica"/>
          <w:szCs w:val="22"/>
          <w:lang w:val="en-GB"/>
        </w:rPr>
        <w:t>.</w:t>
      </w:r>
      <w:r w:rsidR="00790989" w:rsidRPr="00AB51FB">
        <w:rPr>
          <w:rFonts w:ascii="Cambria" w:hAnsi="Cambria" w:cs="Helvetica"/>
          <w:szCs w:val="22"/>
          <w:lang w:val="en-GB"/>
        </w:rPr>
        <w:fldChar w:fldCharType="begin"/>
      </w:r>
      <w:r w:rsidR="008D49E2">
        <w:rPr>
          <w:rFonts w:ascii="Cambria" w:hAnsi="Cambria" w:cs="Helvetica"/>
          <w:szCs w:val="22"/>
          <w:lang w:val="en-GB"/>
        </w:rPr>
        <w:instrText xml:space="preserve"> ADDIN EN.CITE &lt;EndNote&gt;&lt;Cite&gt;&lt;Author&gt;Wilhelm&lt;/Author&gt;&lt;Year&gt;2011&lt;/Year&gt;&lt;RecNum&gt;3027&lt;/RecNum&gt;&lt;DisplayText&gt;&lt;style face="superscript"&gt;45&lt;/style&gt;&lt;/DisplayText&gt;&lt;record&gt;&lt;rec-number&gt;3027&lt;/rec-number&gt;&lt;foreign-keys&gt;&lt;key app="EN" db-id="2vfzfzv9z5ft98ef9aa5rs0dz990d90250re" timestamp="1459040751"&gt;3027&lt;/key&gt;&lt;/foreign-keys&gt;&lt;ref-type name="Journal Article"&gt;17&lt;/ref-type&gt;&lt;contributors&gt;&lt;authors&gt;&lt;author&gt;Wilhelm, M.&lt;/author&gt;&lt;author&gt;Roten, L.&lt;/author&gt;&lt;author&gt;Tanner, H.&lt;/author&gt;&lt;author&gt;Wilhelm, I.&lt;/author&gt;&lt;author&gt;Schmid, J. P.&lt;/author&gt;&lt;author&gt;Saner, H.&lt;/author&gt;&lt;/authors&gt;&lt;/contributors&gt;&lt;auth-address&gt;Department of Cardiology, Division of Cardiovascular Prevention, Rehabilitation and Sports Cardiology, Inselspital, University Hospital and University of Bern, Bern, Switzerland. matthias.wilhelm@insel.ch&lt;/auth-address&gt;&lt;titles&gt;&lt;title&gt;Atrial remodeling, autonomic tone, and lifetime training hours in nonelite athletes&lt;/title&gt;&lt;secondary-title&gt;Am J Cardiol&lt;/secondary-title&gt;&lt;/titles&gt;&lt;periodical&gt;&lt;full-title&gt;American Journal of Cardiology&lt;/full-title&gt;&lt;abbr-1&gt;Am J Cardiol&lt;/abbr-1&gt;&lt;abbr-2&gt;Am. J. Cardiol.&lt;/abbr-2&gt;&lt;/periodical&gt;&lt;pages&gt;580-5&lt;/pages&gt;&lt;volume&gt;108&lt;/volume&gt;&lt;number&gt;4&lt;/number&gt;&lt;keywords&gt;&lt;keyword&gt;Adult&lt;/keyword&gt;&lt;keyword&gt;*Athletes&lt;/keyword&gt;&lt;keyword&gt;Atrial Fibrillation/diagnosis/*physiopathology&lt;/keyword&gt;&lt;keyword&gt;Electrocardiography&lt;/keyword&gt;&lt;keyword&gt;Heart Atria/*innervation/*physiopathology&lt;/keyword&gt;&lt;keyword&gt;Humans&lt;/keyword&gt;&lt;keyword&gt;Male&lt;/keyword&gt;&lt;keyword&gt;Middle Aged&lt;/keyword&gt;&lt;keyword&gt;Risk Factors&lt;/keyword&gt;&lt;keyword&gt;*Vagus Nerve&lt;/keyword&gt;&lt;/keywords&gt;&lt;dates&gt;&lt;year&gt;2011&lt;/year&gt;&lt;pub-dates&gt;&lt;date&gt;Aug 15&lt;/date&gt;&lt;/pub-dates&gt;&lt;/dates&gt;&lt;isbn&gt;1879-1913 (Electronic)&amp;#xD;0002-9149 (Linking)&lt;/isbn&gt;&lt;accession-num&gt;21658663&lt;/accession-num&gt;&lt;urls&gt;&lt;related-urls&gt;&lt;url&gt;http://www.ncbi.nlm.nih.gov/pubmed/21658663&lt;/url&gt;&lt;url&gt;http://www.ajconline.org/article/S0002-9149(11)01419-6/pdf&lt;/url&gt;&lt;/related-urls&gt;&lt;/urls&gt;&lt;custom1&gt;AF&lt;/custom1&gt;&lt;custom2&gt;AF Mechanisms&lt;/custom2&gt;&lt;electronic-resource-num&gt;10.1016/j.amjcard.2011.03.086&lt;/electronic-resource-num&gt;&lt;/record&gt;&lt;/Cite&gt;&lt;/EndNote&gt;</w:instrText>
      </w:r>
      <w:r w:rsidR="00790989" w:rsidRPr="00AB51FB">
        <w:rPr>
          <w:rFonts w:ascii="Cambria" w:hAnsi="Cambria" w:cs="Helvetica"/>
          <w:szCs w:val="22"/>
          <w:lang w:val="en-GB"/>
        </w:rPr>
        <w:fldChar w:fldCharType="separate"/>
      </w:r>
      <w:r w:rsidR="008D49E2" w:rsidRPr="008D49E2">
        <w:rPr>
          <w:rFonts w:ascii="Cambria" w:hAnsi="Cambria" w:cs="Helvetica"/>
          <w:noProof/>
          <w:szCs w:val="22"/>
          <w:vertAlign w:val="superscript"/>
          <w:lang w:val="en-GB"/>
        </w:rPr>
        <w:t>45</w:t>
      </w:r>
      <w:r w:rsidR="00790989" w:rsidRPr="00AB51FB">
        <w:rPr>
          <w:rFonts w:ascii="Cambria" w:hAnsi="Cambria" w:cs="Helvetica"/>
          <w:szCs w:val="22"/>
          <w:lang w:val="en-GB"/>
        </w:rPr>
        <w:fldChar w:fldCharType="end"/>
      </w:r>
      <w:r w:rsidR="00E41BCC" w:rsidRPr="00AB51FB">
        <w:rPr>
          <w:rFonts w:ascii="Cambria" w:hAnsi="Cambria" w:cs="Helvetica"/>
          <w:szCs w:val="22"/>
          <w:lang w:val="en-GB"/>
        </w:rPr>
        <w:t xml:space="preserve"> </w:t>
      </w:r>
      <w:r w:rsidR="009777A4" w:rsidRPr="00AB51FB">
        <w:rPr>
          <w:rFonts w:ascii="Cambria" w:hAnsi="Cambria" w:cs="Times"/>
          <w:szCs w:val="22"/>
          <w:lang w:val="en-GB"/>
        </w:rPr>
        <w:t xml:space="preserve">In </w:t>
      </w:r>
      <w:r w:rsidR="00CA6996" w:rsidRPr="00AB51FB">
        <w:rPr>
          <w:rFonts w:ascii="Cambria" w:hAnsi="Cambria" w:cs="Times"/>
          <w:szCs w:val="22"/>
          <w:lang w:val="en-GB"/>
        </w:rPr>
        <w:t>exercising rats</w:t>
      </w:r>
      <w:r w:rsidR="009777A4" w:rsidRPr="00AB51FB">
        <w:rPr>
          <w:rFonts w:ascii="Cambria" w:hAnsi="Cambria" w:cs="Times"/>
          <w:szCs w:val="22"/>
          <w:lang w:val="en-GB"/>
        </w:rPr>
        <w:t>, prevalence of AF increased after 16 weeks of daily exercise</w:t>
      </w:r>
      <w:r w:rsidR="007E21B3" w:rsidRPr="00AB51FB">
        <w:rPr>
          <w:rFonts w:ascii="Cambria" w:hAnsi="Cambria" w:cs="Times"/>
          <w:szCs w:val="22"/>
          <w:lang w:val="en-GB"/>
        </w:rPr>
        <w:t>,</w:t>
      </w:r>
      <w:r w:rsidR="009777A4" w:rsidRPr="00AB51FB">
        <w:rPr>
          <w:rFonts w:ascii="Cambria" w:hAnsi="Cambria" w:cs="Times"/>
          <w:szCs w:val="22"/>
          <w:lang w:val="en-GB"/>
        </w:rPr>
        <w:fldChar w:fldCharType="begin"/>
      </w:r>
      <w:r w:rsidR="008D49E2">
        <w:rPr>
          <w:rFonts w:ascii="Cambria" w:hAnsi="Cambria" w:cs="Times"/>
          <w:szCs w:val="22"/>
          <w:lang w:val="en-GB"/>
        </w:rPr>
        <w:instrText xml:space="preserve"> ADDIN EN.CITE &lt;EndNote&gt;&lt;Cite&gt;&lt;Author&gt;Guasch&lt;/Author&gt;&lt;Year&gt;2013&lt;/Year&gt;&lt;RecNum&gt;939&lt;/RecNum&gt;&lt;DisplayText&gt;&lt;style face="superscript"&gt;46&lt;/style&gt;&lt;/DisplayText&gt;&lt;record&gt;&lt;rec-number&gt;939&lt;/rec-number&gt;&lt;foreign-keys&gt;&lt;key app="EN" db-id="2vfzfzv9z5ft98ef9aa5rs0dz990d90250re" timestamp="1401395372"&gt;939&lt;/key&gt;&lt;/foreign-keys&gt;&lt;ref-type name="Journal Article"&gt;17&lt;/ref-type&gt;&lt;contributors&gt;&lt;authors&gt;&lt;author&gt;Guasch, Eduard&lt;/author&gt;&lt;author&gt;Benito, Begoña&lt;/author&gt;&lt;author&gt;Qi, Xiaoyan&lt;/author&gt;&lt;author&gt;Cifelli, Carlo&lt;/author&gt;&lt;author&gt;Naud, Patrice&lt;/author&gt;&lt;author&gt;Shi, Yanfen&lt;/author&gt;&lt;author&gt;Mighiu, Alexandra&lt;/author&gt;&lt;author&gt;Tardif, Jean-Claude&lt;/author&gt;&lt;author&gt;Tadevosyan, Artavazd&lt;/author&gt;&lt;author&gt;Chen, Yu&lt;/author&gt;&lt;author&gt;Gillis, Marc-Antoine&lt;/author&gt;&lt;author&gt;Iwasaki, Yu-Ki&lt;/author&gt;&lt;author&gt;Dobrev, Dobromir&lt;/author&gt;&lt;author&gt;Mont, Lluis&lt;/author&gt;&lt;author&gt;Heximer, Scott&lt;/author&gt;&lt;author&gt;Nattel, Stanley&lt;/author&gt;&lt;/authors&gt;&lt;/contributors&gt;&lt;titles&gt;&lt;title&gt;Atrial fibrillation promotion by endurance exercise: demonstration and mechanistic exploration in an animal model&lt;/title&gt;&lt;secondary-title&gt;J Am Coll Cardiol&lt;/secondary-title&gt;&lt;/titles&gt;&lt;periodical&gt;&lt;full-title&gt;Journal of the American College of Cardiology&lt;/full-title&gt;&lt;abbr-1&gt;J Am Coll Cardiol&lt;/abbr-1&gt;&lt;abbr-2&gt;J. Am. Coll. Cardiol.&lt;/abbr-2&gt;&lt;/periodical&gt;&lt;pages&gt;68-77&lt;/pages&gt;&lt;volume&gt;62&lt;/volume&gt;&lt;number&gt;1&lt;/number&gt;&lt;dates&gt;&lt;year&gt;2013&lt;/year&gt;&lt;/dates&gt;&lt;isbn&gt;1558-3597&lt;/isbn&gt;&lt;accession-num&gt;23583240&lt;/accession-num&gt;&lt;label&gt;eng&lt;/label&gt;&lt;urls&gt;&lt;related-urls&gt;&lt;url&gt;http://dx.doi.org/10.1016/j.jacc.2013.01.091&lt;/url&gt;&lt;url&gt;http://ac.els-cdn.com/S0735109713014083/1-s2.0-S0735109713014083-main.pdf?_tid=10152780-e770-11e3-bae6-00000aab0f01&amp;amp;acdnat=1401395604_36ef2637a54d1cab95393cd499217d22&lt;/url&gt;&lt;/related-urls&gt;&lt;/urls&gt;&lt;custom1&gt;AF&lt;/custom1&gt;&lt;custom2&gt;AF Mechanisms&lt;/custom2&gt;&lt;custom3&gt;Custom3&lt;/custom3&gt;&lt;electronic-resource-num&gt;10.1016/j.jacc.2013.01.091&lt;/electronic-resource-num&gt;&lt;remote-database-name&gt;PubMed&lt;/remote-database-name&gt;&lt;remote-database-provider&gt;Pubmed2Endnote by Riadh Hammami&lt;/remote-database-provider&gt;&lt;/record&gt;&lt;/Cite&gt;&lt;/EndNote&gt;</w:instrText>
      </w:r>
      <w:r w:rsidR="009777A4" w:rsidRPr="00AB51FB">
        <w:rPr>
          <w:rFonts w:ascii="Cambria" w:hAnsi="Cambria" w:cs="Times"/>
          <w:szCs w:val="22"/>
          <w:lang w:val="en-GB"/>
        </w:rPr>
        <w:fldChar w:fldCharType="separate"/>
      </w:r>
      <w:r w:rsidR="008D49E2" w:rsidRPr="008D49E2">
        <w:rPr>
          <w:rFonts w:ascii="Cambria" w:hAnsi="Cambria" w:cs="Times"/>
          <w:noProof/>
          <w:szCs w:val="22"/>
          <w:vertAlign w:val="superscript"/>
          <w:lang w:val="en-GB"/>
        </w:rPr>
        <w:t>46</w:t>
      </w:r>
      <w:r w:rsidR="009777A4" w:rsidRPr="00AB51FB">
        <w:rPr>
          <w:rFonts w:ascii="Cambria" w:hAnsi="Cambria" w:cs="Times"/>
          <w:szCs w:val="22"/>
          <w:lang w:val="en-GB"/>
        </w:rPr>
        <w:fldChar w:fldCharType="end"/>
      </w:r>
      <w:r w:rsidR="009777A4" w:rsidRPr="00AB51FB">
        <w:rPr>
          <w:rFonts w:ascii="Cambria" w:hAnsi="Cambria" w:cs="Times"/>
          <w:szCs w:val="22"/>
          <w:lang w:val="en-GB"/>
        </w:rPr>
        <w:t xml:space="preserve"> and the exercising rats had significantly reduced resting heart rate and increased parasympathetic tone after 16 weeks of exercise, compared with sedentary rats. </w:t>
      </w:r>
      <w:r w:rsidR="00975370" w:rsidRPr="00AB51FB">
        <w:rPr>
          <w:rFonts w:ascii="Cambria" w:hAnsi="Cambria" w:cs="Times"/>
          <w:szCs w:val="22"/>
          <w:lang w:val="en-GB"/>
        </w:rPr>
        <w:t>However</w:t>
      </w:r>
      <w:r w:rsidR="00CA6996" w:rsidRPr="00AB51FB">
        <w:rPr>
          <w:rFonts w:ascii="Cambria" w:hAnsi="Cambria" w:cs="Times"/>
          <w:szCs w:val="22"/>
          <w:lang w:val="en-GB"/>
        </w:rPr>
        <w:t xml:space="preserve">, </w:t>
      </w:r>
      <w:r w:rsidR="009777A4" w:rsidRPr="00AB51FB">
        <w:rPr>
          <w:rFonts w:ascii="Cambria" w:hAnsi="Cambria" w:cs="Times"/>
          <w:szCs w:val="22"/>
          <w:lang w:val="en-GB"/>
        </w:rPr>
        <w:t>resting heart rate and vagal tone w</w:t>
      </w:r>
      <w:r w:rsidR="005879E9" w:rsidRPr="00AB51FB">
        <w:rPr>
          <w:rFonts w:ascii="Cambria" w:hAnsi="Cambria" w:cs="Times"/>
          <w:szCs w:val="22"/>
          <w:lang w:val="en-GB"/>
        </w:rPr>
        <w:t xml:space="preserve">ere </w:t>
      </w:r>
      <w:r w:rsidR="009777A4" w:rsidRPr="00AB51FB">
        <w:rPr>
          <w:rFonts w:ascii="Cambria" w:hAnsi="Cambria" w:cs="Times"/>
          <w:szCs w:val="22"/>
          <w:lang w:val="en-GB"/>
        </w:rPr>
        <w:t>normalized in the exercising rats</w:t>
      </w:r>
      <w:r w:rsidR="009137DE" w:rsidRPr="00AB51FB">
        <w:rPr>
          <w:rFonts w:ascii="Cambria" w:hAnsi="Cambria" w:cs="Times"/>
          <w:szCs w:val="22"/>
          <w:lang w:val="en-GB"/>
        </w:rPr>
        <w:t xml:space="preserve"> after 4 weeks of detraining</w:t>
      </w:r>
      <w:r w:rsidR="007E21B3" w:rsidRPr="00AB51FB">
        <w:rPr>
          <w:rFonts w:ascii="Cambria" w:hAnsi="Cambria" w:cs="Times"/>
          <w:szCs w:val="22"/>
          <w:lang w:val="en-GB"/>
        </w:rPr>
        <w:t>.</w:t>
      </w:r>
      <w:r w:rsidR="009777A4" w:rsidRPr="00AB51FB">
        <w:rPr>
          <w:rFonts w:ascii="Cambria" w:hAnsi="Cambria" w:cs="Times"/>
          <w:szCs w:val="22"/>
          <w:lang w:val="en-GB"/>
        </w:rPr>
        <w:fldChar w:fldCharType="begin"/>
      </w:r>
      <w:r w:rsidR="008D49E2">
        <w:rPr>
          <w:rFonts w:ascii="Cambria" w:hAnsi="Cambria" w:cs="Times"/>
          <w:szCs w:val="22"/>
          <w:lang w:val="en-GB"/>
        </w:rPr>
        <w:instrText xml:space="preserve"> ADDIN EN.CITE &lt;EndNote&gt;&lt;Cite&gt;&lt;Author&gt;Guasch&lt;/Author&gt;&lt;Year&gt;2013&lt;/Year&gt;&lt;RecNum&gt;939&lt;/RecNum&gt;&lt;DisplayText&gt;&lt;style face="superscript"&gt;46&lt;/style&gt;&lt;/DisplayText&gt;&lt;record&gt;&lt;rec-number&gt;939&lt;/rec-number&gt;&lt;foreign-keys&gt;&lt;key app="EN" db-id="2vfzfzv9z5ft98ef9aa5rs0dz990d90250re" timestamp="1401395372"&gt;939&lt;/key&gt;&lt;/foreign-keys&gt;&lt;ref-type name="Journal Article"&gt;17&lt;/ref-type&gt;&lt;contributors&gt;&lt;authors&gt;&lt;author&gt;Guasch, Eduard&lt;/author&gt;&lt;author&gt;Benito, Begoña&lt;/author&gt;&lt;author&gt;Qi, Xiaoyan&lt;/author&gt;&lt;author&gt;Cifelli, Carlo&lt;/author&gt;&lt;author&gt;Naud, Patrice&lt;/author&gt;&lt;author&gt;Shi, Yanfen&lt;/author&gt;&lt;author&gt;Mighiu, Alexandra&lt;/author&gt;&lt;author&gt;Tardif, Jean-Claude&lt;/author&gt;&lt;author&gt;Tadevosyan, Artavazd&lt;/author&gt;&lt;author&gt;Chen, Yu&lt;/author&gt;&lt;author&gt;Gillis, Marc-Antoine&lt;/author&gt;&lt;author&gt;Iwasaki, Yu-Ki&lt;/author&gt;&lt;author&gt;Dobrev, Dobromir&lt;/author&gt;&lt;author&gt;Mont, Lluis&lt;/author&gt;&lt;author&gt;Heximer, Scott&lt;/author&gt;&lt;author&gt;Nattel, Stanley&lt;/author&gt;&lt;/authors&gt;&lt;/contributors&gt;&lt;titles&gt;&lt;title&gt;Atrial fibrillation promotion by endurance exercise: demonstration and mechanistic exploration in an animal model&lt;/title&gt;&lt;secondary-title&gt;J Am Coll Cardiol&lt;/secondary-title&gt;&lt;/titles&gt;&lt;periodical&gt;&lt;full-title&gt;Journal of the American College of Cardiology&lt;/full-title&gt;&lt;abbr-1&gt;J Am Coll Cardiol&lt;/abbr-1&gt;&lt;abbr-2&gt;J. Am. Coll. Cardiol.&lt;/abbr-2&gt;&lt;/periodical&gt;&lt;pages&gt;68-77&lt;/pages&gt;&lt;volume&gt;62&lt;/volume&gt;&lt;number&gt;1&lt;/number&gt;&lt;dates&gt;&lt;year&gt;2013&lt;/year&gt;&lt;/dates&gt;&lt;isbn&gt;1558-3597&lt;/isbn&gt;&lt;accession-num&gt;23583240&lt;/accession-num&gt;&lt;label&gt;eng&lt;/label&gt;&lt;urls&gt;&lt;related-urls&gt;&lt;url&gt;http://dx.doi.org/10.1016/j.jacc.2013.01.091&lt;/url&gt;&lt;url&gt;http://ac.els-cdn.com/S0735109713014083/1-s2.0-S0735109713014083-main.pdf?_tid=10152780-e770-11e3-bae6-00000aab0f01&amp;amp;acdnat=1401395604_36ef2637a54d1cab95393cd499217d22&lt;/url&gt;&lt;/related-urls&gt;&lt;/urls&gt;&lt;custom1&gt;AF&lt;/custom1&gt;&lt;custom2&gt;AF Mechanisms&lt;/custom2&gt;&lt;custom3&gt;Custom3&lt;/custom3&gt;&lt;electronic-resource-num&gt;10.1016/j.jacc.2013.01.091&lt;/electronic-resource-num&gt;&lt;remote-database-name&gt;PubMed&lt;/remote-database-name&gt;&lt;remote-database-provider&gt;Pubmed2Endnote by Riadh Hammami&lt;/remote-database-provider&gt;&lt;/record&gt;&lt;/Cite&gt;&lt;/EndNote&gt;</w:instrText>
      </w:r>
      <w:r w:rsidR="009777A4" w:rsidRPr="00AB51FB">
        <w:rPr>
          <w:rFonts w:ascii="Cambria" w:hAnsi="Cambria" w:cs="Times"/>
          <w:szCs w:val="22"/>
          <w:lang w:val="en-GB"/>
        </w:rPr>
        <w:fldChar w:fldCharType="separate"/>
      </w:r>
      <w:r w:rsidR="008D49E2" w:rsidRPr="008D49E2">
        <w:rPr>
          <w:rFonts w:ascii="Cambria" w:hAnsi="Cambria" w:cs="Times"/>
          <w:noProof/>
          <w:szCs w:val="22"/>
          <w:vertAlign w:val="superscript"/>
          <w:lang w:val="en-GB"/>
        </w:rPr>
        <w:t>46</w:t>
      </w:r>
      <w:r w:rsidR="009777A4" w:rsidRPr="00AB51FB">
        <w:rPr>
          <w:rFonts w:ascii="Cambria" w:hAnsi="Cambria" w:cs="Times"/>
          <w:szCs w:val="22"/>
          <w:lang w:val="en-GB"/>
        </w:rPr>
        <w:fldChar w:fldCharType="end"/>
      </w:r>
      <w:r w:rsidR="009777A4" w:rsidRPr="00AB51FB">
        <w:rPr>
          <w:rFonts w:ascii="Cambria" w:hAnsi="Cambria" w:cs="Times"/>
          <w:szCs w:val="22"/>
          <w:lang w:val="en-GB"/>
        </w:rPr>
        <w:t xml:space="preserve"> </w:t>
      </w:r>
    </w:p>
    <w:p w14:paraId="0E8DCA38" w14:textId="3F2129B9" w:rsidR="001008A8" w:rsidRPr="00AB51FB" w:rsidRDefault="00EA276C" w:rsidP="00337BB6">
      <w:pPr>
        <w:widowControl w:val="0"/>
        <w:autoSpaceDE w:val="0"/>
        <w:autoSpaceDN w:val="0"/>
        <w:adjustRightInd w:val="0"/>
        <w:spacing w:after="240" w:line="480" w:lineRule="auto"/>
        <w:rPr>
          <w:rFonts w:ascii="Cambria" w:hAnsi="Cambria" w:cs="Helvetica"/>
          <w:szCs w:val="22"/>
          <w:lang w:val="en-GB"/>
        </w:rPr>
      </w:pPr>
      <w:r w:rsidRPr="00AB51FB">
        <w:rPr>
          <w:rStyle w:val="Heading3Char"/>
          <w:rFonts w:ascii="Cambria" w:hAnsi="Cambria"/>
          <w:b/>
          <w:lang w:val="en-GB"/>
        </w:rPr>
        <w:lastRenderedPageBreak/>
        <w:t>Atrial dilatation</w:t>
      </w:r>
      <w:r w:rsidR="009777A4" w:rsidRPr="00AB51FB">
        <w:rPr>
          <w:rStyle w:val="Heading3Char"/>
          <w:rFonts w:ascii="Cambria" w:hAnsi="Cambria"/>
          <w:b/>
          <w:lang w:val="en-GB"/>
        </w:rPr>
        <w:t>.</w:t>
      </w:r>
      <w:r w:rsidR="009777A4" w:rsidRPr="00AB51FB">
        <w:rPr>
          <w:rFonts w:ascii="Cambria" w:hAnsi="Cambria" w:cs="Helvetica"/>
          <w:b/>
          <w:szCs w:val="22"/>
          <w:lang w:val="en-GB"/>
        </w:rPr>
        <w:t xml:space="preserve"> </w:t>
      </w:r>
      <w:r w:rsidR="008602CF" w:rsidRPr="00AB51FB">
        <w:rPr>
          <w:rFonts w:ascii="Cambria" w:hAnsi="Cambria" w:cs="Helvetica"/>
          <w:szCs w:val="22"/>
          <w:lang w:val="en-GB"/>
        </w:rPr>
        <w:t>Left atrial size is a risk factor for AF,</w:t>
      </w:r>
      <w:r w:rsidR="008602CF" w:rsidRPr="00AB51FB">
        <w:rPr>
          <w:rFonts w:ascii="Cambria" w:hAnsi="Cambria" w:cs="Helvetica"/>
          <w:szCs w:val="22"/>
          <w:lang w:val="en-GB"/>
        </w:rPr>
        <w:fldChar w:fldCharType="begin">
          <w:fldData xml:space="preserve">PEVuZE5vdGU+PENpdGU+PEF1dGhvcj5Qc2F0eTwvQXV0aG9yPjxZZWFyPjE5OTc8L1llYXI+PFJl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</w:fldData>
        </w:fldChar>
      </w:r>
      <w:r w:rsidR="008D49E2">
        <w:rPr>
          <w:rFonts w:ascii="Cambria" w:hAnsi="Cambria" w:cs="Helvetica"/>
          <w:szCs w:val="22"/>
          <w:lang w:val="en-GB"/>
        </w:rPr>
        <w:instrText xml:space="preserve"> ADDIN EN.CITE </w:instrText>
      </w:r>
      <w:r w:rsidR="008D49E2">
        <w:rPr>
          <w:rFonts w:ascii="Cambria" w:hAnsi="Cambria" w:cs="Helvetica"/>
          <w:szCs w:val="22"/>
          <w:lang w:val="en-GB"/>
        </w:rPr>
        <w:fldChar w:fldCharType="begin">
          <w:fldData xml:space="preserve">PEVuZE5vdGU+PENpdGU+PEF1dGhvcj5Qc2F0eTwvQXV0aG9yPjxZZWFyPjE5OTc8L1llYXI+PFJl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</w:fldData>
        </w:fldChar>
      </w:r>
      <w:r w:rsidR="008D49E2">
        <w:rPr>
          <w:rFonts w:ascii="Cambria" w:hAnsi="Cambria" w:cs="Helvetica"/>
          <w:szCs w:val="22"/>
          <w:lang w:val="en-GB"/>
        </w:rPr>
        <w:instrText xml:space="preserve"> ADDIN EN.CITE.DATA </w:instrText>
      </w:r>
      <w:r w:rsidR="008D49E2">
        <w:rPr>
          <w:rFonts w:ascii="Cambria" w:hAnsi="Cambria" w:cs="Helvetica"/>
          <w:szCs w:val="22"/>
          <w:lang w:val="en-GB"/>
        </w:rPr>
      </w:r>
      <w:r w:rsidR="008D49E2">
        <w:rPr>
          <w:rFonts w:ascii="Cambria" w:hAnsi="Cambria" w:cs="Helvetica"/>
          <w:szCs w:val="22"/>
          <w:lang w:val="en-GB"/>
        </w:rPr>
        <w:fldChar w:fldCharType="end"/>
      </w:r>
      <w:r w:rsidR="008602CF" w:rsidRPr="00AB51FB">
        <w:rPr>
          <w:rFonts w:ascii="Cambria" w:hAnsi="Cambria" w:cs="Helvetica"/>
          <w:szCs w:val="22"/>
          <w:lang w:val="en-GB"/>
        </w:rPr>
      </w:r>
      <w:r w:rsidR="008602CF" w:rsidRPr="00AB51FB">
        <w:rPr>
          <w:rFonts w:ascii="Cambria" w:hAnsi="Cambria" w:cs="Helvetica"/>
          <w:szCs w:val="22"/>
          <w:lang w:val="en-GB"/>
        </w:rPr>
        <w:fldChar w:fldCharType="separate"/>
      </w:r>
      <w:r w:rsidR="008D49E2" w:rsidRPr="008D49E2">
        <w:rPr>
          <w:rFonts w:ascii="Cambria" w:hAnsi="Cambria" w:cs="Helvetica"/>
          <w:noProof/>
          <w:szCs w:val="22"/>
          <w:vertAlign w:val="superscript"/>
          <w:lang w:val="en-GB"/>
        </w:rPr>
        <w:t>55</w:t>
      </w:r>
      <w:r w:rsidR="008602CF" w:rsidRPr="00AB51FB">
        <w:rPr>
          <w:rFonts w:ascii="Cambria" w:hAnsi="Cambria" w:cs="Helvetica"/>
          <w:szCs w:val="22"/>
          <w:lang w:val="en-GB"/>
        </w:rPr>
        <w:fldChar w:fldCharType="end"/>
      </w:r>
      <w:r w:rsidR="008602CF" w:rsidRPr="00AB51FB">
        <w:rPr>
          <w:rFonts w:ascii="Cambria" w:hAnsi="Cambria" w:cs="Helvetica"/>
          <w:szCs w:val="22"/>
          <w:lang w:val="en-GB"/>
        </w:rPr>
        <w:t xml:space="preserve"> and c</w:t>
      </w:r>
      <w:r w:rsidR="009777A4" w:rsidRPr="00AB51FB">
        <w:rPr>
          <w:rFonts w:ascii="Cambria" w:hAnsi="Cambria" w:cs="Helvetica"/>
          <w:szCs w:val="22"/>
          <w:lang w:val="en-GB"/>
        </w:rPr>
        <w:t>ross-sectional studies</w:t>
      </w:r>
      <w:r w:rsidR="00483D57" w:rsidRPr="00AB51FB">
        <w:rPr>
          <w:rFonts w:ascii="Cambria" w:hAnsi="Cambria" w:cs="Helvetica"/>
          <w:szCs w:val="22"/>
          <w:lang w:val="en-GB"/>
        </w:rPr>
        <w:t xml:space="preserve"> </w:t>
      </w:r>
      <w:r w:rsidR="009777A4" w:rsidRPr="00AB51FB">
        <w:rPr>
          <w:rFonts w:ascii="Cambria" w:hAnsi="Cambria" w:cs="Helvetica"/>
          <w:szCs w:val="22"/>
          <w:lang w:val="en-GB"/>
        </w:rPr>
        <w:t xml:space="preserve">show </w:t>
      </w:r>
      <w:r w:rsidR="005D70CF" w:rsidRPr="00AB51FB">
        <w:rPr>
          <w:rFonts w:ascii="Cambria" w:hAnsi="Cambria" w:cs="Helvetica"/>
          <w:szCs w:val="22"/>
          <w:lang w:val="en-GB"/>
        </w:rPr>
        <w:t>enlargements of the left atrium</w:t>
      </w:r>
      <w:r w:rsidR="009777A4" w:rsidRPr="00AB51FB">
        <w:rPr>
          <w:rFonts w:ascii="Cambria" w:hAnsi="Cambria" w:cs="Helvetica"/>
          <w:szCs w:val="22"/>
          <w:lang w:val="en-GB"/>
        </w:rPr>
        <w:t xml:space="preserve"> in </w:t>
      </w:r>
      <w:r w:rsidR="005D70CF" w:rsidRPr="00AB51FB">
        <w:rPr>
          <w:rFonts w:ascii="Cambria" w:hAnsi="Cambria" w:cs="Helvetica"/>
          <w:szCs w:val="22"/>
          <w:lang w:val="en-GB"/>
        </w:rPr>
        <w:t>athletes</w:t>
      </w:r>
      <w:r w:rsidR="007E21B3" w:rsidRPr="00AB51FB">
        <w:rPr>
          <w:rFonts w:ascii="Cambria" w:hAnsi="Cambria" w:cs="Helvetica"/>
          <w:szCs w:val="22"/>
          <w:lang w:val="en-GB"/>
        </w:rPr>
        <w:t>,</w:t>
      </w:r>
      <w:r w:rsidR="009777A4" w:rsidRPr="00AB51FB">
        <w:rPr>
          <w:rFonts w:ascii="Cambria" w:hAnsi="Cambria" w:cs="Helvetica"/>
          <w:szCs w:val="22"/>
          <w:lang w:val="en-GB"/>
        </w:rPr>
        <w:fldChar w:fldCharType="begin">
          <w:fldData xml:space="preserve">PEVuZE5vdGU+PENpdGU+PEF1dGhvcj5XaWxoZWxtPC9BdXRob3I+PFllYXI+MjAxMTwvWWVhcj48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==
</w:fldData>
        </w:fldChar>
      </w:r>
      <w:r w:rsidR="008D49E2">
        <w:rPr>
          <w:rFonts w:ascii="Cambria" w:hAnsi="Cambria" w:cs="Helvetica"/>
          <w:szCs w:val="22"/>
          <w:lang w:val="en-GB"/>
        </w:rPr>
        <w:instrText xml:space="preserve"> ADDIN EN.CITE </w:instrText>
      </w:r>
      <w:r w:rsidR="008D49E2">
        <w:rPr>
          <w:rFonts w:ascii="Cambria" w:hAnsi="Cambria" w:cs="Helvetica"/>
          <w:szCs w:val="22"/>
          <w:lang w:val="en-GB"/>
        </w:rPr>
        <w:fldChar w:fldCharType="begin">
          <w:fldData xml:space="preserve">PEVuZE5vdGU+PENpdGU+PEF1dGhvcj5XaWxoZWxtPC9BdXRob3I+PFllYXI+MjAxMTwvWWVhcj48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==
</w:fldData>
        </w:fldChar>
      </w:r>
      <w:r w:rsidR="008D49E2">
        <w:rPr>
          <w:rFonts w:ascii="Cambria" w:hAnsi="Cambria" w:cs="Helvetica"/>
          <w:szCs w:val="22"/>
          <w:lang w:val="en-GB"/>
        </w:rPr>
        <w:instrText xml:space="preserve"> ADDIN EN.CITE.DATA </w:instrText>
      </w:r>
      <w:r w:rsidR="008D49E2">
        <w:rPr>
          <w:rFonts w:ascii="Cambria" w:hAnsi="Cambria" w:cs="Helvetica"/>
          <w:szCs w:val="22"/>
          <w:lang w:val="en-GB"/>
        </w:rPr>
      </w:r>
      <w:r w:rsidR="008D49E2">
        <w:rPr>
          <w:rFonts w:ascii="Cambria" w:hAnsi="Cambria" w:cs="Helvetica"/>
          <w:szCs w:val="22"/>
          <w:lang w:val="en-GB"/>
        </w:rPr>
        <w:fldChar w:fldCharType="end"/>
      </w:r>
      <w:r w:rsidR="009777A4" w:rsidRPr="00AB51FB">
        <w:rPr>
          <w:rFonts w:ascii="Cambria" w:hAnsi="Cambria" w:cs="Helvetica"/>
          <w:szCs w:val="22"/>
          <w:lang w:val="en-GB"/>
        </w:rPr>
      </w:r>
      <w:r w:rsidR="009777A4" w:rsidRPr="00AB51FB">
        <w:rPr>
          <w:rFonts w:ascii="Cambria" w:hAnsi="Cambria" w:cs="Helvetica"/>
          <w:szCs w:val="22"/>
          <w:lang w:val="en-GB"/>
        </w:rPr>
        <w:fldChar w:fldCharType="separate"/>
      </w:r>
      <w:r w:rsidR="008D49E2" w:rsidRPr="008D49E2">
        <w:rPr>
          <w:rFonts w:ascii="Cambria" w:hAnsi="Cambria" w:cs="Helvetica"/>
          <w:noProof/>
          <w:szCs w:val="22"/>
          <w:vertAlign w:val="superscript"/>
          <w:lang w:val="en-GB"/>
        </w:rPr>
        <w:t>14, 45, 56-62</w:t>
      </w:r>
      <w:r w:rsidR="009777A4" w:rsidRPr="00AB51FB">
        <w:rPr>
          <w:rFonts w:ascii="Cambria" w:hAnsi="Cambria" w:cs="Helvetica"/>
          <w:szCs w:val="22"/>
          <w:lang w:val="en-GB"/>
        </w:rPr>
        <w:fldChar w:fldCharType="end"/>
      </w:r>
      <w:r w:rsidR="009777A4" w:rsidRPr="00AB51FB">
        <w:rPr>
          <w:rFonts w:ascii="Cambria" w:hAnsi="Cambria" w:cs="Helvetica"/>
          <w:szCs w:val="22"/>
          <w:lang w:val="en-GB"/>
        </w:rPr>
        <w:t xml:space="preserve"> </w:t>
      </w:r>
      <w:r w:rsidR="005D70CF" w:rsidRPr="00AB51FB">
        <w:rPr>
          <w:rFonts w:ascii="Cambria" w:hAnsi="Cambria" w:cs="Helvetica"/>
          <w:szCs w:val="22"/>
          <w:lang w:val="en-GB"/>
        </w:rPr>
        <w:t>which is also shown</w:t>
      </w:r>
      <w:r w:rsidR="009777A4" w:rsidRPr="00AB51FB">
        <w:rPr>
          <w:rFonts w:ascii="Cambria" w:hAnsi="Cambria" w:cs="Helvetica"/>
          <w:szCs w:val="22"/>
          <w:lang w:val="en-GB"/>
        </w:rPr>
        <w:t xml:space="preserve"> in experimental animal models</w:t>
      </w:r>
      <w:r w:rsidR="007E21B3" w:rsidRPr="00AB51FB">
        <w:rPr>
          <w:rFonts w:ascii="Cambria" w:hAnsi="Cambria" w:cs="Helvetica"/>
          <w:szCs w:val="22"/>
          <w:lang w:val="en-GB"/>
        </w:rPr>
        <w:t>.</w:t>
      </w:r>
      <w:r w:rsidR="009777A4" w:rsidRPr="00AB51FB">
        <w:rPr>
          <w:rFonts w:ascii="Cambria" w:hAnsi="Cambria" w:cs="Helvetica"/>
          <w:szCs w:val="22"/>
          <w:lang w:val="en-GB"/>
        </w:rPr>
        <w:fldChar w:fldCharType="begin"/>
      </w:r>
      <w:r w:rsidR="008D49E2">
        <w:rPr>
          <w:rFonts w:ascii="Cambria" w:hAnsi="Cambria" w:cs="Helvetica"/>
          <w:szCs w:val="22"/>
          <w:lang w:val="en-GB"/>
        </w:rPr>
        <w:instrText xml:space="preserve"> ADDIN EN.CITE &lt;EndNote&gt;&lt;Cite&gt;&lt;Author&gt;Benito&lt;/Author&gt;&lt;Year&gt;2011&lt;/Year&gt;&lt;RecNum&gt;3232&lt;/RecNum&gt;&lt;DisplayText&gt;&lt;style face="superscript"&gt;63&lt;/style&gt;&lt;/DisplayText&gt;&lt;record&gt;&lt;rec-number&gt;3232&lt;/rec-number&gt;&lt;foreign-keys&gt;&lt;key app="EN" db-id="2vfzfzv9z5ft98ef9aa5rs0dz990d90250re" timestamp="1468370743"&gt;3232&lt;/key&gt;&lt;/foreign-keys&gt;&lt;ref-type name="Journal Article"&gt;17&lt;/ref-type&gt;&lt;contributors&gt;&lt;authors&gt;&lt;author&gt;Benito, B.&lt;/author&gt;&lt;author&gt;Gay-Jordi, G.&lt;/author&gt;&lt;author&gt;Serrano-Mollar, A.&lt;/author&gt;&lt;author&gt;Guasch, E.&lt;/author&gt;&lt;author&gt;Shi, Y.&lt;/author&gt;&lt;author&gt;Tardif, J. C.&lt;/author&gt;&lt;author&gt;Brugada, J.&lt;/author&gt;&lt;author&gt;Nattel, S.&lt;/author&gt;&lt;author&gt;Mont, L.&lt;/author&gt;&lt;/authors&gt;&lt;/contributors&gt;&lt;auth-address&gt;Thorax Institute, Hospital Clinic, Universitat de Barcelona, Barcelona, Catalonia, Spain.&lt;/auth-address&gt;&lt;titles&gt;&lt;title&gt;Cardiac arrhythmogenic remodeling in a rat model of long-term intensive exercise training&lt;/title&gt;&lt;secondary-title&gt;Circulation&lt;/secondary-title&gt;&lt;/titles&gt;&lt;periodical&gt;&lt;full-title&gt;Circulation&lt;/full-title&gt;&lt;abbr-1&gt;Circulation&lt;/abbr-1&gt;&lt;abbr-2&gt;Circulation&lt;/abbr-2&gt;&lt;/periodical&gt;&lt;pages&gt;13-22&lt;/pages&gt;&lt;volume&gt;123&lt;/volume&gt;&lt;number&gt;1&lt;/number&gt;&lt;keywords&gt;&lt;keyword&gt;Animals&lt;/keyword&gt;&lt;keyword&gt;Arrhythmias, Cardiac/etiology/*physiopathology&lt;/keyword&gt;&lt;keyword&gt;Male&lt;/keyword&gt;&lt;keyword&gt;*Models, Animal&lt;/keyword&gt;&lt;keyword&gt;Physical Conditioning, Animal/adverse effects/*physiology&lt;/keyword&gt;&lt;keyword&gt;Physical Endurance/*physiology&lt;/keyword&gt;&lt;keyword&gt;Random Allocation&lt;/keyword&gt;&lt;keyword&gt;Rats&lt;/keyword&gt;&lt;keyword&gt;Rats, Wistar&lt;/keyword&gt;&lt;keyword&gt;Time Factors&lt;/keyword&gt;&lt;keyword&gt;Ventricular Remodeling/*physiology&lt;/keyword&gt;&lt;/keywords&gt;&lt;dates&gt;&lt;year&gt;2011&lt;/year&gt;&lt;pub-dates&gt;&lt;date&gt;Jan 4&lt;/date&gt;&lt;/pub-dates&gt;&lt;/dates&gt;&lt;isbn&gt;1524-4539 (Electronic)&amp;#xD;0009-7322 (Linking)&lt;/isbn&gt;&lt;accession-num&gt;21173356&lt;/accession-num&gt;&lt;urls&gt;&lt;related-urls&gt;&lt;url&gt;http://www.ncbi.nlm.nih.gov/pubmed/21173356&lt;/url&gt;&lt;url&gt;http://circ.ahajournals.org/content/circulationaha/123/1/13.full.pdf&lt;/url&gt;&lt;/related-urls&gt;&lt;/urls&gt;&lt;electronic-resource-num&gt;10.1161/CIRCULATIONAHA.110.938282&lt;/electronic-resource-num&gt;&lt;/record&gt;&lt;/Cite&gt;&lt;/EndNote&gt;</w:instrText>
      </w:r>
      <w:r w:rsidR="009777A4" w:rsidRPr="00AB51FB">
        <w:rPr>
          <w:rFonts w:ascii="Cambria" w:hAnsi="Cambria" w:cs="Helvetica"/>
          <w:szCs w:val="22"/>
          <w:lang w:val="en-GB"/>
        </w:rPr>
        <w:fldChar w:fldCharType="separate"/>
      </w:r>
      <w:r w:rsidR="008D49E2" w:rsidRPr="008D49E2">
        <w:rPr>
          <w:rFonts w:ascii="Cambria" w:hAnsi="Cambria" w:cs="Helvetica"/>
          <w:noProof/>
          <w:szCs w:val="22"/>
          <w:vertAlign w:val="superscript"/>
          <w:lang w:val="en-GB"/>
        </w:rPr>
        <w:t>63</w:t>
      </w:r>
      <w:r w:rsidR="009777A4" w:rsidRPr="00AB51FB">
        <w:rPr>
          <w:rFonts w:ascii="Cambria" w:hAnsi="Cambria" w:cs="Helvetica"/>
          <w:szCs w:val="22"/>
          <w:lang w:val="en-GB"/>
        </w:rPr>
        <w:fldChar w:fldCharType="end"/>
      </w:r>
      <w:r w:rsidR="009777A4" w:rsidRPr="00AB51FB">
        <w:rPr>
          <w:rFonts w:ascii="Cambria" w:hAnsi="Cambria" w:cs="Helvetica"/>
          <w:szCs w:val="22"/>
          <w:vertAlign w:val="superscript"/>
          <w:lang w:val="en-GB"/>
        </w:rPr>
        <w:t xml:space="preserve"> </w:t>
      </w:r>
      <w:r w:rsidR="009777A4" w:rsidRPr="00AB51FB">
        <w:rPr>
          <w:rFonts w:ascii="Cambria" w:hAnsi="Cambria" w:cs="Helvetica"/>
          <w:szCs w:val="22"/>
          <w:lang w:val="en-GB"/>
        </w:rPr>
        <w:t xml:space="preserve">Longitudinal studies </w:t>
      </w:r>
      <w:r w:rsidR="002900D5" w:rsidRPr="00AB51FB">
        <w:rPr>
          <w:rFonts w:ascii="Cambria" w:hAnsi="Cambria" w:cs="Helvetica"/>
          <w:szCs w:val="22"/>
          <w:lang w:val="en-GB"/>
        </w:rPr>
        <w:t>confirm</w:t>
      </w:r>
      <w:r w:rsidR="009777A4" w:rsidRPr="00AB51FB">
        <w:rPr>
          <w:rFonts w:ascii="Cambria" w:hAnsi="Cambria" w:cs="Helvetica"/>
          <w:szCs w:val="22"/>
          <w:lang w:val="en-GB"/>
        </w:rPr>
        <w:t xml:space="preserve"> left atrial remodelling after </w:t>
      </w:r>
      <w:r w:rsidR="008A7B71" w:rsidRPr="00AB51FB">
        <w:rPr>
          <w:rFonts w:ascii="Cambria" w:hAnsi="Cambria" w:cs="Helvetica"/>
          <w:szCs w:val="22"/>
          <w:lang w:val="en-GB"/>
        </w:rPr>
        <w:t xml:space="preserve">a period of </w:t>
      </w:r>
      <w:r w:rsidR="009777A4" w:rsidRPr="00AB51FB">
        <w:rPr>
          <w:rFonts w:ascii="Cambria" w:hAnsi="Cambria" w:cs="Helvetica"/>
          <w:szCs w:val="22"/>
          <w:lang w:val="en-GB"/>
        </w:rPr>
        <w:t>high-volume exercise</w:t>
      </w:r>
      <w:r w:rsidR="007E21B3" w:rsidRPr="00AB51FB">
        <w:rPr>
          <w:rFonts w:ascii="Cambria" w:hAnsi="Cambria" w:cs="Helvetica"/>
          <w:szCs w:val="22"/>
          <w:lang w:val="en-GB"/>
        </w:rPr>
        <w:t>.</w:t>
      </w:r>
      <w:r w:rsidR="009777A4" w:rsidRPr="00AB51FB">
        <w:rPr>
          <w:rFonts w:ascii="Cambria" w:hAnsi="Cambria" w:cs="Times"/>
          <w:szCs w:val="22"/>
          <w:lang w:val="en-GB"/>
        </w:rPr>
        <w:fldChar w:fldCharType="begin">
          <w:fldData xml:space="preserve">PEVuZE5vdGU+PENpdGU+PEF1dGhvcj5EJmFwb3M7QXNjZW56aTwvQXV0aG9yPjxZZWFyPjIwMTI8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</w:fldData>
        </w:fldChar>
      </w:r>
      <w:r w:rsidR="008D49E2">
        <w:rPr>
          <w:rFonts w:ascii="Cambria" w:hAnsi="Cambria" w:cs="Times"/>
          <w:szCs w:val="22"/>
          <w:lang w:val="en-GB"/>
        </w:rPr>
        <w:instrText xml:space="preserve"> ADDIN EN.CITE </w:instrText>
      </w:r>
      <w:r w:rsidR="008D49E2">
        <w:rPr>
          <w:rFonts w:ascii="Cambria" w:hAnsi="Cambria" w:cs="Times"/>
          <w:szCs w:val="22"/>
          <w:lang w:val="en-GB"/>
        </w:rPr>
        <w:fldChar w:fldCharType="begin">
          <w:fldData xml:space="preserve">PEVuZE5vdGU+PENpdGU+PEF1dGhvcj5EJmFwb3M7QXNjZW56aTwvQXV0aG9yPjxZZWFyPjIwMTI8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</w:fldData>
        </w:fldChar>
      </w:r>
      <w:r w:rsidR="008D49E2">
        <w:rPr>
          <w:rFonts w:ascii="Cambria" w:hAnsi="Cambria" w:cs="Times"/>
          <w:szCs w:val="22"/>
          <w:lang w:val="en-GB"/>
        </w:rPr>
        <w:instrText xml:space="preserve"> ADDIN EN.CITE.DATA </w:instrText>
      </w:r>
      <w:r w:rsidR="008D49E2">
        <w:rPr>
          <w:rFonts w:ascii="Cambria" w:hAnsi="Cambria" w:cs="Times"/>
          <w:szCs w:val="22"/>
          <w:lang w:val="en-GB"/>
        </w:rPr>
      </w:r>
      <w:r w:rsidR="008D49E2">
        <w:rPr>
          <w:rFonts w:ascii="Cambria" w:hAnsi="Cambria" w:cs="Times"/>
          <w:szCs w:val="22"/>
          <w:lang w:val="en-GB"/>
        </w:rPr>
        <w:fldChar w:fldCharType="end"/>
      </w:r>
      <w:r w:rsidR="009777A4" w:rsidRPr="00AB51FB">
        <w:rPr>
          <w:rFonts w:ascii="Cambria" w:hAnsi="Cambria" w:cs="Times"/>
          <w:szCs w:val="22"/>
          <w:lang w:val="en-GB"/>
        </w:rPr>
      </w:r>
      <w:r w:rsidR="009777A4" w:rsidRPr="00AB51FB">
        <w:rPr>
          <w:rFonts w:ascii="Cambria" w:hAnsi="Cambria" w:cs="Times"/>
          <w:szCs w:val="22"/>
          <w:lang w:val="en-GB"/>
        </w:rPr>
        <w:fldChar w:fldCharType="separate"/>
      </w:r>
      <w:r w:rsidR="008D49E2" w:rsidRPr="008D49E2">
        <w:rPr>
          <w:rFonts w:ascii="Cambria" w:hAnsi="Cambria" w:cs="Times"/>
          <w:noProof/>
          <w:szCs w:val="22"/>
          <w:vertAlign w:val="superscript"/>
          <w:lang w:val="en-GB"/>
        </w:rPr>
        <w:t>64-66</w:t>
      </w:r>
      <w:r w:rsidR="009777A4" w:rsidRPr="00AB51FB">
        <w:rPr>
          <w:rFonts w:ascii="Cambria" w:hAnsi="Cambria" w:cs="Times"/>
          <w:szCs w:val="22"/>
          <w:lang w:val="en-GB"/>
        </w:rPr>
        <w:fldChar w:fldCharType="end"/>
      </w:r>
      <w:r w:rsidR="009777A4" w:rsidRPr="00AB51FB">
        <w:rPr>
          <w:rFonts w:ascii="Cambria" w:hAnsi="Cambria" w:cs="Helvetica"/>
          <w:szCs w:val="22"/>
          <w:lang w:val="en-GB"/>
        </w:rPr>
        <w:t xml:space="preserve"> Only a few studies have linked exercise and atrial dimensions to AF. A case-control study</w:t>
      </w:r>
      <w:r w:rsidR="009777A4" w:rsidRPr="00AB51FB">
        <w:rPr>
          <w:rFonts w:ascii="Cambria" w:hAnsi="Cambria" w:cs="Helvetica"/>
          <w:szCs w:val="22"/>
          <w:lang w:val="en-GB"/>
        </w:rPr>
        <w:fldChar w:fldCharType="begin">
          <w:fldData xml:space="preserve">PEVuZE5vdGU+PENpdGU+PEF1dGhvcj5Nb250PC9BdXRob3I+PFllYXI+MjAwODwvWWVhcj48UmVj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</w:fldData>
        </w:fldChar>
      </w:r>
      <w:r w:rsidR="008D49E2">
        <w:rPr>
          <w:rFonts w:ascii="Cambria" w:hAnsi="Cambria" w:cs="Helvetica"/>
          <w:szCs w:val="22"/>
          <w:lang w:val="en-GB"/>
        </w:rPr>
        <w:instrText xml:space="preserve"> ADDIN EN.CITE </w:instrText>
      </w:r>
      <w:r w:rsidR="008D49E2">
        <w:rPr>
          <w:rFonts w:ascii="Cambria" w:hAnsi="Cambria" w:cs="Helvetica"/>
          <w:szCs w:val="22"/>
          <w:lang w:val="en-GB"/>
        </w:rPr>
        <w:fldChar w:fldCharType="begin">
          <w:fldData xml:space="preserve">PEVuZE5vdGU+PENpdGU+PEF1dGhvcj5Nb250PC9BdXRob3I+PFllYXI+MjAwODwvWWVhcj48UmVj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</w:fldData>
        </w:fldChar>
      </w:r>
      <w:r w:rsidR="008D49E2">
        <w:rPr>
          <w:rFonts w:ascii="Cambria" w:hAnsi="Cambria" w:cs="Helvetica"/>
          <w:szCs w:val="22"/>
          <w:lang w:val="en-GB"/>
        </w:rPr>
        <w:instrText xml:space="preserve"> ADDIN EN.CITE.DATA </w:instrText>
      </w:r>
      <w:r w:rsidR="008D49E2">
        <w:rPr>
          <w:rFonts w:ascii="Cambria" w:hAnsi="Cambria" w:cs="Helvetica"/>
          <w:szCs w:val="22"/>
          <w:lang w:val="en-GB"/>
        </w:rPr>
      </w:r>
      <w:r w:rsidR="008D49E2">
        <w:rPr>
          <w:rFonts w:ascii="Cambria" w:hAnsi="Cambria" w:cs="Helvetica"/>
          <w:szCs w:val="22"/>
          <w:lang w:val="en-GB"/>
        </w:rPr>
        <w:fldChar w:fldCharType="end"/>
      </w:r>
      <w:r w:rsidR="009777A4" w:rsidRPr="00AB51FB">
        <w:rPr>
          <w:rFonts w:ascii="Cambria" w:hAnsi="Cambria" w:cs="Helvetica"/>
          <w:szCs w:val="22"/>
          <w:lang w:val="en-GB"/>
        </w:rPr>
      </w:r>
      <w:r w:rsidR="009777A4" w:rsidRPr="00AB51FB">
        <w:rPr>
          <w:rFonts w:ascii="Cambria" w:hAnsi="Cambria" w:cs="Helvetica"/>
          <w:szCs w:val="22"/>
          <w:lang w:val="en-GB"/>
        </w:rPr>
        <w:fldChar w:fldCharType="separate"/>
      </w:r>
      <w:r w:rsidR="008D49E2" w:rsidRPr="008D49E2">
        <w:rPr>
          <w:rFonts w:ascii="Cambria" w:hAnsi="Cambria" w:cs="Helvetica"/>
          <w:noProof/>
          <w:szCs w:val="22"/>
          <w:vertAlign w:val="superscript"/>
          <w:lang w:val="en-GB"/>
        </w:rPr>
        <w:t>67</w:t>
      </w:r>
      <w:r w:rsidR="009777A4" w:rsidRPr="00AB51FB">
        <w:rPr>
          <w:rFonts w:ascii="Cambria" w:hAnsi="Cambria" w:cs="Helvetica"/>
          <w:szCs w:val="22"/>
          <w:lang w:val="en-GB"/>
        </w:rPr>
        <w:fldChar w:fldCharType="end"/>
      </w:r>
      <w:r w:rsidR="009777A4" w:rsidRPr="00AB51FB">
        <w:rPr>
          <w:rFonts w:ascii="Cambria" w:hAnsi="Cambria" w:cs="Helvetica"/>
          <w:szCs w:val="22"/>
          <w:lang w:val="en-GB"/>
        </w:rPr>
        <w:t xml:space="preserve"> showed that AF patients had higher cumulated physical activity levels and larger left atrial dimensions than controls. In marathon runners</w:t>
      </w:r>
      <w:r w:rsidR="009777A4" w:rsidRPr="00AB51FB">
        <w:rPr>
          <w:rFonts w:ascii="Cambria" w:hAnsi="Cambria" w:cs="Helvetica"/>
          <w:szCs w:val="22"/>
          <w:lang w:val="en-GB"/>
        </w:rPr>
        <w:fldChar w:fldCharType="begin">
          <w:fldData xml:space="preserve">PEVuZE5vdGU+PENpdGU+PEF1dGhvcj5Nb2xpbmE8L0F1dGhvcj48WWVhcj4yMDA4PC9ZZWFyPjxS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</w:fldData>
        </w:fldChar>
      </w:r>
      <w:r w:rsidR="008D49E2">
        <w:rPr>
          <w:rFonts w:ascii="Cambria" w:hAnsi="Cambria" w:cs="Helvetica"/>
          <w:szCs w:val="22"/>
          <w:lang w:val="en-GB"/>
        </w:rPr>
        <w:instrText xml:space="preserve"> ADDIN EN.CITE </w:instrText>
      </w:r>
      <w:r w:rsidR="008D49E2">
        <w:rPr>
          <w:rFonts w:ascii="Cambria" w:hAnsi="Cambria" w:cs="Helvetica"/>
          <w:szCs w:val="22"/>
          <w:lang w:val="en-GB"/>
        </w:rPr>
        <w:fldChar w:fldCharType="begin">
          <w:fldData xml:space="preserve">PEVuZE5vdGU+PENpdGU+PEF1dGhvcj5Nb2xpbmE8L0F1dGhvcj48WWVhcj4yMDA4PC9ZZWFyPjxS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</w:fldData>
        </w:fldChar>
      </w:r>
      <w:r w:rsidR="008D49E2">
        <w:rPr>
          <w:rFonts w:ascii="Cambria" w:hAnsi="Cambria" w:cs="Helvetica"/>
          <w:szCs w:val="22"/>
          <w:lang w:val="en-GB"/>
        </w:rPr>
        <w:instrText xml:space="preserve"> ADDIN EN.CITE.DATA </w:instrText>
      </w:r>
      <w:r w:rsidR="008D49E2">
        <w:rPr>
          <w:rFonts w:ascii="Cambria" w:hAnsi="Cambria" w:cs="Helvetica"/>
          <w:szCs w:val="22"/>
          <w:lang w:val="en-GB"/>
        </w:rPr>
      </w:r>
      <w:r w:rsidR="008D49E2">
        <w:rPr>
          <w:rFonts w:ascii="Cambria" w:hAnsi="Cambria" w:cs="Helvetica"/>
          <w:szCs w:val="22"/>
          <w:lang w:val="en-GB"/>
        </w:rPr>
        <w:fldChar w:fldCharType="end"/>
      </w:r>
      <w:r w:rsidR="009777A4" w:rsidRPr="00AB51FB">
        <w:rPr>
          <w:rFonts w:ascii="Cambria" w:hAnsi="Cambria" w:cs="Helvetica"/>
          <w:szCs w:val="22"/>
          <w:lang w:val="en-GB"/>
        </w:rPr>
      </w:r>
      <w:r w:rsidR="009777A4" w:rsidRPr="00AB51FB">
        <w:rPr>
          <w:rFonts w:ascii="Cambria" w:hAnsi="Cambria" w:cs="Helvetica"/>
          <w:szCs w:val="22"/>
          <w:lang w:val="en-GB"/>
        </w:rPr>
        <w:fldChar w:fldCharType="separate"/>
      </w:r>
      <w:r w:rsidR="008D49E2" w:rsidRPr="008D49E2">
        <w:rPr>
          <w:rFonts w:ascii="Cambria" w:hAnsi="Cambria" w:cs="Helvetica"/>
          <w:noProof/>
          <w:szCs w:val="22"/>
          <w:vertAlign w:val="superscript"/>
          <w:lang w:val="en-GB"/>
        </w:rPr>
        <w:t>6</w:t>
      </w:r>
      <w:r w:rsidR="009777A4" w:rsidRPr="00AB51FB">
        <w:rPr>
          <w:rFonts w:ascii="Cambria" w:hAnsi="Cambria" w:cs="Helvetica"/>
          <w:szCs w:val="22"/>
          <w:lang w:val="en-GB"/>
        </w:rPr>
        <w:fldChar w:fldCharType="end"/>
      </w:r>
      <w:r w:rsidR="009777A4" w:rsidRPr="00AB51FB">
        <w:rPr>
          <w:rFonts w:ascii="Cambria" w:hAnsi="Cambria" w:cs="Helvetica"/>
          <w:szCs w:val="22"/>
          <w:lang w:val="en-GB"/>
        </w:rPr>
        <w:t xml:space="preserve"> and cross-country skiers</w:t>
      </w:r>
      <w:r w:rsidR="007E21B3" w:rsidRPr="00AB51FB">
        <w:rPr>
          <w:rFonts w:ascii="Cambria" w:hAnsi="Cambria" w:cs="Helvetica"/>
          <w:szCs w:val="22"/>
          <w:lang w:val="en-GB"/>
        </w:rPr>
        <w:t>,</w:t>
      </w:r>
      <w:r w:rsidR="00B64437" w:rsidRPr="00AB51FB">
        <w:rPr>
          <w:rFonts w:ascii="Cambria" w:hAnsi="Cambria" w:cs="Helvetica"/>
          <w:szCs w:val="22"/>
          <w:lang w:val="en-GB"/>
        </w:rPr>
        <w:t xml:space="preserve"> </w:t>
      </w:r>
      <w:r w:rsidR="009777A4" w:rsidRPr="00AB51FB">
        <w:rPr>
          <w:rFonts w:ascii="Cambria" w:hAnsi="Cambria" w:cs="Helvetica"/>
          <w:szCs w:val="22"/>
          <w:lang w:val="en-GB"/>
        </w:rPr>
        <w:t xml:space="preserve">large left atrial </w:t>
      </w:r>
      <w:r w:rsidR="006F625C" w:rsidRPr="00AB51FB">
        <w:rPr>
          <w:rFonts w:ascii="Cambria" w:hAnsi="Cambria" w:cs="Helvetica"/>
          <w:szCs w:val="22"/>
          <w:lang w:val="en-GB"/>
        </w:rPr>
        <w:t xml:space="preserve">dimension </w:t>
      </w:r>
      <w:r w:rsidR="00956044" w:rsidRPr="00AB51FB">
        <w:rPr>
          <w:rFonts w:ascii="Cambria" w:hAnsi="Cambria" w:cs="Helvetica"/>
          <w:szCs w:val="22"/>
          <w:lang w:val="en-GB"/>
        </w:rPr>
        <w:t>is</w:t>
      </w:r>
      <w:r w:rsidR="009777A4" w:rsidRPr="00AB51FB">
        <w:rPr>
          <w:rFonts w:ascii="Cambria" w:hAnsi="Cambria" w:cs="Helvetica"/>
          <w:szCs w:val="22"/>
          <w:lang w:val="en-GB"/>
        </w:rPr>
        <w:t xml:space="preserve"> associated with a higher risk of AF</w:t>
      </w:r>
      <w:r w:rsidR="004E5B81" w:rsidRPr="00AB51FB">
        <w:rPr>
          <w:rFonts w:ascii="Cambria" w:hAnsi="Cambria" w:cs="Helvetica"/>
          <w:szCs w:val="22"/>
          <w:lang w:val="en-GB"/>
        </w:rPr>
        <w:t>.</w:t>
      </w:r>
      <w:r w:rsidR="00B64437" w:rsidRPr="00AB51FB">
        <w:rPr>
          <w:rFonts w:ascii="Cambria" w:hAnsi="Cambria" w:cs="Helvetica"/>
          <w:szCs w:val="22"/>
          <w:lang w:val="en-GB"/>
        </w:rPr>
        <w:fldChar w:fldCharType="begin">
          <w:fldData xml:space="preserve">PEVuZE5vdGU+PENpdGU+PEF1dGhvcj5Hcmltc21vPC9BdXRob3I+PFllYXI+MjAxMDwvWWVhcj48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</w:fldData>
        </w:fldChar>
      </w:r>
      <w:r w:rsidR="008D49E2">
        <w:rPr>
          <w:rFonts w:ascii="Cambria" w:hAnsi="Cambria" w:cs="Helvetica"/>
          <w:szCs w:val="22"/>
          <w:lang w:val="en-GB"/>
        </w:rPr>
        <w:instrText xml:space="preserve"> ADDIN EN.CITE </w:instrText>
      </w:r>
      <w:r w:rsidR="008D49E2">
        <w:rPr>
          <w:rFonts w:ascii="Cambria" w:hAnsi="Cambria" w:cs="Helvetica"/>
          <w:szCs w:val="22"/>
          <w:lang w:val="en-GB"/>
        </w:rPr>
        <w:fldChar w:fldCharType="begin">
          <w:fldData xml:space="preserve">PEVuZE5vdGU+PENpdGU+PEF1dGhvcj5Hcmltc21vPC9BdXRob3I+PFllYXI+MjAxMDwvWWVhcj48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</w:fldData>
        </w:fldChar>
      </w:r>
      <w:r w:rsidR="008D49E2">
        <w:rPr>
          <w:rFonts w:ascii="Cambria" w:hAnsi="Cambria" w:cs="Helvetica"/>
          <w:szCs w:val="22"/>
          <w:lang w:val="en-GB"/>
        </w:rPr>
        <w:instrText xml:space="preserve"> ADDIN EN.CITE.DATA </w:instrText>
      </w:r>
      <w:r w:rsidR="008D49E2">
        <w:rPr>
          <w:rFonts w:ascii="Cambria" w:hAnsi="Cambria" w:cs="Helvetica"/>
          <w:szCs w:val="22"/>
          <w:lang w:val="en-GB"/>
        </w:rPr>
      </w:r>
      <w:r w:rsidR="008D49E2">
        <w:rPr>
          <w:rFonts w:ascii="Cambria" w:hAnsi="Cambria" w:cs="Helvetica"/>
          <w:szCs w:val="22"/>
          <w:lang w:val="en-GB"/>
        </w:rPr>
        <w:fldChar w:fldCharType="end"/>
      </w:r>
      <w:r w:rsidR="00B64437" w:rsidRPr="00AB51FB">
        <w:rPr>
          <w:rFonts w:ascii="Cambria" w:hAnsi="Cambria" w:cs="Helvetica"/>
          <w:szCs w:val="22"/>
          <w:lang w:val="en-GB"/>
        </w:rPr>
      </w:r>
      <w:r w:rsidR="00B64437" w:rsidRPr="00AB51FB">
        <w:rPr>
          <w:rFonts w:ascii="Cambria" w:hAnsi="Cambria" w:cs="Helvetica"/>
          <w:szCs w:val="22"/>
          <w:lang w:val="en-GB"/>
        </w:rPr>
        <w:fldChar w:fldCharType="separate"/>
      </w:r>
      <w:r w:rsidR="008D49E2" w:rsidRPr="008D49E2">
        <w:rPr>
          <w:rFonts w:ascii="Cambria" w:hAnsi="Cambria" w:cs="Helvetica"/>
          <w:noProof/>
          <w:szCs w:val="22"/>
          <w:vertAlign w:val="superscript"/>
          <w:lang w:val="en-GB"/>
        </w:rPr>
        <w:t>26</w:t>
      </w:r>
      <w:r w:rsidR="00B64437" w:rsidRPr="00AB51FB">
        <w:rPr>
          <w:rFonts w:ascii="Cambria" w:hAnsi="Cambria" w:cs="Helvetica"/>
          <w:szCs w:val="22"/>
          <w:lang w:val="en-GB"/>
        </w:rPr>
        <w:fldChar w:fldCharType="end"/>
      </w:r>
      <w:r w:rsidR="004E5B81" w:rsidRPr="00AB51FB">
        <w:rPr>
          <w:rFonts w:ascii="Cambria" w:hAnsi="Cambria" w:cs="Helvetica"/>
          <w:szCs w:val="22"/>
          <w:lang w:val="en-GB"/>
        </w:rPr>
        <w:t xml:space="preserve"> </w:t>
      </w:r>
      <w:r w:rsidR="001008A8" w:rsidRPr="00AB51FB">
        <w:rPr>
          <w:rFonts w:ascii="Cambria" w:hAnsi="Cambria" w:cs="Helvetica"/>
          <w:szCs w:val="22"/>
          <w:lang w:val="en-GB"/>
        </w:rPr>
        <w:t>However, a study of young, competitive athletes showed enlarged left atrial dimensions but low prevalence of AF (1%).</w:t>
      </w:r>
      <w:r w:rsidR="001008A8" w:rsidRPr="00AB51FB">
        <w:rPr>
          <w:rFonts w:ascii="Cambria" w:hAnsi="Cambria" w:cs="Helvetica"/>
          <w:szCs w:val="22"/>
          <w:lang w:val="en-GB"/>
        </w:rPr>
        <w:fldChar w:fldCharType="begin">
          <w:fldData xml:space="preserve">PEVuZE5vdGU+PENpdGU+PEF1dGhvcj5QZWxsaWNjaWE8L0F1dGhvcj48WWVhcj4yMDA1PC9ZZWFy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</w:fldData>
        </w:fldChar>
      </w:r>
      <w:r w:rsidR="008D49E2">
        <w:rPr>
          <w:rFonts w:ascii="Cambria" w:hAnsi="Cambria" w:cs="Helvetica"/>
          <w:szCs w:val="22"/>
          <w:lang w:val="en-GB"/>
        </w:rPr>
        <w:instrText xml:space="preserve"> ADDIN EN.CITE </w:instrText>
      </w:r>
      <w:r w:rsidR="008D49E2">
        <w:rPr>
          <w:rFonts w:ascii="Cambria" w:hAnsi="Cambria" w:cs="Helvetica"/>
          <w:szCs w:val="22"/>
          <w:lang w:val="en-GB"/>
        </w:rPr>
        <w:fldChar w:fldCharType="begin">
          <w:fldData xml:space="preserve">PEVuZE5vdGU+PENpdGU+PEF1dGhvcj5QZWxsaWNjaWE8L0F1dGhvcj48WWVhcj4yMDA1PC9ZZWFy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</w:fldData>
        </w:fldChar>
      </w:r>
      <w:r w:rsidR="008D49E2">
        <w:rPr>
          <w:rFonts w:ascii="Cambria" w:hAnsi="Cambria" w:cs="Helvetica"/>
          <w:szCs w:val="22"/>
          <w:lang w:val="en-GB"/>
        </w:rPr>
        <w:instrText xml:space="preserve"> ADDIN EN.CITE.DATA </w:instrText>
      </w:r>
      <w:r w:rsidR="008D49E2">
        <w:rPr>
          <w:rFonts w:ascii="Cambria" w:hAnsi="Cambria" w:cs="Helvetica"/>
          <w:szCs w:val="22"/>
          <w:lang w:val="en-GB"/>
        </w:rPr>
      </w:r>
      <w:r w:rsidR="008D49E2">
        <w:rPr>
          <w:rFonts w:ascii="Cambria" w:hAnsi="Cambria" w:cs="Helvetica"/>
          <w:szCs w:val="22"/>
          <w:lang w:val="en-GB"/>
        </w:rPr>
        <w:fldChar w:fldCharType="end"/>
      </w:r>
      <w:r w:rsidR="001008A8" w:rsidRPr="00AB51FB">
        <w:rPr>
          <w:rFonts w:ascii="Cambria" w:hAnsi="Cambria" w:cs="Helvetica"/>
          <w:szCs w:val="22"/>
          <w:lang w:val="en-GB"/>
        </w:rPr>
      </w:r>
      <w:r w:rsidR="001008A8" w:rsidRPr="00AB51FB">
        <w:rPr>
          <w:rFonts w:ascii="Cambria" w:hAnsi="Cambria" w:cs="Helvetica"/>
          <w:szCs w:val="22"/>
          <w:lang w:val="en-GB"/>
        </w:rPr>
        <w:fldChar w:fldCharType="separate"/>
      </w:r>
      <w:r w:rsidR="008D49E2" w:rsidRPr="008D49E2">
        <w:rPr>
          <w:rFonts w:ascii="Cambria" w:hAnsi="Cambria" w:cs="Helvetica"/>
          <w:noProof/>
          <w:szCs w:val="22"/>
          <w:vertAlign w:val="superscript"/>
          <w:lang w:val="en-GB"/>
        </w:rPr>
        <w:t>14</w:t>
      </w:r>
      <w:r w:rsidR="001008A8" w:rsidRPr="00AB51FB">
        <w:rPr>
          <w:rFonts w:ascii="Cambria" w:hAnsi="Cambria" w:cs="Helvetica"/>
          <w:szCs w:val="22"/>
          <w:lang w:val="en-GB"/>
        </w:rPr>
        <w:fldChar w:fldCharType="end"/>
      </w:r>
      <w:r w:rsidR="007741E6" w:rsidRPr="00AB51FB">
        <w:rPr>
          <w:rFonts w:ascii="Cambria" w:hAnsi="Cambria" w:cs="Helvetica"/>
          <w:szCs w:val="22"/>
          <w:lang w:val="en-GB"/>
        </w:rPr>
        <w:t xml:space="preserve"> Furthermore, atrial remodelling has shown to be reversible after detraining.</w:t>
      </w:r>
      <w:r w:rsidR="007741E6" w:rsidRPr="00AB51FB">
        <w:rPr>
          <w:rFonts w:ascii="Cambria" w:hAnsi="Cambria" w:cs="Helvetica"/>
          <w:szCs w:val="22"/>
          <w:lang w:val="en-GB"/>
        </w:rPr>
        <w:fldChar w:fldCharType="begin">
          <w:fldData xml:space="preserve">PEVuZE5vdGU+PENpdGU+PEF1dGhvcj5GdXJsYW5lbGxvPC9BdXRob3I+PFllYXI+MTk5ODwvWWVh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</w:fldData>
        </w:fldChar>
      </w:r>
      <w:r w:rsidR="008D49E2">
        <w:rPr>
          <w:rFonts w:ascii="Cambria" w:hAnsi="Cambria" w:cs="Helvetica"/>
          <w:szCs w:val="22"/>
          <w:lang w:val="en-GB"/>
        </w:rPr>
        <w:instrText xml:space="preserve"> ADDIN EN.CITE </w:instrText>
      </w:r>
      <w:r w:rsidR="008D49E2">
        <w:rPr>
          <w:rFonts w:ascii="Cambria" w:hAnsi="Cambria" w:cs="Helvetica"/>
          <w:szCs w:val="22"/>
          <w:lang w:val="en-GB"/>
        </w:rPr>
        <w:fldChar w:fldCharType="begin">
          <w:fldData xml:space="preserve">PEVuZE5vdGU+PENpdGU+PEF1dGhvcj5GdXJsYW5lbGxvPC9BdXRob3I+PFllYXI+MTk5ODwvWWVh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</w:fldData>
        </w:fldChar>
      </w:r>
      <w:r w:rsidR="008D49E2">
        <w:rPr>
          <w:rFonts w:ascii="Cambria" w:hAnsi="Cambria" w:cs="Helvetica"/>
          <w:szCs w:val="22"/>
          <w:lang w:val="en-GB"/>
        </w:rPr>
        <w:instrText xml:space="preserve"> ADDIN EN.CITE.DATA </w:instrText>
      </w:r>
      <w:r w:rsidR="008D49E2">
        <w:rPr>
          <w:rFonts w:ascii="Cambria" w:hAnsi="Cambria" w:cs="Helvetica"/>
          <w:szCs w:val="22"/>
          <w:lang w:val="en-GB"/>
        </w:rPr>
      </w:r>
      <w:r w:rsidR="008D49E2">
        <w:rPr>
          <w:rFonts w:ascii="Cambria" w:hAnsi="Cambria" w:cs="Helvetica"/>
          <w:szCs w:val="22"/>
          <w:lang w:val="en-GB"/>
        </w:rPr>
        <w:fldChar w:fldCharType="end"/>
      </w:r>
      <w:r w:rsidR="007741E6" w:rsidRPr="00AB51FB">
        <w:rPr>
          <w:rFonts w:ascii="Cambria" w:hAnsi="Cambria" w:cs="Helvetica"/>
          <w:szCs w:val="22"/>
          <w:lang w:val="en-GB"/>
        </w:rPr>
      </w:r>
      <w:r w:rsidR="007741E6" w:rsidRPr="00AB51FB">
        <w:rPr>
          <w:rFonts w:ascii="Cambria" w:hAnsi="Cambria" w:cs="Helvetica"/>
          <w:szCs w:val="22"/>
          <w:lang w:val="en-GB"/>
        </w:rPr>
        <w:fldChar w:fldCharType="separate"/>
      </w:r>
      <w:r w:rsidR="008D49E2" w:rsidRPr="008D49E2">
        <w:rPr>
          <w:rFonts w:ascii="Cambria" w:hAnsi="Cambria" w:cs="Helvetica"/>
          <w:noProof/>
          <w:szCs w:val="22"/>
          <w:vertAlign w:val="superscript"/>
          <w:lang w:val="en-GB"/>
        </w:rPr>
        <w:t>13, 63, 68</w:t>
      </w:r>
      <w:r w:rsidR="007741E6" w:rsidRPr="00AB51FB">
        <w:rPr>
          <w:rFonts w:ascii="Cambria" w:hAnsi="Cambria" w:cs="Helvetica"/>
          <w:szCs w:val="22"/>
          <w:lang w:val="en-GB"/>
        </w:rPr>
        <w:fldChar w:fldCharType="end"/>
      </w:r>
      <w:r w:rsidR="007741E6" w:rsidRPr="00AB51FB">
        <w:rPr>
          <w:rFonts w:ascii="Cambria" w:hAnsi="Cambria" w:cs="Helvetica"/>
          <w:szCs w:val="22"/>
          <w:lang w:val="en-GB"/>
        </w:rPr>
        <w:t xml:space="preserve"> </w:t>
      </w:r>
    </w:p>
    <w:p w14:paraId="6AECC8EA" w14:textId="5AFEF6A3" w:rsidR="00706DFD" w:rsidRPr="00AB51FB" w:rsidRDefault="00A33DC9" w:rsidP="0046548C">
      <w:pPr>
        <w:spacing w:after="240" w:line="480" w:lineRule="auto"/>
        <w:rPr>
          <w:rFonts w:ascii="Cambria" w:hAnsi="Cambria"/>
          <w:color w:val="1A1919"/>
          <w:sz w:val="20"/>
          <w:szCs w:val="12"/>
          <w:lang w:val="en-GB" w:eastAsia="en-GB"/>
        </w:rPr>
      </w:pPr>
      <w:r w:rsidRPr="00AB51FB">
        <w:rPr>
          <w:rFonts w:ascii="Cambria" w:hAnsi="Cambria" w:cs="Helvetica"/>
          <w:szCs w:val="22"/>
          <w:lang w:val="en-GB"/>
        </w:rPr>
        <w:t xml:space="preserve">Atrial dilatation </w:t>
      </w:r>
      <w:r w:rsidR="001008A8" w:rsidRPr="00AB51FB">
        <w:rPr>
          <w:rFonts w:ascii="Cambria" w:hAnsi="Cambria" w:cs="Helvetica"/>
          <w:szCs w:val="22"/>
          <w:lang w:val="en-GB"/>
        </w:rPr>
        <w:t xml:space="preserve">due to long-term endurance training </w:t>
      </w:r>
      <w:r w:rsidRPr="00AB51FB">
        <w:rPr>
          <w:rFonts w:ascii="Cambria" w:hAnsi="Cambria" w:cs="Helvetica"/>
          <w:szCs w:val="22"/>
          <w:lang w:val="en-GB"/>
        </w:rPr>
        <w:t xml:space="preserve">has been linked to increased volume and pressure overload during exercise. In animal experiments, </w:t>
      </w:r>
      <w:r w:rsidRPr="00AB51FB">
        <w:rPr>
          <w:rFonts w:ascii="Cambria" w:hAnsi="Cambria"/>
          <w:lang w:val="en-GB"/>
        </w:rPr>
        <w:t xml:space="preserve">raising </w:t>
      </w:r>
      <w:r w:rsidRPr="00AB51FB">
        <w:rPr>
          <w:rFonts w:ascii="Cambria" w:hAnsi="Cambria"/>
          <w:lang w:val="en-GB" w:eastAsia="en-GB"/>
        </w:rPr>
        <w:t>atrial pressure, which induces</w:t>
      </w:r>
      <w:r w:rsidRPr="00AB51FB">
        <w:rPr>
          <w:rFonts w:ascii="Cambria" w:hAnsi="Cambria"/>
          <w:lang w:val="en-GB"/>
        </w:rPr>
        <w:t xml:space="preserve"> atrial dilatation, leads to a shortening of the atrial </w:t>
      </w:r>
      <w:r w:rsidRPr="00AB51FB">
        <w:rPr>
          <w:rFonts w:ascii="Cambria" w:hAnsi="Cambria"/>
          <w:lang w:val="en-GB" w:eastAsia="en-GB"/>
        </w:rPr>
        <w:t xml:space="preserve">refractory period and </w:t>
      </w:r>
      <w:r w:rsidRPr="00AB51FB">
        <w:rPr>
          <w:rFonts w:ascii="Cambria" w:hAnsi="Cambria"/>
          <w:lang w:val="en-GB"/>
        </w:rPr>
        <w:t>increases vulnerability to AF.</w:t>
      </w:r>
      <w:r w:rsidRPr="00AB51FB">
        <w:rPr>
          <w:rFonts w:ascii="Cambria" w:hAnsi="Cambria"/>
          <w:color w:val="000000"/>
          <w:lang w:val="en-GB" w:eastAsia="en-GB"/>
        </w:rPr>
        <w:fldChar w:fldCharType="begin"/>
      </w:r>
      <w:r w:rsidR="008D49E2">
        <w:rPr>
          <w:rFonts w:ascii="Cambria" w:hAnsi="Cambria"/>
          <w:color w:val="000000"/>
          <w:lang w:val="en-GB" w:eastAsia="en-GB"/>
        </w:rPr>
        <w:instrText xml:space="preserve"> ADDIN EN.CITE &lt;EndNote&gt;&lt;Cite&gt;&lt;Author&gt;Ravelli&lt;/Author&gt;&lt;Year&gt;1997&lt;/Year&gt;&lt;RecNum&gt;4792&lt;/RecNum&gt;&lt;DisplayText&gt;&lt;style face="superscript"&gt;69&lt;/style&gt;&lt;/DisplayText&gt;&lt;record&gt;&lt;rec-number&gt;4792&lt;/rec-number&gt;&lt;foreign-keys&gt;&lt;key app="EN" db-id="2vfzfzv9z5ft98ef9aa5rs0dz990d90250re" timestamp="1507418628"&gt;4792&lt;/key&gt;&lt;/foreign-keys&gt;&lt;ref-type name="Journal Article"&gt;17&lt;/ref-type&gt;&lt;contributors&gt;&lt;authors&gt;&lt;author&gt;Ravelli, F.&lt;/author&gt;&lt;author&gt;Allessie, M.&lt;/author&gt;&lt;/authors&gt;&lt;/contributors&gt;&lt;auth-address&gt;Medical Biophysics, Centro Materiali e Biofisica Medica, Trento, Italy.&lt;/auth-address&gt;&lt;titles&gt;&lt;title&gt;Effects of atrial dilatation on refractory period and vulnerability to atrial fibrillation in the isolated Langendorff-perfused rabbit heart&lt;/title&gt;&lt;secondary-title&gt;Circulation&lt;/secondary-title&gt;&lt;/titles&gt;&lt;periodical&gt;&lt;full-title&gt;Circulation&lt;/full-title&gt;&lt;abbr-1&gt;Circulation&lt;/abbr-1&gt;&lt;abbr-2&gt;Circulation&lt;/abbr-2&gt;&lt;/periodical&gt;&lt;pages&gt;1686-95&lt;/pages&gt;&lt;volume&gt;96&lt;/volume&gt;&lt;number&gt;5&lt;/number&gt;&lt;keywords&gt;&lt;keyword&gt;Animals&lt;/keyword&gt;&lt;keyword&gt;Atrial Fibrillation/*etiology&lt;/keyword&gt;&lt;keyword&gt;*Atrial Function&lt;/keyword&gt;&lt;keyword&gt;Dilatation&lt;/keyword&gt;&lt;keyword&gt;Disease Susceptibility&lt;/keyword&gt;&lt;keyword&gt;Female&lt;/keyword&gt;&lt;keyword&gt;Heart/physiopathology&lt;/keyword&gt;&lt;keyword&gt;In Vitro Techniques&lt;/keyword&gt;&lt;keyword&gt;Male&lt;/keyword&gt;&lt;keyword&gt;Perfusion&lt;/keyword&gt;&lt;keyword&gt;Rabbits&lt;/keyword&gt;&lt;keyword&gt;*Refractory Period, Electrophysiological&lt;/keyword&gt;&lt;/keywords&gt;&lt;dates&gt;&lt;year&gt;1997&lt;/year&gt;&lt;pub-dates&gt;&lt;date&gt;Sep 02&lt;/date&gt;&lt;/pub-dates&gt;&lt;/dates&gt;&lt;isbn&gt;0009-7322 (Print)&amp;#xD;0009-7322 (Linking)&lt;/isbn&gt;&lt;accession-num&gt;9315565&lt;/accession-num&gt;&lt;urls&gt;&lt;related-urls&gt;&lt;url&gt;http://circ.ahajournals.org/content/96/5/1686.long&lt;/url&gt;&lt;/related-urls&gt;&lt;/urls&gt;&lt;/record&gt;&lt;/Cite&gt;&lt;/EndNote&gt;</w:instrText>
      </w:r>
      <w:r w:rsidRPr="00AB51FB">
        <w:rPr>
          <w:rFonts w:ascii="Cambria" w:hAnsi="Cambria"/>
          <w:color w:val="000000"/>
          <w:lang w:val="en-GB" w:eastAsia="en-GB"/>
        </w:rPr>
        <w:fldChar w:fldCharType="separate"/>
      </w:r>
      <w:r w:rsidR="008D49E2" w:rsidRPr="008D49E2">
        <w:rPr>
          <w:rFonts w:ascii="Cambria" w:hAnsi="Cambria"/>
          <w:noProof/>
          <w:color w:val="000000"/>
          <w:vertAlign w:val="superscript"/>
          <w:lang w:val="en-GB" w:eastAsia="en-GB"/>
        </w:rPr>
        <w:t>69</w:t>
      </w:r>
      <w:r w:rsidRPr="00AB51FB">
        <w:rPr>
          <w:rFonts w:ascii="Cambria" w:hAnsi="Cambria"/>
          <w:color w:val="000000"/>
          <w:lang w:val="en-GB" w:eastAsia="en-GB"/>
        </w:rPr>
        <w:fldChar w:fldCharType="end"/>
      </w:r>
      <w:r w:rsidR="000B54EE" w:rsidRPr="00AB51FB">
        <w:rPr>
          <w:rFonts w:ascii="Cambria" w:hAnsi="Cambria"/>
          <w:color w:val="000000"/>
          <w:lang w:val="en-GB" w:eastAsia="en-GB"/>
        </w:rPr>
        <w:t xml:space="preserve"> </w:t>
      </w:r>
      <w:r w:rsidR="00E22C02">
        <w:rPr>
          <w:rFonts w:ascii="Cambria" w:hAnsi="Cambria" w:cs="Helvetica"/>
          <w:szCs w:val="22"/>
          <w:lang w:val="en-GB"/>
        </w:rPr>
        <w:t>V</w:t>
      </w:r>
      <w:r w:rsidR="00264F78" w:rsidRPr="00AB51FB">
        <w:rPr>
          <w:rFonts w:ascii="Cambria" w:hAnsi="Cambria" w:cs="Helvetica"/>
          <w:szCs w:val="22"/>
          <w:lang w:val="en-GB"/>
        </w:rPr>
        <w:t xml:space="preserve">olume and pressure overload </w:t>
      </w:r>
      <w:r w:rsidR="00E22C02">
        <w:rPr>
          <w:rFonts w:ascii="Cambria" w:hAnsi="Cambria" w:cs="Helvetica"/>
          <w:szCs w:val="22"/>
          <w:lang w:val="en-GB"/>
        </w:rPr>
        <w:t xml:space="preserve">could therefore </w:t>
      </w:r>
      <w:r w:rsidR="0072034B">
        <w:rPr>
          <w:rFonts w:ascii="Cambria" w:hAnsi="Cambria" w:cs="Helvetica"/>
          <w:szCs w:val="22"/>
          <w:lang w:val="en-GB"/>
        </w:rPr>
        <w:t>potentially trigger</w:t>
      </w:r>
      <w:r w:rsidR="00E22C02">
        <w:rPr>
          <w:rFonts w:ascii="Cambria" w:hAnsi="Cambria" w:cs="Helvetica"/>
          <w:szCs w:val="22"/>
          <w:lang w:val="en-GB"/>
        </w:rPr>
        <w:t xml:space="preserve"> AF during exercise, </w:t>
      </w:r>
      <w:r w:rsidR="0072034B">
        <w:rPr>
          <w:rFonts w:ascii="Cambria" w:hAnsi="Cambria" w:cs="Helvetica"/>
          <w:szCs w:val="22"/>
          <w:lang w:val="en-GB"/>
        </w:rPr>
        <w:t xml:space="preserve">and </w:t>
      </w:r>
      <w:r w:rsidR="008602CF" w:rsidRPr="00AB51FB">
        <w:rPr>
          <w:rFonts w:ascii="Cambria" w:hAnsi="Cambria" w:cs="Helvetica"/>
          <w:szCs w:val="22"/>
          <w:lang w:val="en-GB"/>
        </w:rPr>
        <w:t>i</w:t>
      </w:r>
      <w:r w:rsidR="00337BB6" w:rsidRPr="00AB51FB">
        <w:rPr>
          <w:rFonts w:ascii="Cambria" w:hAnsi="Cambria"/>
          <w:color w:val="000000"/>
          <w:lang w:val="en-GB" w:eastAsia="en-GB"/>
        </w:rPr>
        <w:t xml:space="preserve">t is </w:t>
      </w:r>
      <w:r w:rsidR="0072034B">
        <w:rPr>
          <w:rFonts w:ascii="Cambria" w:hAnsi="Cambria"/>
          <w:color w:val="000000"/>
          <w:lang w:val="en-GB" w:eastAsia="en-GB"/>
        </w:rPr>
        <w:t xml:space="preserve">also </w:t>
      </w:r>
      <w:r w:rsidR="00337BB6" w:rsidRPr="00AB51FB">
        <w:rPr>
          <w:rFonts w:ascii="Cambria" w:hAnsi="Cambria"/>
          <w:color w:val="000000"/>
          <w:lang w:val="en-GB" w:eastAsia="en-GB"/>
        </w:rPr>
        <w:t xml:space="preserve">speculated that repeated </w:t>
      </w:r>
      <w:r w:rsidR="005C64DB" w:rsidRPr="00AB51FB">
        <w:rPr>
          <w:rFonts w:ascii="Cambria" w:hAnsi="Cambria"/>
          <w:color w:val="000000"/>
          <w:lang w:val="en-GB" w:eastAsia="en-GB"/>
        </w:rPr>
        <w:t xml:space="preserve">stretch </w:t>
      </w:r>
      <w:r w:rsidR="00337BB6" w:rsidRPr="00AB51FB">
        <w:rPr>
          <w:rFonts w:ascii="Cambria" w:hAnsi="Cambria"/>
          <w:color w:val="000000"/>
          <w:lang w:val="en-GB" w:eastAsia="en-GB"/>
        </w:rPr>
        <w:t>of the atri</w:t>
      </w:r>
      <w:r w:rsidR="00930BDE" w:rsidRPr="00AB51FB">
        <w:rPr>
          <w:rFonts w:ascii="Cambria" w:hAnsi="Cambria"/>
          <w:color w:val="000000"/>
          <w:lang w:val="en-GB" w:eastAsia="en-GB"/>
        </w:rPr>
        <w:t>a</w:t>
      </w:r>
      <w:r w:rsidR="005C64DB" w:rsidRPr="00AB51FB">
        <w:rPr>
          <w:rFonts w:ascii="Cambria" w:hAnsi="Cambria"/>
          <w:color w:val="000000"/>
          <w:lang w:val="en-GB" w:eastAsia="en-GB"/>
        </w:rPr>
        <w:t>l wall</w:t>
      </w:r>
      <w:r w:rsidR="00337BB6" w:rsidRPr="00AB51FB">
        <w:rPr>
          <w:rFonts w:ascii="Cambria" w:hAnsi="Cambria"/>
          <w:color w:val="000000"/>
          <w:lang w:val="en-GB" w:eastAsia="en-GB"/>
        </w:rPr>
        <w:t xml:space="preserve"> </w:t>
      </w:r>
      <w:r w:rsidR="00FD6A9E" w:rsidRPr="00AB51FB">
        <w:rPr>
          <w:rFonts w:ascii="Cambria" w:hAnsi="Cambria"/>
          <w:color w:val="000000"/>
          <w:lang w:val="en-GB" w:eastAsia="en-GB"/>
        </w:rPr>
        <w:t>du</w:t>
      </w:r>
      <w:r w:rsidR="00CA516C" w:rsidRPr="00AB51FB">
        <w:rPr>
          <w:rFonts w:ascii="Cambria" w:hAnsi="Cambria"/>
          <w:color w:val="000000"/>
          <w:lang w:val="en-GB" w:eastAsia="en-GB"/>
        </w:rPr>
        <w:t>ring</w:t>
      </w:r>
      <w:r w:rsidR="00337BB6" w:rsidRPr="00AB51FB">
        <w:rPr>
          <w:rFonts w:ascii="Cambria" w:hAnsi="Cambria"/>
          <w:color w:val="000000"/>
          <w:lang w:val="en-GB" w:eastAsia="en-GB"/>
        </w:rPr>
        <w:t xml:space="preserve"> extensive exercise over many years may lead to </w:t>
      </w:r>
      <w:r w:rsidR="00224763" w:rsidRPr="00AB51FB">
        <w:rPr>
          <w:rFonts w:ascii="Cambria" w:hAnsi="Cambria"/>
          <w:color w:val="000000"/>
          <w:lang w:val="en-GB" w:eastAsia="en-GB"/>
        </w:rPr>
        <w:t xml:space="preserve">atrial enlargement, </w:t>
      </w:r>
      <w:r w:rsidR="00337BB6" w:rsidRPr="00AB51FB">
        <w:rPr>
          <w:rFonts w:ascii="Cambria" w:hAnsi="Cambria"/>
          <w:color w:val="000000"/>
          <w:lang w:val="en-GB" w:eastAsia="en-GB"/>
        </w:rPr>
        <w:t>stretch-induced microtrauma, inflammation and fibrosis, which are potential substrates for AF.</w:t>
      </w:r>
      <w:r w:rsidR="00337BB6" w:rsidRPr="00AB51FB">
        <w:rPr>
          <w:rFonts w:ascii="Cambria" w:hAnsi="Cambria"/>
          <w:color w:val="1A1919"/>
          <w:szCs w:val="12"/>
          <w:lang w:val="en-GB" w:eastAsia="en-GB"/>
        </w:rPr>
        <w:fldChar w:fldCharType="begin">
          <w:fldData xml:space="preserve">PEVuZE5vdGU+PENpdGU+PEF1dGhvcj5TYW5jaGlzLUdvbWFyPC9BdXRob3I+PFllYXI+MjAxNzwv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</w:fldData>
        </w:fldChar>
      </w:r>
      <w:r w:rsidR="008D49E2">
        <w:rPr>
          <w:rFonts w:ascii="Cambria" w:hAnsi="Cambria"/>
          <w:color w:val="1A1919"/>
          <w:szCs w:val="12"/>
          <w:lang w:val="en-GB" w:eastAsia="en-GB"/>
        </w:rPr>
        <w:instrText xml:space="preserve"> ADDIN EN.CITE </w:instrText>
      </w:r>
      <w:r w:rsidR="008D49E2">
        <w:rPr>
          <w:rFonts w:ascii="Cambria" w:hAnsi="Cambria"/>
          <w:color w:val="1A1919"/>
          <w:szCs w:val="12"/>
          <w:lang w:val="en-GB" w:eastAsia="en-GB"/>
        </w:rPr>
        <w:fldChar w:fldCharType="begin">
          <w:fldData xml:space="preserve">PEVuZE5vdGU+PENpdGU+PEF1dGhvcj5TYW5jaGlzLUdvbWFyPC9BdXRob3I+PFllYXI+MjAxNzwv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</w:fldData>
        </w:fldChar>
      </w:r>
      <w:r w:rsidR="008D49E2">
        <w:rPr>
          <w:rFonts w:ascii="Cambria" w:hAnsi="Cambria"/>
          <w:color w:val="1A1919"/>
          <w:szCs w:val="12"/>
          <w:lang w:val="en-GB" w:eastAsia="en-GB"/>
        </w:rPr>
        <w:instrText xml:space="preserve"> ADDIN EN.CITE.DATA </w:instrText>
      </w:r>
      <w:r w:rsidR="008D49E2">
        <w:rPr>
          <w:rFonts w:ascii="Cambria" w:hAnsi="Cambria"/>
          <w:color w:val="1A1919"/>
          <w:szCs w:val="12"/>
          <w:lang w:val="en-GB" w:eastAsia="en-GB"/>
        </w:rPr>
      </w:r>
      <w:r w:rsidR="008D49E2">
        <w:rPr>
          <w:rFonts w:ascii="Cambria" w:hAnsi="Cambria"/>
          <w:color w:val="1A1919"/>
          <w:szCs w:val="12"/>
          <w:lang w:val="en-GB" w:eastAsia="en-GB"/>
        </w:rPr>
        <w:fldChar w:fldCharType="end"/>
      </w:r>
      <w:r w:rsidR="00337BB6" w:rsidRPr="00AB51FB">
        <w:rPr>
          <w:rFonts w:ascii="Cambria" w:hAnsi="Cambria"/>
          <w:color w:val="1A1919"/>
          <w:szCs w:val="12"/>
          <w:lang w:val="en-GB" w:eastAsia="en-GB"/>
        </w:rPr>
      </w:r>
      <w:r w:rsidR="00337BB6" w:rsidRPr="00AB51FB">
        <w:rPr>
          <w:rFonts w:ascii="Cambria" w:hAnsi="Cambria"/>
          <w:color w:val="1A1919"/>
          <w:szCs w:val="12"/>
          <w:lang w:val="en-GB" w:eastAsia="en-GB"/>
        </w:rPr>
        <w:fldChar w:fldCharType="separate"/>
      </w:r>
      <w:r w:rsidR="008D49E2" w:rsidRPr="008D49E2">
        <w:rPr>
          <w:rFonts w:ascii="Cambria" w:hAnsi="Cambria"/>
          <w:noProof/>
          <w:color w:val="1A1919"/>
          <w:szCs w:val="12"/>
          <w:vertAlign w:val="superscript"/>
          <w:lang w:val="en-GB" w:eastAsia="en-GB"/>
        </w:rPr>
        <w:t>4, 70, 71</w:t>
      </w:r>
      <w:r w:rsidR="00337BB6" w:rsidRPr="00AB51FB">
        <w:rPr>
          <w:rFonts w:ascii="Cambria" w:hAnsi="Cambria"/>
          <w:color w:val="1A1919"/>
          <w:szCs w:val="12"/>
          <w:lang w:val="en-GB" w:eastAsia="en-GB"/>
        </w:rPr>
        <w:fldChar w:fldCharType="end"/>
      </w:r>
    </w:p>
    <w:p w14:paraId="36211420" w14:textId="0CC2DB90" w:rsidR="006107EC" w:rsidRPr="00AB51FB" w:rsidRDefault="006107EC" w:rsidP="00706DFD">
      <w:pPr>
        <w:spacing w:after="240" w:line="480" w:lineRule="auto"/>
        <w:rPr>
          <w:rFonts w:ascii="Cambria" w:hAnsi="Cambria"/>
          <w:color w:val="1A1919"/>
          <w:sz w:val="20"/>
          <w:szCs w:val="12"/>
          <w:lang w:val="en-GB" w:eastAsia="en-GB"/>
        </w:rPr>
      </w:pPr>
      <w:r w:rsidRPr="00AB51FB">
        <w:rPr>
          <w:rStyle w:val="Heading3Char"/>
          <w:rFonts w:ascii="Cambria" w:hAnsi="Cambria"/>
          <w:b/>
          <w:lang w:val="en-GB"/>
        </w:rPr>
        <w:t>Atrial ectopy.</w:t>
      </w:r>
      <w:r w:rsidRPr="00AB51FB">
        <w:rPr>
          <w:rFonts w:ascii="Cambria" w:hAnsi="Cambria" w:cs="Times"/>
          <w:b/>
          <w:bCs/>
          <w:szCs w:val="22"/>
          <w:lang w:val="en-GB"/>
        </w:rPr>
        <w:t xml:space="preserve"> </w:t>
      </w:r>
      <w:r w:rsidRPr="00AB51FB">
        <w:rPr>
          <w:rFonts w:ascii="Cambria" w:hAnsi="Cambria" w:cs="Times"/>
          <w:szCs w:val="22"/>
          <w:lang w:val="en-GB"/>
        </w:rPr>
        <w:t xml:space="preserve">Ectopic beats </w:t>
      </w:r>
      <w:r w:rsidRPr="00AB51FB">
        <w:rPr>
          <w:rFonts w:ascii="Cambria" w:hAnsi="Cambria" w:cs="Helvetica"/>
          <w:szCs w:val="22"/>
          <w:lang w:val="en-GB"/>
        </w:rPr>
        <w:t>are an important trigger of AF, and some</w:t>
      </w:r>
      <w:r w:rsidRPr="00AB51FB">
        <w:rPr>
          <w:rFonts w:ascii="Cambria" w:hAnsi="Cambria" w:cs="Times"/>
          <w:szCs w:val="22"/>
          <w:lang w:val="en-GB"/>
        </w:rPr>
        <w:t xml:space="preserve"> studies have shown that supraventricular premature beats are more common in athletes</w:t>
      </w:r>
      <w:r w:rsidR="007E21B3" w:rsidRPr="00AB51FB">
        <w:rPr>
          <w:rFonts w:ascii="Cambria" w:hAnsi="Cambria" w:cs="Times"/>
          <w:szCs w:val="22"/>
          <w:lang w:val="en-GB"/>
        </w:rPr>
        <w:t>,</w:t>
      </w:r>
      <w:r w:rsidRPr="00AB51FB">
        <w:rPr>
          <w:rFonts w:ascii="Cambria" w:hAnsi="Cambria" w:cs="Times"/>
          <w:szCs w:val="22"/>
          <w:lang w:val="en-GB"/>
        </w:rPr>
        <w:fldChar w:fldCharType="begin">
          <w:fldData xml:space="preserve">PEVuZE5vdGU+PENpdGU+PEF1dGhvcj5Cam9ybnN0YWQ8L0F1dGhvcj48WWVhcj4xOTk0PC9ZZWFy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</w:fldData>
        </w:fldChar>
      </w:r>
      <w:r w:rsidR="008D49E2">
        <w:rPr>
          <w:rFonts w:ascii="Cambria" w:hAnsi="Cambria" w:cs="Times"/>
          <w:szCs w:val="22"/>
          <w:lang w:val="en-GB"/>
        </w:rPr>
        <w:instrText xml:space="preserve"> ADDIN EN.CITE </w:instrText>
      </w:r>
      <w:r w:rsidR="008D49E2">
        <w:rPr>
          <w:rFonts w:ascii="Cambria" w:hAnsi="Cambria" w:cs="Times"/>
          <w:szCs w:val="22"/>
          <w:lang w:val="en-GB"/>
        </w:rPr>
        <w:fldChar w:fldCharType="begin">
          <w:fldData xml:space="preserve">PEVuZE5vdGU+PENpdGU+PEF1dGhvcj5Cam9ybnN0YWQ8L0F1dGhvcj48WWVhcj4xOTk0PC9ZZWFy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</w:fldData>
        </w:fldChar>
      </w:r>
      <w:r w:rsidR="008D49E2">
        <w:rPr>
          <w:rFonts w:ascii="Cambria" w:hAnsi="Cambria" w:cs="Times"/>
          <w:szCs w:val="22"/>
          <w:lang w:val="en-GB"/>
        </w:rPr>
        <w:instrText xml:space="preserve"> ADDIN EN.CITE.DATA </w:instrText>
      </w:r>
      <w:r w:rsidR="008D49E2">
        <w:rPr>
          <w:rFonts w:ascii="Cambria" w:hAnsi="Cambria" w:cs="Times"/>
          <w:szCs w:val="22"/>
          <w:lang w:val="en-GB"/>
        </w:rPr>
      </w:r>
      <w:r w:rsidR="008D49E2">
        <w:rPr>
          <w:rFonts w:ascii="Cambria" w:hAnsi="Cambria" w:cs="Times"/>
          <w:szCs w:val="22"/>
          <w:lang w:val="en-GB"/>
        </w:rPr>
        <w:fldChar w:fldCharType="end"/>
      </w:r>
      <w:r w:rsidRPr="00AB51FB">
        <w:rPr>
          <w:rFonts w:ascii="Cambria" w:hAnsi="Cambria" w:cs="Times"/>
          <w:szCs w:val="22"/>
          <w:lang w:val="en-GB"/>
        </w:rPr>
      </w:r>
      <w:r w:rsidRPr="00AB51FB">
        <w:rPr>
          <w:rFonts w:ascii="Cambria" w:hAnsi="Cambria" w:cs="Times"/>
          <w:szCs w:val="22"/>
          <w:lang w:val="en-GB"/>
        </w:rPr>
        <w:fldChar w:fldCharType="separate"/>
      </w:r>
      <w:r w:rsidR="008D49E2" w:rsidRPr="008D49E2">
        <w:rPr>
          <w:rFonts w:ascii="Cambria" w:hAnsi="Cambria" w:cs="Times"/>
          <w:noProof/>
          <w:szCs w:val="22"/>
          <w:vertAlign w:val="superscript"/>
          <w:lang w:val="en-GB"/>
        </w:rPr>
        <w:t>45, 56, 72</w:t>
      </w:r>
      <w:r w:rsidRPr="00AB51FB">
        <w:rPr>
          <w:rFonts w:ascii="Cambria" w:hAnsi="Cambria" w:cs="Times"/>
          <w:szCs w:val="22"/>
          <w:lang w:val="en-GB"/>
        </w:rPr>
        <w:fldChar w:fldCharType="end"/>
      </w:r>
      <w:r w:rsidRPr="00AB51FB">
        <w:rPr>
          <w:rFonts w:ascii="Cambria" w:hAnsi="Cambria" w:cs="Times"/>
          <w:szCs w:val="22"/>
          <w:lang w:val="en-GB"/>
        </w:rPr>
        <w:t xml:space="preserve">  suggesting that increased atrial ectopy could be responsible for the increased AF risk in athletes</w:t>
      </w:r>
      <w:r w:rsidR="007E21B3" w:rsidRPr="00AB51FB">
        <w:rPr>
          <w:rFonts w:ascii="Cambria" w:hAnsi="Cambria" w:cs="Times"/>
          <w:szCs w:val="22"/>
          <w:lang w:val="en-GB"/>
        </w:rPr>
        <w:t>.</w:t>
      </w:r>
      <w:r w:rsidRPr="00AB51FB">
        <w:rPr>
          <w:rFonts w:ascii="Cambria" w:hAnsi="Cambria" w:cs="Times"/>
          <w:szCs w:val="22"/>
          <w:lang w:val="en-GB"/>
        </w:rPr>
        <w:fldChar w:fldCharType="begin">
          <w:fldData xml:space="preserve">PEVuZE5vdGU+PENpdGU+PEF1dGhvcj5Nb250PC9BdXRob3I+PFllYXI+MjAwOTwvWWVhcj48UmVj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==
</w:fldData>
        </w:fldChar>
      </w:r>
      <w:r w:rsidR="008D49E2">
        <w:rPr>
          <w:rFonts w:ascii="Cambria" w:hAnsi="Cambria" w:cs="Times"/>
          <w:szCs w:val="22"/>
          <w:lang w:val="en-GB"/>
        </w:rPr>
        <w:instrText xml:space="preserve"> ADDIN EN.CITE </w:instrText>
      </w:r>
      <w:r w:rsidR="008D49E2">
        <w:rPr>
          <w:rFonts w:ascii="Cambria" w:hAnsi="Cambria" w:cs="Times"/>
          <w:szCs w:val="22"/>
          <w:lang w:val="en-GB"/>
        </w:rPr>
        <w:fldChar w:fldCharType="begin">
          <w:fldData xml:space="preserve">PEVuZE5vdGU+PENpdGU+PEF1dGhvcj5Nb250PC9BdXRob3I+PFllYXI+MjAwOTwvWWVhcj48UmVj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==
</w:fldData>
        </w:fldChar>
      </w:r>
      <w:r w:rsidR="008D49E2">
        <w:rPr>
          <w:rFonts w:ascii="Cambria" w:hAnsi="Cambria" w:cs="Times"/>
          <w:szCs w:val="22"/>
          <w:lang w:val="en-GB"/>
        </w:rPr>
        <w:instrText xml:space="preserve"> ADDIN EN.CITE.DATA </w:instrText>
      </w:r>
      <w:r w:rsidR="008D49E2">
        <w:rPr>
          <w:rFonts w:ascii="Cambria" w:hAnsi="Cambria" w:cs="Times"/>
          <w:szCs w:val="22"/>
          <w:lang w:val="en-GB"/>
        </w:rPr>
      </w:r>
      <w:r w:rsidR="008D49E2">
        <w:rPr>
          <w:rFonts w:ascii="Cambria" w:hAnsi="Cambria" w:cs="Times"/>
          <w:szCs w:val="22"/>
          <w:lang w:val="en-GB"/>
        </w:rPr>
        <w:fldChar w:fldCharType="end"/>
      </w:r>
      <w:r w:rsidRPr="00AB51FB">
        <w:rPr>
          <w:rFonts w:ascii="Cambria" w:hAnsi="Cambria" w:cs="Times"/>
          <w:szCs w:val="22"/>
          <w:lang w:val="en-GB"/>
        </w:rPr>
      </w:r>
      <w:r w:rsidRPr="00AB51FB">
        <w:rPr>
          <w:rFonts w:ascii="Cambria" w:hAnsi="Cambria" w:cs="Times"/>
          <w:szCs w:val="22"/>
          <w:lang w:val="en-GB"/>
        </w:rPr>
        <w:fldChar w:fldCharType="separate"/>
      </w:r>
      <w:r w:rsidR="008D49E2" w:rsidRPr="008D49E2">
        <w:rPr>
          <w:rFonts w:ascii="Cambria" w:hAnsi="Cambria" w:cs="Times"/>
          <w:noProof/>
          <w:szCs w:val="22"/>
          <w:vertAlign w:val="superscript"/>
          <w:lang w:val="en-GB"/>
        </w:rPr>
        <w:t>73</w:t>
      </w:r>
      <w:r w:rsidRPr="00AB51FB">
        <w:rPr>
          <w:rFonts w:ascii="Cambria" w:hAnsi="Cambria" w:cs="Times"/>
          <w:szCs w:val="22"/>
          <w:lang w:val="en-GB"/>
        </w:rPr>
        <w:fldChar w:fldCharType="end"/>
      </w:r>
      <w:r w:rsidRPr="00AB51FB">
        <w:rPr>
          <w:rFonts w:ascii="Cambria" w:hAnsi="Cambria" w:cs="Times"/>
          <w:szCs w:val="22"/>
          <w:lang w:val="en-GB"/>
        </w:rPr>
        <w:t xml:space="preserve"> However, a third study could not confirm these results</w:t>
      </w:r>
      <w:r w:rsidR="007E21B3" w:rsidRPr="00AB51FB">
        <w:rPr>
          <w:rFonts w:ascii="Cambria" w:hAnsi="Cambria" w:cs="Times"/>
          <w:szCs w:val="22"/>
          <w:lang w:val="en-GB"/>
        </w:rPr>
        <w:t>.</w:t>
      </w:r>
      <w:r w:rsidRPr="00AB51FB">
        <w:rPr>
          <w:rFonts w:ascii="Cambria" w:hAnsi="Cambria" w:cs="Times"/>
          <w:szCs w:val="22"/>
          <w:lang w:val="en-GB"/>
        </w:rPr>
        <w:fldChar w:fldCharType="begin">
          <w:fldData xml:space="preserve">PEVuZE5vdGU+PENpdGU+PEF1dGhvcj5CYWxkZXNiZXJnZXI8L0F1dGhvcj48WWVhcj4yMDA4PC9Z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</w:fldData>
        </w:fldChar>
      </w:r>
      <w:r w:rsidR="008D49E2">
        <w:rPr>
          <w:rFonts w:ascii="Cambria" w:hAnsi="Cambria" w:cs="Times"/>
          <w:szCs w:val="22"/>
          <w:lang w:val="en-GB"/>
        </w:rPr>
        <w:instrText xml:space="preserve"> ADDIN EN.CITE </w:instrText>
      </w:r>
      <w:r w:rsidR="008D49E2">
        <w:rPr>
          <w:rFonts w:ascii="Cambria" w:hAnsi="Cambria" w:cs="Times"/>
          <w:szCs w:val="22"/>
          <w:lang w:val="en-GB"/>
        </w:rPr>
        <w:fldChar w:fldCharType="begin">
          <w:fldData xml:space="preserve">PEVuZE5vdGU+PENpdGU+PEF1dGhvcj5CYWxkZXNiZXJnZXI8L0F1dGhvcj48WWVhcj4yMDA4PC9Z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</w:fldData>
        </w:fldChar>
      </w:r>
      <w:r w:rsidR="008D49E2">
        <w:rPr>
          <w:rFonts w:ascii="Cambria" w:hAnsi="Cambria" w:cs="Times"/>
          <w:szCs w:val="22"/>
          <w:lang w:val="en-GB"/>
        </w:rPr>
        <w:instrText xml:space="preserve"> ADDIN EN.CITE.DATA </w:instrText>
      </w:r>
      <w:r w:rsidR="008D49E2">
        <w:rPr>
          <w:rFonts w:ascii="Cambria" w:hAnsi="Cambria" w:cs="Times"/>
          <w:szCs w:val="22"/>
          <w:lang w:val="en-GB"/>
        </w:rPr>
      </w:r>
      <w:r w:rsidR="008D49E2">
        <w:rPr>
          <w:rFonts w:ascii="Cambria" w:hAnsi="Cambria" w:cs="Times"/>
          <w:szCs w:val="22"/>
          <w:lang w:val="en-GB"/>
        </w:rPr>
        <w:fldChar w:fldCharType="end"/>
      </w:r>
      <w:r w:rsidRPr="00AB51FB">
        <w:rPr>
          <w:rFonts w:ascii="Cambria" w:hAnsi="Cambria" w:cs="Times"/>
          <w:szCs w:val="22"/>
          <w:lang w:val="en-GB"/>
        </w:rPr>
      </w:r>
      <w:r w:rsidRPr="00AB51FB">
        <w:rPr>
          <w:rFonts w:ascii="Cambria" w:hAnsi="Cambria" w:cs="Times"/>
          <w:szCs w:val="22"/>
          <w:lang w:val="en-GB"/>
        </w:rPr>
        <w:fldChar w:fldCharType="separate"/>
      </w:r>
      <w:r w:rsidR="008D49E2" w:rsidRPr="008D49E2">
        <w:rPr>
          <w:rFonts w:ascii="Cambria" w:hAnsi="Cambria" w:cs="Times"/>
          <w:noProof/>
          <w:szCs w:val="22"/>
          <w:vertAlign w:val="superscript"/>
          <w:lang w:val="en-GB"/>
        </w:rPr>
        <w:t>15</w:t>
      </w:r>
      <w:r w:rsidRPr="00AB51FB">
        <w:rPr>
          <w:rFonts w:ascii="Cambria" w:hAnsi="Cambria" w:cs="Times"/>
          <w:szCs w:val="22"/>
          <w:lang w:val="en-GB"/>
        </w:rPr>
        <w:fldChar w:fldCharType="end"/>
      </w:r>
    </w:p>
    <w:p w14:paraId="1CD20E15" w14:textId="1DF33F38" w:rsidR="009777A4" w:rsidRPr="00AB51FB" w:rsidRDefault="009777A4" w:rsidP="00714DF0">
      <w:pPr>
        <w:widowControl w:val="0"/>
        <w:autoSpaceDE w:val="0"/>
        <w:autoSpaceDN w:val="0"/>
        <w:adjustRightInd w:val="0"/>
        <w:spacing w:after="240" w:line="480" w:lineRule="auto"/>
        <w:rPr>
          <w:rFonts w:ascii="Cambria" w:hAnsi="Cambria" w:cs="Times"/>
          <w:szCs w:val="22"/>
          <w:lang w:val="en-GB"/>
        </w:rPr>
      </w:pPr>
      <w:r w:rsidRPr="00AB51FB">
        <w:rPr>
          <w:rStyle w:val="Heading3Char"/>
          <w:rFonts w:ascii="Cambria" w:hAnsi="Cambria"/>
          <w:b/>
          <w:lang w:val="en-GB"/>
        </w:rPr>
        <w:t>Fibrosis</w:t>
      </w:r>
      <w:r w:rsidRPr="00AB51FB">
        <w:rPr>
          <w:rStyle w:val="Heading3Char"/>
          <w:rFonts w:ascii="Cambria" w:hAnsi="Cambria"/>
          <w:lang w:val="en-GB"/>
        </w:rPr>
        <w:t>.</w:t>
      </w:r>
      <w:r w:rsidRPr="00AB51FB">
        <w:rPr>
          <w:rFonts w:ascii="Cambria" w:hAnsi="Cambria" w:cs="Times"/>
          <w:b/>
          <w:bCs/>
          <w:szCs w:val="22"/>
          <w:lang w:val="en-GB"/>
        </w:rPr>
        <w:t xml:space="preserve"> </w:t>
      </w:r>
      <w:r w:rsidR="00CA6DF4" w:rsidRPr="00AB51FB">
        <w:rPr>
          <w:rFonts w:ascii="Cambria" w:hAnsi="Cambria" w:cs="Times"/>
          <w:szCs w:val="22"/>
          <w:lang w:val="en-GB"/>
        </w:rPr>
        <w:t>Some</w:t>
      </w:r>
      <w:r w:rsidRPr="00AB51FB">
        <w:rPr>
          <w:rFonts w:ascii="Cambria" w:hAnsi="Cambria" w:cs="Times"/>
          <w:szCs w:val="22"/>
          <w:lang w:val="en-GB"/>
        </w:rPr>
        <w:t xml:space="preserve"> animal studies and a few human studies have elucidated the role of </w:t>
      </w:r>
      <w:r w:rsidRPr="00AB51FB">
        <w:rPr>
          <w:rFonts w:ascii="Cambria" w:hAnsi="Cambria" w:cs="Times"/>
          <w:szCs w:val="22"/>
          <w:lang w:val="en-GB"/>
        </w:rPr>
        <w:lastRenderedPageBreak/>
        <w:t>fibrosis in exercise-induced AF</w:t>
      </w:r>
      <w:r w:rsidR="007E21B3" w:rsidRPr="00AB51FB">
        <w:rPr>
          <w:rFonts w:ascii="Cambria" w:hAnsi="Cambria" w:cs="Times"/>
          <w:szCs w:val="22"/>
          <w:lang w:val="en-GB"/>
        </w:rPr>
        <w:t>.</w:t>
      </w:r>
      <w:r w:rsidRPr="00AB51FB">
        <w:rPr>
          <w:rFonts w:ascii="Cambria" w:hAnsi="Cambria" w:cs="Helvetica"/>
          <w:szCs w:val="22"/>
          <w:lang w:val="en-GB"/>
        </w:rPr>
        <w:fldChar w:fldCharType="begin">
          <w:fldData xml:space="preserve">PEVuZE5vdGU+PENpdGU+PEF1dGhvcj5CZW5pdG88L0F1dGhvcj48WWVhcj4yMDExPC9ZZWFyPjxS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=
</w:fldData>
        </w:fldChar>
      </w:r>
      <w:r w:rsidR="008D49E2">
        <w:rPr>
          <w:rFonts w:ascii="Cambria" w:hAnsi="Cambria" w:cs="Helvetica"/>
          <w:szCs w:val="22"/>
          <w:lang w:val="en-GB"/>
        </w:rPr>
        <w:instrText xml:space="preserve"> ADDIN EN.CITE </w:instrText>
      </w:r>
      <w:r w:rsidR="008D49E2">
        <w:rPr>
          <w:rFonts w:ascii="Cambria" w:hAnsi="Cambria" w:cs="Helvetica"/>
          <w:szCs w:val="22"/>
          <w:lang w:val="en-GB"/>
        </w:rPr>
        <w:fldChar w:fldCharType="begin">
          <w:fldData xml:space="preserve">PEVuZE5vdGU+PENpdGU+PEF1dGhvcj5CZW5pdG88L0F1dGhvcj48WWVhcj4yMDExPC9ZZWFyPjxS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=
</w:fldData>
        </w:fldChar>
      </w:r>
      <w:r w:rsidR="008D49E2">
        <w:rPr>
          <w:rFonts w:ascii="Cambria" w:hAnsi="Cambria" w:cs="Helvetica"/>
          <w:szCs w:val="22"/>
          <w:lang w:val="en-GB"/>
        </w:rPr>
        <w:instrText xml:space="preserve"> ADDIN EN.CITE.DATA </w:instrText>
      </w:r>
      <w:r w:rsidR="008D49E2">
        <w:rPr>
          <w:rFonts w:ascii="Cambria" w:hAnsi="Cambria" w:cs="Helvetica"/>
          <w:szCs w:val="22"/>
          <w:lang w:val="en-GB"/>
        </w:rPr>
      </w:r>
      <w:r w:rsidR="008D49E2">
        <w:rPr>
          <w:rFonts w:ascii="Cambria" w:hAnsi="Cambria" w:cs="Helvetica"/>
          <w:szCs w:val="22"/>
          <w:lang w:val="en-GB"/>
        </w:rPr>
        <w:fldChar w:fldCharType="end"/>
      </w:r>
      <w:r w:rsidRPr="00AB51FB">
        <w:rPr>
          <w:rFonts w:ascii="Cambria" w:hAnsi="Cambria" w:cs="Helvetica"/>
          <w:szCs w:val="22"/>
          <w:lang w:val="en-GB"/>
        </w:rPr>
      </w:r>
      <w:r w:rsidRPr="00AB51FB">
        <w:rPr>
          <w:rFonts w:ascii="Cambria" w:hAnsi="Cambria" w:cs="Helvetica"/>
          <w:szCs w:val="22"/>
          <w:lang w:val="en-GB"/>
        </w:rPr>
        <w:fldChar w:fldCharType="separate"/>
      </w:r>
      <w:r w:rsidR="008D49E2" w:rsidRPr="008D49E2">
        <w:rPr>
          <w:rFonts w:ascii="Cambria" w:hAnsi="Cambria" w:cs="Helvetica"/>
          <w:noProof/>
          <w:szCs w:val="22"/>
          <w:vertAlign w:val="superscript"/>
          <w:lang w:val="en-GB"/>
        </w:rPr>
        <w:t>63, 74-76</w:t>
      </w:r>
      <w:r w:rsidRPr="00AB51FB">
        <w:rPr>
          <w:rFonts w:ascii="Cambria" w:hAnsi="Cambria" w:cs="Helvetica"/>
          <w:szCs w:val="22"/>
          <w:lang w:val="en-GB"/>
        </w:rPr>
        <w:fldChar w:fldCharType="end"/>
      </w:r>
      <w:r w:rsidRPr="00AB51FB">
        <w:rPr>
          <w:rFonts w:ascii="Cambria" w:hAnsi="Cambria" w:cs="Times"/>
          <w:szCs w:val="22"/>
          <w:lang w:val="en-GB"/>
        </w:rPr>
        <w:t xml:space="preserve"> In rats, 16 weeks of exercise showed </w:t>
      </w:r>
      <w:r w:rsidRPr="00AB51FB">
        <w:rPr>
          <w:rFonts w:ascii="Cambria" w:hAnsi="Cambria" w:cs="Helvetica"/>
          <w:szCs w:val="22"/>
          <w:lang w:val="en-GB"/>
        </w:rPr>
        <w:t>collagen deposition and</w:t>
      </w:r>
      <w:r w:rsidRPr="00AB51FB">
        <w:rPr>
          <w:rFonts w:ascii="Cambria" w:hAnsi="Cambria" w:cs="Times"/>
          <w:szCs w:val="22"/>
          <w:lang w:val="en-GB"/>
        </w:rPr>
        <w:t xml:space="preserve"> increased fibrosis marker expression in the atria and ventricles, </w:t>
      </w:r>
      <w:r w:rsidR="00525CAA" w:rsidRPr="00AB51FB">
        <w:rPr>
          <w:rFonts w:ascii="Cambria" w:hAnsi="Cambria" w:cs="Times"/>
          <w:szCs w:val="22"/>
          <w:lang w:val="en-GB"/>
        </w:rPr>
        <w:t xml:space="preserve">with </w:t>
      </w:r>
      <w:r w:rsidR="00A763CF" w:rsidRPr="00AB51FB">
        <w:rPr>
          <w:rFonts w:ascii="Cambria" w:hAnsi="Cambria" w:cs="Times"/>
          <w:szCs w:val="22"/>
          <w:lang w:val="en-GB"/>
        </w:rPr>
        <w:t xml:space="preserve">an </w:t>
      </w:r>
      <w:r w:rsidR="00525CAA" w:rsidRPr="00AB51FB">
        <w:rPr>
          <w:rFonts w:ascii="Cambria" w:hAnsi="Cambria" w:cs="Times"/>
          <w:szCs w:val="22"/>
          <w:lang w:val="en-GB"/>
        </w:rPr>
        <w:t xml:space="preserve">increased susceptibility to </w:t>
      </w:r>
      <w:r w:rsidR="00A14527" w:rsidRPr="00AB51FB">
        <w:rPr>
          <w:rFonts w:ascii="Cambria" w:hAnsi="Cambria" w:cs="Times"/>
          <w:szCs w:val="22"/>
          <w:lang w:val="en-GB"/>
        </w:rPr>
        <w:t>arrhythmia</w:t>
      </w:r>
      <w:r w:rsidR="007E21B3" w:rsidRPr="00AB51FB">
        <w:rPr>
          <w:rFonts w:ascii="Cambria" w:hAnsi="Cambria" w:cs="Times"/>
          <w:szCs w:val="22"/>
          <w:lang w:val="en-GB"/>
        </w:rPr>
        <w:t>.</w:t>
      </w:r>
      <w:r w:rsidRPr="00AB51FB">
        <w:rPr>
          <w:rFonts w:ascii="Cambria" w:hAnsi="Cambria" w:cs="Helvetica"/>
          <w:szCs w:val="22"/>
          <w:lang w:val="en-GB"/>
        </w:rPr>
        <w:fldChar w:fldCharType="begin"/>
      </w:r>
      <w:r w:rsidR="008D49E2">
        <w:rPr>
          <w:rFonts w:ascii="Cambria" w:hAnsi="Cambria" w:cs="Helvetica"/>
          <w:szCs w:val="22"/>
          <w:lang w:val="en-GB"/>
        </w:rPr>
        <w:instrText xml:space="preserve"> ADDIN EN.CITE &lt;EndNote&gt;&lt;Cite&gt;&lt;Author&gt;Benito&lt;/Author&gt;&lt;Year&gt;2011&lt;/Year&gt;&lt;RecNum&gt;3232&lt;/RecNum&gt;&lt;DisplayText&gt;&lt;style face="superscript"&gt;63&lt;/style&gt;&lt;/DisplayText&gt;&lt;record&gt;&lt;rec-number&gt;3232&lt;/rec-number&gt;&lt;foreign-keys&gt;&lt;key app="EN" db-id="2vfzfzv9z5ft98ef9aa5rs0dz990d90250re" timestamp="1468370743"&gt;3232&lt;/key&gt;&lt;/foreign-keys&gt;&lt;ref-type name="Journal Article"&gt;17&lt;/ref-type&gt;&lt;contributors&gt;&lt;authors&gt;&lt;author&gt;Benito, B.&lt;/author&gt;&lt;author&gt;Gay-Jordi, G.&lt;/author&gt;&lt;author&gt;Serrano-Mollar, A.&lt;/author&gt;&lt;author&gt;Guasch, E.&lt;/author&gt;&lt;author&gt;Shi, Y.&lt;/author&gt;&lt;author&gt;Tardif, J. C.&lt;/author&gt;&lt;author&gt;Brugada, J.&lt;/author&gt;&lt;author&gt;Nattel, S.&lt;/author&gt;&lt;author&gt;Mont, L.&lt;/author&gt;&lt;/authors&gt;&lt;/contributors&gt;&lt;auth-address&gt;Thorax Institute, Hospital Clinic, Universitat de Barcelona, Barcelona, Catalonia, Spain.&lt;/auth-address&gt;&lt;titles&gt;&lt;title&gt;Cardiac arrhythmogenic remodeling in a rat model of long-term intensive exercise training&lt;/title&gt;&lt;secondary-title&gt;Circulation&lt;/secondary-title&gt;&lt;/titles&gt;&lt;periodical&gt;&lt;full-title&gt;Circulation&lt;/full-title&gt;&lt;abbr-1&gt;Circulation&lt;/abbr-1&gt;&lt;abbr-2&gt;Circulation&lt;/abbr-2&gt;&lt;/periodical&gt;&lt;pages&gt;13-22&lt;/pages&gt;&lt;volume&gt;123&lt;/volume&gt;&lt;number&gt;1&lt;/number&gt;&lt;keywords&gt;&lt;keyword&gt;Animals&lt;/keyword&gt;&lt;keyword&gt;Arrhythmias, Cardiac/etiology/*physiopathology&lt;/keyword&gt;&lt;keyword&gt;Male&lt;/keyword&gt;&lt;keyword&gt;*Models, Animal&lt;/keyword&gt;&lt;keyword&gt;Physical Conditioning, Animal/adverse effects/*physiology&lt;/keyword&gt;&lt;keyword&gt;Physical Endurance/*physiology&lt;/keyword&gt;&lt;keyword&gt;Random Allocation&lt;/keyword&gt;&lt;keyword&gt;Rats&lt;/keyword&gt;&lt;keyword&gt;Rats, Wistar&lt;/keyword&gt;&lt;keyword&gt;Time Factors&lt;/keyword&gt;&lt;keyword&gt;Ventricular Remodeling/*physiology&lt;/keyword&gt;&lt;/keywords&gt;&lt;dates&gt;&lt;year&gt;2011&lt;/year&gt;&lt;pub-dates&gt;&lt;date&gt;Jan 4&lt;/date&gt;&lt;/pub-dates&gt;&lt;/dates&gt;&lt;isbn&gt;1524-4539 (Electronic)&amp;#xD;0009-7322 (Linking)&lt;/isbn&gt;&lt;accession-num&gt;21173356&lt;/accession-num&gt;&lt;urls&gt;&lt;related-urls&gt;&lt;url&gt;http://www.ncbi.nlm.nih.gov/pubmed/21173356&lt;/url&gt;&lt;url&gt;http://circ.ahajournals.org/content/circulationaha/123/1/13.full.pdf&lt;/url&gt;&lt;/related-urls&gt;&lt;/urls&gt;&lt;electronic-resource-num&gt;10.1161/CIRCULATIONAHA.110.938282&lt;/electronic-resource-num&gt;&lt;/record&gt;&lt;/Cite&gt;&lt;/EndNote&gt;</w:instrText>
      </w:r>
      <w:r w:rsidRPr="00AB51FB">
        <w:rPr>
          <w:rFonts w:ascii="Cambria" w:hAnsi="Cambria" w:cs="Helvetica"/>
          <w:szCs w:val="22"/>
          <w:lang w:val="en-GB"/>
        </w:rPr>
        <w:fldChar w:fldCharType="separate"/>
      </w:r>
      <w:r w:rsidR="008D49E2" w:rsidRPr="008D49E2">
        <w:rPr>
          <w:rFonts w:ascii="Cambria" w:hAnsi="Cambria" w:cs="Helvetica"/>
          <w:noProof/>
          <w:szCs w:val="22"/>
          <w:vertAlign w:val="superscript"/>
          <w:lang w:val="en-GB"/>
        </w:rPr>
        <w:t>63</w:t>
      </w:r>
      <w:r w:rsidRPr="00AB51FB">
        <w:rPr>
          <w:rFonts w:ascii="Cambria" w:hAnsi="Cambria" w:cs="Helvetica"/>
          <w:szCs w:val="22"/>
          <w:lang w:val="en-GB"/>
        </w:rPr>
        <w:fldChar w:fldCharType="end"/>
      </w:r>
      <w:r w:rsidRPr="00AB51FB">
        <w:rPr>
          <w:rFonts w:ascii="Cambria" w:hAnsi="Cambria" w:cs="Helvetica"/>
          <w:szCs w:val="22"/>
          <w:lang w:val="en-GB"/>
        </w:rPr>
        <w:t xml:space="preserve"> </w:t>
      </w:r>
    </w:p>
    <w:p w14:paraId="41730655" w14:textId="0E34CBDD" w:rsidR="009777A4" w:rsidRPr="00AB51FB" w:rsidRDefault="009777A4" w:rsidP="00714DF0">
      <w:pPr>
        <w:widowControl w:val="0"/>
        <w:autoSpaceDE w:val="0"/>
        <w:autoSpaceDN w:val="0"/>
        <w:adjustRightInd w:val="0"/>
        <w:spacing w:after="240" w:line="480" w:lineRule="auto"/>
        <w:rPr>
          <w:rFonts w:ascii="Cambria" w:hAnsi="Cambria" w:cs="Helvetica"/>
          <w:color w:val="C00000"/>
          <w:szCs w:val="22"/>
          <w:vertAlign w:val="superscript"/>
          <w:lang w:val="en-GB"/>
        </w:rPr>
      </w:pPr>
      <w:r w:rsidRPr="00AB51FB">
        <w:rPr>
          <w:rFonts w:ascii="Cambria" w:hAnsi="Cambria" w:cs="Times"/>
          <w:szCs w:val="22"/>
          <w:lang w:val="en-GB"/>
        </w:rPr>
        <w:t>In humans, studies of veteran athletes showed an increase in markers of myocardial fibrosis</w:t>
      </w:r>
      <w:r w:rsidRPr="00AB51FB">
        <w:rPr>
          <w:rFonts w:ascii="Cambria" w:hAnsi="Cambria" w:cs="Helvetica"/>
          <w:szCs w:val="22"/>
          <w:lang w:val="en-GB"/>
        </w:rPr>
        <w:fldChar w:fldCharType="begin">
          <w:fldData xml:space="preserve">PEVuZE5vdGU+PENpdGU+PEF1dGhvcj5MaW5kc2F5PC9BdXRob3I+PFllYXI+MjAwNzwvWWVhcj48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</w:fldData>
        </w:fldChar>
      </w:r>
      <w:r w:rsidR="008D49E2">
        <w:rPr>
          <w:rFonts w:ascii="Cambria" w:hAnsi="Cambria" w:cs="Helvetica"/>
          <w:szCs w:val="22"/>
          <w:lang w:val="en-GB"/>
        </w:rPr>
        <w:instrText xml:space="preserve"> ADDIN EN.CITE </w:instrText>
      </w:r>
      <w:r w:rsidR="008D49E2">
        <w:rPr>
          <w:rFonts w:ascii="Cambria" w:hAnsi="Cambria" w:cs="Helvetica"/>
          <w:szCs w:val="22"/>
          <w:lang w:val="en-GB"/>
        </w:rPr>
        <w:fldChar w:fldCharType="begin">
          <w:fldData xml:space="preserve">PEVuZE5vdGU+PENpdGU+PEF1dGhvcj5MaW5kc2F5PC9BdXRob3I+PFllYXI+MjAwNzwvWWVhcj48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</w:fldData>
        </w:fldChar>
      </w:r>
      <w:r w:rsidR="008D49E2">
        <w:rPr>
          <w:rFonts w:ascii="Cambria" w:hAnsi="Cambria" w:cs="Helvetica"/>
          <w:szCs w:val="22"/>
          <w:lang w:val="en-GB"/>
        </w:rPr>
        <w:instrText xml:space="preserve"> ADDIN EN.CITE.DATA </w:instrText>
      </w:r>
      <w:r w:rsidR="008D49E2">
        <w:rPr>
          <w:rFonts w:ascii="Cambria" w:hAnsi="Cambria" w:cs="Helvetica"/>
          <w:szCs w:val="22"/>
          <w:lang w:val="en-GB"/>
        </w:rPr>
      </w:r>
      <w:r w:rsidR="008D49E2">
        <w:rPr>
          <w:rFonts w:ascii="Cambria" w:hAnsi="Cambria" w:cs="Helvetica"/>
          <w:szCs w:val="22"/>
          <w:lang w:val="en-GB"/>
        </w:rPr>
        <w:fldChar w:fldCharType="end"/>
      </w:r>
      <w:r w:rsidRPr="00AB51FB">
        <w:rPr>
          <w:rFonts w:ascii="Cambria" w:hAnsi="Cambria" w:cs="Helvetica"/>
          <w:szCs w:val="22"/>
          <w:lang w:val="en-GB"/>
        </w:rPr>
      </w:r>
      <w:r w:rsidRPr="00AB51FB">
        <w:rPr>
          <w:rFonts w:ascii="Cambria" w:hAnsi="Cambria" w:cs="Helvetica"/>
          <w:szCs w:val="22"/>
          <w:lang w:val="en-GB"/>
        </w:rPr>
        <w:fldChar w:fldCharType="separate"/>
      </w:r>
      <w:r w:rsidR="008D49E2" w:rsidRPr="008D49E2">
        <w:rPr>
          <w:rFonts w:ascii="Cambria" w:hAnsi="Cambria" w:cs="Helvetica"/>
          <w:noProof/>
          <w:szCs w:val="22"/>
          <w:vertAlign w:val="superscript"/>
          <w:lang w:val="en-GB"/>
        </w:rPr>
        <w:t>74</w:t>
      </w:r>
      <w:r w:rsidRPr="00AB51FB">
        <w:rPr>
          <w:rFonts w:ascii="Cambria" w:hAnsi="Cambria" w:cs="Helvetica"/>
          <w:szCs w:val="22"/>
          <w:lang w:val="en-GB"/>
        </w:rPr>
        <w:fldChar w:fldCharType="end"/>
      </w:r>
      <w:r w:rsidRPr="00AB51FB">
        <w:rPr>
          <w:rFonts w:ascii="Cambria" w:hAnsi="Cambria" w:cs="Helvetica"/>
          <w:szCs w:val="22"/>
          <w:lang w:val="en-GB"/>
        </w:rPr>
        <w:t xml:space="preserve"> and </w:t>
      </w:r>
      <w:r w:rsidRPr="00AB51FB">
        <w:rPr>
          <w:rFonts w:ascii="Cambria" w:hAnsi="Cambria" w:cs="Times"/>
          <w:szCs w:val="22"/>
          <w:lang w:val="en-GB"/>
        </w:rPr>
        <w:t>a high prevalence of myocardial fibrosis shown on cardiac magnetic resonance imaging</w:t>
      </w:r>
      <w:r w:rsidRPr="00AB51FB">
        <w:rPr>
          <w:rFonts w:ascii="Cambria" w:hAnsi="Cambria" w:cs="Times"/>
          <w:szCs w:val="22"/>
          <w:lang w:val="en-GB"/>
        </w:rPr>
        <w:fldChar w:fldCharType="begin">
          <w:fldData xml:space="preserve">PEVuZE5vdGU+PENpdGU+PEF1dGhvcj5XaWxzb248L0F1dGhvcj48WWVhcj4yMDExPC9ZZWFyPjxS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</w:fldData>
        </w:fldChar>
      </w:r>
      <w:r w:rsidR="008D49E2">
        <w:rPr>
          <w:rFonts w:ascii="Cambria" w:hAnsi="Cambria" w:cs="Times"/>
          <w:szCs w:val="22"/>
          <w:lang w:val="en-GB"/>
        </w:rPr>
        <w:instrText xml:space="preserve"> ADDIN EN.CITE </w:instrText>
      </w:r>
      <w:r w:rsidR="008D49E2">
        <w:rPr>
          <w:rFonts w:ascii="Cambria" w:hAnsi="Cambria" w:cs="Times"/>
          <w:szCs w:val="22"/>
          <w:lang w:val="en-GB"/>
        </w:rPr>
        <w:fldChar w:fldCharType="begin">
          <w:fldData xml:space="preserve">PEVuZE5vdGU+PENpdGU+PEF1dGhvcj5XaWxzb248L0F1dGhvcj48WWVhcj4yMDExPC9ZZWFyPjxS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</w:fldData>
        </w:fldChar>
      </w:r>
      <w:r w:rsidR="008D49E2">
        <w:rPr>
          <w:rFonts w:ascii="Cambria" w:hAnsi="Cambria" w:cs="Times"/>
          <w:szCs w:val="22"/>
          <w:lang w:val="en-GB"/>
        </w:rPr>
        <w:instrText xml:space="preserve"> ADDIN EN.CITE.DATA </w:instrText>
      </w:r>
      <w:r w:rsidR="008D49E2">
        <w:rPr>
          <w:rFonts w:ascii="Cambria" w:hAnsi="Cambria" w:cs="Times"/>
          <w:szCs w:val="22"/>
          <w:lang w:val="en-GB"/>
        </w:rPr>
      </w:r>
      <w:r w:rsidR="008D49E2">
        <w:rPr>
          <w:rFonts w:ascii="Cambria" w:hAnsi="Cambria" w:cs="Times"/>
          <w:szCs w:val="22"/>
          <w:lang w:val="en-GB"/>
        </w:rPr>
        <w:fldChar w:fldCharType="end"/>
      </w:r>
      <w:r w:rsidRPr="00AB51FB">
        <w:rPr>
          <w:rFonts w:ascii="Cambria" w:hAnsi="Cambria" w:cs="Times"/>
          <w:szCs w:val="22"/>
          <w:lang w:val="en-GB"/>
        </w:rPr>
      </w:r>
      <w:r w:rsidRPr="00AB51FB">
        <w:rPr>
          <w:rFonts w:ascii="Cambria" w:hAnsi="Cambria" w:cs="Times"/>
          <w:szCs w:val="22"/>
          <w:lang w:val="en-GB"/>
        </w:rPr>
        <w:fldChar w:fldCharType="separate"/>
      </w:r>
      <w:r w:rsidR="008D49E2" w:rsidRPr="008D49E2">
        <w:rPr>
          <w:rFonts w:ascii="Cambria" w:hAnsi="Cambria" w:cs="Times"/>
          <w:noProof/>
          <w:szCs w:val="22"/>
          <w:vertAlign w:val="superscript"/>
          <w:lang w:val="en-GB"/>
        </w:rPr>
        <w:t>75</w:t>
      </w:r>
      <w:r w:rsidRPr="00AB51FB">
        <w:rPr>
          <w:rFonts w:ascii="Cambria" w:hAnsi="Cambria" w:cs="Times"/>
          <w:szCs w:val="22"/>
          <w:lang w:val="en-GB"/>
        </w:rPr>
        <w:fldChar w:fldCharType="end"/>
      </w:r>
      <w:r w:rsidRPr="00AB51FB">
        <w:rPr>
          <w:rFonts w:ascii="Cambria" w:hAnsi="Cambria" w:cs="Times"/>
          <w:szCs w:val="22"/>
          <w:lang w:val="en-GB"/>
        </w:rPr>
        <w:t xml:space="preserve"> compared with sedentary controls. Similarly, </w:t>
      </w:r>
      <w:r w:rsidRPr="00AB51FB">
        <w:rPr>
          <w:rFonts w:ascii="Cambria" w:hAnsi="Cambria" w:cs="Helvetica"/>
          <w:szCs w:val="22"/>
          <w:lang w:val="en-GB"/>
        </w:rPr>
        <w:t>Breuckmann et al.</w:t>
      </w:r>
      <w:r w:rsidRPr="00AB51FB">
        <w:rPr>
          <w:rFonts w:ascii="Cambria" w:hAnsi="Cambria" w:cs="Helvetica"/>
          <w:szCs w:val="22"/>
          <w:lang w:val="en-GB"/>
        </w:rPr>
        <w:fldChar w:fldCharType="begin">
          <w:fldData xml:space="preserve">PEVuZE5vdGU+PENpdGU+PEF1dGhvcj5CcmV1Y2ttYW5uPC9BdXRob3I+PFllYXI+MjAwOTwvWWVh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</w:fldData>
        </w:fldChar>
      </w:r>
      <w:r w:rsidR="008D49E2">
        <w:rPr>
          <w:rFonts w:ascii="Cambria" w:hAnsi="Cambria" w:cs="Helvetica"/>
          <w:szCs w:val="22"/>
          <w:lang w:val="en-GB"/>
        </w:rPr>
        <w:instrText xml:space="preserve"> ADDIN EN.CITE </w:instrText>
      </w:r>
      <w:r w:rsidR="008D49E2">
        <w:rPr>
          <w:rFonts w:ascii="Cambria" w:hAnsi="Cambria" w:cs="Helvetica"/>
          <w:szCs w:val="22"/>
          <w:lang w:val="en-GB"/>
        </w:rPr>
        <w:fldChar w:fldCharType="begin">
          <w:fldData xml:space="preserve">PEVuZE5vdGU+PENpdGU+PEF1dGhvcj5CcmV1Y2ttYW5uPC9BdXRob3I+PFllYXI+MjAwOTwvWWVh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</w:fldData>
        </w:fldChar>
      </w:r>
      <w:r w:rsidR="008D49E2">
        <w:rPr>
          <w:rFonts w:ascii="Cambria" w:hAnsi="Cambria" w:cs="Helvetica"/>
          <w:szCs w:val="22"/>
          <w:lang w:val="en-GB"/>
        </w:rPr>
        <w:instrText xml:space="preserve"> ADDIN EN.CITE.DATA </w:instrText>
      </w:r>
      <w:r w:rsidR="008D49E2">
        <w:rPr>
          <w:rFonts w:ascii="Cambria" w:hAnsi="Cambria" w:cs="Helvetica"/>
          <w:szCs w:val="22"/>
          <w:lang w:val="en-GB"/>
        </w:rPr>
      </w:r>
      <w:r w:rsidR="008D49E2">
        <w:rPr>
          <w:rFonts w:ascii="Cambria" w:hAnsi="Cambria" w:cs="Helvetica"/>
          <w:szCs w:val="22"/>
          <w:lang w:val="en-GB"/>
        </w:rPr>
        <w:fldChar w:fldCharType="end"/>
      </w:r>
      <w:r w:rsidRPr="00AB51FB">
        <w:rPr>
          <w:rFonts w:ascii="Cambria" w:hAnsi="Cambria" w:cs="Helvetica"/>
          <w:szCs w:val="22"/>
          <w:lang w:val="en-GB"/>
        </w:rPr>
      </w:r>
      <w:r w:rsidRPr="00AB51FB">
        <w:rPr>
          <w:rFonts w:ascii="Cambria" w:hAnsi="Cambria" w:cs="Helvetica"/>
          <w:szCs w:val="22"/>
          <w:lang w:val="en-GB"/>
        </w:rPr>
        <w:fldChar w:fldCharType="separate"/>
      </w:r>
      <w:r w:rsidR="008D49E2" w:rsidRPr="008D49E2">
        <w:rPr>
          <w:rFonts w:ascii="Cambria" w:hAnsi="Cambria" w:cs="Helvetica"/>
          <w:noProof/>
          <w:szCs w:val="22"/>
          <w:vertAlign w:val="superscript"/>
          <w:lang w:val="en-GB"/>
        </w:rPr>
        <w:t>76</w:t>
      </w:r>
      <w:r w:rsidRPr="00AB51FB">
        <w:rPr>
          <w:rFonts w:ascii="Cambria" w:hAnsi="Cambria" w:cs="Helvetica"/>
          <w:szCs w:val="22"/>
          <w:lang w:val="en-GB"/>
        </w:rPr>
        <w:fldChar w:fldCharType="end"/>
      </w:r>
      <w:r w:rsidRPr="00AB51FB">
        <w:rPr>
          <w:rFonts w:ascii="Cambria" w:hAnsi="Cambria" w:cs="Helvetica"/>
          <w:szCs w:val="22"/>
          <w:lang w:val="en-GB"/>
        </w:rPr>
        <w:t xml:space="preserve"> showed a three times higher prevalence of myocardial fibrosis in non-elite marathon runners than in controls. Whether this increased prevalence of fibrosis in athletes facilitates AF is uncertain.</w:t>
      </w:r>
    </w:p>
    <w:p w14:paraId="74C6C863" w14:textId="1066F6AF" w:rsidR="009777A4" w:rsidRPr="00AB51FB" w:rsidRDefault="009777A4" w:rsidP="00714DF0">
      <w:pPr>
        <w:widowControl w:val="0"/>
        <w:autoSpaceDE w:val="0"/>
        <w:autoSpaceDN w:val="0"/>
        <w:adjustRightInd w:val="0"/>
        <w:spacing w:after="240" w:line="480" w:lineRule="auto"/>
        <w:rPr>
          <w:rFonts w:ascii="Cambria" w:hAnsi="Cambria" w:cs="Times"/>
          <w:szCs w:val="22"/>
          <w:lang w:val="en-GB"/>
        </w:rPr>
      </w:pPr>
      <w:r w:rsidRPr="00AB51FB">
        <w:rPr>
          <w:rStyle w:val="Heading3Char"/>
          <w:rFonts w:ascii="Cambria" w:hAnsi="Cambria"/>
          <w:b/>
          <w:lang w:val="en-GB"/>
        </w:rPr>
        <w:t>Inflammation.</w:t>
      </w:r>
      <w:r w:rsidRPr="00AB51FB">
        <w:rPr>
          <w:rFonts w:ascii="Cambria" w:hAnsi="Cambria" w:cs="Times"/>
          <w:b/>
          <w:bCs/>
          <w:szCs w:val="22"/>
          <w:lang w:val="en-GB"/>
        </w:rPr>
        <w:t xml:space="preserve"> </w:t>
      </w:r>
      <w:r w:rsidRPr="00AB51FB">
        <w:rPr>
          <w:rFonts w:ascii="Cambria" w:hAnsi="Cambria" w:cs="Times"/>
          <w:szCs w:val="22"/>
          <w:lang w:val="en-GB"/>
        </w:rPr>
        <w:t>Swanson</w:t>
      </w:r>
      <w:r w:rsidRPr="00AB51FB">
        <w:rPr>
          <w:rFonts w:ascii="Cambria" w:hAnsi="Cambria" w:cs="Times"/>
          <w:szCs w:val="22"/>
          <w:lang w:val="en-GB"/>
        </w:rPr>
        <w:fldChar w:fldCharType="begin">
          <w:fldData xml:space="preserve">PEVuZE5vdGU+PENpdGU+PEF1dGhvcj5Td2Fuc29uPC9BdXRob3I+PFllYXI+MjAwNjwvWWVhcj48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</w:fldData>
        </w:fldChar>
      </w:r>
      <w:r w:rsidR="008D49E2">
        <w:rPr>
          <w:rFonts w:ascii="Cambria" w:hAnsi="Cambria" w:cs="Times"/>
          <w:szCs w:val="22"/>
          <w:lang w:val="en-GB"/>
        </w:rPr>
        <w:instrText xml:space="preserve"> ADDIN EN.CITE </w:instrText>
      </w:r>
      <w:r w:rsidR="008D49E2">
        <w:rPr>
          <w:rFonts w:ascii="Cambria" w:hAnsi="Cambria" w:cs="Times"/>
          <w:szCs w:val="22"/>
          <w:lang w:val="en-GB"/>
        </w:rPr>
        <w:fldChar w:fldCharType="begin">
          <w:fldData xml:space="preserve">PEVuZE5vdGU+PENpdGU+PEF1dGhvcj5Td2Fuc29uPC9BdXRob3I+PFllYXI+MjAwNjwvWWVhcj48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</w:fldData>
        </w:fldChar>
      </w:r>
      <w:r w:rsidR="008D49E2">
        <w:rPr>
          <w:rFonts w:ascii="Cambria" w:hAnsi="Cambria" w:cs="Times"/>
          <w:szCs w:val="22"/>
          <w:lang w:val="en-GB"/>
        </w:rPr>
        <w:instrText xml:space="preserve"> ADDIN EN.CITE.DATA </w:instrText>
      </w:r>
      <w:r w:rsidR="008D49E2">
        <w:rPr>
          <w:rFonts w:ascii="Cambria" w:hAnsi="Cambria" w:cs="Times"/>
          <w:szCs w:val="22"/>
          <w:lang w:val="en-GB"/>
        </w:rPr>
      </w:r>
      <w:r w:rsidR="008D49E2">
        <w:rPr>
          <w:rFonts w:ascii="Cambria" w:hAnsi="Cambria" w:cs="Times"/>
          <w:szCs w:val="22"/>
          <w:lang w:val="en-GB"/>
        </w:rPr>
        <w:fldChar w:fldCharType="end"/>
      </w:r>
      <w:r w:rsidRPr="00AB51FB">
        <w:rPr>
          <w:rFonts w:ascii="Cambria" w:hAnsi="Cambria" w:cs="Times"/>
          <w:szCs w:val="22"/>
          <w:lang w:val="en-GB"/>
        </w:rPr>
      </w:r>
      <w:r w:rsidRPr="00AB51FB">
        <w:rPr>
          <w:rFonts w:ascii="Cambria" w:hAnsi="Cambria" w:cs="Times"/>
          <w:szCs w:val="22"/>
          <w:lang w:val="en-GB"/>
        </w:rPr>
        <w:fldChar w:fldCharType="separate"/>
      </w:r>
      <w:r w:rsidR="008D49E2" w:rsidRPr="008D49E2">
        <w:rPr>
          <w:rFonts w:ascii="Cambria" w:hAnsi="Cambria" w:cs="Times"/>
          <w:noProof/>
          <w:szCs w:val="22"/>
          <w:vertAlign w:val="superscript"/>
          <w:lang w:val="en-GB"/>
        </w:rPr>
        <w:t>77</w:t>
      </w:r>
      <w:r w:rsidRPr="00AB51FB">
        <w:rPr>
          <w:rFonts w:ascii="Cambria" w:hAnsi="Cambria" w:cs="Times"/>
          <w:szCs w:val="22"/>
          <w:lang w:val="en-GB"/>
        </w:rPr>
        <w:fldChar w:fldCharType="end"/>
      </w:r>
      <w:r w:rsidRPr="00AB51FB">
        <w:rPr>
          <w:rFonts w:ascii="Cambria" w:hAnsi="Cambria" w:cs="Times"/>
          <w:szCs w:val="22"/>
          <w:lang w:val="en-GB"/>
        </w:rPr>
        <w:t xml:space="preserve"> postulated a hypothesis on inflammation as a possible mechanism linking exercise and AF. L</w:t>
      </w:r>
      <w:r w:rsidRPr="00AB51FB">
        <w:rPr>
          <w:rFonts w:ascii="Cambria" w:hAnsi="Cambria" w:cs="Helvetica"/>
          <w:szCs w:val="22"/>
          <w:lang w:val="en-GB"/>
        </w:rPr>
        <w:t>ong-</w:t>
      </w:r>
      <w:r w:rsidR="009D4D90" w:rsidRPr="00AB51FB">
        <w:rPr>
          <w:rFonts w:ascii="Cambria" w:hAnsi="Cambria" w:cs="Helvetica"/>
          <w:szCs w:val="22"/>
          <w:lang w:val="en-GB"/>
        </w:rPr>
        <w:t xml:space="preserve">term, intensive exercise </w:t>
      </w:r>
      <w:r w:rsidRPr="00AB51FB">
        <w:rPr>
          <w:rFonts w:ascii="Cambria" w:hAnsi="Cambria" w:cs="Helvetica"/>
          <w:szCs w:val="22"/>
          <w:lang w:val="en-GB"/>
        </w:rPr>
        <w:t>has been reported to generate a systemic inflammatory response</w:t>
      </w:r>
      <w:r w:rsidR="007E21B3" w:rsidRPr="00AB51FB">
        <w:rPr>
          <w:rFonts w:ascii="Cambria" w:hAnsi="Cambria" w:cs="Helvetica"/>
          <w:szCs w:val="22"/>
          <w:lang w:val="en-GB"/>
        </w:rPr>
        <w:t>,</w:t>
      </w:r>
      <w:r w:rsidRPr="00AB51FB">
        <w:rPr>
          <w:rFonts w:ascii="Cambria" w:hAnsi="Cambria" w:cs="Helvetica"/>
          <w:szCs w:val="22"/>
          <w:lang w:val="en-GB"/>
        </w:rPr>
        <w:fldChar w:fldCharType="begin"/>
      </w:r>
      <w:r w:rsidR="008D49E2">
        <w:rPr>
          <w:rFonts w:ascii="Cambria" w:hAnsi="Cambria" w:cs="Helvetica"/>
          <w:szCs w:val="22"/>
          <w:lang w:val="en-GB"/>
        </w:rPr>
        <w:instrText xml:space="preserve"> ADDIN EN.CITE &lt;EndNote&gt;&lt;Cite&gt;&lt;Author&gt;Smith&lt;/Author&gt;&lt;Year&gt;2000&lt;/Year&gt;&lt;RecNum&gt;3255&lt;/RecNum&gt;&lt;DisplayText&gt;&lt;style face="superscript"&gt;78&lt;/style&gt;&lt;/DisplayText&gt;&lt;record&gt;&lt;rec-number&gt;3255&lt;/rec-number&gt;&lt;foreign-keys&gt;&lt;key app="EN" db-id="2vfzfzv9z5ft98ef9aa5rs0dz990d90250re" timestamp="1468375280"&gt;3255&lt;/key&gt;&lt;/foreign-keys&gt;&lt;ref-type name="Journal Article"&gt;17&lt;/ref-type&gt;&lt;contributors&gt;&lt;authors&gt;&lt;author&gt;Smith, L. L.&lt;/author&gt;&lt;/authors&gt;&lt;/contributors&gt;&lt;auth-address&gt;Department of Health, Leisure, and Exercise Science, Appalachian State University, Boone, NC 28608, USA.&lt;/auth-address&gt;&lt;titles&gt;&lt;title&gt;Cytokine hypothesis of overtraining: a physiological adaptation to excessive stress?&lt;/title&gt;&lt;secondary-title&gt;Med Sci Sports Exerc&lt;/secondary-title&gt;&lt;/titles&gt;&lt;periodical&gt;&lt;full-title&gt;Medicine &amp;amp; Science in Sports &amp;amp; Exercise&lt;/full-title&gt;&lt;abbr-1&gt;Med Sci Sports Exerc&lt;/abbr-1&gt;&lt;abbr-2&gt;Med. Sci. Sports Exerc.&lt;/abbr-2&gt;&lt;/periodical&gt;&lt;pages&gt;317-31&lt;/pages&gt;&lt;volume&gt;32&lt;/volume&gt;&lt;number&gt;2&lt;/number&gt;&lt;keywords&gt;&lt;keyword&gt;Acute-Phase Proteins/pharmacology&lt;/keyword&gt;&lt;keyword&gt;*Adaptation, Physiological&lt;/keyword&gt;&lt;keyword&gt;*Affect&lt;/keyword&gt;&lt;keyword&gt;Cytokines/*pharmacology&lt;/keyword&gt;&lt;keyword&gt;Exercise Tolerance/*physiology&lt;/keyword&gt;&lt;keyword&gt;Humans&lt;/keyword&gt;&lt;keyword&gt;Joints/injuries/pathology/physiology&lt;/keyword&gt;&lt;keyword&gt;Muscle, Skeletal/injuries/pathology/*physiology&lt;/keyword&gt;&lt;keyword&gt;Sports&lt;/keyword&gt;&lt;keyword&gt;Stress, Physiological/*physiopathology&lt;/keyword&gt;&lt;keyword&gt;Systemic Inflammatory Response Syndrome/physiopathology&lt;/keyword&gt;&lt;/keywords&gt;&lt;dates&gt;&lt;year&gt;2000&lt;/year&gt;&lt;pub-dates&gt;&lt;date&gt;Feb&lt;/date&gt;&lt;/pub-dates&gt;&lt;/dates&gt;&lt;isbn&gt;0195-9131 (Print)&amp;#xD;0195-9131 (Linking)&lt;/isbn&gt;&lt;accession-num&gt;10694113&lt;/accession-num&gt;&lt;urls&gt;&lt;related-urls&gt;&lt;url&gt;http://www.ncbi.nlm.nih.gov/pubmed/10694113&lt;/url&gt;&lt;url&gt;http://ovidsp.tx.ovid.com/ovftpdfs/FPDDNCFBLBAIMM00/fs042/ovft/live/gv020/00005768/00005768-200002000-00011.pdf&lt;/url&gt;&lt;/related-urls&gt;&lt;/urls&gt;&lt;/record&gt;&lt;/Cite&gt;&lt;/EndNote&gt;</w:instrText>
      </w:r>
      <w:r w:rsidRPr="00AB51FB">
        <w:rPr>
          <w:rFonts w:ascii="Cambria" w:hAnsi="Cambria" w:cs="Helvetica"/>
          <w:szCs w:val="22"/>
          <w:lang w:val="en-GB"/>
        </w:rPr>
        <w:fldChar w:fldCharType="separate"/>
      </w:r>
      <w:r w:rsidR="008D49E2" w:rsidRPr="008D49E2">
        <w:rPr>
          <w:rFonts w:ascii="Cambria" w:hAnsi="Cambria" w:cs="Helvetica"/>
          <w:noProof/>
          <w:szCs w:val="22"/>
          <w:vertAlign w:val="superscript"/>
          <w:lang w:val="en-GB"/>
        </w:rPr>
        <w:t>78</w:t>
      </w:r>
      <w:r w:rsidRPr="00AB51FB">
        <w:rPr>
          <w:rFonts w:ascii="Cambria" w:hAnsi="Cambria" w:cs="Helvetica"/>
          <w:szCs w:val="22"/>
          <w:lang w:val="en-GB"/>
        </w:rPr>
        <w:fldChar w:fldCharType="end"/>
      </w:r>
      <w:r w:rsidRPr="00AB51FB">
        <w:rPr>
          <w:rFonts w:ascii="Cambria" w:hAnsi="Cambria" w:cs="Helvetica"/>
          <w:szCs w:val="22"/>
          <w:lang w:val="en-GB"/>
        </w:rPr>
        <w:t xml:space="preserve"> which in turn may lead to development of AF, as C-reactive protein and Interleukin-6 Levels can be elevated in AF patients</w:t>
      </w:r>
      <w:r w:rsidR="007E21B3" w:rsidRPr="00AB51FB">
        <w:rPr>
          <w:rFonts w:ascii="Cambria" w:hAnsi="Cambria" w:cs="Helvetica"/>
          <w:szCs w:val="22"/>
          <w:lang w:val="en-GB"/>
        </w:rPr>
        <w:t>.</w:t>
      </w:r>
      <w:r w:rsidRPr="00AB51FB">
        <w:rPr>
          <w:rFonts w:ascii="Cambria" w:hAnsi="Cambria" w:cs="Times"/>
          <w:szCs w:val="22"/>
          <w:lang w:val="en-GB"/>
        </w:rPr>
        <w:fldChar w:fldCharType="begin">
          <w:fldData xml:space="preserve">PEVuZE5vdGU+PENpdGU+PEF1dGhvcj5DaHVuZzwvQXV0aG9yPjxZZWFyPjIwMDE8L1llYXI+PFJl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</w:fldData>
        </w:fldChar>
      </w:r>
      <w:r w:rsidR="008D49E2">
        <w:rPr>
          <w:rFonts w:ascii="Cambria" w:hAnsi="Cambria" w:cs="Times"/>
          <w:szCs w:val="22"/>
          <w:lang w:val="en-GB"/>
        </w:rPr>
        <w:instrText xml:space="preserve"> ADDIN EN.CITE </w:instrText>
      </w:r>
      <w:r w:rsidR="008D49E2">
        <w:rPr>
          <w:rFonts w:ascii="Cambria" w:hAnsi="Cambria" w:cs="Times"/>
          <w:szCs w:val="22"/>
          <w:lang w:val="en-GB"/>
        </w:rPr>
        <w:fldChar w:fldCharType="begin">
          <w:fldData xml:space="preserve">PEVuZE5vdGU+PENpdGU+PEF1dGhvcj5DaHVuZzwvQXV0aG9yPjxZZWFyPjIwMDE8L1llYXI+PFJl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</w:fldData>
        </w:fldChar>
      </w:r>
      <w:r w:rsidR="008D49E2">
        <w:rPr>
          <w:rFonts w:ascii="Cambria" w:hAnsi="Cambria" w:cs="Times"/>
          <w:szCs w:val="22"/>
          <w:lang w:val="en-GB"/>
        </w:rPr>
        <w:instrText xml:space="preserve"> ADDIN EN.CITE.DATA </w:instrText>
      </w:r>
      <w:r w:rsidR="008D49E2">
        <w:rPr>
          <w:rFonts w:ascii="Cambria" w:hAnsi="Cambria" w:cs="Times"/>
          <w:szCs w:val="22"/>
          <w:lang w:val="en-GB"/>
        </w:rPr>
      </w:r>
      <w:r w:rsidR="008D49E2">
        <w:rPr>
          <w:rFonts w:ascii="Cambria" w:hAnsi="Cambria" w:cs="Times"/>
          <w:szCs w:val="22"/>
          <w:lang w:val="en-GB"/>
        </w:rPr>
        <w:fldChar w:fldCharType="end"/>
      </w:r>
      <w:r w:rsidRPr="00AB51FB">
        <w:rPr>
          <w:rFonts w:ascii="Cambria" w:hAnsi="Cambria" w:cs="Times"/>
          <w:szCs w:val="22"/>
          <w:lang w:val="en-GB"/>
        </w:rPr>
      </w:r>
      <w:r w:rsidRPr="00AB51FB">
        <w:rPr>
          <w:rFonts w:ascii="Cambria" w:hAnsi="Cambria" w:cs="Times"/>
          <w:szCs w:val="22"/>
          <w:lang w:val="en-GB"/>
        </w:rPr>
        <w:fldChar w:fldCharType="separate"/>
      </w:r>
      <w:r w:rsidR="008D49E2" w:rsidRPr="008D49E2">
        <w:rPr>
          <w:rFonts w:ascii="Cambria" w:hAnsi="Cambria" w:cs="Times"/>
          <w:noProof/>
          <w:szCs w:val="22"/>
          <w:vertAlign w:val="superscript"/>
          <w:lang w:val="en-GB"/>
        </w:rPr>
        <w:t>79-82</w:t>
      </w:r>
      <w:r w:rsidRPr="00AB51FB">
        <w:rPr>
          <w:rFonts w:ascii="Cambria" w:hAnsi="Cambria" w:cs="Times"/>
          <w:szCs w:val="22"/>
          <w:lang w:val="en-GB"/>
        </w:rPr>
        <w:fldChar w:fldCharType="end"/>
      </w:r>
      <w:r w:rsidRPr="00AB51FB">
        <w:rPr>
          <w:rFonts w:ascii="Cambria" w:hAnsi="Cambria" w:cs="Times"/>
          <w:szCs w:val="22"/>
          <w:lang w:val="en-GB"/>
        </w:rPr>
        <w:t xml:space="preserve"> This is further supported by a study of elite mountain marathon runners showing</w:t>
      </w:r>
      <w:r w:rsidRPr="00AB51FB">
        <w:rPr>
          <w:rFonts w:ascii="Cambria" w:hAnsi="Cambria" w:cs="Times"/>
          <w:bCs/>
          <w:szCs w:val="22"/>
          <w:lang w:val="en-GB"/>
        </w:rPr>
        <w:t xml:space="preserve"> transient acute inflammation, as well as conduction delay in the atria and increased atrial wall tension, after a mountain marathon race</w:t>
      </w:r>
      <w:r w:rsidR="007E21B3" w:rsidRPr="00AB51FB">
        <w:rPr>
          <w:rFonts w:ascii="Cambria" w:hAnsi="Cambria" w:cs="Times"/>
          <w:bCs/>
          <w:szCs w:val="22"/>
          <w:lang w:val="en-GB"/>
        </w:rPr>
        <w:t>,</w:t>
      </w:r>
      <w:r w:rsidRPr="00AB51FB">
        <w:rPr>
          <w:rFonts w:ascii="Cambria" w:hAnsi="Cambria" w:cs="Times"/>
          <w:bCs/>
          <w:szCs w:val="22"/>
          <w:lang w:val="en-GB"/>
        </w:rPr>
        <w:fldChar w:fldCharType="begin">
          <w:fldData xml:space="preserve">PEVuZE5vdGU+PENpdGU+PEF1dGhvcj5XaWxoZWxtPC9BdXRob3I+PFllYXI+MjAxNDwvWWVhcj48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</w:fldData>
        </w:fldChar>
      </w:r>
      <w:r w:rsidR="008D49E2">
        <w:rPr>
          <w:rFonts w:ascii="Cambria" w:hAnsi="Cambria" w:cs="Times"/>
          <w:bCs/>
          <w:szCs w:val="22"/>
          <w:lang w:val="en-GB"/>
        </w:rPr>
        <w:instrText xml:space="preserve"> ADDIN EN.CITE </w:instrText>
      </w:r>
      <w:r w:rsidR="008D49E2">
        <w:rPr>
          <w:rFonts w:ascii="Cambria" w:hAnsi="Cambria" w:cs="Times"/>
          <w:bCs/>
          <w:szCs w:val="22"/>
          <w:lang w:val="en-GB"/>
        </w:rPr>
        <w:fldChar w:fldCharType="begin">
          <w:fldData xml:space="preserve">PEVuZE5vdGU+PENpdGU+PEF1dGhvcj5XaWxoZWxtPC9BdXRob3I+PFllYXI+MjAxNDwvWWVhcj48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</w:fldData>
        </w:fldChar>
      </w:r>
      <w:r w:rsidR="008D49E2">
        <w:rPr>
          <w:rFonts w:ascii="Cambria" w:hAnsi="Cambria" w:cs="Times"/>
          <w:bCs/>
          <w:szCs w:val="22"/>
          <w:lang w:val="en-GB"/>
        </w:rPr>
        <w:instrText xml:space="preserve"> ADDIN EN.CITE.DATA </w:instrText>
      </w:r>
      <w:r w:rsidR="008D49E2">
        <w:rPr>
          <w:rFonts w:ascii="Cambria" w:hAnsi="Cambria" w:cs="Times"/>
          <w:bCs/>
          <w:szCs w:val="22"/>
          <w:lang w:val="en-GB"/>
        </w:rPr>
      </w:r>
      <w:r w:rsidR="008D49E2">
        <w:rPr>
          <w:rFonts w:ascii="Cambria" w:hAnsi="Cambria" w:cs="Times"/>
          <w:bCs/>
          <w:szCs w:val="22"/>
          <w:lang w:val="en-GB"/>
        </w:rPr>
        <w:fldChar w:fldCharType="end"/>
      </w:r>
      <w:r w:rsidRPr="00AB51FB">
        <w:rPr>
          <w:rFonts w:ascii="Cambria" w:hAnsi="Cambria" w:cs="Times"/>
          <w:bCs/>
          <w:szCs w:val="22"/>
          <w:lang w:val="en-GB"/>
        </w:rPr>
      </w:r>
      <w:r w:rsidRPr="00AB51FB">
        <w:rPr>
          <w:rFonts w:ascii="Cambria" w:hAnsi="Cambria" w:cs="Times"/>
          <w:bCs/>
          <w:szCs w:val="22"/>
          <w:lang w:val="en-GB"/>
        </w:rPr>
        <w:fldChar w:fldCharType="separate"/>
      </w:r>
      <w:r w:rsidR="008D49E2" w:rsidRPr="008D49E2">
        <w:rPr>
          <w:rFonts w:ascii="Cambria" w:hAnsi="Cambria" w:cs="Times"/>
          <w:bCs/>
          <w:noProof/>
          <w:szCs w:val="22"/>
          <w:vertAlign w:val="superscript"/>
          <w:lang w:val="en-GB"/>
        </w:rPr>
        <w:t>83</w:t>
      </w:r>
      <w:r w:rsidRPr="00AB51FB">
        <w:rPr>
          <w:rFonts w:ascii="Cambria" w:hAnsi="Cambria" w:cs="Times"/>
          <w:bCs/>
          <w:szCs w:val="22"/>
          <w:lang w:val="en-GB"/>
        </w:rPr>
        <w:fldChar w:fldCharType="end"/>
      </w:r>
      <w:r w:rsidRPr="00AB51FB">
        <w:rPr>
          <w:rFonts w:ascii="Cambria" w:hAnsi="Cambria" w:cs="Times"/>
          <w:bCs/>
          <w:szCs w:val="22"/>
          <w:lang w:val="en-GB"/>
        </w:rPr>
        <w:t xml:space="preserve"> and the authors speculated that these changes may </w:t>
      </w:r>
      <w:r w:rsidRPr="00AB51FB">
        <w:rPr>
          <w:rFonts w:ascii="Cambria" w:hAnsi="Cambria" w:cs="Times"/>
          <w:szCs w:val="22"/>
          <w:lang w:val="en-GB"/>
        </w:rPr>
        <w:t xml:space="preserve">lead to atrial remodelling and increased risk of AF. </w:t>
      </w:r>
    </w:p>
    <w:p w14:paraId="3DE31E0F" w14:textId="0AA06AAC" w:rsidR="009777A4" w:rsidRPr="00AB51FB" w:rsidRDefault="009777A4" w:rsidP="00714DF0">
      <w:pPr>
        <w:widowControl w:val="0"/>
        <w:autoSpaceDE w:val="0"/>
        <w:autoSpaceDN w:val="0"/>
        <w:adjustRightInd w:val="0"/>
        <w:spacing w:after="240" w:line="480" w:lineRule="auto"/>
        <w:rPr>
          <w:rFonts w:ascii="Cambria" w:hAnsi="Cambria" w:cs="Times"/>
          <w:color w:val="0070C0"/>
          <w:szCs w:val="22"/>
          <w:lang w:val="en-GB"/>
        </w:rPr>
      </w:pPr>
      <w:r w:rsidRPr="00AB51FB">
        <w:rPr>
          <w:rStyle w:val="Heading3Char"/>
          <w:rFonts w:ascii="Cambria" w:hAnsi="Cambria"/>
          <w:b/>
          <w:lang w:val="en-GB"/>
        </w:rPr>
        <w:t>Gastro-oesophageal acid reflux.</w:t>
      </w:r>
      <w:r w:rsidRPr="00AB51FB">
        <w:rPr>
          <w:rFonts w:ascii="Cambria" w:hAnsi="Cambria" w:cs="Times"/>
          <w:b/>
          <w:bCs/>
          <w:szCs w:val="22"/>
          <w:lang w:val="en-GB"/>
        </w:rPr>
        <w:t xml:space="preserve"> </w:t>
      </w:r>
      <w:r w:rsidRPr="00AB51FB">
        <w:rPr>
          <w:rFonts w:ascii="Cambria" w:hAnsi="Cambria" w:cs="Times"/>
          <w:color w:val="000000"/>
          <w:szCs w:val="22"/>
          <w:lang w:val="en-GB"/>
        </w:rPr>
        <w:t>Based on results from separate literature taken together, Swanson</w:t>
      </w:r>
      <w:r w:rsidRPr="00AB51FB">
        <w:rPr>
          <w:rFonts w:ascii="Cambria" w:hAnsi="Cambria" w:cs="Times"/>
          <w:color w:val="000000"/>
          <w:szCs w:val="22"/>
          <w:lang w:val="en-GB"/>
        </w:rPr>
        <w:fldChar w:fldCharType="begin"/>
      </w:r>
      <w:r w:rsidR="008D49E2">
        <w:rPr>
          <w:rFonts w:ascii="Cambria" w:hAnsi="Cambria" w:cs="Times"/>
          <w:color w:val="000000"/>
          <w:szCs w:val="22"/>
          <w:lang w:val="en-GB"/>
        </w:rPr>
        <w:instrText xml:space="preserve"> ADDIN EN.CITE &lt;EndNote&gt;&lt;Cite&gt;&lt;Author&gt;Swanson&lt;/Author&gt;&lt;Year&gt;2008&lt;/Year&gt;&lt;RecNum&gt;3240&lt;/RecNum&gt;&lt;DisplayText&gt;&lt;style face="superscript"&gt;84&lt;/style&gt;&lt;/DisplayText&gt;&lt;record&gt;&lt;rec-number&gt;3240&lt;/rec-number&gt;&lt;foreign-keys&gt;&lt;key app="EN" db-id="2vfzfzv9z5ft98ef9aa5rs0dz990d90250re" timestamp="1468371339"&gt;3240&lt;/key&gt;&lt;/foreign-keys&gt;&lt;ref-type name="Journal Article"&gt;17&lt;/ref-type&gt;&lt;contributors&gt;&lt;authors&gt;&lt;author&gt;Swanson, D. R.&lt;/author&gt;&lt;/authors&gt;&lt;/contributors&gt;&lt;auth-address&gt;Division of the Humanities, The University of Chicago, 1115 E 58th Street, Walker 003, Chicago, Illinois 60637, United States. swanson@uchicago.edu&lt;/auth-address&gt;&lt;titles&gt;&lt;title&gt;Running, esophageal acid reflux, and atrial fibrillation: a chain of events linked by evidence from separate medical literatures&lt;/title&gt;&lt;secondary-title&gt;Med Hypotheses&lt;/secondary-title&gt;&lt;/titles&gt;&lt;periodical&gt;&lt;full-title&gt;Medical Hypotheses&lt;/full-title&gt;&lt;abbr-1&gt;Med Hypotheses&lt;/abbr-1&gt;&lt;abbr-2&gt;Med. Hypotheses&lt;/abbr-2&gt;&lt;/periodical&gt;&lt;pages&gt;178-85&lt;/pages&gt;&lt;volume&gt;71&lt;/volume&gt;&lt;number&gt;2&lt;/number&gt;&lt;keywords&gt;&lt;keyword&gt;Atrial Fibrillation/*complications&lt;/keyword&gt;&lt;keyword&gt;Databases, Bibliographic&lt;/keyword&gt;&lt;keyword&gt;Electrocardiography&lt;/keyword&gt;&lt;keyword&gt;Esophagus/metabolism&lt;/keyword&gt;&lt;keyword&gt;Exercise&lt;/keyword&gt;&lt;keyword&gt;Gastroesophageal Reflux/*complications&lt;/keyword&gt;&lt;keyword&gt;Humans&lt;/keyword&gt;&lt;keyword&gt;Models, Biological&lt;/keyword&gt;&lt;keyword&gt;Models, Theoretical&lt;/keyword&gt;&lt;keyword&gt;Proton Pump Inhibitors/pharmacology&lt;/keyword&gt;&lt;keyword&gt;*Running&lt;/keyword&gt;&lt;/keywords&gt;&lt;dates&gt;&lt;year&gt;2008&lt;/year&gt;&lt;pub-dates&gt;&lt;date&gt;Aug&lt;/date&gt;&lt;/pub-dates&gt;&lt;/dates&gt;&lt;isbn&gt;0306-9877 (Print)&amp;#xD;0306-9877 (Linking)&lt;/isbn&gt;&lt;accession-num&gt;18456418&lt;/accession-num&gt;&lt;urls&gt;&lt;related-urls&gt;&lt;url&gt;http://www.ncbi.nlm.nih.gov/pubmed/18456418&lt;/url&gt;&lt;url&gt;http://www.ncbi.nlm.nih.gov/pmc/articles/PMC3690799/pdf/nihms-59880.pdf&lt;/url&gt;&lt;/related-urls&gt;&lt;/urls&gt;&lt;custom2&gt;PMC3690799&lt;/custom2&gt;&lt;electronic-resource-num&gt;10.1016/j.mehy.2008.02.017&lt;/electronic-resource-num&gt;&lt;/record&gt;&lt;/Cite&gt;&lt;/EndNote&gt;</w:instrText>
      </w:r>
      <w:r w:rsidRPr="00AB51FB">
        <w:rPr>
          <w:rFonts w:ascii="Cambria" w:hAnsi="Cambria" w:cs="Times"/>
          <w:color w:val="000000"/>
          <w:szCs w:val="22"/>
          <w:lang w:val="en-GB"/>
        </w:rPr>
        <w:fldChar w:fldCharType="separate"/>
      </w:r>
      <w:r w:rsidR="008D49E2" w:rsidRPr="008D49E2">
        <w:rPr>
          <w:rFonts w:ascii="Cambria" w:hAnsi="Cambria" w:cs="Times"/>
          <w:noProof/>
          <w:color w:val="000000"/>
          <w:szCs w:val="22"/>
          <w:vertAlign w:val="superscript"/>
          <w:lang w:val="en-GB"/>
        </w:rPr>
        <w:t>84</w:t>
      </w:r>
      <w:r w:rsidRPr="00AB51FB">
        <w:rPr>
          <w:rFonts w:ascii="Cambria" w:hAnsi="Cambria" w:cs="Times"/>
          <w:color w:val="000000"/>
          <w:szCs w:val="22"/>
          <w:lang w:val="en-GB"/>
        </w:rPr>
        <w:fldChar w:fldCharType="end"/>
      </w:r>
      <w:r w:rsidRPr="00AB51FB">
        <w:rPr>
          <w:rFonts w:ascii="Cambria" w:hAnsi="Cambria" w:cs="Times"/>
          <w:color w:val="000000"/>
          <w:szCs w:val="22"/>
          <w:lang w:val="en-GB"/>
        </w:rPr>
        <w:t xml:space="preserve"> hypothesizes that vigorous exercise may induce gastro-oesophageal </w:t>
      </w:r>
      <w:r w:rsidRPr="00AB51FB">
        <w:rPr>
          <w:rFonts w:ascii="Cambria" w:hAnsi="Cambria" w:cs="Times"/>
          <w:szCs w:val="22"/>
          <w:lang w:val="en-GB"/>
        </w:rPr>
        <w:t>acid reflux</w:t>
      </w:r>
      <w:r w:rsidR="007E21B3" w:rsidRPr="00AB51FB">
        <w:rPr>
          <w:rFonts w:ascii="Cambria" w:hAnsi="Cambria" w:cs="Times"/>
          <w:szCs w:val="22"/>
          <w:lang w:val="en-GB"/>
        </w:rPr>
        <w:t>,</w:t>
      </w:r>
      <w:r w:rsidRPr="00AB51FB">
        <w:rPr>
          <w:rFonts w:ascii="Cambria" w:hAnsi="Cambria" w:cs="Times"/>
          <w:szCs w:val="22"/>
          <w:lang w:val="en-GB"/>
        </w:rPr>
        <w:fldChar w:fldCharType="begin">
          <w:fldData xml:space="preserve">PEVuZE5vdGU+PENpdGU+PEF1dGhvcj5Db2xsaW5nczwvQXV0aG9yPjxZZWFyPjIwMDM8L1llYXI+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</w:fldData>
        </w:fldChar>
      </w:r>
      <w:r w:rsidR="008D49E2">
        <w:rPr>
          <w:rFonts w:ascii="Cambria" w:hAnsi="Cambria" w:cs="Times"/>
          <w:szCs w:val="22"/>
          <w:lang w:val="en-GB"/>
        </w:rPr>
        <w:instrText xml:space="preserve"> ADDIN EN.CITE </w:instrText>
      </w:r>
      <w:r w:rsidR="008D49E2">
        <w:rPr>
          <w:rFonts w:ascii="Cambria" w:hAnsi="Cambria" w:cs="Times"/>
          <w:szCs w:val="22"/>
          <w:lang w:val="en-GB"/>
        </w:rPr>
        <w:fldChar w:fldCharType="begin">
          <w:fldData xml:space="preserve">PEVuZE5vdGU+PENpdGU+PEF1dGhvcj5Db2xsaW5nczwvQXV0aG9yPjxZZWFyPjIwMDM8L1llYXI+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</w:fldData>
        </w:fldChar>
      </w:r>
      <w:r w:rsidR="008D49E2">
        <w:rPr>
          <w:rFonts w:ascii="Cambria" w:hAnsi="Cambria" w:cs="Times"/>
          <w:szCs w:val="22"/>
          <w:lang w:val="en-GB"/>
        </w:rPr>
        <w:instrText xml:space="preserve"> ADDIN EN.CITE.DATA </w:instrText>
      </w:r>
      <w:r w:rsidR="008D49E2">
        <w:rPr>
          <w:rFonts w:ascii="Cambria" w:hAnsi="Cambria" w:cs="Times"/>
          <w:szCs w:val="22"/>
          <w:lang w:val="en-GB"/>
        </w:rPr>
      </w:r>
      <w:r w:rsidR="008D49E2">
        <w:rPr>
          <w:rFonts w:ascii="Cambria" w:hAnsi="Cambria" w:cs="Times"/>
          <w:szCs w:val="22"/>
          <w:lang w:val="en-GB"/>
        </w:rPr>
        <w:fldChar w:fldCharType="end"/>
      </w:r>
      <w:r w:rsidRPr="00AB51FB">
        <w:rPr>
          <w:rFonts w:ascii="Cambria" w:hAnsi="Cambria" w:cs="Times"/>
          <w:szCs w:val="22"/>
          <w:lang w:val="en-GB"/>
        </w:rPr>
      </w:r>
      <w:r w:rsidRPr="00AB51FB">
        <w:rPr>
          <w:rFonts w:ascii="Cambria" w:hAnsi="Cambria" w:cs="Times"/>
          <w:szCs w:val="22"/>
          <w:lang w:val="en-GB"/>
        </w:rPr>
        <w:fldChar w:fldCharType="separate"/>
      </w:r>
      <w:r w:rsidR="008D49E2" w:rsidRPr="008D49E2">
        <w:rPr>
          <w:rFonts w:ascii="Cambria" w:hAnsi="Cambria" w:cs="Times"/>
          <w:noProof/>
          <w:szCs w:val="22"/>
          <w:vertAlign w:val="superscript"/>
          <w:lang w:val="en-GB"/>
        </w:rPr>
        <w:t>85-87</w:t>
      </w:r>
      <w:r w:rsidRPr="00AB51FB">
        <w:rPr>
          <w:rFonts w:ascii="Cambria" w:hAnsi="Cambria" w:cs="Times"/>
          <w:szCs w:val="22"/>
          <w:lang w:val="en-GB"/>
        </w:rPr>
        <w:fldChar w:fldCharType="end"/>
      </w:r>
      <w:r w:rsidRPr="00AB51FB">
        <w:rPr>
          <w:rFonts w:ascii="Cambria" w:hAnsi="Cambria" w:cs="Times"/>
          <w:szCs w:val="22"/>
          <w:lang w:val="en-GB"/>
        </w:rPr>
        <w:t xml:space="preserve"> </w:t>
      </w:r>
      <w:r w:rsidRPr="00AB51FB">
        <w:rPr>
          <w:rFonts w:ascii="Cambria" w:hAnsi="Cambria" w:cs="Times"/>
          <w:color w:val="000000"/>
          <w:szCs w:val="22"/>
          <w:lang w:val="en-GB"/>
        </w:rPr>
        <w:t xml:space="preserve">which in turn has been shown to increase the risk of AF by </w:t>
      </w:r>
      <w:r w:rsidRPr="00AB51FB">
        <w:rPr>
          <w:rFonts w:ascii="Cambria" w:hAnsi="Cambria" w:cs="Times"/>
          <w:szCs w:val="22"/>
          <w:lang w:val="en-GB"/>
        </w:rPr>
        <w:t>39% in a large population study of 163,627 participants</w:t>
      </w:r>
      <w:r w:rsidR="002837E6" w:rsidRPr="00AB51FB">
        <w:rPr>
          <w:rFonts w:ascii="Cambria" w:hAnsi="Cambria" w:cs="Times"/>
          <w:szCs w:val="22"/>
          <w:lang w:val="en-GB"/>
        </w:rPr>
        <w:t>.</w:t>
      </w:r>
      <w:r w:rsidRPr="00AB51FB">
        <w:rPr>
          <w:rFonts w:ascii="Cambria" w:hAnsi="Cambria" w:cs="Times"/>
          <w:szCs w:val="22"/>
          <w:lang w:val="en-GB"/>
        </w:rPr>
        <w:fldChar w:fldCharType="begin">
          <w:fldData xml:space="preserve">PEVuZE5vdGU+PENpdGU+PEF1dGhvcj5LdW56PC9BdXRob3I+PFllYXI+MjAwOTwvWWVhcj48UmVj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</w:fldData>
        </w:fldChar>
      </w:r>
      <w:r w:rsidR="008D49E2">
        <w:rPr>
          <w:rFonts w:ascii="Cambria" w:hAnsi="Cambria" w:cs="Times"/>
          <w:szCs w:val="22"/>
          <w:lang w:val="en-GB"/>
        </w:rPr>
        <w:instrText xml:space="preserve"> ADDIN EN.CITE </w:instrText>
      </w:r>
      <w:r w:rsidR="008D49E2">
        <w:rPr>
          <w:rFonts w:ascii="Cambria" w:hAnsi="Cambria" w:cs="Times"/>
          <w:szCs w:val="22"/>
          <w:lang w:val="en-GB"/>
        </w:rPr>
        <w:fldChar w:fldCharType="begin">
          <w:fldData xml:space="preserve">PEVuZE5vdGU+PENpdGU+PEF1dGhvcj5LdW56PC9BdXRob3I+PFllYXI+MjAwOTwvWWVhcj48UmVj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</w:fldData>
        </w:fldChar>
      </w:r>
      <w:r w:rsidR="008D49E2">
        <w:rPr>
          <w:rFonts w:ascii="Cambria" w:hAnsi="Cambria" w:cs="Times"/>
          <w:szCs w:val="22"/>
          <w:lang w:val="en-GB"/>
        </w:rPr>
        <w:instrText xml:space="preserve"> ADDIN EN.CITE.DATA </w:instrText>
      </w:r>
      <w:r w:rsidR="008D49E2">
        <w:rPr>
          <w:rFonts w:ascii="Cambria" w:hAnsi="Cambria" w:cs="Times"/>
          <w:szCs w:val="22"/>
          <w:lang w:val="en-GB"/>
        </w:rPr>
      </w:r>
      <w:r w:rsidR="008D49E2">
        <w:rPr>
          <w:rFonts w:ascii="Cambria" w:hAnsi="Cambria" w:cs="Times"/>
          <w:szCs w:val="22"/>
          <w:lang w:val="en-GB"/>
        </w:rPr>
        <w:fldChar w:fldCharType="end"/>
      </w:r>
      <w:r w:rsidRPr="00AB51FB">
        <w:rPr>
          <w:rFonts w:ascii="Cambria" w:hAnsi="Cambria" w:cs="Times"/>
          <w:szCs w:val="22"/>
          <w:lang w:val="en-GB"/>
        </w:rPr>
      </w:r>
      <w:r w:rsidRPr="00AB51FB">
        <w:rPr>
          <w:rFonts w:ascii="Cambria" w:hAnsi="Cambria" w:cs="Times"/>
          <w:szCs w:val="22"/>
          <w:lang w:val="en-GB"/>
        </w:rPr>
        <w:fldChar w:fldCharType="separate"/>
      </w:r>
      <w:r w:rsidR="008D49E2" w:rsidRPr="008D49E2">
        <w:rPr>
          <w:rFonts w:ascii="Cambria" w:hAnsi="Cambria" w:cs="Times"/>
          <w:noProof/>
          <w:szCs w:val="22"/>
          <w:vertAlign w:val="superscript"/>
          <w:lang w:val="en-GB"/>
        </w:rPr>
        <w:t>88</w:t>
      </w:r>
      <w:r w:rsidRPr="00AB51FB">
        <w:rPr>
          <w:rFonts w:ascii="Cambria" w:hAnsi="Cambria" w:cs="Times"/>
          <w:szCs w:val="22"/>
          <w:lang w:val="en-GB"/>
        </w:rPr>
        <w:fldChar w:fldCharType="end"/>
      </w:r>
      <w:r w:rsidRPr="00AB51FB">
        <w:rPr>
          <w:rFonts w:ascii="Cambria" w:hAnsi="Cambria" w:cs="Times"/>
          <w:szCs w:val="22"/>
          <w:lang w:val="en-GB"/>
        </w:rPr>
        <w:t xml:space="preserve"> This hypothesis needs further elaboration.</w:t>
      </w:r>
    </w:p>
    <w:p w14:paraId="4D050D00" w14:textId="266F5301" w:rsidR="009777A4" w:rsidRPr="00AB51FB" w:rsidRDefault="009777A4" w:rsidP="00714DF0">
      <w:pPr>
        <w:widowControl w:val="0"/>
        <w:autoSpaceDE w:val="0"/>
        <w:autoSpaceDN w:val="0"/>
        <w:adjustRightInd w:val="0"/>
        <w:spacing w:after="240" w:line="480" w:lineRule="auto"/>
        <w:rPr>
          <w:rFonts w:ascii="Cambria" w:hAnsi="Cambria" w:cs="Times"/>
          <w:szCs w:val="22"/>
          <w:lang w:val="en-GB"/>
        </w:rPr>
      </w:pPr>
      <w:r w:rsidRPr="00AB51FB">
        <w:rPr>
          <w:rStyle w:val="Heading3Char"/>
          <w:rFonts w:ascii="Cambria" w:hAnsi="Cambria"/>
          <w:b/>
          <w:lang w:val="en-GB"/>
        </w:rPr>
        <w:t>Performance enhancing drugs.</w:t>
      </w:r>
      <w:r w:rsidRPr="00AB51FB">
        <w:rPr>
          <w:rFonts w:ascii="Cambria" w:hAnsi="Cambria" w:cs="Times"/>
          <w:b/>
          <w:szCs w:val="22"/>
          <w:lang w:val="en-GB"/>
        </w:rPr>
        <w:t xml:space="preserve"> </w:t>
      </w:r>
      <w:r w:rsidRPr="00AB51FB">
        <w:rPr>
          <w:rFonts w:ascii="Cambria" w:hAnsi="Cambria" w:cs="Times"/>
          <w:szCs w:val="22"/>
          <w:lang w:val="en-GB"/>
        </w:rPr>
        <w:t xml:space="preserve">Performance enhancing supplements such as anabolic </w:t>
      </w:r>
      <w:r w:rsidRPr="00AB51FB">
        <w:rPr>
          <w:rFonts w:ascii="Cambria" w:hAnsi="Cambria" w:cs="Times"/>
          <w:szCs w:val="22"/>
          <w:lang w:val="en-GB"/>
        </w:rPr>
        <w:lastRenderedPageBreak/>
        <w:t>steroids and stimulants may have an arrhythmogenic effect</w:t>
      </w:r>
      <w:r w:rsidR="002837E6" w:rsidRPr="00AB51FB">
        <w:rPr>
          <w:rFonts w:ascii="Cambria" w:hAnsi="Cambria" w:cs="Times"/>
          <w:szCs w:val="22"/>
          <w:lang w:val="en-GB"/>
        </w:rPr>
        <w:t>.</w:t>
      </w:r>
      <w:r w:rsidRPr="00AB51FB">
        <w:rPr>
          <w:rFonts w:ascii="Cambria" w:hAnsi="Cambria" w:cs="Times"/>
          <w:szCs w:val="22"/>
          <w:lang w:val="en-GB"/>
        </w:rPr>
        <w:fldChar w:fldCharType="begin"/>
      </w:r>
      <w:r w:rsidR="008D49E2">
        <w:rPr>
          <w:rFonts w:ascii="Cambria" w:hAnsi="Cambria" w:cs="Times"/>
          <w:szCs w:val="22"/>
          <w:lang w:val="en-GB"/>
        </w:rPr>
        <w:instrText xml:space="preserve"> ADDIN EN.CITE &lt;EndNote&gt;&lt;Cite&gt;&lt;Author&gt;Olshansky&lt;/Author&gt;&lt;Year&gt;2014&lt;/Year&gt;&lt;RecNum&gt;940&lt;/RecNum&gt;&lt;DisplayText&gt;&lt;style face="superscript"&gt;89&lt;/style&gt;&lt;/DisplayText&gt;&lt;record&gt;&lt;rec-number&gt;940&lt;/rec-number&gt;&lt;foreign-keys&gt;&lt;key app="EN" db-id="2vfzfzv9z5ft98ef9aa5rs0dz990d90250re" timestamp="1401395382"&gt;940&lt;/key&gt;&lt;/foreign-keys&gt;&lt;ref-type name="Journal Article"&gt;17&lt;/ref-type&gt;&lt;contributors&gt;&lt;authors&gt;&lt;author&gt;Olshansky, Brian&lt;/author&gt;&lt;author&gt;Sullivan, Renee&lt;/author&gt;&lt;/authors&gt;&lt;/contributors&gt;&lt;titles&gt;&lt;title&gt;Increased prevalence of atrial fibrillation in the endurance athlete: potential mechanisms and sport specificity&lt;/title&gt;&lt;secondary-title&gt;Phys Sportsmed&lt;/secondary-title&gt;&lt;/titles&gt;&lt;periodical&gt;&lt;full-title&gt;Phys Sportsmed&lt;/full-title&gt;&lt;/periodical&gt;&lt;pages&gt;45-51&lt;/pages&gt;&lt;volume&gt;42&lt;/volume&gt;&lt;number&gt;1&lt;/number&gt;&lt;dates&gt;&lt;year&gt;2014&lt;/year&gt;&lt;/dates&gt;&lt;isbn&gt;0091-3847&lt;/isbn&gt;&lt;accession-num&gt;24565821&lt;/accession-num&gt;&lt;label&gt;eng&lt;/label&gt;&lt;urls&gt;&lt;related-urls&gt;&lt;url&gt;http://dx.doi.org/10.3810/psm.2014.02.2047&lt;/url&gt;&lt;/related-urls&gt;&lt;/urls&gt;&lt;custom1&gt;AF&lt;/custom1&gt;&lt;custom2&gt;AF Mechanisms AF Review&lt;/custom2&gt;&lt;custom3&gt;Custom3&lt;/custom3&gt;&lt;electronic-resource-num&gt;10.3810/psm.2014.02.2047&lt;/electronic-resource-num&gt;&lt;remote-database-name&gt;PubMed&lt;/remote-database-name&gt;&lt;remote-database-provider&gt;Pubmed2Endnote by Riadh Hammami&lt;/remote-database-provider&gt;&lt;/record&gt;&lt;/Cite&gt;&lt;/EndNote&gt;</w:instrText>
      </w:r>
      <w:r w:rsidRPr="00AB51FB">
        <w:rPr>
          <w:rFonts w:ascii="Cambria" w:hAnsi="Cambria" w:cs="Times"/>
          <w:szCs w:val="22"/>
          <w:lang w:val="en-GB"/>
        </w:rPr>
        <w:fldChar w:fldCharType="separate"/>
      </w:r>
      <w:r w:rsidR="008D49E2" w:rsidRPr="008D49E2">
        <w:rPr>
          <w:rFonts w:ascii="Cambria" w:hAnsi="Cambria" w:cs="Times"/>
          <w:noProof/>
          <w:szCs w:val="22"/>
          <w:vertAlign w:val="superscript"/>
          <w:lang w:val="en-GB"/>
        </w:rPr>
        <w:t>89</w:t>
      </w:r>
      <w:r w:rsidRPr="00AB51FB">
        <w:rPr>
          <w:rFonts w:ascii="Cambria" w:hAnsi="Cambria" w:cs="Times"/>
          <w:szCs w:val="22"/>
          <w:lang w:val="en-GB"/>
        </w:rPr>
        <w:fldChar w:fldCharType="end"/>
      </w:r>
      <w:r w:rsidRPr="00AB51FB">
        <w:rPr>
          <w:rFonts w:ascii="Cambria" w:hAnsi="Cambria" w:cs="Times"/>
          <w:szCs w:val="22"/>
          <w:lang w:val="en-GB"/>
        </w:rPr>
        <w:t xml:space="preserve"> Only a few case reports indicating increased AF risk with anabolic steroids have been reported</w:t>
      </w:r>
      <w:r w:rsidR="002837E6" w:rsidRPr="00AB51FB">
        <w:rPr>
          <w:rFonts w:ascii="Cambria" w:hAnsi="Cambria" w:cs="Times"/>
          <w:szCs w:val="22"/>
          <w:lang w:val="en-GB"/>
        </w:rPr>
        <w:t>,</w:t>
      </w:r>
      <w:r w:rsidRPr="00AB51FB">
        <w:rPr>
          <w:rFonts w:ascii="Cambria" w:hAnsi="Cambria" w:cs="Times"/>
          <w:szCs w:val="22"/>
          <w:lang w:val="en-GB"/>
        </w:rPr>
        <w:fldChar w:fldCharType="begin"/>
      </w:r>
      <w:r w:rsidR="008D49E2">
        <w:rPr>
          <w:rFonts w:ascii="Cambria" w:hAnsi="Cambria" w:cs="Times"/>
          <w:szCs w:val="22"/>
          <w:lang w:val="en-GB"/>
        </w:rPr>
        <w:instrText xml:space="preserve"> ADDIN EN.CITE &lt;EndNote&gt;&lt;Cite&gt;&lt;Author&gt;Turagam&lt;/Author&gt;&lt;Year&gt;2016&lt;/Year&gt;&lt;RecNum&gt;2979&lt;/RecNum&gt;&lt;DisplayText&gt;&lt;style face="superscript"&gt;48&lt;/style&gt;&lt;/DisplayText&gt;&lt;record&gt;&lt;rec-number&gt;2979&lt;/rec-number&gt;&lt;foreign-keys&gt;&lt;key app="EN" db-id="2vfzfzv9z5ft98ef9aa5rs0dz990d90250re" timestamp="1456959089"&gt;2979&lt;/key&gt;&lt;/foreign-keys&gt;&lt;ref-type name="Journal Article"&gt;17&lt;/ref-type&gt;&lt;contributors&gt;&lt;authors&gt;&lt;author&gt;Turagam, MK.&lt;/author&gt;&lt;author&gt;Flaker, GC.&lt;/author&gt;&lt;author&gt;Velagapudi, P.&lt;/author&gt;&lt;author&gt;Vadali, S.&lt;/author&gt;&lt;author&gt;Alpert, M.&lt;/author&gt;&lt;/authors&gt;&lt;/contributors&gt;&lt;titles&gt;&lt;title&gt;Atrial Fibrillation In Athletes: Pathophysiology, Clinical Presentation, Evaluation and Management&lt;/title&gt;&lt;secondary-title&gt;Journal of Atrial Fibrillation&lt;/secondary-title&gt;&lt;/titles&gt;&lt;periodical&gt;&lt;full-title&gt;Journal of Atrial Fibrillation&lt;/full-title&gt;&lt;/periodical&gt;&lt;pages&gt;66-72&lt;/pages&gt;&lt;volume&gt;8&lt;/volume&gt;&lt;number&gt;4&lt;/number&gt;&lt;dates&gt;&lt;year&gt;2016&lt;/year&gt;&lt;/dates&gt;&lt;urls&gt;&lt;/urls&gt;&lt;custom1&gt;AF&lt;/custom1&gt;&lt;custom2&gt;AF Mechanisms AF Review&lt;/custom2&gt;&lt;/record&gt;&lt;/Cite&gt;&lt;/EndNote&gt;</w:instrText>
      </w:r>
      <w:r w:rsidRPr="00AB51FB">
        <w:rPr>
          <w:rFonts w:ascii="Cambria" w:hAnsi="Cambria" w:cs="Times"/>
          <w:szCs w:val="22"/>
          <w:lang w:val="en-GB"/>
        </w:rPr>
        <w:fldChar w:fldCharType="separate"/>
      </w:r>
      <w:r w:rsidR="008D49E2" w:rsidRPr="008D49E2">
        <w:rPr>
          <w:rFonts w:ascii="Cambria" w:hAnsi="Cambria" w:cs="Times"/>
          <w:noProof/>
          <w:szCs w:val="22"/>
          <w:vertAlign w:val="superscript"/>
          <w:lang w:val="en-GB"/>
        </w:rPr>
        <w:t>48</w:t>
      </w:r>
      <w:r w:rsidRPr="00AB51FB">
        <w:rPr>
          <w:rFonts w:ascii="Cambria" w:hAnsi="Cambria" w:cs="Times"/>
          <w:szCs w:val="22"/>
          <w:lang w:val="en-GB"/>
        </w:rPr>
        <w:fldChar w:fldCharType="end"/>
      </w:r>
      <w:r w:rsidR="002837E6" w:rsidRPr="00AB51FB">
        <w:rPr>
          <w:rFonts w:ascii="Cambria" w:hAnsi="Cambria" w:cs="Times"/>
          <w:szCs w:val="22"/>
          <w:lang w:val="en-GB"/>
        </w:rPr>
        <w:t xml:space="preserve"> </w:t>
      </w:r>
      <w:r w:rsidRPr="00AB51FB">
        <w:rPr>
          <w:rFonts w:ascii="Cambria" w:hAnsi="Cambria" w:cs="Times"/>
          <w:szCs w:val="22"/>
          <w:lang w:val="en-GB"/>
        </w:rPr>
        <w:t>and due to the unknown extent of use of illegal performance enhancing drugs, the effects of supplements on AF risk are largely unknown.</w:t>
      </w:r>
    </w:p>
    <w:p w14:paraId="55D093E3" w14:textId="5CB23EE8" w:rsidR="009777A4" w:rsidRPr="00AB51FB" w:rsidRDefault="009777A4" w:rsidP="00714DF0">
      <w:pPr>
        <w:widowControl w:val="0"/>
        <w:autoSpaceDE w:val="0"/>
        <w:autoSpaceDN w:val="0"/>
        <w:adjustRightInd w:val="0"/>
        <w:spacing w:after="240" w:line="480" w:lineRule="auto"/>
        <w:rPr>
          <w:rFonts w:ascii="Cambria" w:hAnsi="Cambria" w:cs="Times"/>
          <w:szCs w:val="22"/>
          <w:lang w:val="en-GB"/>
        </w:rPr>
      </w:pPr>
      <w:r w:rsidRPr="00AB51FB">
        <w:rPr>
          <w:rStyle w:val="Heading3Char"/>
          <w:rFonts w:ascii="Cambria" w:hAnsi="Cambria"/>
          <w:b/>
          <w:lang w:val="en-GB"/>
        </w:rPr>
        <w:t>Genetic predisposition.</w:t>
      </w:r>
      <w:r w:rsidRPr="00AB51FB">
        <w:rPr>
          <w:rFonts w:ascii="Cambria" w:hAnsi="Cambria" w:cs="Times"/>
          <w:szCs w:val="22"/>
          <w:lang w:val="en-GB"/>
        </w:rPr>
        <w:t xml:space="preserve"> </w:t>
      </w:r>
      <w:r w:rsidR="00AC6BC3" w:rsidRPr="00AB51FB">
        <w:rPr>
          <w:rFonts w:ascii="Cambria" w:hAnsi="Cambria" w:cs="Times"/>
          <w:szCs w:val="22"/>
          <w:lang w:val="en-GB"/>
        </w:rPr>
        <w:t>With a</w:t>
      </w:r>
      <w:r w:rsidRPr="00AB51FB">
        <w:rPr>
          <w:rFonts w:ascii="Cambria" w:hAnsi="Cambria" w:cs="Times"/>
          <w:szCs w:val="22"/>
          <w:lang w:val="en-GB"/>
        </w:rPr>
        <w:t xml:space="preserve"> </w:t>
      </w:r>
      <w:r w:rsidR="00AC6BC3" w:rsidRPr="00AB51FB">
        <w:rPr>
          <w:rFonts w:ascii="Cambria" w:hAnsi="Cambria" w:cs="Times"/>
          <w:szCs w:val="22"/>
          <w:lang w:val="en-GB"/>
        </w:rPr>
        <w:t xml:space="preserve">∼10% </w:t>
      </w:r>
      <w:r w:rsidRPr="00AB51FB">
        <w:rPr>
          <w:rFonts w:ascii="Cambria" w:hAnsi="Cambria" w:cs="Times"/>
          <w:szCs w:val="22"/>
          <w:lang w:val="en-GB"/>
        </w:rPr>
        <w:t xml:space="preserve">prevalences of </w:t>
      </w:r>
      <w:r w:rsidR="00AC6BC3" w:rsidRPr="00AB51FB">
        <w:rPr>
          <w:rFonts w:ascii="Cambria" w:hAnsi="Cambria" w:cs="Times"/>
          <w:szCs w:val="22"/>
          <w:lang w:val="en-GB"/>
        </w:rPr>
        <w:t xml:space="preserve">AF of </w:t>
      </w:r>
      <w:r w:rsidRPr="00AB51FB">
        <w:rPr>
          <w:rFonts w:ascii="Cambria" w:hAnsi="Cambria" w:cs="Times"/>
          <w:szCs w:val="22"/>
          <w:lang w:val="en-GB"/>
        </w:rPr>
        <w:t xml:space="preserve">in most </w:t>
      </w:r>
      <w:r w:rsidR="00AC6BC3" w:rsidRPr="00AB51FB">
        <w:rPr>
          <w:rFonts w:ascii="Cambria" w:hAnsi="Cambria" w:cs="Times"/>
          <w:szCs w:val="22"/>
          <w:lang w:val="en-GB"/>
        </w:rPr>
        <w:t>athlete studies</w:t>
      </w:r>
      <w:r w:rsidRPr="00AB51FB">
        <w:rPr>
          <w:rFonts w:ascii="Cambria" w:hAnsi="Cambria" w:cs="Times"/>
          <w:szCs w:val="22"/>
          <w:lang w:val="en-GB"/>
        </w:rPr>
        <w:t>, most athletes do not develop AF, introducing the question of whether some people are predisposed to AF</w:t>
      </w:r>
      <w:r w:rsidRPr="00AB51FB">
        <w:rPr>
          <w:rFonts w:ascii="Cambria" w:eastAsia="Times New Roman" w:hAnsi="Cambria"/>
          <w:lang w:val="en-GB"/>
        </w:rPr>
        <w:t>. To date, GWAS ha</w:t>
      </w:r>
      <w:r w:rsidR="008D754B" w:rsidRPr="00AB51FB">
        <w:rPr>
          <w:rFonts w:ascii="Cambria" w:eastAsia="Times New Roman" w:hAnsi="Cambria"/>
          <w:lang w:val="en-GB"/>
        </w:rPr>
        <w:t>s</w:t>
      </w:r>
      <w:r w:rsidRPr="00AB51FB">
        <w:rPr>
          <w:rFonts w:ascii="Cambria" w:eastAsia="Times New Roman" w:hAnsi="Cambria"/>
          <w:lang w:val="en-GB"/>
        </w:rPr>
        <w:t xml:space="preserve"> identified </w:t>
      </w:r>
      <w:r w:rsidR="00B91C8C" w:rsidRPr="00AB51FB">
        <w:rPr>
          <w:rFonts w:ascii="Cambria" w:eastAsia="Times New Roman" w:hAnsi="Cambria"/>
          <w:lang w:val="en-GB"/>
        </w:rPr>
        <w:t>26</w:t>
      </w:r>
      <w:r w:rsidRPr="00AB51FB">
        <w:rPr>
          <w:rFonts w:ascii="Cambria" w:eastAsia="Times New Roman" w:hAnsi="Cambria"/>
          <w:lang w:val="en-GB"/>
        </w:rPr>
        <w:t xml:space="preserve"> loci that are associated with AF</w:t>
      </w:r>
      <w:r w:rsidR="002837E6" w:rsidRPr="00AB51FB">
        <w:rPr>
          <w:rFonts w:ascii="Cambria" w:eastAsia="Times New Roman" w:hAnsi="Cambria"/>
          <w:lang w:val="en-GB"/>
        </w:rPr>
        <w:t>.</w:t>
      </w:r>
      <w:r w:rsidR="0073489C" w:rsidRPr="00AB51FB">
        <w:rPr>
          <w:rFonts w:ascii="Cambria" w:eastAsia="Times New Roman" w:hAnsi="Cambria"/>
          <w:lang w:val="en-GB"/>
        </w:rPr>
        <w:fldChar w:fldCharType="begin">
          <w:fldData xml:space="preserve">PEVuZE5vdGU+PENpdGU+PEF1dGhvcj5DaHJpc3RvcGhlcnNlbjwvQXV0aG9yPjxZZWFyPjIwMTc8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==
</w:fldData>
        </w:fldChar>
      </w:r>
      <w:r w:rsidR="008D49E2">
        <w:rPr>
          <w:rFonts w:ascii="Cambria" w:eastAsia="Times New Roman" w:hAnsi="Cambria"/>
          <w:lang w:val="en-GB"/>
        </w:rPr>
        <w:instrText xml:space="preserve"> ADDIN EN.CITE </w:instrText>
      </w:r>
      <w:r w:rsidR="008D49E2">
        <w:rPr>
          <w:rFonts w:ascii="Cambria" w:eastAsia="Times New Roman" w:hAnsi="Cambria"/>
          <w:lang w:val="en-GB"/>
        </w:rPr>
        <w:fldChar w:fldCharType="begin">
          <w:fldData xml:space="preserve">PEVuZE5vdGU+PENpdGU+PEF1dGhvcj5DaHJpc3RvcGhlcnNlbjwvQXV0aG9yPjxZZWFyPjIwMTc8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==
</w:fldData>
        </w:fldChar>
      </w:r>
      <w:r w:rsidR="008D49E2">
        <w:rPr>
          <w:rFonts w:ascii="Cambria" w:eastAsia="Times New Roman" w:hAnsi="Cambria"/>
          <w:lang w:val="en-GB"/>
        </w:rPr>
        <w:instrText xml:space="preserve"> ADDIN EN.CITE.DATA </w:instrText>
      </w:r>
      <w:r w:rsidR="008D49E2">
        <w:rPr>
          <w:rFonts w:ascii="Cambria" w:eastAsia="Times New Roman" w:hAnsi="Cambria"/>
          <w:lang w:val="en-GB"/>
        </w:rPr>
      </w:r>
      <w:r w:rsidR="008D49E2">
        <w:rPr>
          <w:rFonts w:ascii="Cambria" w:eastAsia="Times New Roman" w:hAnsi="Cambria"/>
          <w:lang w:val="en-GB"/>
        </w:rPr>
        <w:fldChar w:fldCharType="end"/>
      </w:r>
      <w:r w:rsidR="0073489C" w:rsidRPr="00AB51FB">
        <w:rPr>
          <w:rFonts w:ascii="Cambria" w:eastAsia="Times New Roman" w:hAnsi="Cambria"/>
          <w:lang w:val="en-GB"/>
        </w:rPr>
      </w:r>
      <w:r w:rsidR="0073489C" w:rsidRPr="00AB51FB">
        <w:rPr>
          <w:rFonts w:ascii="Cambria" w:eastAsia="Times New Roman" w:hAnsi="Cambria"/>
          <w:lang w:val="en-GB"/>
        </w:rPr>
        <w:fldChar w:fldCharType="separate"/>
      </w:r>
      <w:r w:rsidR="008D49E2" w:rsidRPr="008D49E2">
        <w:rPr>
          <w:rFonts w:ascii="Cambria" w:eastAsia="Times New Roman" w:hAnsi="Cambria"/>
          <w:noProof/>
          <w:vertAlign w:val="superscript"/>
          <w:lang w:val="en-GB"/>
        </w:rPr>
        <w:t>90</w:t>
      </w:r>
      <w:r w:rsidR="0073489C" w:rsidRPr="00AB51FB">
        <w:rPr>
          <w:rFonts w:ascii="Cambria" w:eastAsia="Times New Roman" w:hAnsi="Cambria"/>
          <w:lang w:val="en-GB"/>
        </w:rPr>
        <w:fldChar w:fldCharType="end"/>
      </w:r>
      <w:r w:rsidR="0073489C" w:rsidRPr="00AB51FB">
        <w:rPr>
          <w:rFonts w:ascii="Cambria" w:eastAsia="Times New Roman" w:hAnsi="Cambria"/>
          <w:lang w:val="en-GB"/>
        </w:rPr>
        <w:t xml:space="preserve"> </w:t>
      </w:r>
      <w:r w:rsidRPr="00AB51FB">
        <w:rPr>
          <w:rFonts w:ascii="Cambria" w:eastAsia="Times New Roman" w:hAnsi="Cambria"/>
          <w:lang w:val="en-GB"/>
        </w:rPr>
        <w:t>The clinical significance of these GWAS variants and their ability to predict mechanisms of AF development are yet unknown, and the AF risk prediction only slightly improved by adding genetic information</w:t>
      </w:r>
      <w:r w:rsidR="002837E6" w:rsidRPr="00AB51FB">
        <w:rPr>
          <w:rFonts w:ascii="Cambria" w:eastAsia="Times New Roman" w:hAnsi="Cambria"/>
          <w:lang w:val="en-GB"/>
        </w:rPr>
        <w:t>.</w:t>
      </w:r>
      <w:r w:rsidRPr="00AB51FB">
        <w:rPr>
          <w:rFonts w:ascii="Cambria" w:eastAsia="Times New Roman" w:hAnsi="Cambria"/>
          <w:lang w:val="en-GB"/>
        </w:rPr>
        <w:fldChar w:fldCharType="begin">
          <w:fldData xml:space="preserve">PEVuZE5vdGU+PENpdGU+PEF1dGhvcj5FdmVyZXR0PC9BdXRob3I+PFllYXI+MjAxMzwvWWVhcj48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</w:fldData>
        </w:fldChar>
      </w:r>
      <w:r w:rsidR="008D49E2">
        <w:rPr>
          <w:rFonts w:ascii="Cambria" w:eastAsia="Times New Roman" w:hAnsi="Cambria"/>
          <w:lang w:val="en-GB"/>
        </w:rPr>
        <w:instrText xml:space="preserve"> ADDIN EN.CITE </w:instrText>
      </w:r>
      <w:r w:rsidR="008D49E2">
        <w:rPr>
          <w:rFonts w:ascii="Cambria" w:eastAsia="Times New Roman" w:hAnsi="Cambria"/>
          <w:lang w:val="en-GB"/>
        </w:rPr>
        <w:fldChar w:fldCharType="begin">
          <w:fldData xml:space="preserve">PEVuZE5vdGU+PENpdGU+PEF1dGhvcj5FdmVyZXR0PC9BdXRob3I+PFllYXI+MjAxMzwvWWVhcj48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</w:fldData>
        </w:fldChar>
      </w:r>
      <w:r w:rsidR="008D49E2">
        <w:rPr>
          <w:rFonts w:ascii="Cambria" w:eastAsia="Times New Roman" w:hAnsi="Cambria"/>
          <w:lang w:val="en-GB"/>
        </w:rPr>
        <w:instrText xml:space="preserve"> ADDIN EN.CITE.DATA </w:instrText>
      </w:r>
      <w:r w:rsidR="008D49E2">
        <w:rPr>
          <w:rFonts w:ascii="Cambria" w:eastAsia="Times New Roman" w:hAnsi="Cambria"/>
          <w:lang w:val="en-GB"/>
        </w:rPr>
      </w:r>
      <w:r w:rsidR="008D49E2">
        <w:rPr>
          <w:rFonts w:ascii="Cambria" w:eastAsia="Times New Roman" w:hAnsi="Cambria"/>
          <w:lang w:val="en-GB"/>
        </w:rPr>
        <w:fldChar w:fldCharType="end"/>
      </w:r>
      <w:r w:rsidRPr="00AB51FB">
        <w:rPr>
          <w:rFonts w:ascii="Cambria" w:eastAsia="Times New Roman" w:hAnsi="Cambria"/>
          <w:lang w:val="en-GB"/>
        </w:rPr>
      </w:r>
      <w:r w:rsidRPr="00AB51FB">
        <w:rPr>
          <w:rFonts w:ascii="Cambria" w:eastAsia="Times New Roman" w:hAnsi="Cambria"/>
          <w:lang w:val="en-GB"/>
        </w:rPr>
        <w:fldChar w:fldCharType="separate"/>
      </w:r>
      <w:r w:rsidR="008D49E2" w:rsidRPr="008D49E2">
        <w:rPr>
          <w:rFonts w:ascii="Cambria" w:eastAsia="Times New Roman" w:hAnsi="Cambria"/>
          <w:noProof/>
          <w:vertAlign w:val="superscript"/>
          <w:lang w:val="en-GB"/>
        </w:rPr>
        <w:t>91</w:t>
      </w:r>
      <w:r w:rsidRPr="00AB51FB">
        <w:rPr>
          <w:rFonts w:ascii="Cambria" w:eastAsia="Times New Roman" w:hAnsi="Cambria"/>
          <w:lang w:val="en-GB"/>
        </w:rPr>
        <w:fldChar w:fldCharType="end"/>
      </w:r>
      <w:r w:rsidRPr="00AB51FB">
        <w:rPr>
          <w:rFonts w:ascii="Cambria" w:eastAsia="Times New Roman" w:hAnsi="Cambria"/>
          <w:lang w:val="en-GB"/>
        </w:rPr>
        <w:t xml:space="preserve"> To our knowledge, no study has examined the association between genetic predisposition, exercise, and AF. </w:t>
      </w:r>
    </w:p>
    <w:p w14:paraId="343B5431" w14:textId="0F5DDA37" w:rsidR="00B75DCA" w:rsidRPr="00AB51FB" w:rsidRDefault="000041C9" w:rsidP="00714DF0">
      <w:pPr>
        <w:pStyle w:val="Heading2"/>
        <w:spacing w:line="480" w:lineRule="auto"/>
        <w:rPr>
          <w:rFonts w:ascii="Cambria" w:hAnsi="Cambria"/>
          <w:lang w:val="en-GB"/>
        </w:rPr>
      </w:pPr>
      <w:r w:rsidRPr="00AB51FB">
        <w:rPr>
          <w:rFonts w:ascii="Cambria" w:hAnsi="Cambria"/>
          <w:lang w:val="en-GB"/>
        </w:rPr>
        <w:t>Potential mechanisms explaining the l</w:t>
      </w:r>
      <w:r w:rsidR="00B75DCA" w:rsidRPr="00AB51FB">
        <w:rPr>
          <w:rFonts w:ascii="Cambria" w:hAnsi="Cambria"/>
          <w:lang w:val="en-GB"/>
        </w:rPr>
        <w:t>ower AF risk</w:t>
      </w:r>
      <w:r w:rsidR="00F336D7" w:rsidRPr="00AB51FB">
        <w:rPr>
          <w:rFonts w:ascii="Cambria" w:hAnsi="Cambria"/>
          <w:lang w:val="en-GB"/>
        </w:rPr>
        <w:t xml:space="preserve"> with light-moderate physical activity </w:t>
      </w:r>
    </w:p>
    <w:p w14:paraId="4537FC24" w14:textId="27194F20" w:rsidR="005056CF" w:rsidRPr="00AB51FB" w:rsidRDefault="004D769F" w:rsidP="005056CF">
      <w:pPr>
        <w:widowControl w:val="0"/>
        <w:autoSpaceDE w:val="0"/>
        <w:autoSpaceDN w:val="0"/>
        <w:adjustRightInd w:val="0"/>
        <w:spacing w:after="240" w:line="480" w:lineRule="auto"/>
        <w:rPr>
          <w:rFonts w:ascii="Cambria" w:hAnsi="Cambria"/>
          <w:color w:val="1A1919"/>
          <w:lang w:val="en-GB" w:eastAsia="en-GB"/>
        </w:rPr>
      </w:pPr>
      <w:r w:rsidRPr="00AB51FB">
        <w:rPr>
          <w:rFonts w:ascii="Cambria" w:hAnsi="Cambria" w:cs="Times"/>
          <w:szCs w:val="22"/>
          <w:lang w:val="en-GB"/>
        </w:rPr>
        <w:t>C</w:t>
      </w:r>
      <w:r w:rsidR="00024A23" w:rsidRPr="00AB51FB">
        <w:rPr>
          <w:rFonts w:ascii="Cambria" w:hAnsi="Cambria" w:cs="Times"/>
          <w:szCs w:val="22"/>
          <w:lang w:val="en-GB"/>
        </w:rPr>
        <w:t>ardiac adaptations to exercise</w:t>
      </w:r>
      <w:r w:rsidR="008526D8" w:rsidRPr="00AB51FB">
        <w:rPr>
          <w:rFonts w:ascii="Cambria" w:hAnsi="Cambria" w:cs="Times"/>
          <w:szCs w:val="22"/>
          <w:lang w:val="en-GB"/>
        </w:rPr>
        <w:t xml:space="preserve"> are generally assumed to be beneficial, although</w:t>
      </w:r>
      <w:r w:rsidR="00E27680" w:rsidRPr="00AB51FB">
        <w:rPr>
          <w:rFonts w:ascii="Cambria" w:hAnsi="Cambria" w:cs="Times"/>
          <w:szCs w:val="22"/>
          <w:lang w:val="en-GB"/>
        </w:rPr>
        <w:t xml:space="preserve"> vigorous physical activity, particularly prolonged endurance exercise, may lead to cardiac “overadaptation” and </w:t>
      </w:r>
      <w:r w:rsidR="00DD0167" w:rsidRPr="00AB51FB">
        <w:rPr>
          <w:rFonts w:ascii="Cambria" w:hAnsi="Cambria" w:cs="Times"/>
          <w:szCs w:val="22"/>
          <w:lang w:val="en-GB"/>
        </w:rPr>
        <w:t>(</w:t>
      </w:r>
      <w:r w:rsidR="000041C9" w:rsidRPr="00AB51FB">
        <w:rPr>
          <w:rFonts w:ascii="Cambria" w:hAnsi="Cambria" w:cs="Times"/>
          <w:szCs w:val="22"/>
          <w:lang w:val="en-GB"/>
        </w:rPr>
        <w:t>patho</w:t>
      </w:r>
      <w:r w:rsidR="00DD0167" w:rsidRPr="00AB51FB">
        <w:rPr>
          <w:rFonts w:ascii="Cambria" w:hAnsi="Cambria" w:cs="Times"/>
          <w:szCs w:val="22"/>
          <w:lang w:val="en-GB"/>
        </w:rPr>
        <w:t>)</w:t>
      </w:r>
      <w:r w:rsidR="000041C9" w:rsidRPr="00AB51FB">
        <w:rPr>
          <w:rFonts w:ascii="Cambria" w:hAnsi="Cambria" w:cs="Times"/>
          <w:szCs w:val="22"/>
          <w:lang w:val="en-GB"/>
        </w:rPr>
        <w:t xml:space="preserve">physiological changes, </w:t>
      </w:r>
      <w:r w:rsidR="00E27680" w:rsidRPr="00AB51FB">
        <w:rPr>
          <w:rFonts w:ascii="Cambria" w:hAnsi="Cambria" w:cs="Times"/>
          <w:szCs w:val="22"/>
          <w:lang w:val="en-GB"/>
        </w:rPr>
        <w:t>thereby</w:t>
      </w:r>
      <w:r w:rsidR="008526D8" w:rsidRPr="00AB51FB">
        <w:rPr>
          <w:rFonts w:ascii="Cambria" w:hAnsi="Cambria" w:cs="Times"/>
          <w:szCs w:val="22"/>
          <w:lang w:val="en-GB"/>
        </w:rPr>
        <w:t xml:space="preserve"> increas</w:t>
      </w:r>
      <w:r w:rsidR="000041C9" w:rsidRPr="00AB51FB">
        <w:rPr>
          <w:rFonts w:ascii="Cambria" w:hAnsi="Cambria" w:cs="Times"/>
          <w:szCs w:val="22"/>
          <w:lang w:val="en-GB"/>
        </w:rPr>
        <w:t>ing the</w:t>
      </w:r>
      <w:r w:rsidR="008526D8" w:rsidRPr="00AB51FB">
        <w:rPr>
          <w:rFonts w:ascii="Cambria" w:hAnsi="Cambria" w:cs="Times"/>
          <w:szCs w:val="22"/>
          <w:lang w:val="en-GB"/>
        </w:rPr>
        <w:t xml:space="preserve"> risk of AF</w:t>
      </w:r>
      <w:r w:rsidR="00024A23" w:rsidRPr="00AB51FB">
        <w:rPr>
          <w:rFonts w:ascii="Cambria" w:hAnsi="Cambria" w:cs="Times"/>
          <w:szCs w:val="22"/>
          <w:lang w:val="en-GB"/>
        </w:rPr>
        <w:t xml:space="preserve">. </w:t>
      </w:r>
      <w:r w:rsidR="00270CED" w:rsidRPr="00AB51FB">
        <w:rPr>
          <w:rFonts w:ascii="Cambria" w:hAnsi="Cambria"/>
          <w:lang w:val="en-GB"/>
        </w:rPr>
        <w:t xml:space="preserve">To what extent </w:t>
      </w:r>
      <w:r w:rsidR="00C569D3" w:rsidRPr="00AB51FB">
        <w:rPr>
          <w:rFonts w:ascii="Cambria" w:hAnsi="Cambria"/>
          <w:lang w:val="en-GB"/>
        </w:rPr>
        <w:t xml:space="preserve">these </w:t>
      </w:r>
      <w:r w:rsidR="008526D8" w:rsidRPr="00AB51FB">
        <w:rPr>
          <w:rFonts w:ascii="Cambria" w:hAnsi="Cambria"/>
          <w:lang w:val="en-GB"/>
        </w:rPr>
        <w:t xml:space="preserve">adaptations also occur with light and moderate physical activity </w:t>
      </w:r>
      <w:r w:rsidR="00C569D3" w:rsidRPr="00AB51FB">
        <w:rPr>
          <w:rFonts w:ascii="Cambria" w:hAnsi="Cambria"/>
          <w:lang w:val="en-GB"/>
        </w:rPr>
        <w:t xml:space="preserve">is not known, </w:t>
      </w:r>
      <w:r w:rsidR="008526D8" w:rsidRPr="00AB51FB">
        <w:rPr>
          <w:rFonts w:ascii="Cambria" w:hAnsi="Cambria"/>
          <w:lang w:val="en-GB"/>
        </w:rPr>
        <w:t>as</w:t>
      </w:r>
      <w:r w:rsidR="00C569D3" w:rsidRPr="00AB51FB">
        <w:rPr>
          <w:rFonts w:ascii="Cambria" w:hAnsi="Cambria"/>
          <w:lang w:val="en-GB"/>
        </w:rPr>
        <w:t xml:space="preserve"> t</w:t>
      </w:r>
      <w:r w:rsidRPr="00AB51FB">
        <w:rPr>
          <w:rFonts w:ascii="Cambria" w:hAnsi="Cambria" w:cs="Times"/>
          <w:szCs w:val="22"/>
          <w:lang w:val="en-GB"/>
        </w:rPr>
        <w:t xml:space="preserve">here is </w:t>
      </w:r>
      <w:r w:rsidR="008526D8" w:rsidRPr="00AB51FB">
        <w:rPr>
          <w:rFonts w:ascii="Cambria" w:hAnsi="Cambria" w:cs="Times"/>
          <w:szCs w:val="22"/>
          <w:lang w:val="en-GB"/>
        </w:rPr>
        <w:t>only a handful</w:t>
      </w:r>
      <w:r w:rsidRPr="00AB51FB">
        <w:rPr>
          <w:rFonts w:ascii="Cambria" w:hAnsi="Cambria" w:cs="Times"/>
          <w:szCs w:val="22"/>
          <w:lang w:val="en-GB"/>
        </w:rPr>
        <w:t xml:space="preserve"> studies on cardiac adaptations to more moderate physical activit</w:t>
      </w:r>
      <w:r w:rsidR="005056CF" w:rsidRPr="00AB51FB">
        <w:rPr>
          <w:rFonts w:ascii="Cambria" w:hAnsi="Cambria" w:cs="Times"/>
          <w:szCs w:val="22"/>
          <w:lang w:val="en-GB"/>
        </w:rPr>
        <w:t>y</w:t>
      </w:r>
      <w:r w:rsidRPr="00AB51FB">
        <w:rPr>
          <w:rFonts w:ascii="Cambria" w:hAnsi="Cambria" w:cs="Times"/>
          <w:szCs w:val="22"/>
          <w:lang w:val="en-GB"/>
        </w:rPr>
        <w:t>.</w:t>
      </w:r>
      <w:r w:rsidR="00C569D3" w:rsidRPr="00AB51FB">
        <w:rPr>
          <w:rFonts w:ascii="Cambria" w:hAnsi="Cambria" w:cs="Times"/>
          <w:szCs w:val="22"/>
          <w:lang w:val="en-GB"/>
        </w:rPr>
        <w:t xml:space="preserve"> </w:t>
      </w:r>
      <w:r w:rsidRPr="00AB51FB">
        <w:rPr>
          <w:rFonts w:ascii="Cambria" w:hAnsi="Cambria"/>
          <w:szCs w:val="22"/>
          <w:lang w:val="en-GB"/>
        </w:rPr>
        <w:t>Dawes et al.</w:t>
      </w:r>
      <w:r w:rsidRPr="00AB51FB">
        <w:rPr>
          <w:rFonts w:ascii="Cambria" w:hAnsi="Cambria"/>
          <w:szCs w:val="22"/>
          <w:lang w:val="en-GB"/>
        </w:rPr>
        <w:fldChar w:fldCharType="begin">
          <w:fldData xml:space="preserve">PEVuZE5vdGU+PENpdGU+PEF1dGhvcj5EYXdlczwvQXV0aG9yPjxZZWFyPjIwMTY8L1llYXI+PFJl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=
</w:fldData>
        </w:fldChar>
      </w:r>
      <w:r w:rsidR="008D49E2">
        <w:rPr>
          <w:rFonts w:ascii="Cambria" w:hAnsi="Cambria"/>
          <w:szCs w:val="22"/>
          <w:lang w:val="en-GB"/>
        </w:rPr>
        <w:instrText xml:space="preserve"> ADDIN EN.CITE </w:instrText>
      </w:r>
      <w:r w:rsidR="008D49E2">
        <w:rPr>
          <w:rFonts w:ascii="Cambria" w:hAnsi="Cambria"/>
          <w:szCs w:val="22"/>
          <w:lang w:val="en-GB"/>
        </w:rPr>
        <w:fldChar w:fldCharType="begin">
          <w:fldData xml:space="preserve">PEVuZE5vdGU+PENpdGU+PEF1dGhvcj5EYXdlczwvQXV0aG9yPjxZZWFyPjIwMTY8L1llYXI+PFJl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=
</w:fldData>
        </w:fldChar>
      </w:r>
      <w:r w:rsidR="008D49E2">
        <w:rPr>
          <w:rFonts w:ascii="Cambria" w:hAnsi="Cambria"/>
          <w:szCs w:val="22"/>
          <w:lang w:val="en-GB"/>
        </w:rPr>
        <w:instrText xml:space="preserve"> ADDIN EN.CITE.DATA </w:instrText>
      </w:r>
      <w:r w:rsidR="008D49E2">
        <w:rPr>
          <w:rFonts w:ascii="Cambria" w:hAnsi="Cambria"/>
          <w:szCs w:val="22"/>
          <w:lang w:val="en-GB"/>
        </w:rPr>
      </w:r>
      <w:r w:rsidR="008D49E2">
        <w:rPr>
          <w:rFonts w:ascii="Cambria" w:hAnsi="Cambria"/>
          <w:szCs w:val="22"/>
          <w:lang w:val="en-GB"/>
        </w:rPr>
        <w:fldChar w:fldCharType="end"/>
      </w:r>
      <w:r w:rsidRPr="00AB51FB">
        <w:rPr>
          <w:rFonts w:ascii="Cambria" w:hAnsi="Cambria"/>
          <w:szCs w:val="22"/>
          <w:lang w:val="en-GB"/>
        </w:rPr>
      </w:r>
      <w:r w:rsidRPr="00AB51FB">
        <w:rPr>
          <w:rFonts w:ascii="Cambria" w:hAnsi="Cambria"/>
          <w:szCs w:val="22"/>
          <w:lang w:val="en-GB"/>
        </w:rPr>
        <w:fldChar w:fldCharType="separate"/>
      </w:r>
      <w:r w:rsidR="008D49E2" w:rsidRPr="008D49E2">
        <w:rPr>
          <w:rFonts w:ascii="Cambria" w:hAnsi="Cambria"/>
          <w:noProof/>
          <w:szCs w:val="22"/>
          <w:vertAlign w:val="superscript"/>
          <w:lang w:val="en-GB"/>
        </w:rPr>
        <w:t>92</w:t>
      </w:r>
      <w:r w:rsidRPr="00AB51FB">
        <w:rPr>
          <w:rFonts w:ascii="Cambria" w:hAnsi="Cambria"/>
          <w:szCs w:val="22"/>
          <w:lang w:val="en-GB"/>
        </w:rPr>
        <w:fldChar w:fldCharType="end"/>
      </w:r>
      <w:r w:rsidRPr="00AB51FB">
        <w:rPr>
          <w:rFonts w:ascii="Cambria" w:hAnsi="Cambria"/>
          <w:szCs w:val="22"/>
          <w:lang w:val="en-GB"/>
        </w:rPr>
        <w:t xml:space="preserve"> examined self-reported physical activity in relation to cardiac </w:t>
      </w:r>
      <w:r w:rsidR="00E224BE" w:rsidRPr="00AB51FB">
        <w:rPr>
          <w:rFonts w:ascii="Cambria" w:hAnsi="Cambria"/>
          <w:szCs w:val="22"/>
          <w:lang w:val="en-GB"/>
        </w:rPr>
        <w:t>remodelling</w:t>
      </w:r>
      <w:r w:rsidR="00AC6BC3" w:rsidRPr="00AB51FB">
        <w:rPr>
          <w:rFonts w:ascii="Cambria" w:hAnsi="Cambria"/>
          <w:szCs w:val="22"/>
          <w:lang w:val="en-GB"/>
        </w:rPr>
        <w:t xml:space="preserve"> in a healthy adult population</w:t>
      </w:r>
      <w:r w:rsidRPr="00AB51FB">
        <w:rPr>
          <w:rFonts w:ascii="Cambria" w:hAnsi="Cambria"/>
          <w:szCs w:val="22"/>
          <w:lang w:val="en-GB"/>
        </w:rPr>
        <w:t xml:space="preserve">. Using cardiac magnetic resonance imaging, the authors found that increasing physical activity levels were associated with greater left ventricular mass, ventricular end-diastolic volume, ventricular stroke volume, and </w:t>
      </w:r>
      <w:r w:rsidR="00D30EC8" w:rsidRPr="00AB51FB">
        <w:rPr>
          <w:rFonts w:ascii="Cambria" w:hAnsi="Cambria"/>
          <w:szCs w:val="22"/>
          <w:lang w:val="en-GB"/>
        </w:rPr>
        <w:t xml:space="preserve">slightly </w:t>
      </w:r>
      <w:r w:rsidRPr="00AB51FB">
        <w:rPr>
          <w:rFonts w:ascii="Cambria" w:hAnsi="Cambria"/>
          <w:szCs w:val="22"/>
          <w:lang w:val="en-GB"/>
        </w:rPr>
        <w:t>lower right and left ventricular ejection fractions.</w:t>
      </w:r>
      <w:r w:rsidR="00BD52C6" w:rsidRPr="00AB51FB">
        <w:rPr>
          <w:rFonts w:ascii="Cambria" w:hAnsi="Cambria"/>
          <w:szCs w:val="22"/>
          <w:lang w:val="en-GB"/>
        </w:rPr>
        <w:t xml:space="preserve"> </w:t>
      </w:r>
      <w:r w:rsidR="00AC6BC3" w:rsidRPr="00AB51FB">
        <w:rPr>
          <w:rFonts w:ascii="Cambria" w:hAnsi="Cambria"/>
          <w:szCs w:val="22"/>
          <w:lang w:val="en-GB"/>
        </w:rPr>
        <w:t xml:space="preserve">The study of </w:t>
      </w:r>
      <w:r w:rsidR="00AC6BC3" w:rsidRPr="00AB51FB">
        <w:rPr>
          <w:rFonts w:ascii="Cambria" w:hAnsi="Cambria"/>
          <w:lang w:val="en-GB"/>
        </w:rPr>
        <w:t>Dawes et al.</w:t>
      </w:r>
      <w:r w:rsidR="00BD52C6" w:rsidRPr="00AB51FB">
        <w:rPr>
          <w:rFonts w:ascii="Cambria" w:hAnsi="Cambria"/>
          <w:lang w:val="en-GB"/>
        </w:rPr>
        <w:t xml:space="preserve"> suggests that cardiac alterations occur with </w:t>
      </w:r>
      <w:r w:rsidR="00BD52C6" w:rsidRPr="00AB51FB">
        <w:rPr>
          <w:rFonts w:ascii="Cambria" w:hAnsi="Cambria"/>
          <w:lang w:val="en-GB"/>
        </w:rPr>
        <w:lastRenderedPageBreak/>
        <w:t>moderate physical activity or exercise between 3 and 5 hours per week</w:t>
      </w:r>
      <w:r w:rsidR="00AC6BC3" w:rsidRPr="00AB51FB">
        <w:rPr>
          <w:rFonts w:ascii="Cambria" w:hAnsi="Cambria"/>
          <w:lang w:val="en-GB"/>
        </w:rPr>
        <w:t xml:space="preserve">, </w:t>
      </w:r>
      <w:r w:rsidR="00AC6BC3" w:rsidRPr="00AB51FB">
        <w:rPr>
          <w:rFonts w:ascii="Cambria" w:hAnsi="Cambria"/>
          <w:color w:val="1A1919"/>
          <w:lang w:val="en-GB" w:eastAsia="en-GB"/>
        </w:rPr>
        <w:t>and the effects of physical activity on cardiac structure were greater than that of systolic blood pressure</w:t>
      </w:r>
      <w:r w:rsidR="002837E6" w:rsidRPr="00AB51FB">
        <w:rPr>
          <w:rFonts w:ascii="Cambria" w:hAnsi="Cambria"/>
          <w:color w:val="1A1919"/>
          <w:lang w:val="en-GB" w:eastAsia="en-GB"/>
        </w:rPr>
        <w:t>.</w:t>
      </w:r>
      <w:r w:rsidR="00A93897" w:rsidRPr="00AB51FB">
        <w:rPr>
          <w:rFonts w:ascii="Cambria" w:hAnsi="Cambria"/>
          <w:szCs w:val="22"/>
          <w:lang w:val="en-GB"/>
        </w:rPr>
        <w:fldChar w:fldCharType="begin">
          <w:fldData xml:space="preserve">PEVuZE5vdGU+PENpdGU+PEF1dGhvcj5EYXdlczwvQXV0aG9yPjxZZWFyPjIwMTY8L1llYXI+PFJl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=
</w:fldData>
        </w:fldChar>
      </w:r>
      <w:r w:rsidR="008D49E2">
        <w:rPr>
          <w:rFonts w:ascii="Cambria" w:hAnsi="Cambria"/>
          <w:szCs w:val="22"/>
          <w:lang w:val="en-GB"/>
        </w:rPr>
        <w:instrText xml:space="preserve"> ADDIN EN.CITE </w:instrText>
      </w:r>
      <w:r w:rsidR="008D49E2">
        <w:rPr>
          <w:rFonts w:ascii="Cambria" w:hAnsi="Cambria"/>
          <w:szCs w:val="22"/>
          <w:lang w:val="en-GB"/>
        </w:rPr>
        <w:fldChar w:fldCharType="begin">
          <w:fldData xml:space="preserve">PEVuZE5vdGU+PENpdGU+PEF1dGhvcj5EYXdlczwvQXV0aG9yPjxZZWFyPjIwMTY8L1llYXI+PFJl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=
</w:fldData>
        </w:fldChar>
      </w:r>
      <w:r w:rsidR="008D49E2">
        <w:rPr>
          <w:rFonts w:ascii="Cambria" w:hAnsi="Cambria"/>
          <w:szCs w:val="22"/>
          <w:lang w:val="en-GB"/>
        </w:rPr>
        <w:instrText xml:space="preserve"> ADDIN EN.CITE.DATA </w:instrText>
      </w:r>
      <w:r w:rsidR="008D49E2">
        <w:rPr>
          <w:rFonts w:ascii="Cambria" w:hAnsi="Cambria"/>
          <w:szCs w:val="22"/>
          <w:lang w:val="en-GB"/>
        </w:rPr>
      </w:r>
      <w:r w:rsidR="008D49E2">
        <w:rPr>
          <w:rFonts w:ascii="Cambria" w:hAnsi="Cambria"/>
          <w:szCs w:val="22"/>
          <w:lang w:val="en-GB"/>
        </w:rPr>
        <w:fldChar w:fldCharType="end"/>
      </w:r>
      <w:r w:rsidR="00A93897" w:rsidRPr="00AB51FB">
        <w:rPr>
          <w:rFonts w:ascii="Cambria" w:hAnsi="Cambria"/>
          <w:szCs w:val="22"/>
          <w:lang w:val="en-GB"/>
        </w:rPr>
      </w:r>
      <w:r w:rsidR="00A93897" w:rsidRPr="00AB51FB">
        <w:rPr>
          <w:rFonts w:ascii="Cambria" w:hAnsi="Cambria"/>
          <w:szCs w:val="22"/>
          <w:lang w:val="en-GB"/>
        </w:rPr>
        <w:fldChar w:fldCharType="separate"/>
      </w:r>
      <w:r w:rsidR="008D49E2" w:rsidRPr="008D49E2">
        <w:rPr>
          <w:rFonts w:ascii="Cambria" w:hAnsi="Cambria"/>
          <w:noProof/>
          <w:szCs w:val="22"/>
          <w:vertAlign w:val="superscript"/>
          <w:lang w:val="en-GB"/>
        </w:rPr>
        <w:t>92</w:t>
      </w:r>
      <w:r w:rsidR="00A93897" w:rsidRPr="00AB51FB">
        <w:rPr>
          <w:rFonts w:ascii="Cambria" w:hAnsi="Cambria"/>
          <w:szCs w:val="22"/>
          <w:lang w:val="en-GB"/>
        </w:rPr>
        <w:fldChar w:fldCharType="end"/>
      </w:r>
      <w:r w:rsidR="00A93897" w:rsidRPr="00AB51FB">
        <w:rPr>
          <w:rFonts w:ascii="Cambria" w:hAnsi="Cambria"/>
          <w:szCs w:val="22"/>
          <w:lang w:val="en-GB"/>
        </w:rPr>
        <w:t xml:space="preserve"> </w:t>
      </w:r>
    </w:p>
    <w:p w14:paraId="2338037F" w14:textId="46C941F1" w:rsidR="004D769F" w:rsidRPr="00AB51FB" w:rsidRDefault="004D769F" w:rsidP="005056CF">
      <w:pPr>
        <w:widowControl w:val="0"/>
        <w:autoSpaceDE w:val="0"/>
        <w:autoSpaceDN w:val="0"/>
        <w:adjustRightInd w:val="0"/>
        <w:spacing w:after="240" w:line="480" w:lineRule="auto"/>
        <w:rPr>
          <w:rFonts w:ascii="Cambria" w:hAnsi="Cambria"/>
          <w:lang w:val="en-GB"/>
        </w:rPr>
      </w:pPr>
      <w:r w:rsidRPr="00AB51FB">
        <w:rPr>
          <w:rFonts w:ascii="Cambria" w:hAnsi="Cambria"/>
          <w:lang w:val="en-GB"/>
        </w:rPr>
        <w:t>In the Framingham Heart Study</w:t>
      </w:r>
      <w:r w:rsidR="002837E6" w:rsidRPr="00AB51FB">
        <w:rPr>
          <w:rFonts w:ascii="Cambria" w:hAnsi="Cambria"/>
          <w:lang w:val="en-GB"/>
        </w:rPr>
        <w:t>,</w:t>
      </w:r>
      <w:r w:rsidRPr="00AB51FB">
        <w:rPr>
          <w:rFonts w:ascii="Cambria" w:hAnsi="Cambria"/>
          <w:lang w:val="en-GB"/>
        </w:rPr>
        <w:fldChar w:fldCharType="begin">
          <w:fldData xml:space="preserve">PEVuZE5vdGU+PENpdGU+PEF1dGhvcj5BbmRlcnNzb248L0F1dGhvcj48WWVhcj4yMDE1PC9ZZWFy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</w:fldData>
        </w:fldChar>
      </w:r>
      <w:r w:rsidR="008D49E2">
        <w:rPr>
          <w:rFonts w:ascii="Cambria" w:hAnsi="Cambria"/>
          <w:lang w:val="en-GB"/>
        </w:rPr>
        <w:instrText xml:space="preserve"> ADDIN EN.CITE </w:instrText>
      </w:r>
      <w:r w:rsidR="008D49E2">
        <w:rPr>
          <w:rFonts w:ascii="Cambria" w:hAnsi="Cambria"/>
          <w:lang w:val="en-GB"/>
        </w:rPr>
        <w:fldChar w:fldCharType="begin">
          <w:fldData xml:space="preserve">PEVuZE5vdGU+PENpdGU+PEF1dGhvcj5BbmRlcnNzb248L0F1dGhvcj48WWVhcj4yMDE1PC9ZZWFy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</w:fldData>
        </w:fldChar>
      </w:r>
      <w:r w:rsidR="008D49E2">
        <w:rPr>
          <w:rFonts w:ascii="Cambria" w:hAnsi="Cambria"/>
          <w:lang w:val="en-GB"/>
        </w:rPr>
        <w:instrText xml:space="preserve"> ADDIN EN.CITE.DATA </w:instrText>
      </w:r>
      <w:r w:rsidR="008D49E2">
        <w:rPr>
          <w:rFonts w:ascii="Cambria" w:hAnsi="Cambria"/>
          <w:lang w:val="en-GB"/>
        </w:rPr>
      </w:r>
      <w:r w:rsidR="008D49E2">
        <w:rPr>
          <w:rFonts w:ascii="Cambria" w:hAnsi="Cambria"/>
          <w:lang w:val="en-GB"/>
        </w:rPr>
        <w:fldChar w:fldCharType="end"/>
      </w:r>
      <w:r w:rsidRPr="00AB51FB">
        <w:rPr>
          <w:rFonts w:ascii="Cambria" w:hAnsi="Cambria"/>
          <w:lang w:val="en-GB"/>
        </w:rPr>
      </w:r>
      <w:r w:rsidRPr="00AB51FB">
        <w:rPr>
          <w:rFonts w:ascii="Cambria" w:hAnsi="Cambria"/>
          <w:lang w:val="en-GB"/>
        </w:rPr>
        <w:fldChar w:fldCharType="separate"/>
      </w:r>
      <w:r w:rsidR="008D49E2" w:rsidRPr="008D49E2">
        <w:rPr>
          <w:rFonts w:ascii="Cambria" w:hAnsi="Cambria"/>
          <w:noProof/>
          <w:vertAlign w:val="superscript"/>
          <w:lang w:val="en-GB"/>
        </w:rPr>
        <w:t>93</w:t>
      </w:r>
      <w:r w:rsidRPr="00AB51FB">
        <w:rPr>
          <w:rFonts w:ascii="Cambria" w:hAnsi="Cambria"/>
          <w:lang w:val="en-GB"/>
        </w:rPr>
        <w:fldChar w:fldCharType="end"/>
      </w:r>
      <w:r w:rsidRPr="00AB51FB">
        <w:rPr>
          <w:rFonts w:ascii="Cambria" w:hAnsi="Cambria"/>
          <w:lang w:val="en-GB"/>
        </w:rPr>
        <w:t xml:space="preserve"> which included middle-aged</w:t>
      </w:r>
      <w:r w:rsidR="00AC6BC3" w:rsidRPr="00AB51FB">
        <w:rPr>
          <w:rFonts w:ascii="Cambria" w:hAnsi="Cambria"/>
          <w:lang w:val="en-GB"/>
        </w:rPr>
        <w:t xml:space="preserve"> adults</w:t>
      </w:r>
      <w:r w:rsidRPr="00AB51FB">
        <w:rPr>
          <w:rFonts w:ascii="Cambria" w:hAnsi="Cambria"/>
          <w:lang w:val="en-GB"/>
        </w:rPr>
        <w:t>, higher levels of moderate-vigorous physical activity, although well below the doses of athletes, were associated with l</w:t>
      </w:r>
      <w:r w:rsidR="00AC6BC3" w:rsidRPr="00AB51FB">
        <w:rPr>
          <w:rFonts w:ascii="Cambria" w:hAnsi="Cambria"/>
          <w:lang w:val="en-GB"/>
        </w:rPr>
        <w:t>arger left atrial size</w:t>
      </w:r>
      <w:r w:rsidRPr="00AB51FB">
        <w:rPr>
          <w:rFonts w:ascii="Cambria" w:hAnsi="Cambria"/>
          <w:lang w:val="en-GB"/>
        </w:rPr>
        <w:t xml:space="preserve"> and lower arterial stiffness. </w:t>
      </w:r>
      <w:r w:rsidR="00AC6BC3" w:rsidRPr="00AB51FB">
        <w:rPr>
          <w:rFonts w:ascii="Cambria" w:hAnsi="Cambria"/>
          <w:lang w:val="en-GB"/>
        </w:rPr>
        <w:t xml:space="preserve">A recent study of 4342 elderly </w:t>
      </w:r>
      <w:r w:rsidRPr="00AB51FB">
        <w:rPr>
          <w:rFonts w:ascii="Cambria" w:hAnsi="Cambria"/>
          <w:lang w:val="en-GB"/>
        </w:rPr>
        <w:t xml:space="preserve">report that higher levels of physical activity were associated with </w:t>
      </w:r>
      <w:r w:rsidR="007C0093" w:rsidRPr="00AB51FB">
        <w:rPr>
          <w:rFonts w:ascii="Cambria" w:hAnsi="Cambria"/>
          <w:lang w:val="en-GB"/>
        </w:rPr>
        <w:t>improved</w:t>
      </w:r>
      <w:r w:rsidRPr="00AB51FB">
        <w:rPr>
          <w:rFonts w:ascii="Cambria" w:hAnsi="Cambria"/>
          <w:lang w:val="en-GB"/>
        </w:rPr>
        <w:t xml:space="preserve"> diastolic and systolic function</w:t>
      </w:r>
      <w:r w:rsidR="00AC6BC3" w:rsidRPr="00AB51FB">
        <w:rPr>
          <w:rFonts w:ascii="Cambria" w:hAnsi="Cambria"/>
          <w:lang w:val="en-GB"/>
        </w:rPr>
        <w:t xml:space="preserve"> but no clinically significant associations between physical activity and left atrial dimensions</w:t>
      </w:r>
      <w:r w:rsidR="002837E6" w:rsidRPr="00AB51FB">
        <w:rPr>
          <w:rFonts w:ascii="Cambria" w:hAnsi="Cambria"/>
          <w:lang w:val="en-GB"/>
        </w:rPr>
        <w:t>.</w:t>
      </w:r>
      <w:r w:rsidRPr="00AB51FB">
        <w:rPr>
          <w:rFonts w:ascii="Cambria" w:hAnsi="Cambria"/>
          <w:lang w:val="en-GB"/>
        </w:rPr>
        <w:fldChar w:fldCharType="begin">
          <w:fldData xml:space="preserve">PEVuZE5vdGU+PENpdGU+PEF1dGhvcj5IZWdkZTwvQXV0aG9yPjxZZWFyPjIwMTY8L1llYXI+PFJl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</w:fldData>
        </w:fldChar>
      </w:r>
      <w:r w:rsidR="008D49E2">
        <w:rPr>
          <w:rFonts w:ascii="Cambria" w:hAnsi="Cambria"/>
          <w:lang w:val="en-GB"/>
        </w:rPr>
        <w:instrText xml:space="preserve"> ADDIN EN.CITE </w:instrText>
      </w:r>
      <w:r w:rsidR="008D49E2">
        <w:rPr>
          <w:rFonts w:ascii="Cambria" w:hAnsi="Cambria"/>
          <w:lang w:val="en-GB"/>
        </w:rPr>
        <w:fldChar w:fldCharType="begin">
          <w:fldData xml:space="preserve">PEVuZE5vdGU+PENpdGU+PEF1dGhvcj5IZWdkZTwvQXV0aG9yPjxZZWFyPjIwMTY8L1llYXI+PFJl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</w:fldData>
        </w:fldChar>
      </w:r>
      <w:r w:rsidR="008D49E2">
        <w:rPr>
          <w:rFonts w:ascii="Cambria" w:hAnsi="Cambria"/>
          <w:lang w:val="en-GB"/>
        </w:rPr>
        <w:instrText xml:space="preserve"> ADDIN EN.CITE.DATA </w:instrText>
      </w:r>
      <w:r w:rsidR="008D49E2">
        <w:rPr>
          <w:rFonts w:ascii="Cambria" w:hAnsi="Cambria"/>
          <w:lang w:val="en-GB"/>
        </w:rPr>
      </w:r>
      <w:r w:rsidR="008D49E2">
        <w:rPr>
          <w:rFonts w:ascii="Cambria" w:hAnsi="Cambria"/>
          <w:lang w:val="en-GB"/>
        </w:rPr>
        <w:fldChar w:fldCharType="end"/>
      </w:r>
      <w:r w:rsidRPr="00AB51FB">
        <w:rPr>
          <w:rFonts w:ascii="Cambria" w:hAnsi="Cambria"/>
          <w:lang w:val="en-GB"/>
        </w:rPr>
      </w:r>
      <w:r w:rsidRPr="00AB51FB">
        <w:rPr>
          <w:rFonts w:ascii="Cambria" w:hAnsi="Cambria"/>
          <w:lang w:val="en-GB"/>
        </w:rPr>
        <w:fldChar w:fldCharType="separate"/>
      </w:r>
      <w:r w:rsidR="008D49E2" w:rsidRPr="008D49E2">
        <w:rPr>
          <w:rFonts w:ascii="Cambria" w:hAnsi="Cambria"/>
          <w:noProof/>
          <w:vertAlign w:val="superscript"/>
          <w:lang w:val="en-GB"/>
        </w:rPr>
        <w:t>94</w:t>
      </w:r>
      <w:r w:rsidRPr="00AB51FB">
        <w:rPr>
          <w:rFonts w:ascii="Cambria" w:hAnsi="Cambria"/>
          <w:lang w:val="en-GB"/>
        </w:rPr>
        <w:fldChar w:fldCharType="end"/>
      </w:r>
    </w:p>
    <w:p w14:paraId="10A879AF" w14:textId="7EE48E45" w:rsidR="00B9042E" w:rsidRPr="00AB51FB" w:rsidRDefault="00C569D3" w:rsidP="00AD4EDF">
      <w:pPr>
        <w:widowControl w:val="0"/>
        <w:autoSpaceDE w:val="0"/>
        <w:autoSpaceDN w:val="0"/>
        <w:adjustRightInd w:val="0"/>
        <w:spacing w:after="240" w:line="480" w:lineRule="auto"/>
        <w:rPr>
          <w:rFonts w:ascii="Cambria" w:hAnsi="Cambria"/>
          <w:lang w:val="en-GB"/>
        </w:rPr>
      </w:pPr>
      <w:r w:rsidRPr="00AB51FB">
        <w:rPr>
          <w:rFonts w:ascii="Cambria" w:hAnsi="Cambria" w:cs="Times"/>
          <w:szCs w:val="22"/>
          <w:lang w:val="en-GB"/>
        </w:rPr>
        <w:t xml:space="preserve">The few studies on cardiac adaptations suggest that </w:t>
      </w:r>
      <w:r w:rsidR="002600F9" w:rsidRPr="00AB51FB">
        <w:rPr>
          <w:rFonts w:ascii="Cambria" w:hAnsi="Cambria" w:cs="Times"/>
          <w:szCs w:val="22"/>
          <w:lang w:val="en-GB"/>
        </w:rPr>
        <w:t xml:space="preserve">also </w:t>
      </w:r>
      <w:r w:rsidRPr="00AB51FB">
        <w:rPr>
          <w:rFonts w:ascii="Cambria" w:hAnsi="Cambria" w:cs="Times"/>
          <w:szCs w:val="22"/>
          <w:lang w:val="en-GB"/>
        </w:rPr>
        <w:t xml:space="preserve">moderate physical activity can lead to improved cardiac function. However, these alterations are probably modest and </w:t>
      </w:r>
      <w:r w:rsidR="00E10856" w:rsidRPr="00AB51FB">
        <w:rPr>
          <w:rFonts w:ascii="Cambria" w:hAnsi="Cambria" w:cs="Times"/>
          <w:szCs w:val="22"/>
          <w:lang w:val="en-GB"/>
        </w:rPr>
        <w:t>beneficial to the development of AF</w:t>
      </w:r>
      <w:r w:rsidR="00B9042E" w:rsidRPr="00AB51FB">
        <w:rPr>
          <w:rFonts w:ascii="Cambria" w:hAnsi="Cambria" w:cs="Times"/>
          <w:szCs w:val="22"/>
          <w:lang w:val="en-GB"/>
        </w:rPr>
        <w:t xml:space="preserve">, as moderate physical activity </w:t>
      </w:r>
      <w:r w:rsidR="00692881" w:rsidRPr="00AB51FB">
        <w:rPr>
          <w:rFonts w:ascii="Cambria" w:hAnsi="Cambria" w:cs="Times"/>
          <w:szCs w:val="22"/>
          <w:lang w:val="en-GB"/>
        </w:rPr>
        <w:t xml:space="preserve">is </w:t>
      </w:r>
      <w:r w:rsidR="00B9042E" w:rsidRPr="00AB51FB">
        <w:rPr>
          <w:rFonts w:ascii="Cambria" w:hAnsi="Cambria" w:cs="Times"/>
          <w:szCs w:val="22"/>
          <w:lang w:val="en-GB"/>
        </w:rPr>
        <w:t xml:space="preserve">consistently </w:t>
      </w:r>
      <w:r w:rsidR="00692881" w:rsidRPr="00AB51FB">
        <w:rPr>
          <w:rFonts w:ascii="Cambria" w:hAnsi="Cambria" w:cs="Times"/>
          <w:szCs w:val="22"/>
          <w:lang w:val="en-GB"/>
        </w:rPr>
        <w:t>associated with</w:t>
      </w:r>
      <w:r w:rsidR="00B9042E" w:rsidRPr="00AB51FB">
        <w:rPr>
          <w:rFonts w:ascii="Cambria" w:hAnsi="Cambria" w:cs="Times"/>
          <w:szCs w:val="22"/>
          <w:lang w:val="en-GB"/>
        </w:rPr>
        <w:t xml:space="preserve"> a reduced AF risk</w:t>
      </w:r>
      <w:r w:rsidRPr="00AB51FB">
        <w:rPr>
          <w:rFonts w:ascii="Cambria" w:hAnsi="Cambria" w:cs="Times"/>
          <w:szCs w:val="22"/>
          <w:lang w:val="en-GB"/>
        </w:rPr>
        <w:t>. Instead, s</w:t>
      </w:r>
      <w:r w:rsidR="0004792F" w:rsidRPr="00AB51FB">
        <w:rPr>
          <w:rFonts w:ascii="Cambria" w:hAnsi="Cambria"/>
          <w:lang w:val="en-GB"/>
        </w:rPr>
        <w:t>ome</w:t>
      </w:r>
      <w:r w:rsidR="00F029C5" w:rsidRPr="00AB51FB">
        <w:rPr>
          <w:rFonts w:ascii="Cambria" w:hAnsi="Cambria"/>
          <w:lang w:val="en-GB"/>
        </w:rPr>
        <w:t xml:space="preserve"> </w:t>
      </w:r>
      <w:r w:rsidR="00B9042E" w:rsidRPr="00AB51FB">
        <w:rPr>
          <w:rFonts w:ascii="Cambria" w:hAnsi="Cambria"/>
          <w:lang w:val="en-GB"/>
        </w:rPr>
        <w:t>studies indicate that the lower</w:t>
      </w:r>
      <w:r w:rsidR="00226F9E" w:rsidRPr="00AB51FB">
        <w:rPr>
          <w:rFonts w:ascii="Cambria" w:hAnsi="Cambria"/>
          <w:lang w:val="en-GB"/>
        </w:rPr>
        <w:t xml:space="preserve"> </w:t>
      </w:r>
      <w:r w:rsidR="002600F9" w:rsidRPr="00AB51FB">
        <w:rPr>
          <w:rFonts w:ascii="Cambria" w:hAnsi="Cambria"/>
          <w:lang w:val="en-GB"/>
        </w:rPr>
        <w:t xml:space="preserve">AF </w:t>
      </w:r>
      <w:r w:rsidR="00226F9E" w:rsidRPr="00AB51FB">
        <w:rPr>
          <w:rFonts w:ascii="Cambria" w:hAnsi="Cambria"/>
          <w:lang w:val="en-GB"/>
        </w:rPr>
        <w:t>risk may be linked to cardiovascular risk factors</w:t>
      </w:r>
      <w:r w:rsidR="002837E6" w:rsidRPr="00AB51FB">
        <w:rPr>
          <w:rFonts w:ascii="Cambria" w:hAnsi="Cambria"/>
          <w:lang w:val="en-GB"/>
        </w:rPr>
        <w:t>.</w:t>
      </w:r>
      <w:r w:rsidR="00226F9E" w:rsidRPr="00AB51FB">
        <w:rPr>
          <w:rFonts w:ascii="Cambria" w:hAnsi="Cambria"/>
          <w:lang w:val="en-GB"/>
        </w:rPr>
        <w:fldChar w:fldCharType="begin">
          <w:fldData xml:space="preserve">PEVuZE5vdGU+PENpdGU+PEF1dGhvcj5FdmVyZXR0PC9BdXRob3I+PFllYXI+MjAxMTwvWWVhcj48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</w:fldData>
        </w:fldChar>
      </w:r>
      <w:r w:rsidR="008D49E2">
        <w:rPr>
          <w:rFonts w:ascii="Cambria" w:hAnsi="Cambria"/>
          <w:lang w:val="en-GB"/>
        </w:rPr>
        <w:instrText xml:space="preserve"> ADDIN EN.CITE </w:instrText>
      </w:r>
      <w:r w:rsidR="008D49E2">
        <w:rPr>
          <w:rFonts w:ascii="Cambria" w:hAnsi="Cambria"/>
          <w:lang w:val="en-GB"/>
        </w:rPr>
        <w:fldChar w:fldCharType="begin">
          <w:fldData xml:space="preserve">PEVuZE5vdGU+PENpdGU+PEF1dGhvcj5FdmVyZXR0PC9BdXRob3I+PFllYXI+MjAxMTwvWWVhcj48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</w:fldData>
        </w:fldChar>
      </w:r>
      <w:r w:rsidR="008D49E2">
        <w:rPr>
          <w:rFonts w:ascii="Cambria" w:hAnsi="Cambria"/>
          <w:lang w:val="en-GB"/>
        </w:rPr>
        <w:instrText xml:space="preserve"> ADDIN EN.CITE.DATA </w:instrText>
      </w:r>
      <w:r w:rsidR="008D49E2">
        <w:rPr>
          <w:rFonts w:ascii="Cambria" w:hAnsi="Cambria"/>
          <w:lang w:val="en-GB"/>
        </w:rPr>
      </w:r>
      <w:r w:rsidR="008D49E2">
        <w:rPr>
          <w:rFonts w:ascii="Cambria" w:hAnsi="Cambria"/>
          <w:lang w:val="en-GB"/>
        </w:rPr>
        <w:fldChar w:fldCharType="end"/>
      </w:r>
      <w:r w:rsidR="00226F9E" w:rsidRPr="00AB51FB">
        <w:rPr>
          <w:rFonts w:ascii="Cambria" w:hAnsi="Cambria"/>
          <w:lang w:val="en-GB"/>
        </w:rPr>
      </w:r>
      <w:r w:rsidR="00226F9E" w:rsidRPr="00AB51FB">
        <w:rPr>
          <w:rFonts w:ascii="Cambria" w:hAnsi="Cambria"/>
          <w:lang w:val="en-GB"/>
        </w:rPr>
        <w:fldChar w:fldCharType="separate"/>
      </w:r>
      <w:r w:rsidR="008D49E2" w:rsidRPr="008D49E2">
        <w:rPr>
          <w:rFonts w:ascii="Cambria" w:hAnsi="Cambria"/>
          <w:noProof/>
          <w:vertAlign w:val="superscript"/>
          <w:lang w:val="en-GB"/>
        </w:rPr>
        <w:t>8, 10, 30</w:t>
      </w:r>
      <w:r w:rsidR="00226F9E" w:rsidRPr="00AB51FB">
        <w:rPr>
          <w:rFonts w:ascii="Cambria" w:hAnsi="Cambria"/>
          <w:lang w:val="en-GB"/>
        </w:rPr>
        <w:fldChar w:fldCharType="end"/>
      </w:r>
    </w:p>
    <w:p w14:paraId="66AADBC7" w14:textId="5FA7FEE4" w:rsidR="00AD4EDF" w:rsidRPr="00AB51FB" w:rsidRDefault="00366733" w:rsidP="00AD4EDF">
      <w:pPr>
        <w:widowControl w:val="0"/>
        <w:autoSpaceDE w:val="0"/>
        <w:autoSpaceDN w:val="0"/>
        <w:adjustRightInd w:val="0"/>
        <w:spacing w:after="240" w:line="480" w:lineRule="auto"/>
        <w:rPr>
          <w:rFonts w:ascii="Cambria" w:hAnsi="Cambria" w:cs="Times"/>
          <w:szCs w:val="22"/>
          <w:lang w:val="en-GB"/>
        </w:rPr>
      </w:pPr>
      <w:r w:rsidRPr="00AB51FB">
        <w:rPr>
          <w:rFonts w:ascii="Cambria" w:hAnsi="Cambria"/>
          <w:lang w:val="en-GB"/>
        </w:rPr>
        <w:t>Cardiovascular</w:t>
      </w:r>
      <w:r w:rsidR="00B75DCA" w:rsidRPr="00AB51FB">
        <w:rPr>
          <w:rFonts w:ascii="Cambria" w:hAnsi="Cambria"/>
          <w:lang w:val="en-GB"/>
        </w:rPr>
        <w:t xml:space="preserve"> risk factors</w:t>
      </w:r>
      <w:r w:rsidR="009457BC" w:rsidRPr="00AB51FB">
        <w:rPr>
          <w:rFonts w:ascii="Cambria" w:hAnsi="Cambria"/>
          <w:lang w:val="en-GB"/>
        </w:rPr>
        <w:t xml:space="preserve"> </w:t>
      </w:r>
      <w:r w:rsidR="00230E62" w:rsidRPr="00AB51FB">
        <w:rPr>
          <w:rFonts w:ascii="Cambria" w:hAnsi="Cambria"/>
          <w:lang w:val="en-GB"/>
        </w:rPr>
        <w:t>such as obesity, hypertension</w:t>
      </w:r>
      <w:r w:rsidR="00411600" w:rsidRPr="00AB51FB">
        <w:rPr>
          <w:rFonts w:ascii="Cambria" w:hAnsi="Cambria"/>
          <w:lang w:val="en-GB"/>
        </w:rPr>
        <w:t xml:space="preserve">, </w:t>
      </w:r>
      <w:r w:rsidRPr="00AB51FB">
        <w:rPr>
          <w:rFonts w:ascii="Cambria" w:hAnsi="Cambria"/>
          <w:lang w:val="en-GB"/>
        </w:rPr>
        <w:t xml:space="preserve">and type 2 diabetes mellitus </w:t>
      </w:r>
      <w:r w:rsidR="007125DA" w:rsidRPr="00AB51FB">
        <w:rPr>
          <w:rFonts w:ascii="Cambria" w:hAnsi="Cambria"/>
          <w:lang w:val="en-GB"/>
        </w:rPr>
        <w:t>i</w:t>
      </w:r>
      <w:r w:rsidR="00C83CC8" w:rsidRPr="00AB51FB">
        <w:rPr>
          <w:rFonts w:ascii="Cambria" w:hAnsi="Cambria"/>
          <w:lang w:val="en-GB"/>
        </w:rPr>
        <w:t>ncrease</w:t>
      </w:r>
      <w:r w:rsidRPr="00AB51FB">
        <w:rPr>
          <w:rFonts w:ascii="Cambria" w:hAnsi="Cambria"/>
          <w:lang w:val="en-GB"/>
        </w:rPr>
        <w:t xml:space="preserve"> the</w:t>
      </w:r>
      <w:r w:rsidR="00C83CC8" w:rsidRPr="00AB51FB">
        <w:rPr>
          <w:rFonts w:ascii="Cambria" w:hAnsi="Cambria"/>
          <w:lang w:val="en-GB"/>
        </w:rPr>
        <w:t xml:space="preserve"> risk of</w:t>
      </w:r>
      <w:r w:rsidR="009457BC" w:rsidRPr="00AB51FB">
        <w:rPr>
          <w:rFonts w:ascii="Cambria" w:hAnsi="Cambria"/>
          <w:lang w:val="en-GB"/>
        </w:rPr>
        <w:t xml:space="preserve"> AF</w:t>
      </w:r>
      <w:r w:rsidR="002837E6" w:rsidRPr="0057325B">
        <w:rPr>
          <w:rFonts w:ascii="Cambria" w:hAnsi="Cambria"/>
          <w:highlight w:val="yellow"/>
          <w:lang w:val="en-GB"/>
        </w:rPr>
        <w:t>,</w:t>
      </w:r>
      <w:r w:rsidR="00B75DCA" w:rsidRPr="0057325B">
        <w:rPr>
          <w:rFonts w:ascii="Cambria" w:hAnsi="Cambria"/>
          <w:highlight w:val="yellow"/>
          <w:lang w:val="en-GB"/>
        </w:rPr>
        <w:fldChar w:fldCharType="begin">
          <w:fldData xml:space="preserve">PEVuZE5vdGU+PENpdGU+PEF1dGhvcj5Hb3JlbmVrIENoYWlyPC9BdXRob3I+PFllYXI+MjAxNzwv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</w:fldData>
        </w:fldChar>
      </w:r>
      <w:r w:rsidR="00F050B8">
        <w:rPr>
          <w:rFonts w:ascii="Cambria" w:hAnsi="Cambria"/>
          <w:highlight w:val="yellow"/>
          <w:lang w:val="en-GB"/>
        </w:rPr>
        <w:instrText xml:space="preserve"> ADDIN EN.CITE </w:instrText>
      </w:r>
      <w:r w:rsidR="00F050B8">
        <w:rPr>
          <w:rFonts w:ascii="Cambria" w:hAnsi="Cambria"/>
          <w:highlight w:val="yellow"/>
          <w:lang w:val="en-GB"/>
        </w:rPr>
        <w:fldChar w:fldCharType="begin">
          <w:fldData xml:space="preserve">PEVuZE5vdGU+PENpdGU+PEF1dGhvcj5Hb3JlbmVrIENoYWlyPC9BdXRob3I+PFllYXI+MjAxNzwv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</w:fldData>
        </w:fldChar>
      </w:r>
      <w:r w:rsidR="00F050B8">
        <w:rPr>
          <w:rFonts w:ascii="Cambria" w:hAnsi="Cambria"/>
          <w:highlight w:val="yellow"/>
          <w:lang w:val="en-GB"/>
        </w:rPr>
        <w:instrText xml:space="preserve"> ADDIN EN.CITE.DATA </w:instrText>
      </w:r>
      <w:r w:rsidR="00F050B8">
        <w:rPr>
          <w:rFonts w:ascii="Cambria" w:hAnsi="Cambria"/>
          <w:highlight w:val="yellow"/>
          <w:lang w:val="en-GB"/>
        </w:rPr>
      </w:r>
      <w:r w:rsidR="00F050B8">
        <w:rPr>
          <w:rFonts w:ascii="Cambria" w:hAnsi="Cambria"/>
          <w:highlight w:val="yellow"/>
          <w:lang w:val="en-GB"/>
        </w:rPr>
        <w:fldChar w:fldCharType="end"/>
      </w:r>
      <w:r w:rsidR="00B75DCA" w:rsidRPr="0057325B">
        <w:rPr>
          <w:rFonts w:ascii="Cambria" w:hAnsi="Cambria"/>
          <w:highlight w:val="yellow"/>
          <w:lang w:val="en-GB"/>
        </w:rPr>
      </w:r>
      <w:r w:rsidR="00B75DCA" w:rsidRPr="0057325B">
        <w:rPr>
          <w:rFonts w:ascii="Cambria" w:hAnsi="Cambria"/>
          <w:highlight w:val="yellow"/>
          <w:lang w:val="en-GB"/>
        </w:rPr>
        <w:fldChar w:fldCharType="separate"/>
      </w:r>
      <w:r w:rsidR="008D49E2" w:rsidRPr="008D49E2">
        <w:rPr>
          <w:rFonts w:ascii="Cambria" w:hAnsi="Cambria"/>
          <w:noProof/>
          <w:highlight w:val="yellow"/>
          <w:vertAlign w:val="superscript"/>
          <w:lang w:val="en-GB"/>
        </w:rPr>
        <w:t>95-97</w:t>
      </w:r>
      <w:r w:rsidR="00B75DCA" w:rsidRPr="0057325B">
        <w:rPr>
          <w:rFonts w:ascii="Cambria" w:hAnsi="Cambria"/>
          <w:highlight w:val="yellow"/>
          <w:lang w:val="en-GB"/>
        </w:rPr>
        <w:fldChar w:fldCharType="end"/>
      </w:r>
      <w:r w:rsidR="00252B7A" w:rsidRPr="00AB51FB">
        <w:rPr>
          <w:rFonts w:ascii="Cambria" w:hAnsi="Cambria"/>
          <w:lang w:val="en-GB"/>
        </w:rPr>
        <w:t xml:space="preserve"> and p</w:t>
      </w:r>
      <w:r w:rsidR="00665B8E" w:rsidRPr="00AB51FB">
        <w:rPr>
          <w:rFonts w:ascii="Cambria" w:hAnsi="Cambria"/>
          <w:lang w:val="en-GB"/>
        </w:rPr>
        <w:t>hysical activity modif</w:t>
      </w:r>
      <w:r w:rsidR="009E7BF9" w:rsidRPr="00AB51FB">
        <w:rPr>
          <w:rFonts w:ascii="Cambria" w:hAnsi="Cambria"/>
          <w:lang w:val="en-GB"/>
        </w:rPr>
        <w:t>ies these</w:t>
      </w:r>
      <w:r w:rsidR="00665B8E" w:rsidRPr="00AB51FB">
        <w:rPr>
          <w:rFonts w:ascii="Cambria" w:hAnsi="Cambria"/>
          <w:lang w:val="en-GB"/>
        </w:rPr>
        <w:t xml:space="preserve"> </w:t>
      </w:r>
      <w:r w:rsidR="00C70788" w:rsidRPr="00AB51FB">
        <w:rPr>
          <w:rFonts w:ascii="Cambria" w:hAnsi="Cambria"/>
          <w:lang w:val="en-GB"/>
        </w:rPr>
        <w:t>cardiovascular</w:t>
      </w:r>
      <w:r w:rsidR="009E7BF9" w:rsidRPr="00AB51FB">
        <w:rPr>
          <w:rFonts w:ascii="Cambria" w:hAnsi="Cambria"/>
          <w:lang w:val="en-GB"/>
        </w:rPr>
        <w:t xml:space="preserve"> risk factors</w:t>
      </w:r>
      <w:r w:rsidR="002837E6" w:rsidRPr="00AB51FB">
        <w:rPr>
          <w:rFonts w:ascii="Cambria" w:hAnsi="Cambria"/>
          <w:lang w:val="en-GB"/>
        </w:rPr>
        <w:t>,</w:t>
      </w:r>
      <w:r w:rsidR="00665B8E" w:rsidRPr="00AB51FB">
        <w:rPr>
          <w:rFonts w:ascii="Cambria" w:hAnsi="Cambria"/>
          <w:lang w:val="en-GB"/>
        </w:rPr>
        <w:fldChar w:fldCharType="begin"/>
      </w:r>
      <w:r w:rsidR="008D49E2">
        <w:rPr>
          <w:rFonts w:ascii="Cambria" w:hAnsi="Cambria"/>
          <w:lang w:val="en-GB"/>
        </w:rPr>
        <w:instrText xml:space="preserve"> ADDIN EN.CITE &lt;EndNote&gt;&lt;Cite&gt;&lt;Author&gt;Warburton&lt;/Author&gt;&lt;Year&gt;2010&lt;/Year&gt;&lt;RecNum&gt;617&lt;/RecNum&gt;&lt;DisplayText&gt;&lt;style face="superscript"&gt;98&lt;/style&gt;&lt;/DisplayText&gt;&lt;record&gt;&lt;rec-number&gt;617&lt;/rec-number&gt;&lt;foreign-keys&gt;&lt;key app="EN" db-id="2vfzfzv9z5ft98ef9aa5rs0dz990d90250re" timestamp="1398235195"&gt;617&lt;/key&gt;&lt;/foreign-keys&gt;&lt;ref-type name="Journal Article"&gt;17&lt;/ref-type&gt;&lt;contributors&gt;&lt;authors&gt;&lt;author&gt;Warburton, D. E.&lt;/author&gt;&lt;author&gt;Charlesworth, S.&lt;/author&gt;&lt;author&gt;Ivey, A.&lt;/author&gt;&lt;author&gt;Nettlefold, L.&lt;/author&gt;&lt;author&gt;Bredin, S. S.&lt;/author&gt;&lt;/authors&gt;&lt;/contributors&gt;&lt;auth-address&gt;Cardiovascular Physiology and Rehabilitation Laboratory, University of British Columbia, Vancouver, Canada. darrenwb@interchange.ubc.ca.&lt;/auth-address&gt;&lt;titles&gt;&lt;title&gt;A systematic review of the evidence for Canada&amp;apos;s Physical Activity Guidelines for Adults&lt;/title&gt;&lt;secondary-title&gt;Int J Behav Nutr Phys Act&lt;/secondary-title&gt;&lt;/titles&gt;&lt;periodical&gt;&lt;full-title&gt;Int J Behav Nutr Phys Act&lt;/full-title&gt;&lt;abbr-1&gt;The international journal of behavioral nutrition and physical activity&lt;/abbr-1&gt;&lt;/periodical&gt;&lt;pages&gt;39&lt;/pages&gt;&lt;volume&gt;7&lt;/volume&gt;&lt;dates&gt;&lt;year&gt;2010&lt;/year&gt;&lt;pub-dates&gt;&lt;date&gt;May 11&lt;/date&gt;&lt;/pub-dates&gt;&lt;/dates&gt;&lt;isbn&gt;1479-5868 (Electronic)&amp;#xD;1479-5868 (Linking)&lt;/isbn&gt;&lt;accession-num&gt;20459783&lt;/accession-num&gt;&lt;urls&gt;&lt;related-urls&gt;&lt;url&gt;https://www.ncbi.nlm.nih.gov/pubmed/20459783&lt;/url&gt;&lt;/related-urls&gt;&lt;/urls&gt;&lt;custom1&gt;PA &amp;amp; Health&lt;/custom1&gt;&lt;custom2&gt;PMC3583166&lt;/custom2&gt;&lt;electronic-resource-num&gt;10.1186/1479-5868-7-39&lt;/electronic-resource-num&gt;&lt;/record&gt;&lt;/Cite&gt;&lt;/EndNote&gt;</w:instrText>
      </w:r>
      <w:r w:rsidR="00665B8E" w:rsidRPr="00AB51FB">
        <w:rPr>
          <w:rFonts w:ascii="Cambria" w:hAnsi="Cambria"/>
          <w:lang w:val="en-GB"/>
        </w:rPr>
        <w:fldChar w:fldCharType="separate"/>
      </w:r>
      <w:r w:rsidR="008D49E2" w:rsidRPr="008D49E2">
        <w:rPr>
          <w:rFonts w:ascii="Cambria" w:hAnsi="Cambria"/>
          <w:noProof/>
          <w:vertAlign w:val="superscript"/>
          <w:lang w:val="en-GB"/>
        </w:rPr>
        <w:t>98</w:t>
      </w:r>
      <w:r w:rsidR="00665B8E" w:rsidRPr="00AB51FB">
        <w:rPr>
          <w:rFonts w:ascii="Cambria" w:hAnsi="Cambria"/>
          <w:lang w:val="en-GB"/>
        </w:rPr>
        <w:fldChar w:fldCharType="end"/>
      </w:r>
      <w:r w:rsidR="00B3712E" w:rsidRPr="00AB51FB">
        <w:rPr>
          <w:rFonts w:ascii="Cambria" w:hAnsi="Cambria"/>
          <w:lang w:val="en-GB"/>
        </w:rPr>
        <w:t xml:space="preserve"> </w:t>
      </w:r>
      <w:r w:rsidR="00AD4EDF" w:rsidRPr="00AB51FB">
        <w:rPr>
          <w:rFonts w:ascii="Cambria" w:hAnsi="Cambria"/>
          <w:lang w:val="en-GB"/>
        </w:rPr>
        <w:t xml:space="preserve">for example </w:t>
      </w:r>
      <w:r w:rsidR="00B3712E" w:rsidRPr="00AB51FB">
        <w:rPr>
          <w:rFonts w:ascii="Cambria" w:hAnsi="Cambria"/>
          <w:lang w:val="en-GB"/>
        </w:rPr>
        <w:t xml:space="preserve">by </w:t>
      </w:r>
      <w:r w:rsidR="00AD4EDF" w:rsidRPr="00AB51FB">
        <w:rPr>
          <w:rFonts w:ascii="Cambria" w:hAnsi="Cambria"/>
          <w:lang w:val="en-GB"/>
        </w:rPr>
        <w:t xml:space="preserve">improving </w:t>
      </w:r>
      <w:r w:rsidR="00460ECB" w:rsidRPr="00AB51FB">
        <w:rPr>
          <w:rFonts w:ascii="Cambria" w:hAnsi="Cambria"/>
          <w:lang w:val="en-GB"/>
        </w:rPr>
        <w:t xml:space="preserve">weight, glucose and lipid control, endothelial function, </w:t>
      </w:r>
      <w:r w:rsidR="009E7BF9" w:rsidRPr="00AB51FB">
        <w:rPr>
          <w:rFonts w:ascii="Cambria" w:hAnsi="Cambria"/>
          <w:lang w:val="en-GB"/>
        </w:rPr>
        <w:t xml:space="preserve">and </w:t>
      </w:r>
      <w:r w:rsidR="00460ECB" w:rsidRPr="00AB51FB">
        <w:rPr>
          <w:rFonts w:ascii="Cambria" w:hAnsi="Cambria"/>
          <w:lang w:val="en-GB"/>
        </w:rPr>
        <w:t>lower</w:t>
      </w:r>
      <w:r w:rsidR="009E7BF9" w:rsidRPr="00AB51FB">
        <w:rPr>
          <w:rFonts w:ascii="Cambria" w:hAnsi="Cambria"/>
          <w:lang w:val="en-GB"/>
        </w:rPr>
        <w:t>ing</w:t>
      </w:r>
      <w:r w:rsidR="00460ECB" w:rsidRPr="00AB51FB">
        <w:rPr>
          <w:rFonts w:ascii="Cambria" w:hAnsi="Cambria"/>
          <w:lang w:val="en-GB"/>
        </w:rPr>
        <w:t xml:space="preserve"> resting heart rate and blood pressure</w:t>
      </w:r>
      <w:r w:rsidR="002837E6" w:rsidRPr="00AB51FB">
        <w:rPr>
          <w:rFonts w:ascii="Cambria" w:hAnsi="Cambria"/>
          <w:lang w:val="en-GB"/>
        </w:rPr>
        <w:t>.</w:t>
      </w:r>
      <w:r w:rsidR="00460ECB" w:rsidRPr="00AB51FB">
        <w:rPr>
          <w:rFonts w:ascii="Cambria" w:hAnsi="Cambria"/>
          <w:lang w:val="en-GB"/>
        </w:rPr>
        <w:fldChar w:fldCharType="begin"/>
      </w:r>
      <w:r w:rsidR="008D49E2">
        <w:rPr>
          <w:rFonts w:ascii="Cambria" w:hAnsi="Cambria"/>
          <w:lang w:val="en-GB"/>
        </w:rPr>
        <w:instrText xml:space="preserve"> ADDIN EN.CITE &lt;EndNote&gt;&lt;Cite&gt;&lt;Author&gt;Menezes&lt;/Author&gt;&lt;Year&gt;2013&lt;/Year&gt;&lt;RecNum&gt;994&lt;/RecNum</w:instrText>
      </w:r>
      <w:r w:rsidR="008D49E2" w:rsidRPr="00060BA8">
        <w:rPr>
          <w:rFonts w:ascii="Cambria" w:hAnsi="Cambria"/>
          <w:lang w:val="nb-NO"/>
        </w:rPr>
        <w:instrText>&gt;&lt;DisplayText&gt;&lt;style face="superscript"&gt;99&lt;/style&gt;&lt;/DisplayText&gt;&lt;record&gt;&lt;rec-number&gt;994&lt;/rec-number&gt;&lt;foreign-keys&gt;&lt;key app="EN" db-id="2vfzfzv9z5ft98ef9aa5rs0dz990d90250re" timestamp="1415063514"&gt;994&lt;/key&gt;&lt;/foreign-keys&gt;&lt;ref-type name="Journal Article"&gt;17&lt;/ref-type&gt;&lt;contributors&gt;&lt;authors&gt;&lt;author&gt;Menezes, Arthur R&lt;/author&gt;&lt;author&gt;Lavie, Carl J&lt;/author&gt;&lt;author&gt;DiNicolantonio, James J&lt;/author&gt;&lt;author&gt;O&amp;apos;Keefe, James&lt;/author&gt;&lt;author&gt;Morin, Daniel P&lt;/author&gt;&lt;author&gt;Khatib, Sammy&lt;/author&gt;&lt;author&gt;Milani, Richard V&lt;/author&gt;&lt;/authors&gt;&lt;/contributors&gt;&lt;titles&gt;&lt;title&gt;Atrial fibrillation in the 21st century: a current understanding of risk factors and primary prevention strategies&lt;/title&gt;&lt;secondary-title&gt;Mayo Clin Proc&lt;/secondary-title&gt;&lt;/titles&gt;&lt;periodical&gt;&lt;full-title&gt;Mayo Clinic Proceedings&lt;/full-title&gt;&lt;abbr-1&gt;Mayo Clin Proc&lt;/abbr-1&gt;&lt;abbr-2&gt;Mayo Clin. Proc.&lt;/abbr-2&gt;&lt;/periodical&gt;&lt;pages&gt;394-409&lt;/pages&gt;&lt;volume&gt;88&lt;/volume&gt;&lt;number&gt;4&lt;/number&gt;&lt;dates&gt;&lt;year&gt;2013&lt;/year&gt;&lt;/dates&gt;&lt;isbn&gt;1942-5546&lt;/isbn&gt;&lt;accession-nu</w:instrText>
      </w:r>
      <w:r w:rsidR="008D49E2" w:rsidRPr="00F050B8">
        <w:rPr>
          <w:rFonts w:ascii="Cambria" w:hAnsi="Cambria"/>
          <w:lang w:val="nb-NO"/>
        </w:rPr>
        <w:instrText>m</w:instrText>
      </w:r>
      <w:r w:rsidR="008D49E2" w:rsidRPr="008D49E2">
        <w:rPr>
          <w:rFonts w:ascii="Cambria" w:hAnsi="Cambria"/>
          <w:lang w:val="nb-NO"/>
        </w:rPr>
        <w:instrText>&gt;23541013&lt;/accession-num&gt;&lt;label&gt;eng&lt;/label&gt;&lt;urls&gt;&lt;related-urls&gt;&lt;url&gt;http://dx.doi.org/10.1016/j.mayocp.2013.01.022&lt;/url&gt;&lt;url&gt;http://search.proquest.com/docview/1328329838&lt;/url&gt;&lt;/related-urls&gt;&lt;/urls&gt;&lt;custom1&gt;AF&lt;/custom1&gt;&lt;custom2&gt;AF1 Generelt&lt;/custom2&gt;&lt;electronic-resource-num&gt;10.1016/j.mayocp.2013.01.022&lt;/electronic-resource-num&gt;&lt;remote-database-name&gt;PubMed&lt;/remote-database-name&gt;&lt;remote-database-provider&gt;Pubmed2Endnote by Riadh Hammami&lt;/remote-database-provider&gt;&lt;/record&gt;&lt;/Cite&gt;&lt;/EndNote&gt;</w:instrText>
      </w:r>
      <w:r w:rsidR="00460ECB" w:rsidRPr="00AB51FB">
        <w:rPr>
          <w:rFonts w:ascii="Cambria" w:hAnsi="Cambria"/>
          <w:lang w:val="en-GB"/>
        </w:rPr>
        <w:fldChar w:fldCharType="separate"/>
      </w:r>
      <w:r w:rsidR="008D49E2" w:rsidRPr="008D49E2">
        <w:rPr>
          <w:rFonts w:ascii="Cambria" w:hAnsi="Cambria"/>
          <w:noProof/>
          <w:vertAlign w:val="superscript"/>
          <w:lang w:val="nb-NO"/>
        </w:rPr>
        <w:t>99</w:t>
      </w:r>
      <w:r w:rsidR="00460ECB" w:rsidRPr="00AB51FB">
        <w:rPr>
          <w:rFonts w:ascii="Cambria" w:hAnsi="Cambria"/>
          <w:lang w:val="en-GB"/>
        </w:rPr>
        <w:fldChar w:fldCharType="end"/>
      </w:r>
      <w:r w:rsidR="007125DA" w:rsidRPr="00AB51FB">
        <w:rPr>
          <w:rFonts w:ascii="Cambria" w:hAnsi="Cambria"/>
          <w:lang w:val="nb-NO"/>
        </w:rPr>
        <w:t xml:space="preserve"> </w:t>
      </w:r>
      <w:r w:rsidR="006A4A24" w:rsidRPr="00AB51FB">
        <w:rPr>
          <w:rFonts w:ascii="Cambria" w:hAnsi="Cambria"/>
          <w:lang w:val="nb-NO"/>
        </w:rPr>
        <w:t>Everett et al.</w:t>
      </w:r>
      <w:r w:rsidR="006A4A24" w:rsidRPr="00AB51FB">
        <w:rPr>
          <w:rFonts w:ascii="Cambria" w:hAnsi="Cambria"/>
          <w:lang w:val="en-GB"/>
        </w:rPr>
        <w:fldChar w:fldCharType="begin"/>
      </w:r>
      <w:r w:rsidR="008D49E2" w:rsidRPr="008D49E2">
        <w:rPr>
          <w:rFonts w:ascii="Cambria" w:hAnsi="Cambria"/>
          <w:lang w:val="nb-NO"/>
        </w:rPr>
        <w:instrText xml:space="preserve"> ADDIN EN.CITE &lt;EndNote&gt;&lt;Cite&gt;&lt;Author&gt;Everett&lt;/Author&gt;&lt;Year&gt;2011&lt;/Year&gt;&lt;RecNum&gt;919&lt;/RecNum&gt;&lt;DisplayText&gt;&lt;style face="superscript"&gt;30&lt;/style&gt;&lt;/DisplayText&gt;&lt;record&gt;&lt;rec-number&gt;919&lt;/rec-number&gt;&lt;foreign-keys&gt;&lt;key app="EN" db-id="2vfzfzv9z5ft98ef9aa5rs0dz990d90250re" timestamp="1401318877"&gt;919&lt;/key&gt;&lt;/foreign-keys&gt;&lt;ref-type name="Journal Article"&gt;17&lt;/ref-type&gt;&lt;contributors&gt;&lt;authors&gt;&lt;author&gt;Everett, Brendan M&lt;/author&gt;&lt;author&gt;Conen, David&lt;/author&gt;&lt;author&gt;Buring, Julie E&lt;/author&gt;&lt;author&gt;Moorthy, M V&lt;/author&gt;&lt;author&gt;Lee, I-Min&lt;/author&gt;&lt;author&gt;Albert, Christine M&lt;/author&gt;&lt;/authors&gt;&lt;/contributors&gt;&lt;titles&gt;&lt;title&gt;Physical activity and the risk of incident atrial fibrillation in women&lt;/title&gt;&lt;secondary-title&gt;Circ Cardiovasc Qual Outcomes&lt;/secondary-title&gt;&lt;/titles&gt;&lt;periodical&gt;&lt;full-title&gt;Circ Cardiovasc Qual Outcomes&lt;/full-title&gt;&lt;/periodical&gt;&lt;pages&gt;321-7&lt;/pages&gt;&lt;volume&gt;4&lt;/volume&gt;&lt;number&gt;3&lt;/number&gt;&lt;dates&gt;&lt;year&gt;2011&lt;/year&gt;&lt;/dates&gt;&lt;isbn&gt;1941-7705&lt;/isbn&gt;&lt;accession-num&gt;21487092&lt;/accession-num&gt;&lt;label&gt;eng&lt;/label&gt;&lt;urls&gt;&lt;related-urls&gt;&lt;url&gt;http://dx.doi.org/10.1161/CIRCOUTCOMES.110.951442&lt;/url&gt;&lt;url&gt;http://circoutcomes.ahajournals.org/content/4/3/321.full.pdf&lt;/url&gt;&lt;/related-urls&gt;&lt;/urls&gt;&lt;custom1&gt;AF&lt;/custom1&gt;&lt;custom2&gt;AF3 Original&lt;/custom2&gt;&lt;electronic-resource-num&gt;10.1161/circoutcomes.110.951442&lt;/electronic-resource-num&gt;&lt;remote-database-name&gt;PubMed&lt;/remote-database-name&gt;&lt;remote-database-provider&gt;Pubmed2Endnote by Riadh Hammami&lt;/remote-database-provider&gt;&lt;/record&gt;&lt;/Cite&gt;&lt;/EndNote&gt;</w:instrText>
      </w:r>
      <w:r w:rsidR="006A4A24" w:rsidRPr="00AB51FB">
        <w:rPr>
          <w:rFonts w:ascii="Cambria" w:hAnsi="Cambria"/>
          <w:lang w:val="en-GB"/>
        </w:rPr>
        <w:fldChar w:fldCharType="separate"/>
      </w:r>
      <w:r w:rsidR="008D49E2" w:rsidRPr="008D49E2">
        <w:rPr>
          <w:rFonts w:ascii="Cambria" w:hAnsi="Cambria"/>
          <w:noProof/>
          <w:vertAlign w:val="superscript"/>
          <w:lang w:val="nb-NO"/>
        </w:rPr>
        <w:t>30</w:t>
      </w:r>
      <w:r w:rsidR="006A4A24" w:rsidRPr="00AB51FB">
        <w:rPr>
          <w:rFonts w:ascii="Cambria" w:hAnsi="Cambria"/>
          <w:lang w:val="en-GB"/>
        </w:rPr>
        <w:fldChar w:fldCharType="end"/>
      </w:r>
      <w:r w:rsidR="006A4A24" w:rsidRPr="00AB51FB">
        <w:rPr>
          <w:rFonts w:ascii="Cambria" w:hAnsi="Cambria"/>
          <w:lang w:val="nb-NO"/>
        </w:rPr>
        <w:t xml:space="preserve"> and Mozaffarian et al.</w:t>
      </w:r>
      <w:r w:rsidR="006A4A24" w:rsidRPr="00AB51FB">
        <w:rPr>
          <w:rFonts w:ascii="Cambria" w:hAnsi="Cambria"/>
          <w:lang w:val="en-GB"/>
        </w:rPr>
        <w:fldChar w:fldCharType="begin">
          <w:fldData xml:space="preserve">PEVuZE5vdGU+PENpdGU+PEF1dGhvcj5Nb3phZmZhcmlhbjwvQXV0aG9yPjxZZWFyPjIwMDg8L1ll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</w:fldData>
        </w:fldChar>
      </w:r>
      <w:r w:rsidR="008D49E2" w:rsidRPr="008D49E2">
        <w:rPr>
          <w:rFonts w:ascii="Cambria" w:hAnsi="Cambria"/>
          <w:lang w:val="nb-NO"/>
        </w:rPr>
        <w:instrText xml:space="preserve"> ADDIN EN.CITE </w:instrText>
      </w:r>
      <w:r w:rsidR="008D49E2">
        <w:rPr>
          <w:rFonts w:ascii="Cambria" w:hAnsi="Cambria"/>
          <w:lang w:val="en-GB"/>
        </w:rPr>
        <w:fldChar w:fldCharType="begin">
          <w:fldData xml:space="preserve">PEVuZE5vdGU+PENpdGU+PEF1dGhvcj5Nb3phZmZhcmlhbjwvQXV0aG9yPjxZZWFyPjIwMDg8L1ll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</w:fldData>
        </w:fldChar>
      </w:r>
      <w:r w:rsidR="008D49E2" w:rsidRPr="008D49E2">
        <w:rPr>
          <w:rFonts w:ascii="Cambria" w:hAnsi="Cambria"/>
          <w:lang w:val="nb-NO"/>
        </w:rPr>
        <w:instrText xml:space="preserve"> ADDIN EN.CITE.DATA </w:instrText>
      </w:r>
      <w:r w:rsidR="008D49E2">
        <w:rPr>
          <w:rFonts w:ascii="Cambria" w:hAnsi="Cambria"/>
          <w:lang w:val="en-GB"/>
        </w:rPr>
      </w:r>
      <w:r w:rsidR="008D49E2">
        <w:rPr>
          <w:rFonts w:ascii="Cambria" w:hAnsi="Cambria"/>
          <w:lang w:val="en-GB"/>
        </w:rPr>
        <w:fldChar w:fldCharType="end"/>
      </w:r>
      <w:r w:rsidR="006A4A24" w:rsidRPr="00AB51FB">
        <w:rPr>
          <w:rFonts w:ascii="Cambria" w:hAnsi="Cambria"/>
          <w:lang w:val="en-GB"/>
        </w:rPr>
      </w:r>
      <w:r w:rsidR="006A4A24" w:rsidRPr="00AB51FB">
        <w:rPr>
          <w:rFonts w:ascii="Cambria" w:hAnsi="Cambria"/>
          <w:lang w:val="en-GB"/>
        </w:rPr>
        <w:fldChar w:fldCharType="separate"/>
      </w:r>
      <w:r w:rsidR="008D49E2" w:rsidRPr="008D49E2">
        <w:rPr>
          <w:rFonts w:ascii="Cambria" w:hAnsi="Cambria"/>
          <w:noProof/>
          <w:vertAlign w:val="superscript"/>
          <w:lang w:val="nb-NO"/>
        </w:rPr>
        <w:t>8</w:t>
      </w:r>
      <w:r w:rsidR="006A4A24" w:rsidRPr="00AB51FB">
        <w:rPr>
          <w:rFonts w:ascii="Cambria" w:hAnsi="Cambria"/>
          <w:lang w:val="en-GB"/>
        </w:rPr>
        <w:fldChar w:fldCharType="end"/>
      </w:r>
      <w:r w:rsidR="006A4A24" w:rsidRPr="00AB51FB">
        <w:rPr>
          <w:rFonts w:ascii="Cambria" w:hAnsi="Cambria"/>
          <w:lang w:val="nb-NO"/>
        </w:rPr>
        <w:t xml:space="preserve"> both showed that adjustment for risk factors such as</w:t>
      </w:r>
      <w:r w:rsidR="00AE1420" w:rsidRPr="00AB51FB">
        <w:rPr>
          <w:rFonts w:ascii="Cambria" w:hAnsi="Cambria"/>
          <w:lang w:val="nb-NO"/>
        </w:rPr>
        <w:t xml:space="preserve"> body mass index (</w:t>
      </w:r>
      <w:r w:rsidR="006A4A24" w:rsidRPr="00AB51FB">
        <w:rPr>
          <w:rFonts w:ascii="Cambria" w:hAnsi="Cambria"/>
          <w:lang w:val="nb-NO"/>
        </w:rPr>
        <w:t>BMI</w:t>
      </w:r>
      <w:r w:rsidR="00AE1420" w:rsidRPr="00AB51FB">
        <w:rPr>
          <w:rFonts w:ascii="Cambria" w:hAnsi="Cambria"/>
          <w:lang w:val="nb-NO"/>
        </w:rPr>
        <w:t>)</w:t>
      </w:r>
      <w:r w:rsidR="006A4A24" w:rsidRPr="00AB51FB">
        <w:rPr>
          <w:rFonts w:ascii="Cambria" w:hAnsi="Cambria"/>
          <w:lang w:val="nb-NO"/>
        </w:rPr>
        <w:t xml:space="preserve">, diabetes, hypertension, hyperlipidemia, and cardiovascular disease attenuated the association between physical activity and AF. </w:t>
      </w:r>
      <w:r w:rsidR="0004792F" w:rsidRPr="00F050B8">
        <w:rPr>
          <w:rFonts w:ascii="Cambria" w:hAnsi="Cambria"/>
          <w:lang w:val="en-GB"/>
        </w:rPr>
        <w:t>Mozaffarian et al.</w:t>
      </w:r>
      <w:r w:rsidR="0004792F" w:rsidRPr="00AB51FB">
        <w:rPr>
          <w:rFonts w:ascii="Cambria" w:hAnsi="Cambria"/>
          <w:lang w:val="en-GB"/>
        </w:rPr>
        <w:fldChar w:fldCharType="begin">
          <w:fldData xml:space="preserve">PEVuZE5vdGU+PENpdGU+PEF1dGhvcj5Nb3phZmZhcmlhbjwvQXV0aG9yPjxZZWFyPjIwMDg8L1ll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</w:fldData>
        </w:fldChar>
      </w:r>
      <w:r w:rsidR="008D49E2" w:rsidRPr="00F050B8">
        <w:rPr>
          <w:rFonts w:ascii="Cambria" w:hAnsi="Cambria"/>
          <w:lang w:val="en-GB"/>
        </w:rPr>
        <w:instrText xml:space="preserve"> ADDIN EN.CITE </w:instrText>
      </w:r>
      <w:r w:rsidR="008D49E2">
        <w:rPr>
          <w:rFonts w:ascii="Cambria" w:hAnsi="Cambria"/>
          <w:lang w:val="en-GB"/>
        </w:rPr>
        <w:fldChar w:fldCharType="begin">
          <w:fldData xml:space="preserve">PEVuZE5vdGU+PENpdGU+PEF1dGhvcj5Nb3phZmZhcmlhbjwvQXV0aG9yPjxZZWFyPjIwMDg8L1ll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</w:fldData>
        </w:fldChar>
      </w:r>
      <w:r w:rsidR="008D49E2" w:rsidRPr="00F050B8">
        <w:rPr>
          <w:rFonts w:ascii="Cambria" w:hAnsi="Cambria"/>
          <w:lang w:val="en-GB"/>
        </w:rPr>
        <w:instrText xml:space="preserve"> ADDIN EN.CITE.DATA </w:instrText>
      </w:r>
      <w:r w:rsidR="008D49E2">
        <w:rPr>
          <w:rFonts w:ascii="Cambria" w:hAnsi="Cambria"/>
          <w:lang w:val="en-GB"/>
        </w:rPr>
      </w:r>
      <w:r w:rsidR="008D49E2">
        <w:rPr>
          <w:rFonts w:ascii="Cambria" w:hAnsi="Cambria"/>
          <w:lang w:val="en-GB"/>
        </w:rPr>
        <w:fldChar w:fldCharType="end"/>
      </w:r>
      <w:r w:rsidR="0004792F" w:rsidRPr="00AB51FB">
        <w:rPr>
          <w:rFonts w:ascii="Cambria" w:hAnsi="Cambria"/>
          <w:lang w:val="en-GB"/>
        </w:rPr>
      </w:r>
      <w:r w:rsidR="0004792F" w:rsidRPr="00AB51FB">
        <w:rPr>
          <w:rFonts w:ascii="Cambria" w:hAnsi="Cambria"/>
          <w:lang w:val="en-GB"/>
        </w:rPr>
        <w:fldChar w:fldCharType="separate"/>
      </w:r>
      <w:r w:rsidR="008D49E2" w:rsidRPr="008D49E2">
        <w:rPr>
          <w:rFonts w:ascii="Cambria" w:hAnsi="Cambria"/>
          <w:noProof/>
          <w:vertAlign w:val="superscript"/>
          <w:lang w:val="en-GB"/>
        </w:rPr>
        <w:t>8</w:t>
      </w:r>
      <w:r w:rsidR="0004792F" w:rsidRPr="00AB51FB">
        <w:rPr>
          <w:rFonts w:ascii="Cambria" w:hAnsi="Cambria"/>
          <w:lang w:val="en-GB"/>
        </w:rPr>
        <w:fldChar w:fldCharType="end"/>
      </w:r>
      <w:r w:rsidR="0004792F" w:rsidRPr="00AB51FB">
        <w:rPr>
          <w:rFonts w:ascii="Cambria" w:hAnsi="Cambria"/>
          <w:lang w:val="en-GB"/>
        </w:rPr>
        <w:t xml:space="preserve"> discuss</w:t>
      </w:r>
      <w:r w:rsidR="002837E6" w:rsidRPr="00AB51FB">
        <w:rPr>
          <w:rFonts w:ascii="Cambria" w:hAnsi="Cambria"/>
          <w:lang w:val="en-GB"/>
        </w:rPr>
        <w:t>ed</w:t>
      </w:r>
      <w:r w:rsidR="0004792F" w:rsidRPr="00AB51FB">
        <w:rPr>
          <w:rFonts w:ascii="Cambria" w:hAnsi="Cambria"/>
          <w:lang w:val="en-GB"/>
        </w:rPr>
        <w:t xml:space="preserve"> that the lower AF risk with increasing physical activity and walking in their study may </w:t>
      </w:r>
      <w:r w:rsidR="00AD4EDF" w:rsidRPr="00AB51FB">
        <w:rPr>
          <w:rFonts w:ascii="Cambria" w:hAnsi="Cambria"/>
          <w:lang w:val="en-GB"/>
        </w:rPr>
        <w:t xml:space="preserve">be </w:t>
      </w:r>
      <w:r w:rsidR="0004792F" w:rsidRPr="00AB51FB">
        <w:rPr>
          <w:rFonts w:ascii="Cambria" w:hAnsi="Cambria"/>
          <w:lang w:val="en-GB"/>
        </w:rPr>
        <w:t>mediated in part by risk factors such as BMI</w:t>
      </w:r>
      <w:r w:rsidR="00E52049" w:rsidRPr="00AB51FB">
        <w:rPr>
          <w:rFonts w:ascii="Cambria" w:hAnsi="Cambria"/>
          <w:lang w:val="en-GB"/>
        </w:rPr>
        <w:t xml:space="preserve">, blood pressure, glucose, </w:t>
      </w:r>
      <w:r w:rsidR="00E52049" w:rsidRPr="00AB51FB">
        <w:rPr>
          <w:rFonts w:ascii="Cambria" w:hAnsi="Cambria"/>
          <w:lang w:val="en-GB"/>
        </w:rPr>
        <w:lastRenderedPageBreak/>
        <w:t>cholesterol, and C-reactive protein levels</w:t>
      </w:r>
      <w:r w:rsidR="0004792F" w:rsidRPr="00AB51FB">
        <w:rPr>
          <w:rFonts w:ascii="Cambria" w:hAnsi="Cambria"/>
          <w:lang w:val="en-GB"/>
        </w:rPr>
        <w:t>.</w:t>
      </w:r>
      <w:r w:rsidR="00B71E70" w:rsidRPr="00AB51FB">
        <w:rPr>
          <w:rFonts w:ascii="Cambria" w:hAnsi="Cambria"/>
          <w:lang w:val="en-GB"/>
        </w:rPr>
        <w:t xml:space="preserve"> </w:t>
      </w:r>
      <w:r w:rsidR="00977472" w:rsidRPr="00AB51FB">
        <w:rPr>
          <w:rFonts w:ascii="Cambria" w:hAnsi="Cambria" w:cs="Times"/>
          <w:szCs w:val="22"/>
          <w:lang w:val="en-GB"/>
        </w:rPr>
        <w:t>In the ARIC study</w:t>
      </w:r>
      <w:r w:rsidR="002837E6" w:rsidRPr="00AB51FB">
        <w:rPr>
          <w:rFonts w:ascii="Cambria" w:hAnsi="Cambria" w:cs="Times"/>
          <w:szCs w:val="22"/>
          <w:lang w:val="en-GB"/>
        </w:rPr>
        <w:t>,</w:t>
      </w:r>
      <w:r w:rsidR="00977472" w:rsidRPr="00AB51FB">
        <w:rPr>
          <w:rFonts w:ascii="Cambria" w:hAnsi="Cambria" w:cs="Times"/>
          <w:szCs w:val="22"/>
          <w:lang w:val="en-GB"/>
        </w:rPr>
        <w:fldChar w:fldCharType="begin">
          <w:fldData xml:space="preserve">PEVuZE5vdGU+PENpdGU+PEF1dGhvcj5IdXhsZXk8L0F1dGhvcj48WWVhcj4yMDE0PC9ZZWFyPjxS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</w:fldData>
        </w:fldChar>
      </w:r>
      <w:r w:rsidR="008D49E2">
        <w:rPr>
          <w:rFonts w:ascii="Cambria" w:hAnsi="Cambria" w:cs="Times"/>
          <w:szCs w:val="22"/>
          <w:lang w:val="en-GB"/>
        </w:rPr>
        <w:instrText xml:space="preserve"> ADDIN EN.CITE </w:instrText>
      </w:r>
      <w:r w:rsidR="008D49E2">
        <w:rPr>
          <w:rFonts w:ascii="Cambria" w:hAnsi="Cambria" w:cs="Times"/>
          <w:szCs w:val="22"/>
          <w:lang w:val="en-GB"/>
        </w:rPr>
        <w:fldChar w:fldCharType="begin">
          <w:fldData xml:space="preserve">PEVuZE5vdGU+PENpdGU+PEF1dGhvcj5IdXhsZXk8L0F1dGhvcj48WWVhcj4yMDE0PC9ZZWFyPjxS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</w:fldData>
        </w:fldChar>
      </w:r>
      <w:r w:rsidR="008D49E2">
        <w:rPr>
          <w:rFonts w:ascii="Cambria" w:hAnsi="Cambria" w:cs="Times"/>
          <w:szCs w:val="22"/>
          <w:lang w:val="en-GB"/>
        </w:rPr>
        <w:instrText xml:space="preserve"> ADDIN EN.CITE.DATA </w:instrText>
      </w:r>
      <w:r w:rsidR="008D49E2">
        <w:rPr>
          <w:rFonts w:ascii="Cambria" w:hAnsi="Cambria" w:cs="Times"/>
          <w:szCs w:val="22"/>
          <w:lang w:val="en-GB"/>
        </w:rPr>
      </w:r>
      <w:r w:rsidR="008D49E2">
        <w:rPr>
          <w:rFonts w:ascii="Cambria" w:hAnsi="Cambria" w:cs="Times"/>
          <w:szCs w:val="22"/>
          <w:lang w:val="en-GB"/>
        </w:rPr>
        <w:fldChar w:fldCharType="end"/>
      </w:r>
      <w:r w:rsidR="00977472" w:rsidRPr="00AB51FB">
        <w:rPr>
          <w:rFonts w:ascii="Cambria" w:hAnsi="Cambria" w:cs="Times"/>
          <w:szCs w:val="22"/>
          <w:lang w:val="en-GB"/>
        </w:rPr>
      </w:r>
      <w:r w:rsidR="00977472" w:rsidRPr="00AB51FB">
        <w:rPr>
          <w:rFonts w:ascii="Cambria" w:hAnsi="Cambria" w:cs="Times"/>
          <w:szCs w:val="22"/>
          <w:lang w:val="en-GB"/>
        </w:rPr>
        <w:fldChar w:fldCharType="separate"/>
      </w:r>
      <w:r w:rsidR="008D49E2" w:rsidRPr="008D49E2">
        <w:rPr>
          <w:rFonts w:ascii="Cambria" w:hAnsi="Cambria" w:cs="Times"/>
          <w:noProof/>
          <w:szCs w:val="22"/>
          <w:vertAlign w:val="superscript"/>
          <w:lang w:val="en-GB"/>
        </w:rPr>
        <w:t>10</w:t>
      </w:r>
      <w:r w:rsidR="00977472" w:rsidRPr="00AB51FB">
        <w:rPr>
          <w:rFonts w:ascii="Cambria" w:hAnsi="Cambria" w:cs="Times"/>
          <w:szCs w:val="22"/>
          <w:lang w:val="en-GB"/>
        </w:rPr>
        <w:fldChar w:fldCharType="end"/>
      </w:r>
      <w:r w:rsidR="00977472" w:rsidRPr="00AB51FB">
        <w:rPr>
          <w:rFonts w:ascii="Cambria" w:hAnsi="Cambria" w:cs="Times"/>
          <w:szCs w:val="22"/>
          <w:lang w:val="en-GB"/>
        </w:rPr>
        <w:t xml:space="preserve"> physical activity attenuated the increased AF risk associated with overweight and obesity, although only in men. </w:t>
      </w:r>
    </w:p>
    <w:p w14:paraId="50A9A3F4" w14:textId="624FA4A7" w:rsidR="00E47C0E" w:rsidRPr="00AB51FB" w:rsidRDefault="00B71E70" w:rsidP="00E47C0E">
      <w:pPr>
        <w:spacing w:after="240" w:line="480" w:lineRule="auto"/>
        <w:rPr>
          <w:rFonts w:ascii="Cambria" w:hAnsi="Cambria"/>
          <w:lang w:val="en-GB"/>
        </w:rPr>
      </w:pPr>
      <w:r w:rsidRPr="00AB51FB">
        <w:rPr>
          <w:rFonts w:ascii="Cambria" w:hAnsi="Cambria"/>
          <w:lang w:val="en-GB"/>
        </w:rPr>
        <w:t>On the other hand, Drca et al.</w:t>
      </w:r>
      <w:r w:rsidRPr="00AB51FB">
        <w:rPr>
          <w:rFonts w:ascii="Cambria" w:hAnsi="Cambria"/>
          <w:lang w:val="en-GB"/>
        </w:rPr>
        <w:fldChar w:fldCharType="begin">
          <w:fldData xml:space="preserve">PEVuZE5vdGU+PENpdGU+PEF1dGhvcj5EcmNhPC9BdXRob3I+PFllYXI+MjAxNTwvWWVhcj48UmVj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</w:fldData>
        </w:fldChar>
      </w:r>
      <w:r w:rsidR="008D49E2">
        <w:rPr>
          <w:rFonts w:ascii="Cambria" w:hAnsi="Cambria"/>
          <w:lang w:val="en-GB"/>
        </w:rPr>
        <w:instrText xml:space="preserve"> ADDIN EN.CITE </w:instrText>
      </w:r>
      <w:r w:rsidR="008D49E2">
        <w:rPr>
          <w:rFonts w:ascii="Cambria" w:hAnsi="Cambria"/>
          <w:lang w:val="en-GB"/>
        </w:rPr>
        <w:fldChar w:fldCharType="begin">
          <w:fldData xml:space="preserve">PEVuZE5vdGU+PENpdGU+PEF1dGhvcj5EcmNhPC9BdXRob3I+PFllYXI+MjAxNTwvWWVhcj48UmVj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</w:fldData>
        </w:fldChar>
      </w:r>
      <w:r w:rsidR="008D49E2">
        <w:rPr>
          <w:rFonts w:ascii="Cambria" w:hAnsi="Cambria"/>
          <w:lang w:val="en-GB"/>
        </w:rPr>
        <w:instrText xml:space="preserve"> ADDIN EN.CITE.DATA </w:instrText>
      </w:r>
      <w:r w:rsidR="008D49E2">
        <w:rPr>
          <w:rFonts w:ascii="Cambria" w:hAnsi="Cambria"/>
          <w:lang w:val="en-GB"/>
        </w:rPr>
      </w:r>
      <w:r w:rsidR="008D49E2">
        <w:rPr>
          <w:rFonts w:ascii="Cambria" w:hAnsi="Cambria"/>
          <w:lang w:val="en-GB"/>
        </w:rPr>
        <w:fldChar w:fldCharType="end"/>
      </w:r>
      <w:r w:rsidRPr="00AB51FB">
        <w:rPr>
          <w:rFonts w:ascii="Cambria" w:hAnsi="Cambria"/>
          <w:lang w:val="en-GB"/>
        </w:rPr>
      </w:r>
      <w:r w:rsidRPr="00AB51FB">
        <w:rPr>
          <w:rFonts w:ascii="Cambria" w:hAnsi="Cambria"/>
          <w:lang w:val="en-GB"/>
        </w:rPr>
        <w:fldChar w:fldCharType="separate"/>
      </w:r>
      <w:r w:rsidR="008D49E2" w:rsidRPr="008D49E2">
        <w:rPr>
          <w:rFonts w:ascii="Cambria" w:hAnsi="Cambria"/>
          <w:noProof/>
          <w:vertAlign w:val="superscript"/>
          <w:lang w:val="en-GB"/>
        </w:rPr>
        <w:t>9</w:t>
      </w:r>
      <w:r w:rsidRPr="00AB51FB">
        <w:rPr>
          <w:rFonts w:ascii="Cambria" w:hAnsi="Cambria"/>
          <w:lang w:val="en-GB"/>
        </w:rPr>
        <w:fldChar w:fldCharType="end"/>
      </w:r>
      <w:r w:rsidR="00E47C0E" w:rsidRPr="00AB51FB">
        <w:rPr>
          <w:rFonts w:ascii="Cambria" w:hAnsi="Cambria"/>
          <w:lang w:val="en-GB"/>
        </w:rPr>
        <w:t xml:space="preserve"> found that the inverse </w:t>
      </w:r>
      <w:r w:rsidR="00462001" w:rsidRPr="00AB51FB">
        <w:rPr>
          <w:rFonts w:ascii="Cambria" w:hAnsi="Cambria"/>
          <w:lang w:val="en-GB"/>
        </w:rPr>
        <w:t>association</w:t>
      </w:r>
      <w:r w:rsidR="00E47C0E" w:rsidRPr="00AB51FB">
        <w:rPr>
          <w:rFonts w:ascii="Cambria" w:hAnsi="Cambria"/>
          <w:lang w:val="en-GB"/>
        </w:rPr>
        <w:t xml:space="preserve"> between physical activity and risk of AF </w:t>
      </w:r>
      <w:r w:rsidR="004A36B8" w:rsidRPr="00AB51FB">
        <w:rPr>
          <w:rFonts w:ascii="Cambria" w:hAnsi="Cambria"/>
          <w:lang w:val="en-GB"/>
        </w:rPr>
        <w:t xml:space="preserve">in women </w:t>
      </w:r>
      <w:r w:rsidR="00B25262" w:rsidRPr="00AB51FB">
        <w:rPr>
          <w:rFonts w:ascii="Cambria" w:hAnsi="Cambria"/>
          <w:lang w:val="en-GB"/>
        </w:rPr>
        <w:t>did not change with</w:t>
      </w:r>
      <w:r w:rsidR="00E47C0E" w:rsidRPr="00AB51FB">
        <w:rPr>
          <w:rFonts w:ascii="Cambria" w:hAnsi="Cambria"/>
          <w:lang w:val="en-GB"/>
        </w:rPr>
        <w:t xml:space="preserve"> adjustment for risk factors like BMI, hypertension, diabetes and cardiovascular disease</w:t>
      </w:r>
      <w:r w:rsidR="00B25262" w:rsidRPr="00AB51FB">
        <w:rPr>
          <w:rFonts w:ascii="Cambria" w:hAnsi="Cambria"/>
          <w:lang w:val="en-GB"/>
        </w:rPr>
        <w:t>.</w:t>
      </w:r>
      <w:r w:rsidR="00AD4EDF" w:rsidRPr="00AB51FB">
        <w:rPr>
          <w:rFonts w:ascii="Cambria" w:hAnsi="Cambria"/>
          <w:lang w:val="en-GB"/>
        </w:rPr>
        <w:t xml:space="preserve"> </w:t>
      </w:r>
    </w:p>
    <w:p w14:paraId="6FDE1E7F" w14:textId="77777777" w:rsidR="00736893" w:rsidRPr="00AB51FB" w:rsidRDefault="00736893" w:rsidP="00736893">
      <w:pPr>
        <w:pStyle w:val="Heading1"/>
        <w:spacing w:line="480" w:lineRule="auto"/>
        <w:rPr>
          <w:lang w:val="en-GB"/>
        </w:rPr>
      </w:pPr>
      <w:r w:rsidRPr="00AB51FB">
        <w:rPr>
          <w:lang w:val="en-GB"/>
        </w:rPr>
        <w:t>Conclusion</w:t>
      </w:r>
    </w:p>
    <w:p w14:paraId="6EE9A3BB" w14:textId="505881B6" w:rsidR="0071233D" w:rsidRPr="00AB51FB" w:rsidRDefault="009C5F04" w:rsidP="006104B7">
      <w:pPr>
        <w:spacing w:line="480" w:lineRule="auto"/>
        <w:rPr>
          <w:rFonts w:ascii="Cambria" w:hAnsi="Cambria" w:cs="Times"/>
          <w:lang w:val="en-GB"/>
        </w:rPr>
      </w:pPr>
      <w:r w:rsidRPr="00AB51FB">
        <w:rPr>
          <w:rFonts w:ascii="Cambria" w:hAnsi="Cambria" w:cs="Times"/>
          <w:lang w:val="en-GB"/>
        </w:rPr>
        <w:t>C</w:t>
      </w:r>
      <w:r w:rsidR="006F54A7" w:rsidRPr="00AB51FB">
        <w:rPr>
          <w:rFonts w:ascii="Cambria" w:hAnsi="Cambria" w:cs="Times"/>
          <w:szCs w:val="22"/>
          <w:lang w:val="en-GB"/>
        </w:rPr>
        <w:t xml:space="preserve">urrent research </w:t>
      </w:r>
      <w:r w:rsidRPr="00AB51FB">
        <w:rPr>
          <w:rFonts w:ascii="Cambria" w:hAnsi="Cambria" w:cs="Times"/>
          <w:szCs w:val="22"/>
          <w:lang w:val="en-GB"/>
        </w:rPr>
        <w:t>indicates a J-shaped relationship between physical activity</w:t>
      </w:r>
      <w:r w:rsidR="00BF47E4" w:rsidRPr="00AB51FB">
        <w:rPr>
          <w:rFonts w:ascii="Cambria" w:hAnsi="Cambria" w:cs="Times"/>
          <w:szCs w:val="22"/>
          <w:lang w:val="en-GB"/>
        </w:rPr>
        <w:t>, exercise,</w:t>
      </w:r>
      <w:r w:rsidR="00F57B06" w:rsidRPr="00AB51FB">
        <w:rPr>
          <w:rFonts w:ascii="Cambria" w:hAnsi="Cambria" w:cs="Times"/>
          <w:szCs w:val="22"/>
          <w:lang w:val="en-GB"/>
        </w:rPr>
        <w:t xml:space="preserve"> and AF</w:t>
      </w:r>
      <w:r w:rsidR="009D4F9B" w:rsidRPr="00AB51FB">
        <w:rPr>
          <w:rFonts w:ascii="Cambria" w:hAnsi="Cambria" w:cs="Times"/>
          <w:szCs w:val="22"/>
          <w:lang w:val="en-GB"/>
        </w:rPr>
        <w:t xml:space="preserve">, </w:t>
      </w:r>
      <w:r w:rsidR="005766B4" w:rsidRPr="00AB51FB">
        <w:rPr>
          <w:rFonts w:ascii="Cambria" w:hAnsi="Cambria" w:cs="Times"/>
          <w:szCs w:val="22"/>
          <w:lang w:val="en-GB"/>
        </w:rPr>
        <w:t xml:space="preserve">but </w:t>
      </w:r>
      <w:r w:rsidR="00DA652B" w:rsidRPr="00AB51FB">
        <w:rPr>
          <w:rFonts w:ascii="Cambria" w:hAnsi="Cambria" w:cs="Times"/>
          <w:szCs w:val="22"/>
          <w:lang w:val="en-GB"/>
        </w:rPr>
        <w:t xml:space="preserve">the findings need to </w:t>
      </w:r>
      <w:r w:rsidR="005766B4" w:rsidRPr="00AB51FB">
        <w:rPr>
          <w:rFonts w:ascii="Cambria" w:hAnsi="Cambria" w:cs="Times"/>
          <w:szCs w:val="22"/>
          <w:lang w:val="en-GB"/>
        </w:rPr>
        <w:t>be interpreted in view of methodological limitations. E</w:t>
      </w:r>
      <w:r w:rsidR="009500CA" w:rsidRPr="00AB51FB">
        <w:rPr>
          <w:rFonts w:ascii="Cambria" w:hAnsi="Cambria" w:cs="Times"/>
          <w:szCs w:val="22"/>
          <w:lang w:val="en-GB"/>
        </w:rPr>
        <w:t xml:space="preserve">xisting research </w:t>
      </w:r>
      <w:r w:rsidR="00D77BDC" w:rsidRPr="00AB51FB">
        <w:rPr>
          <w:rFonts w:ascii="Cambria" w:hAnsi="Cambria" w:cs="Times"/>
          <w:szCs w:val="22"/>
          <w:lang w:val="en-GB"/>
        </w:rPr>
        <w:t xml:space="preserve">points to a wide range of </w:t>
      </w:r>
      <w:r w:rsidR="009D4F9B" w:rsidRPr="00AB51FB">
        <w:rPr>
          <w:rFonts w:ascii="Cambria" w:hAnsi="Cambria" w:cs="Times"/>
          <w:szCs w:val="22"/>
          <w:lang w:val="en-GB"/>
        </w:rPr>
        <w:t xml:space="preserve">underlying </w:t>
      </w:r>
      <w:r w:rsidR="00D77BDC" w:rsidRPr="00AB51FB">
        <w:rPr>
          <w:rFonts w:ascii="Cambria" w:hAnsi="Cambria" w:cs="Times"/>
          <w:szCs w:val="22"/>
          <w:lang w:val="en-GB"/>
        </w:rPr>
        <w:t>mechanisms</w:t>
      </w:r>
      <w:r w:rsidR="00783106" w:rsidRPr="00AB51FB">
        <w:rPr>
          <w:rFonts w:ascii="Cambria" w:hAnsi="Cambria" w:cs="Times"/>
          <w:szCs w:val="22"/>
          <w:lang w:val="en-GB"/>
        </w:rPr>
        <w:t xml:space="preserve">, of </w:t>
      </w:r>
      <w:r w:rsidR="00D77BDC" w:rsidRPr="00AB51FB">
        <w:rPr>
          <w:rFonts w:ascii="Cambria" w:hAnsi="Cambria" w:cs="Times"/>
          <w:szCs w:val="22"/>
          <w:lang w:val="en-GB"/>
        </w:rPr>
        <w:t xml:space="preserve">which </w:t>
      </w:r>
      <w:r w:rsidR="00783106" w:rsidRPr="00AB51FB">
        <w:rPr>
          <w:rFonts w:ascii="Cambria" w:hAnsi="Cambria" w:cs="Times"/>
          <w:szCs w:val="22"/>
          <w:lang w:val="en-GB"/>
        </w:rPr>
        <w:t xml:space="preserve">most </w:t>
      </w:r>
      <w:r w:rsidR="00D77BDC" w:rsidRPr="00AB51FB">
        <w:rPr>
          <w:rFonts w:ascii="Cambria" w:hAnsi="Cambria" w:cs="Times"/>
          <w:lang w:val="en-GB"/>
        </w:rPr>
        <w:t>remain to be established</w:t>
      </w:r>
      <w:r w:rsidR="00B451A0" w:rsidRPr="00AB51FB">
        <w:rPr>
          <w:rFonts w:ascii="Cambria" w:hAnsi="Cambria" w:cs="Times"/>
          <w:lang w:val="en-GB"/>
        </w:rPr>
        <w:t>.</w:t>
      </w:r>
      <w:r w:rsidR="00815D7B" w:rsidRPr="00AB51FB">
        <w:rPr>
          <w:rFonts w:ascii="Cambria" w:hAnsi="Cambria" w:cs="Times"/>
          <w:lang w:val="en-GB"/>
        </w:rPr>
        <w:t xml:space="preserve"> </w:t>
      </w:r>
      <w:r w:rsidR="00B451A0" w:rsidRPr="00AB51FB">
        <w:rPr>
          <w:rFonts w:ascii="Cambria" w:hAnsi="Cambria" w:cs="Times"/>
          <w:lang w:val="en-GB"/>
        </w:rPr>
        <w:t>Although still speculative, current research seems to</w:t>
      </w:r>
      <w:r w:rsidR="00BF47E4" w:rsidRPr="00AB51FB">
        <w:rPr>
          <w:rFonts w:ascii="Cambria" w:hAnsi="Cambria" w:cs="Times"/>
          <w:lang w:val="en-GB"/>
        </w:rPr>
        <w:t xml:space="preserve"> </w:t>
      </w:r>
      <w:r w:rsidR="006B1430" w:rsidRPr="00AB51FB">
        <w:rPr>
          <w:rFonts w:ascii="Cambria" w:hAnsi="Cambria" w:cs="Times"/>
          <w:lang w:val="en-GB"/>
        </w:rPr>
        <w:t>substantiate the hypothesis that the mechanisms underlying an increased risk of AF with intensive exercise are different from those underlying a reduced risk wi</w:t>
      </w:r>
      <w:r w:rsidR="000F78F5" w:rsidRPr="00AB51FB">
        <w:rPr>
          <w:rFonts w:ascii="Cambria" w:hAnsi="Cambria" w:cs="Times"/>
          <w:lang w:val="en-GB"/>
        </w:rPr>
        <w:t xml:space="preserve">th moderate physical activity, </w:t>
      </w:r>
      <w:r w:rsidR="000F78F5" w:rsidRPr="00AB51FB">
        <w:rPr>
          <w:rFonts w:ascii="Cambria" w:hAnsi="Cambria" w:cs="Times"/>
          <w:szCs w:val="22"/>
          <w:lang w:val="en-GB"/>
        </w:rPr>
        <w:t>possibly linked to distinctive characteristics of the population under study</w:t>
      </w:r>
      <w:r w:rsidR="000F78F5" w:rsidRPr="00AB51FB">
        <w:rPr>
          <w:rFonts w:ascii="Cambria" w:hAnsi="Cambria" w:cs="Times"/>
          <w:lang w:val="en-GB"/>
        </w:rPr>
        <w:t xml:space="preserve">. </w:t>
      </w:r>
      <w:r w:rsidR="009D4F9B" w:rsidRPr="00AB51FB">
        <w:rPr>
          <w:rFonts w:ascii="Cambria" w:hAnsi="Cambria" w:cs="Times"/>
          <w:szCs w:val="22"/>
          <w:lang w:val="en-GB"/>
        </w:rPr>
        <w:t xml:space="preserve">High volumes of exercise over many years are performed by lean, healthy endurance trained athletes, responding to intensive exercise by cardiac (patho)physiological alterations. </w:t>
      </w:r>
      <w:r w:rsidR="009D4F9B" w:rsidRPr="00AB51FB">
        <w:rPr>
          <w:rFonts w:ascii="Cambria" w:hAnsi="Cambria" w:cs="Times"/>
          <w:lang w:val="en-GB"/>
        </w:rPr>
        <w:t xml:space="preserve">The mechanisms likely involve autonomic nervous system influence, remodelling of the heart, and trigger areas in pulmonary veins and atria. Genetic polymorphisms are likely to a play a role, but evidence is lacking. </w:t>
      </w:r>
      <w:r w:rsidR="0028496A" w:rsidRPr="00AB51FB">
        <w:rPr>
          <w:rFonts w:ascii="Cambria" w:hAnsi="Cambria" w:cs="Times"/>
          <w:lang w:val="en-GB"/>
        </w:rPr>
        <w:t xml:space="preserve">The mechanisms underlying a reduced risk of AF with light-moderate physical activity </w:t>
      </w:r>
      <w:r w:rsidR="00E224BE" w:rsidRPr="00AB51FB">
        <w:rPr>
          <w:rFonts w:ascii="Cambria" w:hAnsi="Cambria" w:cs="Times"/>
          <w:lang w:val="en-GB"/>
        </w:rPr>
        <w:t>may</w:t>
      </w:r>
      <w:r w:rsidR="0028496A" w:rsidRPr="00AB51FB">
        <w:rPr>
          <w:rFonts w:ascii="Cambria" w:hAnsi="Cambria" w:cs="Times"/>
          <w:lang w:val="en-GB"/>
        </w:rPr>
        <w:t xml:space="preserve"> involve a distinctive pathway, as physical activity </w:t>
      </w:r>
      <w:r w:rsidR="007E392E" w:rsidRPr="00AB51FB">
        <w:rPr>
          <w:rFonts w:ascii="Cambria" w:hAnsi="Cambria" w:cs="Times"/>
          <w:lang w:val="en-GB"/>
        </w:rPr>
        <w:t>can</w:t>
      </w:r>
      <w:r w:rsidR="0028496A" w:rsidRPr="00AB51FB">
        <w:rPr>
          <w:rFonts w:ascii="Cambria" w:hAnsi="Cambria" w:cs="Times"/>
          <w:lang w:val="en-GB"/>
        </w:rPr>
        <w:t xml:space="preserve"> potentially reduce the risk of AF through favourable effects on cardiovascular risk factors.  </w:t>
      </w:r>
    </w:p>
    <w:p w14:paraId="6E74F191" w14:textId="77777777" w:rsidR="0071233D" w:rsidRPr="00AB51FB" w:rsidRDefault="0071233D">
      <w:pPr>
        <w:rPr>
          <w:rFonts w:ascii="Cambria" w:hAnsi="Cambria" w:cs="Times"/>
          <w:lang w:val="en-GB"/>
        </w:rPr>
      </w:pPr>
      <w:r w:rsidRPr="00AB51FB">
        <w:rPr>
          <w:rFonts w:ascii="Cambria" w:hAnsi="Cambria" w:cs="Times"/>
          <w:lang w:val="en-GB"/>
        </w:rPr>
        <w:br w:type="page"/>
      </w:r>
    </w:p>
    <w:p w14:paraId="4146B347" w14:textId="5DCA598F" w:rsidR="006104B7" w:rsidRPr="00AB51FB" w:rsidRDefault="0071233D" w:rsidP="00C25929">
      <w:pPr>
        <w:pStyle w:val="Heading1"/>
        <w:spacing w:line="480" w:lineRule="auto"/>
        <w:rPr>
          <w:lang w:val="en-GB"/>
        </w:rPr>
      </w:pPr>
      <w:r w:rsidRPr="00AB51FB">
        <w:rPr>
          <w:lang w:val="en-GB"/>
        </w:rPr>
        <w:lastRenderedPageBreak/>
        <w:t>Figure legends</w:t>
      </w:r>
    </w:p>
    <w:p w14:paraId="227893D2" w14:textId="3AC3BB1E" w:rsidR="00687CA5" w:rsidRPr="00AB51FB" w:rsidRDefault="00687CA5" w:rsidP="00EF57A1">
      <w:pPr>
        <w:spacing w:after="240" w:line="480" w:lineRule="auto"/>
        <w:rPr>
          <w:rFonts w:ascii="Cambria" w:hAnsi="Cambria" w:cs="Times"/>
          <w:szCs w:val="22"/>
          <w:lang w:val="en-GB"/>
        </w:rPr>
      </w:pPr>
      <w:r w:rsidRPr="00AB51FB">
        <w:rPr>
          <w:rFonts w:ascii="Cambria" w:hAnsi="Cambria" w:cs="Times"/>
          <w:b/>
          <w:szCs w:val="22"/>
          <w:lang w:val="en-GB"/>
        </w:rPr>
        <w:t>Fig</w:t>
      </w:r>
      <w:r w:rsidR="00713FC3" w:rsidRPr="00AB51FB">
        <w:rPr>
          <w:rFonts w:ascii="Cambria" w:hAnsi="Cambria" w:cs="Times"/>
          <w:b/>
          <w:szCs w:val="22"/>
          <w:lang w:val="en-GB"/>
        </w:rPr>
        <w:t>ure</w:t>
      </w:r>
      <w:r w:rsidRPr="00AB51FB">
        <w:rPr>
          <w:rFonts w:ascii="Cambria" w:hAnsi="Cambria" w:cs="Times"/>
          <w:b/>
          <w:szCs w:val="22"/>
          <w:lang w:val="en-GB"/>
        </w:rPr>
        <w:t xml:space="preserve"> 1.</w:t>
      </w:r>
      <w:r w:rsidRPr="00AB51FB">
        <w:rPr>
          <w:rFonts w:ascii="Cambria" w:hAnsi="Cambria" w:cs="Times"/>
          <w:szCs w:val="22"/>
          <w:lang w:val="en-GB"/>
        </w:rPr>
        <w:t xml:space="preserve"> Shape of </w:t>
      </w:r>
      <w:r w:rsidR="00003C79" w:rsidRPr="00AB51FB">
        <w:rPr>
          <w:rFonts w:ascii="Cambria" w:hAnsi="Cambria" w:cs="Times"/>
          <w:szCs w:val="22"/>
          <w:lang w:val="en-GB"/>
        </w:rPr>
        <w:t xml:space="preserve">the </w:t>
      </w:r>
      <w:r w:rsidRPr="00AB51FB">
        <w:rPr>
          <w:rFonts w:ascii="Cambria" w:hAnsi="Cambria" w:cs="Times"/>
          <w:szCs w:val="22"/>
          <w:lang w:val="en-GB"/>
        </w:rPr>
        <w:t xml:space="preserve">association between </w:t>
      </w:r>
      <w:r w:rsidR="00225E5F" w:rsidRPr="00AB51FB">
        <w:rPr>
          <w:rFonts w:ascii="Cambria" w:hAnsi="Cambria" w:cs="Times"/>
          <w:szCs w:val="22"/>
          <w:lang w:val="en-GB"/>
        </w:rPr>
        <w:t xml:space="preserve">risk of </w:t>
      </w:r>
      <w:r w:rsidRPr="00AB51FB">
        <w:rPr>
          <w:rFonts w:ascii="Cambria" w:hAnsi="Cambria" w:cs="Times"/>
          <w:szCs w:val="22"/>
          <w:lang w:val="en-GB"/>
        </w:rPr>
        <w:t>A</w:t>
      </w:r>
      <w:r w:rsidR="00225E5F" w:rsidRPr="00AB51FB">
        <w:rPr>
          <w:rFonts w:ascii="Cambria" w:hAnsi="Cambria" w:cs="Times"/>
          <w:szCs w:val="22"/>
          <w:lang w:val="en-GB"/>
        </w:rPr>
        <w:t xml:space="preserve">F </w:t>
      </w:r>
      <w:r w:rsidRPr="00AB51FB">
        <w:rPr>
          <w:rFonts w:ascii="Cambria" w:hAnsi="Cambria" w:cs="Times"/>
          <w:szCs w:val="22"/>
          <w:lang w:val="en-GB"/>
        </w:rPr>
        <w:t xml:space="preserve">and physical activity level, and proposed </w:t>
      </w:r>
      <w:r w:rsidR="00003C79" w:rsidRPr="00AB51FB">
        <w:rPr>
          <w:rFonts w:ascii="Cambria" w:hAnsi="Cambria" w:cs="Times"/>
          <w:szCs w:val="22"/>
          <w:lang w:val="en-GB"/>
        </w:rPr>
        <w:t xml:space="preserve">underlying </w:t>
      </w:r>
      <w:r w:rsidRPr="00AB51FB">
        <w:rPr>
          <w:rFonts w:ascii="Cambria" w:hAnsi="Cambria" w:cs="Times"/>
          <w:szCs w:val="22"/>
          <w:lang w:val="en-GB"/>
        </w:rPr>
        <w:t>mechanisms</w:t>
      </w:r>
      <w:r w:rsidR="00E45D20" w:rsidRPr="00AB51FB">
        <w:rPr>
          <w:rFonts w:ascii="Cambria" w:hAnsi="Cambria" w:cs="Times"/>
          <w:szCs w:val="22"/>
          <w:lang w:val="en-GB"/>
        </w:rPr>
        <w:t>.</w:t>
      </w:r>
    </w:p>
    <w:p w14:paraId="0C8F2DD3" w14:textId="3175F569" w:rsidR="00381AA7" w:rsidRPr="00AB51FB" w:rsidRDefault="00E04FB1" w:rsidP="00E04FB1">
      <w:pPr>
        <w:spacing w:after="240" w:line="480" w:lineRule="auto"/>
        <w:rPr>
          <w:rFonts w:ascii="Cambria" w:hAnsi="Cambria" w:cs="Times"/>
          <w:szCs w:val="22"/>
          <w:lang w:val="en-GB"/>
        </w:rPr>
      </w:pPr>
      <w:r w:rsidRPr="00AB51FB">
        <w:rPr>
          <w:rFonts w:ascii="Cambria" w:hAnsi="Cambria" w:cs="Times"/>
          <w:szCs w:val="22"/>
          <w:lang w:val="en-GB"/>
        </w:rPr>
        <w:t>AF, atrial fibrillation</w:t>
      </w:r>
      <w:r w:rsidR="00381AA7" w:rsidRPr="00AB51FB">
        <w:rPr>
          <w:rFonts w:ascii="Cambria" w:hAnsi="Cambria" w:cs="Times"/>
          <w:szCs w:val="22"/>
          <w:lang w:val="en-GB"/>
        </w:rPr>
        <w:br/>
        <w:t>MET, metabolic equivalent of task</w:t>
      </w:r>
    </w:p>
    <w:p w14:paraId="3B4D1C4B" w14:textId="77777777" w:rsidR="0045422B" w:rsidRPr="00AB51FB" w:rsidRDefault="0045422B">
      <w:pPr>
        <w:rPr>
          <w:rFonts w:ascii="Cambria" w:eastAsia="Times New Roman" w:hAnsi="Cambria"/>
          <w:b/>
          <w:bCs/>
          <w:color w:val="365F91"/>
          <w:sz w:val="28"/>
          <w:szCs w:val="28"/>
          <w:lang w:val="en-GB"/>
        </w:rPr>
      </w:pPr>
      <w:r w:rsidRPr="00AB51FB">
        <w:rPr>
          <w:rFonts w:ascii="Cambria" w:hAnsi="Cambria"/>
          <w:lang w:val="en-GB"/>
        </w:rPr>
        <w:br w:type="page"/>
      </w:r>
    </w:p>
    <w:p w14:paraId="59B3ECAD" w14:textId="2AB9F733" w:rsidR="00AC56EF" w:rsidRPr="00AB51FB" w:rsidRDefault="00AC56EF" w:rsidP="001D3B65">
      <w:pPr>
        <w:pStyle w:val="Heading1"/>
        <w:spacing w:line="480" w:lineRule="auto"/>
        <w:rPr>
          <w:lang w:val="en-GB"/>
        </w:rPr>
      </w:pPr>
      <w:r w:rsidRPr="00AB51FB">
        <w:rPr>
          <w:lang w:val="en-GB"/>
        </w:rPr>
        <w:lastRenderedPageBreak/>
        <w:t>Declaration of conflicting interests</w:t>
      </w:r>
    </w:p>
    <w:p w14:paraId="668B9019" w14:textId="311DE08F" w:rsidR="00AC56EF" w:rsidRPr="00AB51FB" w:rsidRDefault="00AC56EF" w:rsidP="001D3B65">
      <w:pPr>
        <w:spacing w:line="480" w:lineRule="auto"/>
        <w:rPr>
          <w:rFonts w:ascii="Cambria" w:hAnsi="Cambria"/>
          <w:lang w:val="en-GB" w:eastAsia="en-GB"/>
        </w:rPr>
      </w:pPr>
      <w:r w:rsidRPr="00AB51FB">
        <w:rPr>
          <w:rFonts w:ascii="Cambria" w:hAnsi="Cambria"/>
          <w:lang w:val="en-GB" w:eastAsia="en-GB"/>
        </w:rPr>
        <w:t>The Author</w:t>
      </w:r>
      <w:r w:rsidR="00451379" w:rsidRPr="00AB51FB">
        <w:rPr>
          <w:rFonts w:ascii="Cambria" w:hAnsi="Cambria"/>
          <w:lang w:val="en-GB" w:eastAsia="en-GB"/>
        </w:rPr>
        <w:t>s declare</w:t>
      </w:r>
      <w:r w:rsidRPr="00AB51FB">
        <w:rPr>
          <w:rFonts w:ascii="Cambria" w:hAnsi="Cambria"/>
          <w:lang w:val="en-GB" w:eastAsia="en-GB"/>
        </w:rPr>
        <w:t xml:space="preserve"> that the</w:t>
      </w:r>
      <w:r w:rsidR="001D3B65" w:rsidRPr="00AB51FB">
        <w:rPr>
          <w:rFonts w:ascii="Cambria" w:hAnsi="Cambria"/>
          <w:lang w:val="en-GB" w:eastAsia="en-GB"/>
        </w:rPr>
        <w:t>re is no conflict of interest.</w:t>
      </w:r>
    </w:p>
    <w:p w14:paraId="4C0DB6AB" w14:textId="77777777" w:rsidR="00B52D28" w:rsidRPr="00AB51FB" w:rsidRDefault="00B52D28" w:rsidP="00B52D28">
      <w:pPr>
        <w:pStyle w:val="Heading1"/>
        <w:spacing w:line="480" w:lineRule="auto"/>
        <w:rPr>
          <w:lang w:val="en-GB"/>
        </w:rPr>
      </w:pPr>
      <w:r w:rsidRPr="00AB51FB">
        <w:rPr>
          <w:lang w:val="en-GB"/>
        </w:rPr>
        <w:t>Funding</w:t>
      </w:r>
    </w:p>
    <w:p w14:paraId="7453B97E" w14:textId="4525A5F9" w:rsidR="00B52D28" w:rsidRPr="00AB51FB" w:rsidRDefault="00B52D28" w:rsidP="00B52D28">
      <w:pPr>
        <w:spacing w:line="480" w:lineRule="auto"/>
        <w:rPr>
          <w:rFonts w:ascii="Cambria" w:hAnsi="Cambria"/>
          <w:lang w:val="en-GB" w:eastAsia="en-GB"/>
        </w:rPr>
      </w:pPr>
      <w:r w:rsidRPr="00AB51FB">
        <w:rPr>
          <w:rFonts w:ascii="Cambria" w:hAnsi="Cambria"/>
          <w:lang w:val="en-GB" w:eastAsia="en-GB"/>
        </w:rPr>
        <w:t>This work is supported by the Northern Norway Regional Health Authority.</w:t>
      </w:r>
    </w:p>
    <w:p w14:paraId="5C230167" w14:textId="39867E7E" w:rsidR="00D04B04" w:rsidRPr="00AB51FB" w:rsidRDefault="00D04B04" w:rsidP="001C6A6B">
      <w:pPr>
        <w:rPr>
          <w:rFonts w:ascii="Cambria" w:hAnsi="Cambria"/>
          <w:b/>
          <w:lang w:val="en-GB"/>
        </w:rPr>
      </w:pPr>
    </w:p>
    <w:p w14:paraId="17CD683C" w14:textId="1E18C654" w:rsidR="00D04B04" w:rsidRPr="00AB51FB" w:rsidRDefault="00D04B04" w:rsidP="00A50B29">
      <w:pPr>
        <w:spacing w:before="100" w:beforeAutospacing="1" w:after="100" w:afterAutospacing="1" w:line="480" w:lineRule="auto"/>
        <w:rPr>
          <w:rFonts w:ascii="Cambria" w:hAnsi="Cambria"/>
          <w:lang w:val="en-GB" w:eastAsia="en-GB"/>
        </w:rPr>
      </w:pPr>
      <w:r w:rsidRPr="00AB51FB">
        <w:rPr>
          <w:rFonts w:ascii="Cambria" w:eastAsia="Times New Roman" w:hAnsi="Cambria"/>
          <w:b/>
          <w:bCs/>
          <w:color w:val="365F91"/>
          <w:sz w:val="28"/>
          <w:szCs w:val="28"/>
          <w:lang w:val="en-GB"/>
        </w:rPr>
        <w:t>Author contributions</w:t>
      </w:r>
      <w:r w:rsidRPr="00AB51FB">
        <w:rPr>
          <w:rFonts w:ascii="Cambria" w:eastAsia="Times New Roman" w:hAnsi="Cambria"/>
          <w:b/>
          <w:bCs/>
          <w:color w:val="365F91"/>
          <w:sz w:val="28"/>
          <w:szCs w:val="28"/>
          <w:lang w:val="en-GB"/>
        </w:rPr>
        <w:br/>
      </w:r>
      <w:r w:rsidR="00FD1AEC" w:rsidRPr="00AB51FB">
        <w:rPr>
          <w:rFonts w:ascii="Cambria" w:hAnsi="Cambria"/>
          <w:lang w:val="en-GB" w:eastAsia="en-GB"/>
        </w:rPr>
        <w:t>DST, BM</w:t>
      </w:r>
      <w:r w:rsidRPr="00AB51FB">
        <w:rPr>
          <w:rFonts w:ascii="Cambria" w:hAnsi="Cambria"/>
          <w:lang w:val="en-GB" w:eastAsia="en-GB"/>
        </w:rPr>
        <w:t xml:space="preserve"> and </w:t>
      </w:r>
      <w:r w:rsidR="00FD1AEC" w:rsidRPr="00AB51FB">
        <w:rPr>
          <w:rFonts w:ascii="Cambria" w:hAnsi="Cambria"/>
          <w:lang w:val="en-GB" w:eastAsia="en-GB"/>
        </w:rPr>
        <w:t>M</w:t>
      </w:r>
      <w:r w:rsidR="00E140BC" w:rsidRPr="00AB51FB">
        <w:rPr>
          <w:rFonts w:ascii="Cambria" w:hAnsi="Cambria"/>
          <w:lang w:val="en-GB" w:eastAsia="en-GB"/>
        </w:rPr>
        <w:t>L</w:t>
      </w:r>
      <w:r w:rsidR="00FD1AEC" w:rsidRPr="00AB51FB">
        <w:rPr>
          <w:rFonts w:ascii="Cambria" w:hAnsi="Cambria"/>
          <w:lang w:val="en-GB" w:eastAsia="en-GB"/>
        </w:rPr>
        <w:t>L</w:t>
      </w:r>
      <w:r w:rsidRPr="00AB51FB">
        <w:rPr>
          <w:rFonts w:ascii="Cambria" w:hAnsi="Cambria"/>
          <w:lang w:val="en-GB" w:eastAsia="en-GB"/>
        </w:rPr>
        <w:t xml:space="preserve"> contributed to the conception or design of the work. </w:t>
      </w:r>
      <w:r w:rsidR="000B1007" w:rsidRPr="00AB51FB">
        <w:rPr>
          <w:rFonts w:ascii="Cambria" w:hAnsi="Cambria"/>
          <w:lang w:val="en-GB" w:eastAsia="en-GB"/>
        </w:rPr>
        <w:t>BM</w:t>
      </w:r>
      <w:r w:rsidRPr="00AB51FB">
        <w:rPr>
          <w:rFonts w:ascii="Cambria" w:hAnsi="Cambria"/>
          <w:lang w:val="en-GB" w:eastAsia="en-GB"/>
        </w:rPr>
        <w:t xml:space="preserve"> </w:t>
      </w:r>
      <w:r w:rsidR="00D93DBC" w:rsidRPr="00AB51FB">
        <w:rPr>
          <w:rFonts w:ascii="Cambria" w:hAnsi="Cambria"/>
          <w:lang w:val="en-GB" w:eastAsia="en-GB"/>
        </w:rPr>
        <w:t xml:space="preserve">and MM </w:t>
      </w:r>
      <w:r w:rsidRPr="00AB51FB">
        <w:rPr>
          <w:rFonts w:ascii="Cambria" w:hAnsi="Cambria"/>
          <w:lang w:val="en-GB" w:eastAsia="en-GB"/>
        </w:rPr>
        <w:t xml:space="preserve">contributed to the acquisition, analysis, or interpretation of data for the work. </w:t>
      </w:r>
      <w:r w:rsidR="000B1007" w:rsidRPr="00AB51FB">
        <w:rPr>
          <w:rFonts w:ascii="Cambria" w:hAnsi="Cambria"/>
          <w:lang w:val="en-GB" w:eastAsia="en-GB"/>
        </w:rPr>
        <w:t>BM</w:t>
      </w:r>
      <w:r w:rsidRPr="00AB51FB">
        <w:rPr>
          <w:rFonts w:ascii="Cambria" w:hAnsi="Cambria"/>
          <w:lang w:val="en-GB" w:eastAsia="en-GB"/>
        </w:rPr>
        <w:t xml:space="preserve"> drafted the manuscript. </w:t>
      </w:r>
      <w:r w:rsidR="0045475E" w:rsidRPr="00AB51FB">
        <w:rPr>
          <w:rFonts w:ascii="Cambria" w:hAnsi="Cambria"/>
          <w:lang w:val="en-GB" w:eastAsia="en-GB"/>
        </w:rPr>
        <w:t>All authors</w:t>
      </w:r>
      <w:r w:rsidRPr="00AB51FB">
        <w:rPr>
          <w:rFonts w:ascii="Cambria" w:hAnsi="Cambria"/>
          <w:lang w:val="en-GB" w:eastAsia="en-GB"/>
        </w:rPr>
        <w:t xml:space="preserve"> critically revised the manuscript. All gave final approval and agree to be accountable for all aspects of work ensuring integrity and accuracy.</w:t>
      </w:r>
    </w:p>
    <w:p w14:paraId="4035B4A0" w14:textId="77824877" w:rsidR="00311DA3" w:rsidRPr="00AB51FB" w:rsidRDefault="00311DA3" w:rsidP="00A50B29">
      <w:pPr>
        <w:spacing w:line="480" w:lineRule="auto"/>
        <w:rPr>
          <w:rFonts w:ascii="Cambria" w:hAnsi="Cambria"/>
          <w:b/>
          <w:sz w:val="28"/>
          <w:lang w:val="en-GB"/>
        </w:rPr>
      </w:pPr>
      <w:r w:rsidRPr="00AB51FB">
        <w:rPr>
          <w:rFonts w:ascii="Cambria" w:hAnsi="Cambria"/>
          <w:b/>
          <w:sz w:val="28"/>
          <w:lang w:val="en-GB"/>
        </w:rPr>
        <w:br w:type="page"/>
      </w:r>
    </w:p>
    <w:p w14:paraId="76DFB5A9" w14:textId="3DFA23A1" w:rsidR="00543B8A" w:rsidRPr="00AB51FB" w:rsidRDefault="00930212" w:rsidP="00714DF0">
      <w:pPr>
        <w:pStyle w:val="Heading1"/>
        <w:spacing w:line="480" w:lineRule="auto"/>
        <w:rPr>
          <w:rFonts w:cs="Arial"/>
          <w:sz w:val="20"/>
          <w:lang w:val="en-GB"/>
        </w:rPr>
      </w:pPr>
      <w:r w:rsidRPr="00AB51FB">
        <w:rPr>
          <w:lang w:val="en-GB"/>
        </w:rPr>
        <w:lastRenderedPageBreak/>
        <w:t>References</w:t>
      </w:r>
    </w:p>
    <w:p w14:paraId="48CD765C" w14:textId="77777777" w:rsidR="00F050B8" w:rsidRPr="00F050B8" w:rsidRDefault="00543B8A" w:rsidP="00F050B8">
      <w:pPr>
        <w:pStyle w:val="EndNoteBibliography"/>
        <w:rPr>
          <w:noProof/>
        </w:rPr>
      </w:pPr>
      <w:r w:rsidRPr="00AB51FB">
        <w:rPr>
          <w:rFonts w:eastAsia="Times New Roman" w:cs="Arial"/>
          <w:lang w:val="en-GB"/>
        </w:rPr>
        <w:fldChar w:fldCharType="begin"/>
      </w:r>
      <w:r w:rsidRPr="00AB51FB">
        <w:rPr>
          <w:rFonts w:eastAsia="Times New Roman" w:cs="Arial"/>
          <w:lang w:val="en-GB"/>
        </w:rPr>
        <w:instrText xml:space="preserve"> ADDIN EN.REFLIST </w:instrText>
      </w:r>
      <w:r w:rsidRPr="00AB51FB">
        <w:rPr>
          <w:rFonts w:eastAsia="Times New Roman" w:cs="Arial"/>
          <w:lang w:val="en-GB"/>
        </w:rPr>
        <w:fldChar w:fldCharType="separate"/>
      </w:r>
      <w:r w:rsidR="00F050B8" w:rsidRPr="00F050B8">
        <w:rPr>
          <w:noProof/>
        </w:rPr>
        <w:t>1.</w:t>
      </w:r>
      <w:r w:rsidR="00F050B8" w:rsidRPr="00F050B8">
        <w:rPr>
          <w:noProof/>
        </w:rPr>
        <w:tab/>
        <w:t xml:space="preserve">European Heart Rhythm A, European Association for Cardio-Thoracic S, Camm AJ, et al. Guidelines for the management of atrial fibrillation: the Task Force for the Management of Atrial Fibrillation of the European Society of Cardiology (ESC). </w:t>
      </w:r>
      <w:r w:rsidR="00F050B8" w:rsidRPr="00F050B8">
        <w:rPr>
          <w:i/>
          <w:noProof/>
        </w:rPr>
        <w:t>Eur Heart J</w:t>
      </w:r>
      <w:r w:rsidR="00F050B8" w:rsidRPr="00F050B8">
        <w:rPr>
          <w:noProof/>
        </w:rPr>
        <w:t xml:space="preserve"> 2010; 31: 2369-2429.</w:t>
      </w:r>
    </w:p>
    <w:p w14:paraId="1A5E658C" w14:textId="77777777" w:rsidR="00F050B8" w:rsidRPr="00F050B8" w:rsidRDefault="00F050B8" w:rsidP="00F050B8">
      <w:pPr>
        <w:pStyle w:val="EndNoteBibliography"/>
        <w:rPr>
          <w:noProof/>
        </w:rPr>
      </w:pPr>
      <w:r w:rsidRPr="00F050B8">
        <w:rPr>
          <w:noProof/>
        </w:rPr>
        <w:t>2.</w:t>
      </w:r>
      <w:r w:rsidRPr="00F050B8">
        <w:rPr>
          <w:noProof/>
        </w:rPr>
        <w:tab/>
        <w:t xml:space="preserve">Gorenek B, Pelliccia A, Benjamin EJ, et al. European Heart Rhythm Association (EHRA)/European Association of Cardiovascular Prevention and Rehabilitation (EACPR) position paper on how to prevent atrial fibrillation endorsed by the Heart Rhythm Society (HRS) and Asia Pacific Heart Rhythm Society (APHRS). </w:t>
      </w:r>
      <w:r w:rsidRPr="00F050B8">
        <w:rPr>
          <w:i/>
          <w:noProof/>
        </w:rPr>
        <w:t>Europace</w:t>
      </w:r>
      <w:r w:rsidRPr="00F050B8">
        <w:rPr>
          <w:noProof/>
        </w:rPr>
        <w:t xml:space="preserve"> 2017; 19: 190-225.</w:t>
      </w:r>
    </w:p>
    <w:p w14:paraId="07C63CAB" w14:textId="77777777" w:rsidR="00F050B8" w:rsidRPr="00F050B8" w:rsidRDefault="00F050B8" w:rsidP="00F050B8">
      <w:pPr>
        <w:pStyle w:val="EndNoteBibliography"/>
        <w:rPr>
          <w:noProof/>
        </w:rPr>
      </w:pPr>
      <w:r w:rsidRPr="00F050B8">
        <w:rPr>
          <w:noProof/>
        </w:rPr>
        <w:t>3.</w:t>
      </w:r>
      <w:r w:rsidRPr="00F050B8">
        <w:rPr>
          <w:noProof/>
        </w:rPr>
        <w:tab/>
        <w:t xml:space="preserve">Ruddox V, Sandven I, Munkhaugen J, et al. Atrial fibrillation and the risk for myocardial infarction, all-cause mortality and heart failure: A systematic review and meta-analysis. </w:t>
      </w:r>
      <w:r w:rsidRPr="00F050B8">
        <w:rPr>
          <w:i/>
          <w:noProof/>
        </w:rPr>
        <w:t>Eur J Prev Cardiol</w:t>
      </w:r>
      <w:r w:rsidRPr="00F050B8">
        <w:rPr>
          <w:noProof/>
        </w:rPr>
        <w:t xml:space="preserve"> 2017; 24: 1555-1566.</w:t>
      </w:r>
    </w:p>
    <w:p w14:paraId="60FCC622" w14:textId="77777777" w:rsidR="00F050B8" w:rsidRPr="00060BA8" w:rsidRDefault="00F050B8" w:rsidP="00F050B8">
      <w:pPr>
        <w:pStyle w:val="EndNoteBibliography"/>
        <w:rPr>
          <w:noProof/>
          <w:lang w:val="nb-NO"/>
        </w:rPr>
      </w:pPr>
      <w:r w:rsidRPr="00F050B8">
        <w:rPr>
          <w:noProof/>
        </w:rPr>
        <w:t>4.</w:t>
      </w:r>
      <w:r w:rsidRPr="00F050B8">
        <w:rPr>
          <w:noProof/>
        </w:rPr>
        <w:tab/>
        <w:t xml:space="preserve">Sanchis-Gomar F, Perez-Quilis C, Lippi G, et al. Atrial fibrillation in highly trained endurance athletes - Description of a syndrome. </w:t>
      </w:r>
      <w:r w:rsidRPr="00060BA8">
        <w:rPr>
          <w:i/>
          <w:noProof/>
          <w:lang w:val="nb-NO"/>
        </w:rPr>
        <w:t>Int J Cardiol</w:t>
      </w:r>
      <w:r w:rsidRPr="00060BA8">
        <w:rPr>
          <w:noProof/>
          <w:lang w:val="nb-NO"/>
        </w:rPr>
        <w:t xml:space="preserve"> 2017; 226: 11-20.</w:t>
      </w:r>
    </w:p>
    <w:p w14:paraId="159D6C8B" w14:textId="77777777" w:rsidR="00F050B8" w:rsidRPr="00F050B8" w:rsidRDefault="00F050B8" w:rsidP="00F050B8">
      <w:pPr>
        <w:pStyle w:val="EndNoteBibliography"/>
        <w:rPr>
          <w:noProof/>
        </w:rPr>
      </w:pPr>
      <w:r w:rsidRPr="00060BA8">
        <w:rPr>
          <w:noProof/>
          <w:lang w:val="nb-NO"/>
        </w:rPr>
        <w:t>5.</w:t>
      </w:r>
      <w:r w:rsidRPr="00060BA8">
        <w:rPr>
          <w:noProof/>
          <w:lang w:val="nb-NO"/>
        </w:rPr>
        <w:tab/>
        <w:t xml:space="preserve">Karjalainen J, Kujala UM, Kaprio J, et al. </w:t>
      </w:r>
      <w:r w:rsidRPr="00F050B8">
        <w:rPr>
          <w:noProof/>
        </w:rPr>
        <w:t xml:space="preserve">Lone atrial fibrillation in vigorously exercising middle aged men: case-control study. </w:t>
      </w:r>
      <w:r w:rsidRPr="00F050B8">
        <w:rPr>
          <w:i/>
          <w:noProof/>
        </w:rPr>
        <w:t>BMJ</w:t>
      </w:r>
      <w:r w:rsidRPr="00F050B8">
        <w:rPr>
          <w:noProof/>
        </w:rPr>
        <w:t xml:space="preserve"> 1998; 316: 1784-1785.</w:t>
      </w:r>
    </w:p>
    <w:p w14:paraId="6BD6B843" w14:textId="77777777" w:rsidR="00F050B8" w:rsidRPr="00F050B8" w:rsidRDefault="00F050B8" w:rsidP="00F050B8">
      <w:pPr>
        <w:pStyle w:val="EndNoteBibliography"/>
        <w:rPr>
          <w:noProof/>
        </w:rPr>
      </w:pPr>
      <w:r w:rsidRPr="00F050B8">
        <w:rPr>
          <w:noProof/>
        </w:rPr>
        <w:t>6.</w:t>
      </w:r>
      <w:r w:rsidRPr="00F050B8">
        <w:rPr>
          <w:noProof/>
        </w:rPr>
        <w:tab/>
        <w:t xml:space="preserve">Molina L, Mont L, Marrugat J, et al. Long-term endurance sport practice increases the incidence of lone atrial fibrillation in men: a follow-up study. </w:t>
      </w:r>
      <w:r w:rsidRPr="00F050B8">
        <w:rPr>
          <w:i/>
          <w:noProof/>
        </w:rPr>
        <w:t>Europace</w:t>
      </w:r>
      <w:r w:rsidRPr="00F050B8">
        <w:rPr>
          <w:noProof/>
        </w:rPr>
        <w:t xml:space="preserve"> 2008; 10: 618-623.</w:t>
      </w:r>
    </w:p>
    <w:p w14:paraId="544BA432" w14:textId="77777777" w:rsidR="00F050B8" w:rsidRPr="00F050B8" w:rsidRDefault="00F050B8" w:rsidP="00F050B8">
      <w:pPr>
        <w:pStyle w:val="EndNoteBibliography"/>
        <w:rPr>
          <w:noProof/>
        </w:rPr>
      </w:pPr>
      <w:r w:rsidRPr="00F050B8">
        <w:rPr>
          <w:noProof/>
        </w:rPr>
        <w:t>7.</w:t>
      </w:r>
      <w:r w:rsidRPr="00F050B8">
        <w:rPr>
          <w:noProof/>
        </w:rPr>
        <w:tab/>
        <w:t xml:space="preserve">Morseth B, Graff-Iversen S, Jacobsen BK, et al. Physical activity, resting heart rate, and atrial fibrillation: the Tromso Study. </w:t>
      </w:r>
      <w:r w:rsidRPr="00F050B8">
        <w:rPr>
          <w:i/>
          <w:noProof/>
        </w:rPr>
        <w:t>Eur Heart J</w:t>
      </w:r>
      <w:r w:rsidRPr="00F050B8">
        <w:rPr>
          <w:noProof/>
        </w:rPr>
        <w:t xml:space="preserve"> 2016; 37: 2307-2313.</w:t>
      </w:r>
    </w:p>
    <w:p w14:paraId="07CC9EE1" w14:textId="77777777" w:rsidR="00F050B8" w:rsidRPr="00F050B8" w:rsidRDefault="00F050B8" w:rsidP="00F050B8">
      <w:pPr>
        <w:pStyle w:val="EndNoteBibliography"/>
        <w:rPr>
          <w:noProof/>
        </w:rPr>
      </w:pPr>
      <w:r w:rsidRPr="00F050B8">
        <w:rPr>
          <w:noProof/>
        </w:rPr>
        <w:t>8.</w:t>
      </w:r>
      <w:r w:rsidRPr="00F050B8">
        <w:rPr>
          <w:noProof/>
        </w:rPr>
        <w:tab/>
        <w:t xml:space="preserve">Mozaffarian D, Furberg CD, Psaty BM, et al. Physical activity and incidence of atrial fibrillation in older adults: the cardiovascular health study. </w:t>
      </w:r>
      <w:r w:rsidRPr="00F050B8">
        <w:rPr>
          <w:i/>
          <w:noProof/>
        </w:rPr>
        <w:t>Circulation</w:t>
      </w:r>
      <w:r w:rsidRPr="00F050B8">
        <w:rPr>
          <w:noProof/>
        </w:rPr>
        <w:t xml:space="preserve"> 2008; 118: 800-807.</w:t>
      </w:r>
    </w:p>
    <w:p w14:paraId="2839EF8B" w14:textId="77777777" w:rsidR="00F050B8" w:rsidRPr="00F050B8" w:rsidRDefault="00F050B8" w:rsidP="00F050B8">
      <w:pPr>
        <w:pStyle w:val="EndNoteBibliography"/>
        <w:rPr>
          <w:noProof/>
        </w:rPr>
      </w:pPr>
      <w:r w:rsidRPr="00F050B8">
        <w:rPr>
          <w:noProof/>
        </w:rPr>
        <w:t>9.</w:t>
      </w:r>
      <w:r w:rsidRPr="00F050B8">
        <w:rPr>
          <w:noProof/>
        </w:rPr>
        <w:tab/>
        <w:t xml:space="preserve">Drca N, Wolk A, Jensen-Urstad M, et al. Physical activity is associated with a reduced risk of atrial fibrillation in middle-aged and elderly women. </w:t>
      </w:r>
      <w:r w:rsidRPr="00F050B8">
        <w:rPr>
          <w:i/>
          <w:noProof/>
        </w:rPr>
        <w:t>Heart</w:t>
      </w:r>
      <w:r w:rsidRPr="00F050B8">
        <w:rPr>
          <w:noProof/>
        </w:rPr>
        <w:t xml:space="preserve"> 2015; 101: 1627-1630.</w:t>
      </w:r>
    </w:p>
    <w:p w14:paraId="0EFF0BC6" w14:textId="77777777" w:rsidR="00F050B8" w:rsidRPr="00F050B8" w:rsidRDefault="00F050B8" w:rsidP="00F050B8">
      <w:pPr>
        <w:pStyle w:val="EndNoteBibliography"/>
        <w:rPr>
          <w:noProof/>
        </w:rPr>
      </w:pPr>
      <w:r w:rsidRPr="00F050B8">
        <w:rPr>
          <w:noProof/>
        </w:rPr>
        <w:t>10.</w:t>
      </w:r>
      <w:r w:rsidRPr="00F050B8">
        <w:rPr>
          <w:noProof/>
        </w:rPr>
        <w:tab/>
        <w:t xml:space="preserve">Huxley RR, Misialek JR, Agarwal SK, et al. Physical activity, obesity, weight change, and risk of atrial fibrillation: the Atherosclerosis Risk in Communities study. </w:t>
      </w:r>
      <w:r w:rsidRPr="00F050B8">
        <w:rPr>
          <w:i/>
          <w:noProof/>
        </w:rPr>
        <w:t>Circ Arrhythm Electrophysiol</w:t>
      </w:r>
      <w:r w:rsidRPr="00F050B8">
        <w:rPr>
          <w:noProof/>
        </w:rPr>
        <w:t xml:space="preserve"> 2014; 7: 620-625.</w:t>
      </w:r>
    </w:p>
    <w:p w14:paraId="0BBCD927" w14:textId="77777777" w:rsidR="00F050B8" w:rsidRPr="00F050B8" w:rsidRDefault="00F050B8" w:rsidP="00F050B8">
      <w:pPr>
        <w:pStyle w:val="EndNoteBibliography"/>
        <w:rPr>
          <w:noProof/>
        </w:rPr>
      </w:pPr>
      <w:r w:rsidRPr="00F050B8">
        <w:rPr>
          <w:noProof/>
        </w:rPr>
        <w:t>11.</w:t>
      </w:r>
      <w:r w:rsidRPr="00F050B8">
        <w:rPr>
          <w:noProof/>
        </w:rPr>
        <w:tab/>
        <w:t xml:space="preserve">Williams PT and Franklin BA. Reduced incidence of cardiac arrhythmias in walkers and runners. </w:t>
      </w:r>
      <w:r w:rsidRPr="00F050B8">
        <w:rPr>
          <w:i/>
          <w:noProof/>
        </w:rPr>
        <w:t>PLoS ONE</w:t>
      </w:r>
      <w:r w:rsidRPr="00F050B8">
        <w:rPr>
          <w:noProof/>
        </w:rPr>
        <w:t xml:space="preserve"> 2013; 8: e65302.</w:t>
      </w:r>
    </w:p>
    <w:p w14:paraId="74244E89" w14:textId="77777777" w:rsidR="00F050B8" w:rsidRPr="00F050B8" w:rsidRDefault="00F050B8" w:rsidP="00F050B8">
      <w:pPr>
        <w:pStyle w:val="EndNoteBibliography"/>
        <w:rPr>
          <w:noProof/>
        </w:rPr>
      </w:pPr>
      <w:r w:rsidRPr="00F050B8">
        <w:rPr>
          <w:noProof/>
        </w:rPr>
        <w:lastRenderedPageBreak/>
        <w:t>12.</w:t>
      </w:r>
      <w:r w:rsidRPr="00F050B8">
        <w:rPr>
          <w:noProof/>
        </w:rPr>
        <w:tab/>
        <w:t xml:space="preserve">Wernhart S and Halle M. Atrial fibrillation and long-term sports practice: epidemiology and mechanisms. </w:t>
      </w:r>
      <w:r w:rsidRPr="00F050B8">
        <w:rPr>
          <w:i/>
          <w:noProof/>
        </w:rPr>
        <w:t>Clin Res Cardiol</w:t>
      </w:r>
      <w:r w:rsidRPr="00F050B8">
        <w:rPr>
          <w:noProof/>
        </w:rPr>
        <w:t xml:space="preserve"> 2015; 104: 369-379.</w:t>
      </w:r>
    </w:p>
    <w:p w14:paraId="1C8D98BB" w14:textId="77777777" w:rsidR="00F050B8" w:rsidRPr="00F050B8" w:rsidRDefault="00F050B8" w:rsidP="00F050B8">
      <w:pPr>
        <w:pStyle w:val="EndNoteBibliography"/>
        <w:rPr>
          <w:noProof/>
        </w:rPr>
      </w:pPr>
      <w:r w:rsidRPr="00F050B8">
        <w:rPr>
          <w:noProof/>
        </w:rPr>
        <w:t>13.</w:t>
      </w:r>
      <w:r w:rsidRPr="00F050B8">
        <w:rPr>
          <w:noProof/>
        </w:rPr>
        <w:tab/>
        <w:t xml:space="preserve">Furlanello F, Bertoldi A, Dallago M, et al. Atrial fibrillation in elite athletes. </w:t>
      </w:r>
      <w:r w:rsidRPr="00F050B8">
        <w:rPr>
          <w:i/>
          <w:noProof/>
        </w:rPr>
        <w:t>J Cardiovasc Electrophysiol</w:t>
      </w:r>
      <w:r w:rsidRPr="00F050B8">
        <w:rPr>
          <w:noProof/>
        </w:rPr>
        <w:t xml:space="preserve"> 1998; 9: S63-68.</w:t>
      </w:r>
    </w:p>
    <w:p w14:paraId="3111E460" w14:textId="77777777" w:rsidR="00F050B8" w:rsidRPr="00F050B8" w:rsidRDefault="00F050B8" w:rsidP="00F050B8">
      <w:pPr>
        <w:pStyle w:val="EndNoteBibliography"/>
        <w:rPr>
          <w:noProof/>
        </w:rPr>
      </w:pPr>
      <w:r w:rsidRPr="00F050B8">
        <w:rPr>
          <w:noProof/>
        </w:rPr>
        <w:t>14.</w:t>
      </w:r>
      <w:r w:rsidRPr="00F050B8">
        <w:rPr>
          <w:noProof/>
        </w:rPr>
        <w:tab/>
        <w:t xml:space="preserve">Pelliccia A, Maron BJ, Di Paolo FM, et al. Prevalence and clinical significance of left atrial remodeling in competitive athletes. </w:t>
      </w:r>
      <w:r w:rsidRPr="00F050B8">
        <w:rPr>
          <w:i/>
          <w:noProof/>
        </w:rPr>
        <w:t>J Am Coll Cardiol</w:t>
      </w:r>
      <w:r w:rsidRPr="00F050B8">
        <w:rPr>
          <w:noProof/>
        </w:rPr>
        <w:t xml:space="preserve"> 2005; 46: 690-696.</w:t>
      </w:r>
    </w:p>
    <w:p w14:paraId="5D9E8541" w14:textId="77777777" w:rsidR="00F050B8" w:rsidRPr="00060BA8" w:rsidRDefault="00F050B8" w:rsidP="00F050B8">
      <w:pPr>
        <w:pStyle w:val="EndNoteBibliography"/>
        <w:rPr>
          <w:noProof/>
          <w:lang w:val="nb-NO"/>
        </w:rPr>
      </w:pPr>
      <w:r w:rsidRPr="00F050B8">
        <w:rPr>
          <w:noProof/>
        </w:rPr>
        <w:t>15.</w:t>
      </w:r>
      <w:r w:rsidRPr="00F050B8">
        <w:rPr>
          <w:noProof/>
        </w:rPr>
        <w:tab/>
        <w:t xml:space="preserve">Baldesberger S, Bauersfeld U, Candinas R, et al. Sinus node disease and arrhythmias in the long-term follow-up of former professional cyclists. </w:t>
      </w:r>
      <w:r w:rsidRPr="00060BA8">
        <w:rPr>
          <w:i/>
          <w:noProof/>
          <w:lang w:val="nb-NO"/>
        </w:rPr>
        <w:t>Eur Heart J</w:t>
      </w:r>
      <w:r w:rsidRPr="00060BA8">
        <w:rPr>
          <w:noProof/>
          <w:lang w:val="nb-NO"/>
        </w:rPr>
        <w:t xml:space="preserve"> 2008; 29: 71-78.</w:t>
      </w:r>
    </w:p>
    <w:p w14:paraId="1524909F" w14:textId="77777777" w:rsidR="00F050B8" w:rsidRPr="00F050B8" w:rsidRDefault="00F050B8" w:rsidP="00F050B8">
      <w:pPr>
        <w:pStyle w:val="EndNoteBibliography"/>
        <w:rPr>
          <w:noProof/>
        </w:rPr>
      </w:pPr>
      <w:r w:rsidRPr="00060BA8">
        <w:rPr>
          <w:noProof/>
          <w:lang w:val="nb-NO"/>
        </w:rPr>
        <w:t>16.</w:t>
      </w:r>
      <w:r w:rsidRPr="00060BA8">
        <w:rPr>
          <w:noProof/>
          <w:lang w:val="nb-NO"/>
        </w:rPr>
        <w:tab/>
        <w:t xml:space="preserve">Van Buuren F, Mellwig KP, Faber L, et al. </w:t>
      </w:r>
      <w:r w:rsidRPr="00F050B8">
        <w:rPr>
          <w:noProof/>
        </w:rPr>
        <w:t xml:space="preserve">The occurrence of atrial fibrillation in former top-level handball players above the age of 50. </w:t>
      </w:r>
      <w:r w:rsidRPr="00F050B8">
        <w:rPr>
          <w:i/>
          <w:noProof/>
        </w:rPr>
        <w:t>Acta Cardiol</w:t>
      </w:r>
      <w:r w:rsidRPr="00F050B8">
        <w:rPr>
          <w:noProof/>
        </w:rPr>
        <w:t xml:space="preserve"> 2012; 67: 213-220.</w:t>
      </w:r>
    </w:p>
    <w:p w14:paraId="7E7BBEA4" w14:textId="77777777" w:rsidR="00F050B8" w:rsidRPr="00F050B8" w:rsidRDefault="00F050B8" w:rsidP="00F050B8">
      <w:pPr>
        <w:pStyle w:val="EndNoteBibliography"/>
        <w:rPr>
          <w:noProof/>
        </w:rPr>
      </w:pPr>
      <w:r w:rsidRPr="00F050B8">
        <w:rPr>
          <w:noProof/>
        </w:rPr>
        <w:t>17.</w:t>
      </w:r>
      <w:r w:rsidRPr="00F050B8">
        <w:rPr>
          <w:noProof/>
        </w:rPr>
        <w:tab/>
        <w:t xml:space="preserve">Bjornstad HH, Bjornstad TH, Urheim S, et al. Long-term assessment of electrocardiographic and echocardiographic findings in Norwegian elite endurance athletes. </w:t>
      </w:r>
      <w:r w:rsidRPr="00F050B8">
        <w:rPr>
          <w:i/>
          <w:noProof/>
        </w:rPr>
        <w:t>Cardiology</w:t>
      </w:r>
      <w:r w:rsidRPr="00F050B8">
        <w:rPr>
          <w:noProof/>
        </w:rPr>
        <w:t xml:space="preserve"> 2009; 112: 234-241.</w:t>
      </w:r>
    </w:p>
    <w:p w14:paraId="142DF114" w14:textId="77777777" w:rsidR="00F050B8" w:rsidRPr="00F050B8" w:rsidRDefault="00F050B8" w:rsidP="00F050B8">
      <w:pPr>
        <w:pStyle w:val="EndNoteBibliography"/>
        <w:rPr>
          <w:noProof/>
        </w:rPr>
      </w:pPr>
      <w:r w:rsidRPr="00F050B8">
        <w:rPr>
          <w:noProof/>
        </w:rPr>
        <w:t>18.</w:t>
      </w:r>
      <w:r w:rsidRPr="00F050B8">
        <w:rPr>
          <w:noProof/>
        </w:rPr>
        <w:tab/>
        <w:t xml:space="preserve">Abdulla J and Nielsen JR. Is the risk of atrial fibrillation higher in athletes than in the general population? A systematic review and meta-analysis. </w:t>
      </w:r>
      <w:r w:rsidRPr="00F050B8">
        <w:rPr>
          <w:i/>
          <w:noProof/>
        </w:rPr>
        <w:t>Europace</w:t>
      </w:r>
      <w:r w:rsidRPr="00F050B8">
        <w:rPr>
          <w:noProof/>
        </w:rPr>
        <w:t xml:space="preserve"> 2009; 11: 1156-1159.</w:t>
      </w:r>
    </w:p>
    <w:p w14:paraId="069AB2D7" w14:textId="77777777" w:rsidR="00F050B8" w:rsidRPr="00F050B8" w:rsidRDefault="00F050B8" w:rsidP="00F050B8">
      <w:pPr>
        <w:pStyle w:val="EndNoteBibliography"/>
        <w:rPr>
          <w:noProof/>
        </w:rPr>
      </w:pPr>
      <w:r w:rsidRPr="00F050B8">
        <w:rPr>
          <w:noProof/>
        </w:rPr>
        <w:t>19.</w:t>
      </w:r>
      <w:r w:rsidRPr="00F050B8">
        <w:rPr>
          <w:noProof/>
        </w:rPr>
        <w:tab/>
        <w:t xml:space="preserve">Delise P, Sitta N and Berton G. Does long-lasting sports practice increase the risk of atrial fibrillation in healthy middle-aged men? Weak suggestions, no objective evidence. </w:t>
      </w:r>
      <w:r w:rsidRPr="00F050B8">
        <w:rPr>
          <w:i/>
          <w:noProof/>
        </w:rPr>
        <w:t>J Cardiovasc Med (Hagerstown)</w:t>
      </w:r>
      <w:r w:rsidRPr="00F050B8">
        <w:rPr>
          <w:noProof/>
        </w:rPr>
        <w:t xml:space="preserve"> 2012; 13: 381-385.</w:t>
      </w:r>
    </w:p>
    <w:p w14:paraId="5695798D" w14:textId="77777777" w:rsidR="00F050B8" w:rsidRPr="00060BA8" w:rsidRDefault="00F050B8" w:rsidP="00F050B8">
      <w:pPr>
        <w:pStyle w:val="EndNoteBibliography"/>
        <w:rPr>
          <w:noProof/>
          <w:lang w:val="nb-NO"/>
        </w:rPr>
      </w:pPr>
      <w:r w:rsidRPr="00F050B8">
        <w:rPr>
          <w:noProof/>
        </w:rPr>
        <w:t>20.</w:t>
      </w:r>
      <w:r w:rsidRPr="00F050B8">
        <w:rPr>
          <w:noProof/>
        </w:rPr>
        <w:tab/>
        <w:t xml:space="preserve">Kwok CS, Anderson SG, Myint PK, et al. Physical activity and incidence of atrial fibrillation: A systematic review and meta-analysis. </w:t>
      </w:r>
      <w:r w:rsidRPr="00060BA8">
        <w:rPr>
          <w:i/>
          <w:noProof/>
          <w:lang w:val="nb-NO"/>
        </w:rPr>
        <w:t>Int J Cardiol</w:t>
      </w:r>
      <w:r w:rsidRPr="00060BA8">
        <w:rPr>
          <w:noProof/>
          <w:lang w:val="nb-NO"/>
        </w:rPr>
        <w:t xml:space="preserve"> 2014; 177: 467-476.</w:t>
      </w:r>
    </w:p>
    <w:p w14:paraId="7904CDBA" w14:textId="77777777" w:rsidR="00F050B8" w:rsidRPr="00060BA8" w:rsidRDefault="00F050B8" w:rsidP="00F050B8">
      <w:pPr>
        <w:pStyle w:val="EndNoteBibliography"/>
        <w:rPr>
          <w:noProof/>
          <w:lang w:val="nb-NO"/>
        </w:rPr>
      </w:pPr>
      <w:r w:rsidRPr="00060BA8">
        <w:rPr>
          <w:noProof/>
          <w:lang w:val="nb-NO"/>
        </w:rPr>
        <w:t>21.</w:t>
      </w:r>
      <w:r w:rsidRPr="00060BA8">
        <w:rPr>
          <w:noProof/>
          <w:lang w:val="nb-NO"/>
        </w:rPr>
        <w:tab/>
        <w:t xml:space="preserve">Muller-Riemenschneider F, Andersohn F, Ernst S, et al. </w:t>
      </w:r>
      <w:r w:rsidRPr="00F050B8">
        <w:rPr>
          <w:noProof/>
        </w:rPr>
        <w:t xml:space="preserve">Association of physical activity and atrial fibrillation. </w:t>
      </w:r>
      <w:r w:rsidRPr="00060BA8">
        <w:rPr>
          <w:i/>
          <w:noProof/>
          <w:lang w:val="nb-NO"/>
        </w:rPr>
        <w:t>J Phys Act Health</w:t>
      </w:r>
      <w:r w:rsidRPr="00060BA8">
        <w:rPr>
          <w:noProof/>
          <w:lang w:val="nb-NO"/>
        </w:rPr>
        <w:t xml:space="preserve"> 2012; 9: 605-616.</w:t>
      </w:r>
    </w:p>
    <w:p w14:paraId="0A86B4EC" w14:textId="77777777" w:rsidR="00F050B8" w:rsidRPr="00060BA8" w:rsidRDefault="00F050B8" w:rsidP="00F050B8">
      <w:pPr>
        <w:pStyle w:val="EndNoteBibliography"/>
        <w:rPr>
          <w:noProof/>
          <w:lang w:val="nb-NO"/>
        </w:rPr>
      </w:pPr>
      <w:r w:rsidRPr="00060BA8">
        <w:rPr>
          <w:noProof/>
          <w:lang w:val="nb-NO"/>
        </w:rPr>
        <w:t>22.</w:t>
      </w:r>
      <w:r w:rsidRPr="00060BA8">
        <w:rPr>
          <w:noProof/>
          <w:lang w:val="nb-NO"/>
        </w:rPr>
        <w:tab/>
        <w:t xml:space="preserve">Overgaard K and Vidensråd for Forebyggelse. </w:t>
      </w:r>
      <w:r w:rsidRPr="00060BA8">
        <w:rPr>
          <w:i/>
          <w:noProof/>
          <w:lang w:val="nb-NO"/>
        </w:rPr>
        <w:t>Supermotionisme : en rapport</w:t>
      </w:r>
      <w:r w:rsidRPr="00060BA8">
        <w:rPr>
          <w:noProof/>
          <w:lang w:val="nb-NO"/>
        </w:rPr>
        <w:t>.  2014. Copenhagen: Vidensråd for Forebyggelse.</w:t>
      </w:r>
    </w:p>
    <w:p w14:paraId="59A752E6" w14:textId="77777777" w:rsidR="00F050B8" w:rsidRPr="00060BA8" w:rsidRDefault="00F050B8" w:rsidP="00F050B8">
      <w:pPr>
        <w:pStyle w:val="EndNoteBibliography"/>
        <w:rPr>
          <w:noProof/>
          <w:lang w:val="nb-NO"/>
        </w:rPr>
      </w:pPr>
      <w:r w:rsidRPr="00060BA8">
        <w:rPr>
          <w:noProof/>
          <w:lang w:val="nb-NO"/>
        </w:rPr>
        <w:t>23.</w:t>
      </w:r>
      <w:r w:rsidRPr="00060BA8">
        <w:rPr>
          <w:noProof/>
          <w:lang w:val="nb-NO"/>
        </w:rPr>
        <w:tab/>
        <w:t xml:space="preserve">Myrstad M, Aaronaes M, Graff-Iversen S, et al. </w:t>
      </w:r>
      <w:r w:rsidRPr="00F050B8">
        <w:rPr>
          <w:noProof/>
        </w:rPr>
        <w:t xml:space="preserve">Does endurance exercise cause atrial fibrillation in women? </w:t>
      </w:r>
      <w:r w:rsidRPr="00060BA8">
        <w:rPr>
          <w:i/>
          <w:noProof/>
          <w:lang w:val="nb-NO"/>
        </w:rPr>
        <w:t>Int J Cardiol</w:t>
      </w:r>
      <w:r w:rsidRPr="00060BA8">
        <w:rPr>
          <w:noProof/>
          <w:lang w:val="nb-NO"/>
        </w:rPr>
        <w:t xml:space="preserve"> 2015; 184C: 431-432.</w:t>
      </w:r>
    </w:p>
    <w:p w14:paraId="080995B3" w14:textId="77777777" w:rsidR="00F050B8" w:rsidRPr="00060BA8" w:rsidRDefault="00F050B8" w:rsidP="00F050B8">
      <w:pPr>
        <w:pStyle w:val="EndNoteBibliography"/>
        <w:rPr>
          <w:noProof/>
          <w:lang w:val="nb-NO"/>
        </w:rPr>
      </w:pPr>
      <w:r w:rsidRPr="00060BA8">
        <w:rPr>
          <w:noProof/>
          <w:lang w:val="nb-NO"/>
        </w:rPr>
        <w:t>24.</w:t>
      </w:r>
      <w:r w:rsidRPr="00060BA8">
        <w:rPr>
          <w:noProof/>
          <w:lang w:val="nb-NO"/>
        </w:rPr>
        <w:tab/>
        <w:t xml:space="preserve">Myrstad M, Løchen ML, Graff-Iversen S, et al. </w:t>
      </w:r>
      <w:r w:rsidRPr="00F050B8">
        <w:rPr>
          <w:noProof/>
        </w:rPr>
        <w:t xml:space="preserve">Increased risk of atrial fibrillation among elderly Norwegian men with a history of long-term endurance sport practice. </w:t>
      </w:r>
      <w:r w:rsidRPr="00060BA8">
        <w:rPr>
          <w:i/>
          <w:noProof/>
          <w:lang w:val="nb-NO"/>
        </w:rPr>
        <w:t>Scand J Med Sci Sports</w:t>
      </w:r>
      <w:r w:rsidRPr="00060BA8">
        <w:rPr>
          <w:noProof/>
          <w:lang w:val="nb-NO"/>
        </w:rPr>
        <w:t xml:space="preserve"> 2014; 24: e238-244.</w:t>
      </w:r>
    </w:p>
    <w:p w14:paraId="645F312E" w14:textId="77777777" w:rsidR="00F050B8" w:rsidRPr="00F050B8" w:rsidRDefault="00F050B8" w:rsidP="00F050B8">
      <w:pPr>
        <w:pStyle w:val="EndNoteBibliography"/>
        <w:rPr>
          <w:noProof/>
        </w:rPr>
      </w:pPr>
      <w:r w:rsidRPr="00060BA8">
        <w:rPr>
          <w:noProof/>
          <w:lang w:val="nb-NO"/>
        </w:rPr>
        <w:t>25.</w:t>
      </w:r>
      <w:r w:rsidRPr="00060BA8">
        <w:rPr>
          <w:noProof/>
          <w:lang w:val="nb-NO"/>
        </w:rPr>
        <w:tab/>
        <w:t xml:space="preserve">Myrstad M, Nystad W, Graff-Iversen S, et al. </w:t>
      </w:r>
      <w:r w:rsidRPr="00F050B8">
        <w:rPr>
          <w:noProof/>
        </w:rPr>
        <w:t xml:space="preserve">Effect of years of endurance exercise on risk of atrial fibrillation and atrial flutter. </w:t>
      </w:r>
      <w:r w:rsidRPr="00F050B8">
        <w:rPr>
          <w:i/>
          <w:noProof/>
        </w:rPr>
        <w:t>Am J Cardiol</w:t>
      </w:r>
      <w:r w:rsidRPr="00F050B8">
        <w:rPr>
          <w:noProof/>
        </w:rPr>
        <w:t xml:space="preserve"> 2014; 114: 1229-1233.</w:t>
      </w:r>
    </w:p>
    <w:p w14:paraId="5CC99122" w14:textId="77777777" w:rsidR="00F050B8" w:rsidRPr="00F050B8" w:rsidRDefault="00F050B8" w:rsidP="00F050B8">
      <w:pPr>
        <w:pStyle w:val="EndNoteBibliography"/>
        <w:rPr>
          <w:noProof/>
        </w:rPr>
      </w:pPr>
      <w:r w:rsidRPr="00F050B8">
        <w:rPr>
          <w:noProof/>
        </w:rPr>
        <w:lastRenderedPageBreak/>
        <w:t>26.</w:t>
      </w:r>
      <w:r w:rsidRPr="00F050B8">
        <w:rPr>
          <w:noProof/>
        </w:rPr>
        <w:tab/>
        <w:t xml:space="preserve">Grimsmo J, Grundvold I, Maehlum S, et al. High prevalence of atrial fibrillation in long-term endurance cross-country skiers: echocardiographic findings and possible predictors--a 28-30 years follow-up study. </w:t>
      </w:r>
      <w:r w:rsidRPr="00F050B8">
        <w:rPr>
          <w:i/>
          <w:noProof/>
        </w:rPr>
        <w:t>Eur J Cardiovasc Prev Rehabil</w:t>
      </w:r>
      <w:r w:rsidRPr="00F050B8">
        <w:rPr>
          <w:noProof/>
        </w:rPr>
        <w:t xml:space="preserve"> 2010; 17: 100-105.</w:t>
      </w:r>
    </w:p>
    <w:p w14:paraId="76D749CF" w14:textId="77777777" w:rsidR="00F050B8" w:rsidRPr="00F050B8" w:rsidRDefault="00F050B8" w:rsidP="00F050B8">
      <w:pPr>
        <w:pStyle w:val="EndNoteBibliography"/>
        <w:rPr>
          <w:noProof/>
        </w:rPr>
      </w:pPr>
      <w:r w:rsidRPr="00F050B8">
        <w:rPr>
          <w:noProof/>
        </w:rPr>
        <w:t>27.</w:t>
      </w:r>
      <w:r w:rsidRPr="00F050B8">
        <w:rPr>
          <w:noProof/>
        </w:rPr>
        <w:tab/>
        <w:t xml:space="preserve">Andersen K, Farahmand B, Ahlbom A, et al. Risk of arrhythmias in 52 755 long-distance cross-country skiers: a cohort study. </w:t>
      </w:r>
      <w:r w:rsidRPr="00F050B8">
        <w:rPr>
          <w:i/>
          <w:noProof/>
        </w:rPr>
        <w:t>Eur Heart J</w:t>
      </w:r>
      <w:r w:rsidRPr="00F050B8">
        <w:rPr>
          <w:noProof/>
        </w:rPr>
        <w:t xml:space="preserve"> 2013; 34: 3624-3631.</w:t>
      </w:r>
    </w:p>
    <w:p w14:paraId="54885376" w14:textId="77777777" w:rsidR="00F050B8" w:rsidRPr="00F050B8" w:rsidRDefault="00F050B8" w:rsidP="00F050B8">
      <w:pPr>
        <w:pStyle w:val="EndNoteBibliography"/>
        <w:rPr>
          <w:noProof/>
        </w:rPr>
      </w:pPr>
      <w:r w:rsidRPr="00F050B8">
        <w:rPr>
          <w:noProof/>
        </w:rPr>
        <w:t>28.</w:t>
      </w:r>
      <w:r w:rsidRPr="00F050B8">
        <w:rPr>
          <w:noProof/>
        </w:rPr>
        <w:tab/>
        <w:t xml:space="preserve">Azarbal F, Stefanick ML, Salmoirago-Blotcher E, et al. Obesity, physical activity, and their interaction in incident atrial fibrillation in postmenopausal women. </w:t>
      </w:r>
      <w:r w:rsidRPr="00F050B8">
        <w:rPr>
          <w:i/>
          <w:noProof/>
        </w:rPr>
        <w:t>J Am Heart Assoc</w:t>
      </w:r>
      <w:r w:rsidRPr="00F050B8">
        <w:rPr>
          <w:noProof/>
        </w:rPr>
        <w:t xml:space="preserve"> 2014; 3.</w:t>
      </w:r>
    </w:p>
    <w:p w14:paraId="7ECC3A2F" w14:textId="77777777" w:rsidR="00F050B8" w:rsidRPr="00F050B8" w:rsidRDefault="00F050B8" w:rsidP="00F050B8">
      <w:pPr>
        <w:pStyle w:val="EndNoteBibliography"/>
        <w:rPr>
          <w:noProof/>
        </w:rPr>
      </w:pPr>
      <w:r w:rsidRPr="00F050B8">
        <w:rPr>
          <w:noProof/>
        </w:rPr>
        <w:t>29.</w:t>
      </w:r>
      <w:r w:rsidRPr="00F050B8">
        <w:rPr>
          <w:noProof/>
        </w:rPr>
        <w:tab/>
        <w:t xml:space="preserve">Drca N, Wolk A, Jensen-Urstad M, et al. Atrial fibrillation is associated with different levels of physical activity levels at different ages in men. </w:t>
      </w:r>
      <w:r w:rsidRPr="00F050B8">
        <w:rPr>
          <w:i/>
          <w:noProof/>
        </w:rPr>
        <w:t>Heart</w:t>
      </w:r>
      <w:r w:rsidRPr="00F050B8">
        <w:rPr>
          <w:noProof/>
        </w:rPr>
        <w:t xml:space="preserve"> 2014; 100: 1037-1042.</w:t>
      </w:r>
    </w:p>
    <w:p w14:paraId="040AD71E" w14:textId="77777777" w:rsidR="00F050B8" w:rsidRPr="00F050B8" w:rsidRDefault="00F050B8" w:rsidP="00F050B8">
      <w:pPr>
        <w:pStyle w:val="EndNoteBibliography"/>
        <w:rPr>
          <w:noProof/>
        </w:rPr>
      </w:pPr>
      <w:r w:rsidRPr="00F050B8">
        <w:rPr>
          <w:noProof/>
        </w:rPr>
        <w:t>30.</w:t>
      </w:r>
      <w:r w:rsidRPr="00F050B8">
        <w:rPr>
          <w:noProof/>
        </w:rPr>
        <w:tab/>
        <w:t xml:space="preserve">Everett BM, Conen D, Buring JE, et al. Physical activity and the risk of incident atrial fibrillation in women. </w:t>
      </w:r>
      <w:r w:rsidRPr="00F050B8">
        <w:rPr>
          <w:i/>
          <w:noProof/>
        </w:rPr>
        <w:t>Circ Cardiovasc Qual Outcomes</w:t>
      </w:r>
      <w:r w:rsidRPr="00F050B8">
        <w:rPr>
          <w:noProof/>
        </w:rPr>
        <w:t xml:space="preserve"> 2011; 4: 321-327.</w:t>
      </w:r>
    </w:p>
    <w:p w14:paraId="5077A8A5" w14:textId="77777777" w:rsidR="00F050B8" w:rsidRPr="00F050B8" w:rsidRDefault="00F050B8" w:rsidP="00F050B8">
      <w:pPr>
        <w:pStyle w:val="EndNoteBibliography"/>
        <w:rPr>
          <w:noProof/>
        </w:rPr>
      </w:pPr>
      <w:r w:rsidRPr="00F050B8">
        <w:rPr>
          <w:noProof/>
        </w:rPr>
        <w:t>31.</w:t>
      </w:r>
      <w:r w:rsidRPr="00F050B8">
        <w:rPr>
          <w:noProof/>
        </w:rPr>
        <w:tab/>
        <w:t xml:space="preserve">Knuiman M, Briffa T, Divitini M, et al. A cohort study examination of established and emerging risk factors for atrial fibrillation: the Busselton Health Study. </w:t>
      </w:r>
      <w:r w:rsidRPr="00F050B8">
        <w:rPr>
          <w:i/>
          <w:noProof/>
        </w:rPr>
        <w:t>Eur J Epidemiol</w:t>
      </w:r>
      <w:r w:rsidRPr="00F050B8">
        <w:rPr>
          <w:noProof/>
        </w:rPr>
        <w:t xml:space="preserve"> 2014; 29: 181-190.</w:t>
      </w:r>
    </w:p>
    <w:p w14:paraId="0BC928E8" w14:textId="77777777" w:rsidR="00F050B8" w:rsidRPr="00F050B8" w:rsidRDefault="00F050B8" w:rsidP="00F050B8">
      <w:pPr>
        <w:pStyle w:val="EndNoteBibliography"/>
        <w:rPr>
          <w:noProof/>
        </w:rPr>
      </w:pPr>
      <w:r w:rsidRPr="00F050B8">
        <w:rPr>
          <w:noProof/>
        </w:rPr>
        <w:t>32.</w:t>
      </w:r>
      <w:r w:rsidRPr="00F050B8">
        <w:rPr>
          <w:noProof/>
        </w:rPr>
        <w:tab/>
        <w:t xml:space="preserve">Bapat A, Zhang Y, Post WS, et al. Relation of Physical Activity and Incident Atrial Fibrillation (from the Multi-Ethnic Study of Atherosclerosis). </w:t>
      </w:r>
      <w:r w:rsidRPr="00F050B8">
        <w:rPr>
          <w:i/>
          <w:noProof/>
        </w:rPr>
        <w:t>Am J Cardiol</w:t>
      </w:r>
      <w:r w:rsidRPr="00F050B8">
        <w:rPr>
          <w:noProof/>
        </w:rPr>
        <w:t xml:space="preserve"> 2015; 116: 883-888.</w:t>
      </w:r>
    </w:p>
    <w:p w14:paraId="22075511" w14:textId="77777777" w:rsidR="00F050B8" w:rsidRPr="00F050B8" w:rsidRDefault="00F050B8" w:rsidP="00F050B8">
      <w:pPr>
        <w:pStyle w:val="EndNoteBibliography"/>
        <w:rPr>
          <w:noProof/>
        </w:rPr>
      </w:pPr>
      <w:r w:rsidRPr="00F050B8">
        <w:rPr>
          <w:noProof/>
        </w:rPr>
        <w:t>33.</w:t>
      </w:r>
      <w:r w:rsidRPr="00F050B8">
        <w:rPr>
          <w:noProof/>
        </w:rPr>
        <w:tab/>
        <w:t xml:space="preserve">Thelle DS, Selmer R, Gjesdal K, et al. Resting heart rate and physical activity as risk factors for lone atrial fibrillation: a prospective study of 309,540 men and women. </w:t>
      </w:r>
      <w:r w:rsidRPr="00F050B8">
        <w:rPr>
          <w:i/>
          <w:noProof/>
        </w:rPr>
        <w:t>Heart</w:t>
      </w:r>
      <w:r w:rsidRPr="00F050B8">
        <w:rPr>
          <w:noProof/>
        </w:rPr>
        <w:t xml:space="preserve"> 2013; 99: 1755-1760.</w:t>
      </w:r>
    </w:p>
    <w:p w14:paraId="41ABBFE6" w14:textId="77777777" w:rsidR="00F050B8" w:rsidRPr="00060BA8" w:rsidRDefault="00F050B8" w:rsidP="00F050B8">
      <w:pPr>
        <w:pStyle w:val="EndNoteBibliography"/>
        <w:rPr>
          <w:noProof/>
          <w:lang w:val="nb-NO"/>
        </w:rPr>
      </w:pPr>
      <w:r w:rsidRPr="00F050B8">
        <w:rPr>
          <w:noProof/>
        </w:rPr>
        <w:t>34.</w:t>
      </w:r>
      <w:r w:rsidRPr="00F050B8">
        <w:rPr>
          <w:noProof/>
        </w:rPr>
        <w:tab/>
        <w:t xml:space="preserve">Aizer A, Gaziano JM, Cook NR, et al. Relation of vigorous exercise to risk of atrial fibrillation. </w:t>
      </w:r>
      <w:r w:rsidRPr="00060BA8">
        <w:rPr>
          <w:i/>
          <w:noProof/>
          <w:lang w:val="nb-NO"/>
        </w:rPr>
        <w:t>Am J Cardiol</w:t>
      </w:r>
      <w:r w:rsidRPr="00060BA8">
        <w:rPr>
          <w:noProof/>
          <w:lang w:val="nb-NO"/>
        </w:rPr>
        <w:t xml:space="preserve"> 2009; 103: 1572-1577.</w:t>
      </w:r>
    </w:p>
    <w:p w14:paraId="58B828DA" w14:textId="77777777" w:rsidR="00F050B8" w:rsidRPr="00F050B8" w:rsidRDefault="00F050B8" w:rsidP="00F050B8">
      <w:pPr>
        <w:pStyle w:val="EndNoteBibliography"/>
        <w:rPr>
          <w:noProof/>
        </w:rPr>
      </w:pPr>
      <w:r w:rsidRPr="00060BA8">
        <w:rPr>
          <w:noProof/>
          <w:lang w:val="nb-NO"/>
        </w:rPr>
        <w:t>35.</w:t>
      </w:r>
      <w:r w:rsidRPr="00060BA8">
        <w:rPr>
          <w:noProof/>
          <w:lang w:val="nb-NO"/>
        </w:rPr>
        <w:tab/>
        <w:t xml:space="preserve">Skielboe AK, Marott JL, Dixen U, et al. </w:t>
      </w:r>
      <w:r w:rsidRPr="00F050B8">
        <w:rPr>
          <w:noProof/>
        </w:rPr>
        <w:t xml:space="preserve">Occupational physical activity, but not leisure-time physical activity increases the risk of atrial fibrillation: The Copenhagen City Heart Study. </w:t>
      </w:r>
      <w:r w:rsidRPr="00F050B8">
        <w:rPr>
          <w:i/>
          <w:noProof/>
        </w:rPr>
        <w:t>Eur J Prev Cardiol</w:t>
      </w:r>
      <w:r w:rsidRPr="00F050B8">
        <w:rPr>
          <w:noProof/>
        </w:rPr>
        <w:t xml:space="preserve"> 2016; 23: 1883-1893.</w:t>
      </w:r>
    </w:p>
    <w:p w14:paraId="6A885EC6" w14:textId="77777777" w:rsidR="00F050B8" w:rsidRPr="00F050B8" w:rsidRDefault="00F050B8" w:rsidP="00F050B8">
      <w:pPr>
        <w:pStyle w:val="EndNoteBibliography"/>
        <w:rPr>
          <w:noProof/>
        </w:rPr>
      </w:pPr>
      <w:r w:rsidRPr="00F050B8">
        <w:rPr>
          <w:noProof/>
        </w:rPr>
        <w:t>36.</w:t>
      </w:r>
      <w:r w:rsidRPr="00F050B8">
        <w:rPr>
          <w:noProof/>
        </w:rPr>
        <w:tab/>
        <w:t xml:space="preserve">Zhu WG, Wan R, Din Y, et al. Sex Differences in the Association Between Regular Physical Activity and Incident Atrial Fibrillation: A Meta-analysis of 13 Prospective Studies. </w:t>
      </w:r>
      <w:r w:rsidRPr="00F050B8">
        <w:rPr>
          <w:i/>
          <w:noProof/>
        </w:rPr>
        <w:t>Clin Cardiol</w:t>
      </w:r>
      <w:r w:rsidRPr="00F050B8">
        <w:rPr>
          <w:noProof/>
        </w:rPr>
        <w:t xml:space="preserve"> 2016; 39: 360-367.</w:t>
      </w:r>
    </w:p>
    <w:p w14:paraId="2283AAA6" w14:textId="77777777" w:rsidR="00F050B8" w:rsidRPr="00F050B8" w:rsidRDefault="00F050B8" w:rsidP="00F050B8">
      <w:pPr>
        <w:pStyle w:val="EndNoteBibliography"/>
        <w:rPr>
          <w:noProof/>
        </w:rPr>
      </w:pPr>
      <w:r w:rsidRPr="00F050B8">
        <w:rPr>
          <w:noProof/>
        </w:rPr>
        <w:t>37.</w:t>
      </w:r>
      <w:r w:rsidRPr="00F050B8">
        <w:rPr>
          <w:noProof/>
        </w:rPr>
        <w:tab/>
        <w:t xml:space="preserve">Mohanty S, Mohanty P, Tamaki M, et al. Differential Association of Exercise Intensity With Risk of Atrial Fibrillation in Men and Women: Evidence from a Meta-Analysis. </w:t>
      </w:r>
      <w:r w:rsidRPr="00F050B8">
        <w:rPr>
          <w:i/>
          <w:noProof/>
        </w:rPr>
        <w:t>J Cardiovasc Electrophysiol</w:t>
      </w:r>
      <w:r w:rsidRPr="00F050B8">
        <w:rPr>
          <w:noProof/>
        </w:rPr>
        <w:t xml:space="preserve"> 2016; 27: 1021-1029.</w:t>
      </w:r>
    </w:p>
    <w:p w14:paraId="17B07D59" w14:textId="77777777" w:rsidR="00F050B8" w:rsidRPr="00F050B8" w:rsidRDefault="00F050B8" w:rsidP="00F050B8">
      <w:pPr>
        <w:pStyle w:val="EndNoteBibliography"/>
        <w:rPr>
          <w:noProof/>
        </w:rPr>
      </w:pPr>
      <w:r w:rsidRPr="00F050B8">
        <w:rPr>
          <w:noProof/>
        </w:rPr>
        <w:t>38.</w:t>
      </w:r>
      <w:r w:rsidRPr="00F050B8">
        <w:rPr>
          <w:noProof/>
        </w:rPr>
        <w:tab/>
        <w:t xml:space="preserve">Rodriguez CJ, Soliman EZ, Alonso A, et al. Atrial fibrillation incidence and risk factors in relation to race-ethnicity and the population attributable fraction of atrial fibrillation risk factors: the Multi-Ethnic Study of Atherosclerosis. </w:t>
      </w:r>
      <w:r w:rsidRPr="00F050B8">
        <w:rPr>
          <w:i/>
          <w:noProof/>
        </w:rPr>
        <w:t>Ann Epidemiol</w:t>
      </w:r>
      <w:r w:rsidRPr="00F050B8">
        <w:rPr>
          <w:noProof/>
        </w:rPr>
        <w:t xml:space="preserve"> 2015; 25: 71-76, 76 e71.</w:t>
      </w:r>
    </w:p>
    <w:p w14:paraId="7981C47D" w14:textId="77777777" w:rsidR="00F050B8" w:rsidRPr="00060BA8" w:rsidRDefault="00F050B8" w:rsidP="00F050B8">
      <w:pPr>
        <w:pStyle w:val="EndNoteBibliography"/>
        <w:rPr>
          <w:noProof/>
          <w:lang w:val="nb-NO"/>
        </w:rPr>
      </w:pPr>
      <w:r w:rsidRPr="00F050B8">
        <w:rPr>
          <w:noProof/>
        </w:rPr>
        <w:lastRenderedPageBreak/>
        <w:t>39.</w:t>
      </w:r>
      <w:r w:rsidRPr="00F050B8">
        <w:rPr>
          <w:noProof/>
        </w:rPr>
        <w:tab/>
        <w:t xml:space="preserve">Marcus GM, Olgin JE, Whooley M, et al. Racial differences in atrial fibrillation prevalence and left atrial size. </w:t>
      </w:r>
      <w:r w:rsidRPr="00060BA8">
        <w:rPr>
          <w:i/>
          <w:noProof/>
          <w:lang w:val="nb-NO"/>
        </w:rPr>
        <w:t>Am J Med</w:t>
      </w:r>
      <w:r w:rsidRPr="00060BA8">
        <w:rPr>
          <w:noProof/>
          <w:lang w:val="nb-NO"/>
        </w:rPr>
        <w:t xml:space="preserve"> 2010; 123: 375 e371-377.</w:t>
      </w:r>
    </w:p>
    <w:p w14:paraId="0A83A43D" w14:textId="77777777" w:rsidR="00F050B8" w:rsidRPr="00060BA8" w:rsidRDefault="00F050B8" w:rsidP="00F050B8">
      <w:pPr>
        <w:pStyle w:val="EndNoteBibliography"/>
        <w:rPr>
          <w:noProof/>
          <w:lang w:val="nb-NO"/>
        </w:rPr>
      </w:pPr>
      <w:r w:rsidRPr="00060BA8">
        <w:rPr>
          <w:noProof/>
          <w:lang w:val="nb-NO"/>
        </w:rPr>
        <w:t>40.</w:t>
      </w:r>
      <w:r w:rsidRPr="00060BA8">
        <w:rPr>
          <w:noProof/>
          <w:lang w:val="nb-NO"/>
        </w:rPr>
        <w:tab/>
        <w:t xml:space="preserve">Steene-Johannessen J, Anderssen SA, HP VDP, et al. </w:t>
      </w:r>
      <w:r w:rsidRPr="00F050B8">
        <w:rPr>
          <w:noProof/>
        </w:rPr>
        <w:t xml:space="preserve">Are Self-report Measures Able to Define Individuals as Physically Active or Inactive? </w:t>
      </w:r>
      <w:r w:rsidRPr="00060BA8">
        <w:rPr>
          <w:i/>
          <w:noProof/>
          <w:lang w:val="nb-NO"/>
        </w:rPr>
        <w:t>Med Sci Sports Exerc</w:t>
      </w:r>
      <w:r w:rsidRPr="00060BA8">
        <w:rPr>
          <w:noProof/>
          <w:lang w:val="nb-NO"/>
        </w:rPr>
        <w:t xml:space="preserve"> 2016; 48: 235-244.</w:t>
      </w:r>
    </w:p>
    <w:p w14:paraId="7E6B636A" w14:textId="77777777" w:rsidR="00F050B8" w:rsidRPr="00F050B8" w:rsidRDefault="00F050B8" w:rsidP="00F050B8">
      <w:pPr>
        <w:pStyle w:val="EndNoteBibliography"/>
        <w:rPr>
          <w:noProof/>
        </w:rPr>
      </w:pPr>
      <w:r w:rsidRPr="00060BA8">
        <w:rPr>
          <w:noProof/>
          <w:lang w:val="nb-NO"/>
        </w:rPr>
        <w:t>41.</w:t>
      </w:r>
      <w:r w:rsidRPr="00060BA8">
        <w:rPr>
          <w:noProof/>
          <w:lang w:val="nb-NO"/>
        </w:rPr>
        <w:tab/>
        <w:t xml:space="preserve">Emaus A, Degerstrøm J, Wilsgaard T, et al. </w:t>
      </w:r>
      <w:r w:rsidRPr="00F050B8">
        <w:rPr>
          <w:noProof/>
        </w:rPr>
        <w:t xml:space="preserve">Does a variation in self-reported physical activity reflect variation in objectively measured physical activity, resting heart rate, and physical fitness? Results from the Tromsø study. </w:t>
      </w:r>
      <w:r w:rsidRPr="00F050B8">
        <w:rPr>
          <w:i/>
          <w:noProof/>
        </w:rPr>
        <w:t>Scand J Public Health</w:t>
      </w:r>
      <w:r w:rsidRPr="00F050B8">
        <w:rPr>
          <w:noProof/>
        </w:rPr>
        <w:t xml:space="preserve"> 2010; 38: 105-118.</w:t>
      </w:r>
    </w:p>
    <w:p w14:paraId="2B2BA5CF" w14:textId="77777777" w:rsidR="00F050B8" w:rsidRPr="00F050B8" w:rsidRDefault="00F050B8" w:rsidP="00F050B8">
      <w:pPr>
        <w:pStyle w:val="EndNoteBibliography"/>
        <w:rPr>
          <w:noProof/>
        </w:rPr>
      </w:pPr>
      <w:r w:rsidRPr="00F050B8">
        <w:rPr>
          <w:noProof/>
        </w:rPr>
        <w:t>42.</w:t>
      </w:r>
      <w:r w:rsidRPr="00F050B8">
        <w:rPr>
          <w:noProof/>
        </w:rPr>
        <w:tab/>
        <w:t xml:space="preserve">Gjesdal K and Grundvold I. Atrial fibrillation and exercise in women: some answers given, some questions remain. </w:t>
      </w:r>
      <w:r w:rsidRPr="00F050B8">
        <w:rPr>
          <w:i/>
          <w:noProof/>
        </w:rPr>
        <w:t>Heart</w:t>
      </w:r>
      <w:r w:rsidRPr="00F050B8">
        <w:rPr>
          <w:noProof/>
        </w:rPr>
        <w:t xml:space="preserve"> 2015; 101: 1605-1606.</w:t>
      </w:r>
    </w:p>
    <w:p w14:paraId="060540FC" w14:textId="77777777" w:rsidR="00F050B8" w:rsidRPr="00F050B8" w:rsidRDefault="00F050B8" w:rsidP="00F050B8">
      <w:pPr>
        <w:pStyle w:val="EndNoteBibliography"/>
        <w:rPr>
          <w:noProof/>
        </w:rPr>
      </w:pPr>
      <w:r w:rsidRPr="00F050B8">
        <w:rPr>
          <w:noProof/>
        </w:rPr>
        <w:t>43.</w:t>
      </w:r>
      <w:r w:rsidRPr="00F050B8">
        <w:rPr>
          <w:noProof/>
        </w:rPr>
        <w:tab/>
        <w:t xml:space="preserve">Elliott AD, Mahajan R, Pathak RK, et al. Exercise Training and Atrial Fibrillation: Further Evidence for the Importance of Lifestyle Change. </w:t>
      </w:r>
      <w:r w:rsidRPr="00F050B8">
        <w:rPr>
          <w:i/>
          <w:noProof/>
        </w:rPr>
        <w:t>Circulation</w:t>
      </w:r>
      <w:r w:rsidRPr="00F050B8">
        <w:rPr>
          <w:noProof/>
        </w:rPr>
        <w:t xml:space="preserve"> 2016; 133: 457-459.</w:t>
      </w:r>
    </w:p>
    <w:p w14:paraId="535DFF02" w14:textId="77777777" w:rsidR="00F050B8" w:rsidRPr="00F050B8" w:rsidRDefault="00F050B8" w:rsidP="00F050B8">
      <w:pPr>
        <w:pStyle w:val="EndNoteBibliography"/>
        <w:rPr>
          <w:noProof/>
        </w:rPr>
      </w:pPr>
      <w:r w:rsidRPr="00F050B8">
        <w:rPr>
          <w:noProof/>
        </w:rPr>
        <w:t>44.</w:t>
      </w:r>
      <w:r w:rsidRPr="00F050B8">
        <w:rPr>
          <w:noProof/>
        </w:rPr>
        <w:tab/>
        <w:t xml:space="preserve">Pavlik G, Major Z, Varga-Pinter B, et al. The athlete's heart Part I (Review). </w:t>
      </w:r>
      <w:r w:rsidRPr="00F050B8">
        <w:rPr>
          <w:i/>
          <w:noProof/>
        </w:rPr>
        <w:t>Acta Physiol Hung</w:t>
      </w:r>
      <w:r w:rsidRPr="00F050B8">
        <w:rPr>
          <w:noProof/>
        </w:rPr>
        <w:t xml:space="preserve"> 2010; 97: 337-353.</w:t>
      </w:r>
    </w:p>
    <w:p w14:paraId="14F80FEA" w14:textId="77777777" w:rsidR="00F050B8" w:rsidRPr="00F050B8" w:rsidRDefault="00F050B8" w:rsidP="00F050B8">
      <w:pPr>
        <w:pStyle w:val="EndNoteBibliography"/>
        <w:rPr>
          <w:noProof/>
        </w:rPr>
      </w:pPr>
      <w:r w:rsidRPr="00F050B8">
        <w:rPr>
          <w:noProof/>
        </w:rPr>
        <w:t>45.</w:t>
      </w:r>
      <w:r w:rsidRPr="00F050B8">
        <w:rPr>
          <w:noProof/>
        </w:rPr>
        <w:tab/>
        <w:t xml:space="preserve">Wilhelm M, Roten L, Tanner H, et al. Atrial remodeling, autonomic tone, and lifetime training hours in nonelite athletes. </w:t>
      </w:r>
      <w:r w:rsidRPr="00F050B8">
        <w:rPr>
          <w:i/>
          <w:noProof/>
        </w:rPr>
        <w:t>Am J Cardiol</w:t>
      </w:r>
      <w:r w:rsidRPr="00F050B8">
        <w:rPr>
          <w:noProof/>
        </w:rPr>
        <w:t xml:space="preserve"> 2011; 108: 580-585.</w:t>
      </w:r>
    </w:p>
    <w:p w14:paraId="5E26192F" w14:textId="77777777" w:rsidR="00F050B8" w:rsidRPr="00F050B8" w:rsidRDefault="00F050B8" w:rsidP="00F050B8">
      <w:pPr>
        <w:pStyle w:val="EndNoteBibliography"/>
        <w:rPr>
          <w:noProof/>
        </w:rPr>
      </w:pPr>
      <w:r w:rsidRPr="00F050B8">
        <w:rPr>
          <w:noProof/>
        </w:rPr>
        <w:t>46.</w:t>
      </w:r>
      <w:r w:rsidRPr="00F050B8">
        <w:rPr>
          <w:noProof/>
        </w:rPr>
        <w:tab/>
        <w:t xml:space="preserve">Guasch E, Benito B, Qi X, et al. Atrial fibrillation promotion by endurance exercise: demonstration and mechanistic exploration in an animal model. </w:t>
      </w:r>
      <w:r w:rsidRPr="00F050B8">
        <w:rPr>
          <w:i/>
          <w:noProof/>
        </w:rPr>
        <w:t>J Am Coll Cardiol</w:t>
      </w:r>
      <w:r w:rsidRPr="00F050B8">
        <w:rPr>
          <w:noProof/>
        </w:rPr>
        <w:t xml:space="preserve"> 2013; 62: 68-77.</w:t>
      </w:r>
    </w:p>
    <w:p w14:paraId="7403056F" w14:textId="77777777" w:rsidR="00F050B8" w:rsidRPr="00060BA8" w:rsidRDefault="00F050B8" w:rsidP="00F050B8">
      <w:pPr>
        <w:pStyle w:val="EndNoteBibliography"/>
        <w:rPr>
          <w:noProof/>
          <w:lang w:val="nb-NO"/>
        </w:rPr>
      </w:pPr>
      <w:r w:rsidRPr="00F050B8">
        <w:rPr>
          <w:noProof/>
        </w:rPr>
        <w:t>47.</w:t>
      </w:r>
      <w:r w:rsidRPr="00F050B8">
        <w:rPr>
          <w:noProof/>
        </w:rPr>
        <w:tab/>
        <w:t xml:space="preserve">Prior DL and La Gerche A. The athlete's heart. </w:t>
      </w:r>
      <w:r w:rsidRPr="00060BA8">
        <w:rPr>
          <w:i/>
          <w:noProof/>
          <w:lang w:val="nb-NO"/>
        </w:rPr>
        <w:t>Heart</w:t>
      </w:r>
      <w:r w:rsidRPr="00060BA8">
        <w:rPr>
          <w:noProof/>
          <w:lang w:val="nb-NO"/>
        </w:rPr>
        <w:t xml:space="preserve"> 2012; 98: 947-955.</w:t>
      </w:r>
    </w:p>
    <w:p w14:paraId="646E917A" w14:textId="77777777" w:rsidR="00F050B8" w:rsidRPr="00F050B8" w:rsidRDefault="00F050B8" w:rsidP="00F050B8">
      <w:pPr>
        <w:pStyle w:val="EndNoteBibliography"/>
        <w:rPr>
          <w:noProof/>
        </w:rPr>
      </w:pPr>
      <w:r w:rsidRPr="00060BA8">
        <w:rPr>
          <w:noProof/>
          <w:lang w:val="nb-NO"/>
        </w:rPr>
        <w:t>48.</w:t>
      </w:r>
      <w:r w:rsidRPr="00060BA8">
        <w:rPr>
          <w:noProof/>
          <w:lang w:val="nb-NO"/>
        </w:rPr>
        <w:tab/>
        <w:t xml:space="preserve">Turagam M, Flaker G, Velagapudi P, et al. </w:t>
      </w:r>
      <w:r w:rsidRPr="00F050B8">
        <w:rPr>
          <w:noProof/>
        </w:rPr>
        <w:t xml:space="preserve">Atrial Fibrillation In Athletes: Pathophysiology, Clinical Presentation, Evaluation and Management. </w:t>
      </w:r>
      <w:r w:rsidRPr="00F050B8">
        <w:rPr>
          <w:i/>
          <w:noProof/>
        </w:rPr>
        <w:t>Journal of Atrial Fibrillation</w:t>
      </w:r>
      <w:r w:rsidRPr="00F050B8">
        <w:rPr>
          <w:noProof/>
        </w:rPr>
        <w:t xml:space="preserve"> 2016; 8: 66-72.</w:t>
      </w:r>
    </w:p>
    <w:p w14:paraId="0979E9D3" w14:textId="77777777" w:rsidR="00F050B8" w:rsidRPr="00F050B8" w:rsidRDefault="00F050B8" w:rsidP="00F050B8">
      <w:pPr>
        <w:pStyle w:val="EndNoteBibliography"/>
        <w:rPr>
          <w:noProof/>
        </w:rPr>
      </w:pPr>
      <w:r w:rsidRPr="00F050B8">
        <w:rPr>
          <w:noProof/>
        </w:rPr>
        <w:t>49.</w:t>
      </w:r>
      <w:r w:rsidRPr="00F050B8">
        <w:rPr>
          <w:noProof/>
        </w:rPr>
        <w:tab/>
        <w:t xml:space="preserve">Patterson E, Po SS, Scherlag BJ, et al. Triggered firing in pulmonary veins initiated by in vitro autonomic nerve stimulation. </w:t>
      </w:r>
      <w:r w:rsidRPr="00F050B8">
        <w:rPr>
          <w:i/>
          <w:noProof/>
        </w:rPr>
        <w:t>Heart Rhythm</w:t>
      </w:r>
      <w:r w:rsidRPr="00F050B8">
        <w:rPr>
          <w:noProof/>
        </w:rPr>
        <w:t xml:space="preserve"> 2005; 2: 624-631.</w:t>
      </w:r>
    </w:p>
    <w:p w14:paraId="55A76F15" w14:textId="77777777" w:rsidR="00F050B8" w:rsidRPr="00F050B8" w:rsidRDefault="00F050B8" w:rsidP="00F050B8">
      <w:pPr>
        <w:pStyle w:val="EndNoteBibliography"/>
        <w:rPr>
          <w:noProof/>
        </w:rPr>
      </w:pPr>
      <w:r w:rsidRPr="00F050B8">
        <w:rPr>
          <w:noProof/>
        </w:rPr>
        <w:t>50.</w:t>
      </w:r>
      <w:r w:rsidRPr="00F050B8">
        <w:rPr>
          <w:noProof/>
        </w:rPr>
        <w:tab/>
        <w:t xml:space="preserve">Coumel P. Paroxysmal atrial fibrillation: a disorder of autonomic tone? </w:t>
      </w:r>
      <w:r w:rsidRPr="00F050B8">
        <w:rPr>
          <w:i/>
          <w:noProof/>
        </w:rPr>
        <w:t>Eur Heart J</w:t>
      </w:r>
      <w:r w:rsidRPr="00F050B8">
        <w:rPr>
          <w:noProof/>
        </w:rPr>
        <w:t xml:space="preserve"> 1994; 15 Suppl A: 9-16.</w:t>
      </w:r>
    </w:p>
    <w:p w14:paraId="01D20D7F" w14:textId="77777777" w:rsidR="00F050B8" w:rsidRPr="00F050B8" w:rsidRDefault="00F050B8" w:rsidP="00F050B8">
      <w:pPr>
        <w:pStyle w:val="EndNoteBibliography"/>
        <w:rPr>
          <w:noProof/>
        </w:rPr>
      </w:pPr>
      <w:r w:rsidRPr="00F050B8">
        <w:rPr>
          <w:noProof/>
        </w:rPr>
        <w:t>51.</w:t>
      </w:r>
      <w:r w:rsidRPr="00F050B8">
        <w:rPr>
          <w:noProof/>
        </w:rPr>
        <w:tab/>
        <w:t xml:space="preserve">Chen YJ, Chen SA, Tai CT, et al. Role of atrial electrophysiology and autonomic nervous system in patients with supraventricular tachycardia and paroxysmal atrial fibrillation. </w:t>
      </w:r>
      <w:r w:rsidRPr="00F050B8">
        <w:rPr>
          <w:i/>
          <w:noProof/>
        </w:rPr>
        <w:t>J Am Coll Cardiol</w:t>
      </w:r>
      <w:r w:rsidRPr="00F050B8">
        <w:rPr>
          <w:noProof/>
        </w:rPr>
        <w:t xml:space="preserve"> 1998; 32: 732-738.</w:t>
      </w:r>
    </w:p>
    <w:p w14:paraId="23A2BDDB" w14:textId="77777777" w:rsidR="00F050B8" w:rsidRPr="00F050B8" w:rsidRDefault="00F050B8" w:rsidP="00F050B8">
      <w:pPr>
        <w:pStyle w:val="EndNoteBibliography"/>
        <w:rPr>
          <w:noProof/>
        </w:rPr>
      </w:pPr>
      <w:r w:rsidRPr="00F050B8">
        <w:rPr>
          <w:noProof/>
        </w:rPr>
        <w:t>52.</w:t>
      </w:r>
      <w:r w:rsidRPr="00F050B8">
        <w:rPr>
          <w:noProof/>
        </w:rPr>
        <w:tab/>
        <w:t xml:space="preserve">Hoogsteen J, Schep G, Van Hemel NM, et al. Paroxysmal atrial fibrillation in male endurance athletes. A 9-year follow up. </w:t>
      </w:r>
      <w:r w:rsidRPr="00F050B8">
        <w:rPr>
          <w:i/>
          <w:noProof/>
        </w:rPr>
        <w:t>Europace</w:t>
      </w:r>
      <w:r w:rsidRPr="00F050B8">
        <w:rPr>
          <w:noProof/>
        </w:rPr>
        <w:t xml:space="preserve"> 2004; 6: 222-228.</w:t>
      </w:r>
    </w:p>
    <w:p w14:paraId="64E90449" w14:textId="77777777" w:rsidR="00F050B8" w:rsidRPr="00F050B8" w:rsidRDefault="00F050B8" w:rsidP="00F050B8">
      <w:pPr>
        <w:pStyle w:val="EndNoteBibliography"/>
        <w:rPr>
          <w:noProof/>
        </w:rPr>
      </w:pPr>
      <w:r w:rsidRPr="00F050B8">
        <w:rPr>
          <w:noProof/>
        </w:rPr>
        <w:lastRenderedPageBreak/>
        <w:t>53.</w:t>
      </w:r>
      <w:r w:rsidRPr="00F050B8">
        <w:rPr>
          <w:noProof/>
        </w:rPr>
        <w:tab/>
        <w:t xml:space="preserve">Mont L, Sambola A, Brugada J, et al. Long-lasting sport practice and lone atrial fibrillation. </w:t>
      </w:r>
      <w:r w:rsidRPr="00F050B8">
        <w:rPr>
          <w:i/>
          <w:noProof/>
        </w:rPr>
        <w:t>Eur Heart J</w:t>
      </w:r>
      <w:r w:rsidRPr="00F050B8">
        <w:rPr>
          <w:noProof/>
        </w:rPr>
        <w:t xml:space="preserve"> 2002; 23: 477-482.</w:t>
      </w:r>
    </w:p>
    <w:p w14:paraId="39C4131B" w14:textId="77777777" w:rsidR="00F050B8" w:rsidRPr="00F050B8" w:rsidRDefault="00F050B8" w:rsidP="00F050B8">
      <w:pPr>
        <w:pStyle w:val="EndNoteBibliography"/>
        <w:rPr>
          <w:noProof/>
        </w:rPr>
      </w:pPr>
      <w:r w:rsidRPr="00F050B8">
        <w:rPr>
          <w:noProof/>
        </w:rPr>
        <w:t>54.</w:t>
      </w:r>
      <w:r w:rsidRPr="00F050B8">
        <w:rPr>
          <w:noProof/>
        </w:rPr>
        <w:tab/>
        <w:t xml:space="preserve">Hirose M, Leatmanoratn Z, Laurita KR, et al. Partial vagal denervation increases vulnerability to vagally induced atrial fibrillation. </w:t>
      </w:r>
      <w:r w:rsidRPr="00F050B8">
        <w:rPr>
          <w:i/>
          <w:noProof/>
        </w:rPr>
        <w:t>J Cardiovasc Electrophysiol</w:t>
      </w:r>
      <w:r w:rsidRPr="00F050B8">
        <w:rPr>
          <w:noProof/>
        </w:rPr>
        <w:t xml:space="preserve"> 2002; 13: 1272-1279.</w:t>
      </w:r>
    </w:p>
    <w:p w14:paraId="07C28815" w14:textId="77777777" w:rsidR="00F050B8" w:rsidRPr="00F050B8" w:rsidRDefault="00F050B8" w:rsidP="00F050B8">
      <w:pPr>
        <w:pStyle w:val="EndNoteBibliography"/>
        <w:rPr>
          <w:noProof/>
        </w:rPr>
      </w:pPr>
      <w:r w:rsidRPr="00F050B8">
        <w:rPr>
          <w:noProof/>
        </w:rPr>
        <w:t>55.</w:t>
      </w:r>
      <w:r w:rsidRPr="00F050B8">
        <w:rPr>
          <w:noProof/>
        </w:rPr>
        <w:tab/>
        <w:t xml:space="preserve">Psaty BM, Manolio TA, Kuller LH, et al. Incidence of and risk factors for atrial fibrillation in older adults. </w:t>
      </w:r>
      <w:r w:rsidRPr="00F050B8">
        <w:rPr>
          <w:i/>
          <w:noProof/>
        </w:rPr>
        <w:t>Circulation</w:t>
      </w:r>
      <w:r w:rsidRPr="00F050B8">
        <w:rPr>
          <w:noProof/>
        </w:rPr>
        <w:t xml:space="preserve"> 1997; 96: 2455-2461.</w:t>
      </w:r>
    </w:p>
    <w:p w14:paraId="6DBCC768" w14:textId="77777777" w:rsidR="00F050B8" w:rsidRPr="00F050B8" w:rsidRDefault="00F050B8" w:rsidP="00F050B8">
      <w:pPr>
        <w:pStyle w:val="EndNoteBibliography"/>
        <w:rPr>
          <w:noProof/>
        </w:rPr>
      </w:pPr>
      <w:r w:rsidRPr="00F050B8">
        <w:rPr>
          <w:noProof/>
        </w:rPr>
        <w:t>56.</w:t>
      </w:r>
      <w:r w:rsidRPr="00F050B8">
        <w:rPr>
          <w:noProof/>
        </w:rPr>
        <w:tab/>
        <w:t xml:space="preserve">Wilhelm M, Nuoffer JM, Schmid JP, et al. Comparison of pro-atrial natriuretic peptide and atrial remodeling in marathon versus non-marathon runners. </w:t>
      </w:r>
      <w:r w:rsidRPr="00F050B8">
        <w:rPr>
          <w:i/>
          <w:noProof/>
        </w:rPr>
        <w:t>Am J Cardiol</w:t>
      </w:r>
      <w:r w:rsidRPr="00F050B8">
        <w:rPr>
          <w:noProof/>
        </w:rPr>
        <w:t xml:space="preserve"> 2012; 109: 1060-1065.</w:t>
      </w:r>
    </w:p>
    <w:p w14:paraId="313B134C" w14:textId="77777777" w:rsidR="00F050B8" w:rsidRPr="00F050B8" w:rsidRDefault="00F050B8" w:rsidP="00F050B8">
      <w:pPr>
        <w:pStyle w:val="EndNoteBibliography"/>
        <w:rPr>
          <w:noProof/>
        </w:rPr>
      </w:pPr>
      <w:r w:rsidRPr="00F050B8">
        <w:rPr>
          <w:noProof/>
        </w:rPr>
        <w:t>57.</w:t>
      </w:r>
      <w:r w:rsidRPr="00F050B8">
        <w:rPr>
          <w:noProof/>
        </w:rPr>
        <w:tab/>
        <w:t xml:space="preserve">Wilhelm M, Roten L, Tanner H, et al. Long-term cardiac remodeling and arrhythmias in nonelite marathon runners. </w:t>
      </w:r>
      <w:r w:rsidRPr="00F050B8">
        <w:rPr>
          <w:i/>
          <w:noProof/>
        </w:rPr>
        <w:t>Am J Cardiol</w:t>
      </w:r>
      <w:r w:rsidRPr="00F050B8">
        <w:rPr>
          <w:noProof/>
        </w:rPr>
        <w:t xml:space="preserve"> 2012; 110: 129-135.</w:t>
      </w:r>
    </w:p>
    <w:p w14:paraId="0C3AECEC" w14:textId="77777777" w:rsidR="00F050B8" w:rsidRPr="00F050B8" w:rsidRDefault="00F050B8" w:rsidP="00F050B8">
      <w:pPr>
        <w:pStyle w:val="EndNoteBibliography"/>
        <w:rPr>
          <w:noProof/>
        </w:rPr>
      </w:pPr>
      <w:r w:rsidRPr="00F050B8">
        <w:rPr>
          <w:noProof/>
        </w:rPr>
        <w:t>58.</w:t>
      </w:r>
      <w:r w:rsidRPr="00F050B8">
        <w:rPr>
          <w:noProof/>
        </w:rPr>
        <w:tab/>
        <w:t xml:space="preserve">Stumpf C, Simon M, Wilhelm M, et al. Left atrial remodeling, early repolarization pattern, and inflammatory cytokines in professional soccer players. </w:t>
      </w:r>
      <w:r w:rsidRPr="00F050B8">
        <w:rPr>
          <w:i/>
          <w:noProof/>
        </w:rPr>
        <w:t>J Cardiol</w:t>
      </w:r>
      <w:r w:rsidRPr="00F050B8">
        <w:rPr>
          <w:noProof/>
        </w:rPr>
        <w:t xml:space="preserve"> 2016; 68: 64-70.</w:t>
      </w:r>
    </w:p>
    <w:p w14:paraId="4D87972B" w14:textId="77777777" w:rsidR="00F050B8" w:rsidRPr="00F050B8" w:rsidRDefault="00F050B8" w:rsidP="00F050B8">
      <w:pPr>
        <w:pStyle w:val="EndNoteBibliography"/>
        <w:rPr>
          <w:noProof/>
        </w:rPr>
      </w:pPr>
      <w:r w:rsidRPr="00F050B8">
        <w:rPr>
          <w:noProof/>
        </w:rPr>
        <w:t>59.</w:t>
      </w:r>
      <w:r w:rsidRPr="00F050B8">
        <w:rPr>
          <w:noProof/>
        </w:rPr>
        <w:tab/>
        <w:t xml:space="preserve">D'Andrea A, Riegler L, Cocchia R, et al. Left atrial volume index in highly trained athletes. </w:t>
      </w:r>
      <w:r w:rsidRPr="00F050B8">
        <w:rPr>
          <w:i/>
          <w:noProof/>
        </w:rPr>
        <w:t>Am Heart J</w:t>
      </w:r>
      <w:r w:rsidRPr="00F050B8">
        <w:rPr>
          <w:noProof/>
        </w:rPr>
        <w:t xml:space="preserve"> 2010; 159: 1155-1161.</w:t>
      </w:r>
    </w:p>
    <w:p w14:paraId="3523EB85" w14:textId="77777777" w:rsidR="00F050B8" w:rsidRPr="00F050B8" w:rsidRDefault="00F050B8" w:rsidP="00F050B8">
      <w:pPr>
        <w:pStyle w:val="EndNoteBibliography"/>
        <w:rPr>
          <w:noProof/>
        </w:rPr>
      </w:pPr>
      <w:r w:rsidRPr="00F050B8">
        <w:rPr>
          <w:noProof/>
        </w:rPr>
        <w:t>60.</w:t>
      </w:r>
      <w:r w:rsidRPr="00F050B8">
        <w:rPr>
          <w:noProof/>
        </w:rPr>
        <w:tab/>
        <w:t xml:space="preserve">D'Ascenzi F, Cameli M, Padeletti M, et al. Characterization of right atrial function and dimension in top-level athletes: a speckle tracking study. </w:t>
      </w:r>
      <w:r w:rsidRPr="00F050B8">
        <w:rPr>
          <w:i/>
          <w:noProof/>
        </w:rPr>
        <w:t>Int J Cardiovasc Imaging</w:t>
      </w:r>
      <w:r w:rsidRPr="00F050B8">
        <w:rPr>
          <w:noProof/>
        </w:rPr>
        <w:t xml:space="preserve"> 2013; 29: 87-94.</w:t>
      </w:r>
    </w:p>
    <w:p w14:paraId="44EA2E1D" w14:textId="77777777" w:rsidR="00F050B8" w:rsidRPr="00F050B8" w:rsidRDefault="00F050B8" w:rsidP="00F050B8">
      <w:pPr>
        <w:pStyle w:val="EndNoteBibliography"/>
        <w:rPr>
          <w:noProof/>
        </w:rPr>
      </w:pPr>
      <w:r w:rsidRPr="00F050B8">
        <w:rPr>
          <w:noProof/>
        </w:rPr>
        <w:t>61.</w:t>
      </w:r>
      <w:r w:rsidRPr="00F050B8">
        <w:rPr>
          <w:noProof/>
        </w:rPr>
        <w:tab/>
        <w:t xml:space="preserve">Hoogsteen J, Hoogeveen A, Schaffers H, et al. Left atrial and ventricular dimensions in highly trained cyclists. </w:t>
      </w:r>
      <w:r w:rsidRPr="00F050B8">
        <w:rPr>
          <w:i/>
          <w:noProof/>
        </w:rPr>
        <w:t>Int J Cardiovasc Imaging</w:t>
      </w:r>
      <w:r w:rsidRPr="00F050B8">
        <w:rPr>
          <w:noProof/>
        </w:rPr>
        <w:t xml:space="preserve"> 2003; 19: 211-217.</w:t>
      </w:r>
    </w:p>
    <w:p w14:paraId="4F47204C" w14:textId="77777777" w:rsidR="00F050B8" w:rsidRPr="00F050B8" w:rsidRDefault="00F050B8" w:rsidP="00F050B8">
      <w:pPr>
        <w:pStyle w:val="EndNoteBibliography"/>
        <w:rPr>
          <w:noProof/>
        </w:rPr>
      </w:pPr>
      <w:r w:rsidRPr="00F050B8">
        <w:rPr>
          <w:noProof/>
        </w:rPr>
        <w:t>62.</w:t>
      </w:r>
      <w:r w:rsidRPr="00F050B8">
        <w:rPr>
          <w:noProof/>
        </w:rPr>
        <w:tab/>
        <w:t xml:space="preserve">Brugger N, Krause R, Carlen F, et al. Effect of lifetime endurance training on left atrial mechanical function and on the risk of atrial fibrillation. </w:t>
      </w:r>
      <w:r w:rsidRPr="00F050B8">
        <w:rPr>
          <w:i/>
          <w:noProof/>
        </w:rPr>
        <w:t>Int J Cardiol</w:t>
      </w:r>
      <w:r w:rsidRPr="00F050B8">
        <w:rPr>
          <w:noProof/>
        </w:rPr>
        <w:t xml:space="preserve"> 2014; 170: 419-425.</w:t>
      </w:r>
    </w:p>
    <w:p w14:paraId="6AFF3F72" w14:textId="77777777" w:rsidR="00F050B8" w:rsidRPr="00F050B8" w:rsidRDefault="00F050B8" w:rsidP="00F050B8">
      <w:pPr>
        <w:pStyle w:val="EndNoteBibliography"/>
        <w:rPr>
          <w:noProof/>
        </w:rPr>
      </w:pPr>
      <w:r w:rsidRPr="00F050B8">
        <w:rPr>
          <w:noProof/>
        </w:rPr>
        <w:t>63.</w:t>
      </w:r>
      <w:r w:rsidRPr="00F050B8">
        <w:rPr>
          <w:noProof/>
        </w:rPr>
        <w:tab/>
        <w:t xml:space="preserve">Benito B, Gay-Jordi G, Serrano-Mollar A, et al. Cardiac arrhythmogenic remodeling in a rat model of long-term intensive exercise training. </w:t>
      </w:r>
      <w:r w:rsidRPr="00F050B8">
        <w:rPr>
          <w:i/>
          <w:noProof/>
        </w:rPr>
        <w:t>Circulation</w:t>
      </w:r>
      <w:r w:rsidRPr="00F050B8">
        <w:rPr>
          <w:noProof/>
        </w:rPr>
        <w:t xml:space="preserve"> 2011; 123: 13-22.</w:t>
      </w:r>
    </w:p>
    <w:p w14:paraId="5F875674" w14:textId="77777777" w:rsidR="00F050B8" w:rsidRPr="00F050B8" w:rsidRDefault="00F050B8" w:rsidP="00F050B8">
      <w:pPr>
        <w:pStyle w:val="EndNoteBibliography"/>
        <w:rPr>
          <w:noProof/>
        </w:rPr>
      </w:pPr>
      <w:r w:rsidRPr="00F050B8">
        <w:rPr>
          <w:noProof/>
        </w:rPr>
        <w:t>64.</w:t>
      </w:r>
      <w:r w:rsidRPr="00F050B8">
        <w:rPr>
          <w:noProof/>
        </w:rPr>
        <w:tab/>
        <w:t xml:space="preserve">D'Ascenzi F, Cameli M, Lisi M, et al. Left atrial remodelling in competitive adolescent soccer players. </w:t>
      </w:r>
      <w:r w:rsidRPr="00F050B8">
        <w:rPr>
          <w:i/>
          <w:noProof/>
        </w:rPr>
        <w:t>Int J Sports Med</w:t>
      </w:r>
      <w:r w:rsidRPr="00F050B8">
        <w:rPr>
          <w:noProof/>
        </w:rPr>
        <w:t xml:space="preserve"> 2012; 33: 795-801.</w:t>
      </w:r>
    </w:p>
    <w:p w14:paraId="1A6A13EE" w14:textId="77777777" w:rsidR="00F050B8" w:rsidRPr="00F050B8" w:rsidRDefault="00F050B8" w:rsidP="00F050B8">
      <w:pPr>
        <w:pStyle w:val="EndNoteBibliography"/>
        <w:rPr>
          <w:noProof/>
        </w:rPr>
      </w:pPr>
      <w:r w:rsidRPr="00F050B8">
        <w:rPr>
          <w:noProof/>
        </w:rPr>
        <w:t>65.</w:t>
      </w:r>
      <w:r w:rsidRPr="00F050B8">
        <w:rPr>
          <w:noProof/>
        </w:rPr>
        <w:tab/>
        <w:t xml:space="preserve">D'Ascenzi F, Pelliccia A, Natali BM, et al. Morphological and functional adaptation of left and right atria induced by training in highly trained female athletes. </w:t>
      </w:r>
      <w:r w:rsidRPr="00F050B8">
        <w:rPr>
          <w:i/>
          <w:noProof/>
        </w:rPr>
        <w:t>Circ Cardiovasc Imaging</w:t>
      </w:r>
      <w:r w:rsidRPr="00F050B8">
        <w:rPr>
          <w:noProof/>
        </w:rPr>
        <w:t xml:space="preserve"> 2014; 7: 222-229.</w:t>
      </w:r>
    </w:p>
    <w:p w14:paraId="64001B6F" w14:textId="77777777" w:rsidR="00F050B8" w:rsidRPr="00F050B8" w:rsidRDefault="00F050B8" w:rsidP="00F050B8">
      <w:pPr>
        <w:pStyle w:val="EndNoteBibliography"/>
        <w:rPr>
          <w:noProof/>
        </w:rPr>
      </w:pPr>
      <w:r w:rsidRPr="00F050B8">
        <w:rPr>
          <w:noProof/>
        </w:rPr>
        <w:t>66.</w:t>
      </w:r>
      <w:r w:rsidRPr="00F050B8">
        <w:rPr>
          <w:noProof/>
        </w:rPr>
        <w:tab/>
        <w:t xml:space="preserve">Pelliccia A, Kinoshita N, Pisicchio C, et al. Long-term clinical consequences of intense, uninterrupted endurance training in olympic athletes. </w:t>
      </w:r>
      <w:r w:rsidRPr="00F050B8">
        <w:rPr>
          <w:i/>
          <w:noProof/>
        </w:rPr>
        <w:t>J Am Coll Cardiol</w:t>
      </w:r>
      <w:r w:rsidRPr="00F050B8">
        <w:rPr>
          <w:noProof/>
        </w:rPr>
        <w:t xml:space="preserve"> 2010; 55: 1619-1625.</w:t>
      </w:r>
    </w:p>
    <w:p w14:paraId="79F3D195" w14:textId="77777777" w:rsidR="00F050B8" w:rsidRPr="00F050B8" w:rsidRDefault="00F050B8" w:rsidP="00F050B8">
      <w:pPr>
        <w:pStyle w:val="EndNoteBibliography"/>
        <w:rPr>
          <w:noProof/>
        </w:rPr>
      </w:pPr>
      <w:r w:rsidRPr="00F050B8">
        <w:rPr>
          <w:noProof/>
        </w:rPr>
        <w:t>67.</w:t>
      </w:r>
      <w:r w:rsidRPr="00F050B8">
        <w:rPr>
          <w:noProof/>
        </w:rPr>
        <w:tab/>
        <w:t xml:space="preserve">Mont L, Tamborero D, Elosua R, et al. Physical activity, height, and left atrial size are independent risk factors for lone atrial fibrillation in middle-aged healthy individuals. </w:t>
      </w:r>
      <w:r w:rsidRPr="00F050B8">
        <w:rPr>
          <w:i/>
          <w:noProof/>
        </w:rPr>
        <w:t>Europace</w:t>
      </w:r>
      <w:r w:rsidRPr="00F050B8">
        <w:rPr>
          <w:noProof/>
        </w:rPr>
        <w:t xml:space="preserve"> 2008; 10: 15-20.</w:t>
      </w:r>
    </w:p>
    <w:p w14:paraId="23BB55E6" w14:textId="77777777" w:rsidR="00F050B8" w:rsidRPr="00F050B8" w:rsidRDefault="00F050B8" w:rsidP="00F050B8">
      <w:pPr>
        <w:pStyle w:val="EndNoteBibliography"/>
        <w:rPr>
          <w:noProof/>
        </w:rPr>
      </w:pPr>
      <w:r w:rsidRPr="00F050B8">
        <w:rPr>
          <w:noProof/>
        </w:rPr>
        <w:lastRenderedPageBreak/>
        <w:t>68.</w:t>
      </w:r>
      <w:r w:rsidRPr="00F050B8">
        <w:rPr>
          <w:noProof/>
        </w:rPr>
        <w:tab/>
        <w:t xml:space="preserve">D'Ascenzi F, Pelliccia A, Natali BM, et al. Training-induced dynamic changes in left atrial reservoir, conduit, and active volumes in professional soccer players. </w:t>
      </w:r>
      <w:r w:rsidRPr="00F050B8">
        <w:rPr>
          <w:i/>
          <w:noProof/>
        </w:rPr>
        <w:t>Eur J Appl Physiol</w:t>
      </w:r>
      <w:r w:rsidRPr="00F050B8">
        <w:rPr>
          <w:noProof/>
        </w:rPr>
        <w:t xml:space="preserve"> 2015; 115: 1715-1723.</w:t>
      </w:r>
    </w:p>
    <w:p w14:paraId="5D85C8E0" w14:textId="77777777" w:rsidR="00F050B8" w:rsidRPr="00F050B8" w:rsidRDefault="00F050B8" w:rsidP="00F050B8">
      <w:pPr>
        <w:pStyle w:val="EndNoteBibliography"/>
        <w:rPr>
          <w:noProof/>
        </w:rPr>
      </w:pPr>
      <w:r w:rsidRPr="00F050B8">
        <w:rPr>
          <w:noProof/>
        </w:rPr>
        <w:t>69.</w:t>
      </w:r>
      <w:r w:rsidRPr="00F050B8">
        <w:rPr>
          <w:noProof/>
        </w:rPr>
        <w:tab/>
        <w:t xml:space="preserve">Ravelli F and Allessie M. Effects of atrial dilatation on refractory period and vulnerability to atrial fibrillation in the isolated Langendorff-perfused rabbit heart. </w:t>
      </w:r>
      <w:r w:rsidRPr="00F050B8">
        <w:rPr>
          <w:i/>
          <w:noProof/>
        </w:rPr>
        <w:t>Circulation</w:t>
      </w:r>
      <w:r w:rsidRPr="00F050B8">
        <w:rPr>
          <w:noProof/>
        </w:rPr>
        <w:t xml:space="preserve"> 1997; 96: 1686-1695.</w:t>
      </w:r>
    </w:p>
    <w:p w14:paraId="4D0F6DEA" w14:textId="77777777" w:rsidR="00F050B8" w:rsidRPr="00F050B8" w:rsidRDefault="00F050B8" w:rsidP="00F050B8">
      <w:pPr>
        <w:pStyle w:val="EndNoteBibliography"/>
        <w:rPr>
          <w:noProof/>
        </w:rPr>
      </w:pPr>
      <w:r w:rsidRPr="00F050B8">
        <w:rPr>
          <w:noProof/>
        </w:rPr>
        <w:t>70.</w:t>
      </w:r>
      <w:r w:rsidRPr="00F050B8">
        <w:rPr>
          <w:noProof/>
        </w:rPr>
        <w:tab/>
        <w:t xml:space="preserve">Redpath CJ and Backx PH. Atrial fibrillation and the athletic heart. </w:t>
      </w:r>
      <w:r w:rsidRPr="00F050B8">
        <w:rPr>
          <w:i/>
          <w:noProof/>
        </w:rPr>
        <w:t>Curr Opin Cardiol</w:t>
      </w:r>
      <w:r w:rsidRPr="00F050B8">
        <w:rPr>
          <w:noProof/>
        </w:rPr>
        <w:t xml:space="preserve"> 201410.1097/hco.0000000000000130.</w:t>
      </w:r>
    </w:p>
    <w:p w14:paraId="02A68ABB" w14:textId="77777777" w:rsidR="00F050B8" w:rsidRPr="00060BA8" w:rsidRDefault="00F050B8" w:rsidP="00F050B8">
      <w:pPr>
        <w:pStyle w:val="EndNoteBibliography"/>
        <w:rPr>
          <w:noProof/>
          <w:lang w:val="nb-NO"/>
        </w:rPr>
      </w:pPr>
      <w:r w:rsidRPr="00F050B8">
        <w:rPr>
          <w:noProof/>
        </w:rPr>
        <w:t>71.</w:t>
      </w:r>
      <w:r w:rsidRPr="00F050B8">
        <w:rPr>
          <w:noProof/>
        </w:rPr>
        <w:tab/>
        <w:t xml:space="preserve">Guasch E and Mont L. Diagnosis, pathophysiology, and management of exercise-induced arrhythmias. </w:t>
      </w:r>
      <w:r w:rsidRPr="00060BA8">
        <w:rPr>
          <w:i/>
          <w:noProof/>
          <w:lang w:val="nb-NO"/>
        </w:rPr>
        <w:t>Nat Rev Cardiol</w:t>
      </w:r>
      <w:r w:rsidRPr="00060BA8">
        <w:rPr>
          <w:noProof/>
          <w:lang w:val="nb-NO"/>
        </w:rPr>
        <w:t xml:space="preserve"> 201610.1038/nrcardio.2016.173.</w:t>
      </w:r>
    </w:p>
    <w:p w14:paraId="7FE5E0A3" w14:textId="77777777" w:rsidR="00F050B8" w:rsidRPr="00F050B8" w:rsidRDefault="00F050B8" w:rsidP="00F050B8">
      <w:pPr>
        <w:pStyle w:val="EndNoteBibliography"/>
        <w:rPr>
          <w:noProof/>
        </w:rPr>
      </w:pPr>
      <w:r w:rsidRPr="00060BA8">
        <w:rPr>
          <w:noProof/>
          <w:lang w:val="nb-NO"/>
        </w:rPr>
        <w:t>72.</w:t>
      </w:r>
      <w:r w:rsidRPr="00060BA8">
        <w:rPr>
          <w:noProof/>
          <w:lang w:val="nb-NO"/>
        </w:rPr>
        <w:tab/>
        <w:t xml:space="preserve">Bjornstad H, Storstein L, Meen HD, et al. </w:t>
      </w:r>
      <w:r w:rsidRPr="00F050B8">
        <w:rPr>
          <w:noProof/>
        </w:rPr>
        <w:t xml:space="preserve">Ambulatory electrocardiographic findings in top athletes, athletic students and control subjects. </w:t>
      </w:r>
      <w:r w:rsidRPr="00F050B8">
        <w:rPr>
          <w:i/>
          <w:noProof/>
        </w:rPr>
        <w:t>Cardiology</w:t>
      </w:r>
      <w:r w:rsidRPr="00F050B8">
        <w:rPr>
          <w:noProof/>
        </w:rPr>
        <w:t xml:space="preserve"> 1994; 84: 42-50.</w:t>
      </w:r>
    </w:p>
    <w:p w14:paraId="08BD8184" w14:textId="77777777" w:rsidR="00F050B8" w:rsidRPr="00F050B8" w:rsidRDefault="00F050B8" w:rsidP="00F050B8">
      <w:pPr>
        <w:pStyle w:val="EndNoteBibliography"/>
        <w:rPr>
          <w:noProof/>
        </w:rPr>
      </w:pPr>
      <w:r w:rsidRPr="00F050B8">
        <w:rPr>
          <w:noProof/>
        </w:rPr>
        <w:t>73.</w:t>
      </w:r>
      <w:r w:rsidRPr="00F050B8">
        <w:rPr>
          <w:noProof/>
        </w:rPr>
        <w:tab/>
        <w:t xml:space="preserve">Mont L, Elosua R and Brugada J. Endurance sport practice as a risk factor for atrial fibrillation and atrial flutter. </w:t>
      </w:r>
      <w:r w:rsidRPr="00F050B8">
        <w:rPr>
          <w:i/>
          <w:noProof/>
        </w:rPr>
        <w:t>Europace</w:t>
      </w:r>
      <w:r w:rsidRPr="00F050B8">
        <w:rPr>
          <w:noProof/>
        </w:rPr>
        <w:t xml:space="preserve"> 2009; 11: 11-17.</w:t>
      </w:r>
    </w:p>
    <w:p w14:paraId="75788BF6" w14:textId="77777777" w:rsidR="00F050B8" w:rsidRPr="00F050B8" w:rsidRDefault="00F050B8" w:rsidP="00F050B8">
      <w:pPr>
        <w:pStyle w:val="EndNoteBibliography"/>
        <w:rPr>
          <w:noProof/>
        </w:rPr>
      </w:pPr>
      <w:r w:rsidRPr="00F050B8">
        <w:rPr>
          <w:noProof/>
        </w:rPr>
        <w:t>74.</w:t>
      </w:r>
      <w:r w:rsidRPr="00F050B8">
        <w:rPr>
          <w:noProof/>
        </w:rPr>
        <w:tab/>
        <w:t xml:space="preserve">Lindsay MM and Dunn FG. Biochemical evidence of myocardial fibrosis in veteran endurance athletes. </w:t>
      </w:r>
      <w:r w:rsidRPr="00F050B8">
        <w:rPr>
          <w:i/>
          <w:noProof/>
        </w:rPr>
        <w:t>Br J Sports Med</w:t>
      </w:r>
      <w:r w:rsidRPr="00F050B8">
        <w:rPr>
          <w:noProof/>
        </w:rPr>
        <w:t xml:space="preserve"> 2007; 41: 447-452.</w:t>
      </w:r>
    </w:p>
    <w:p w14:paraId="53B3AEF4" w14:textId="77777777" w:rsidR="00F050B8" w:rsidRPr="00060BA8" w:rsidRDefault="00F050B8" w:rsidP="00F050B8">
      <w:pPr>
        <w:pStyle w:val="EndNoteBibliography"/>
        <w:rPr>
          <w:noProof/>
          <w:lang w:val="nb-NO"/>
        </w:rPr>
      </w:pPr>
      <w:r w:rsidRPr="00F050B8">
        <w:rPr>
          <w:noProof/>
        </w:rPr>
        <w:t>75.</w:t>
      </w:r>
      <w:r w:rsidRPr="00F050B8">
        <w:rPr>
          <w:noProof/>
        </w:rPr>
        <w:tab/>
        <w:t xml:space="preserve">Wilson M, O'Hanlon R, Prasad S, et al. Diverse patterns of myocardial fibrosis in lifelong, veteran endurance athletes. </w:t>
      </w:r>
      <w:r w:rsidRPr="00060BA8">
        <w:rPr>
          <w:i/>
          <w:noProof/>
          <w:lang w:val="nb-NO"/>
        </w:rPr>
        <w:t>J Appl Physiol (1985)</w:t>
      </w:r>
      <w:r w:rsidRPr="00060BA8">
        <w:rPr>
          <w:noProof/>
          <w:lang w:val="nb-NO"/>
        </w:rPr>
        <w:t xml:space="preserve"> 2011; 110: 1622-1626.</w:t>
      </w:r>
    </w:p>
    <w:p w14:paraId="05FCBAB0" w14:textId="77777777" w:rsidR="00F050B8" w:rsidRPr="00F050B8" w:rsidRDefault="00F050B8" w:rsidP="00F050B8">
      <w:pPr>
        <w:pStyle w:val="EndNoteBibliography"/>
        <w:rPr>
          <w:noProof/>
        </w:rPr>
      </w:pPr>
      <w:r w:rsidRPr="00060BA8">
        <w:rPr>
          <w:noProof/>
          <w:lang w:val="nb-NO"/>
        </w:rPr>
        <w:t>76.</w:t>
      </w:r>
      <w:r w:rsidRPr="00060BA8">
        <w:rPr>
          <w:noProof/>
          <w:lang w:val="nb-NO"/>
        </w:rPr>
        <w:tab/>
        <w:t xml:space="preserve">Breuckmann F, Mohlenkamp S, Nassenstein K, et al. </w:t>
      </w:r>
      <w:r w:rsidRPr="00F050B8">
        <w:rPr>
          <w:noProof/>
        </w:rPr>
        <w:t xml:space="preserve">Myocardial late gadolinium enhancement: prevalence, pattern, and prognostic relevance in marathon runners. </w:t>
      </w:r>
      <w:r w:rsidRPr="00F050B8">
        <w:rPr>
          <w:i/>
          <w:noProof/>
        </w:rPr>
        <w:t>Radiology</w:t>
      </w:r>
      <w:r w:rsidRPr="00F050B8">
        <w:rPr>
          <w:noProof/>
        </w:rPr>
        <w:t xml:space="preserve"> 2009; 251: 50-57.</w:t>
      </w:r>
    </w:p>
    <w:p w14:paraId="1330693C" w14:textId="77777777" w:rsidR="00F050B8" w:rsidRPr="00F050B8" w:rsidRDefault="00F050B8" w:rsidP="00F050B8">
      <w:pPr>
        <w:pStyle w:val="EndNoteBibliography"/>
        <w:rPr>
          <w:noProof/>
        </w:rPr>
      </w:pPr>
      <w:r w:rsidRPr="00F050B8">
        <w:rPr>
          <w:noProof/>
        </w:rPr>
        <w:t>77.</w:t>
      </w:r>
      <w:r w:rsidRPr="00F050B8">
        <w:rPr>
          <w:noProof/>
        </w:rPr>
        <w:tab/>
        <w:t xml:space="preserve">Swanson DR. Atrial fibrillation in athletes: implicit literature-based connections suggest that overtraining and subsequent inflammation may be a contributory mechanism. </w:t>
      </w:r>
      <w:r w:rsidRPr="00F050B8">
        <w:rPr>
          <w:i/>
          <w:noProof/>
        </w:rPr>
        <w:t>Med Hypotheses</w:t>
      </w:r>
      <w:r w:rsidRPr="00F050B8">
        <w:rPr>
          <w:noProof/>
        </w:rPr>
        <w:t xml:space="preserve"> 2006; 66: 1085-1092.</w:t>
      </w:r>
    </w:p>
    <w:p w14:paraId="53834209" w14:textId="77777777" w:rsidR="00F050B8" w:rsidRPr="00F050B8" w:rsidRDefault="00F050B8" w:rsidP="00F050B8">
      <w:pPr>
        <w:pStyle w:val="EndNoteBibliography"/>
        <w:rPr>
          <w:noProof/>
        </w:rPr>
      </w:pPr>
      <w:r w:rsidRPr="00F050B8">
        <w:rPr>
          <w:noProof/>
        </w:rPr>
        <w:t>78.</w:t>
      </w:r>
      <w:r w:rsidRPr="00F050B8">
        <w:rPr>
          <w:noProof/>
        </w:rPr>
        <w:tab/>
        <w:t xml:space="preserve">Smith LL. Cytokine hypothesis of overtraining: a physiological adaptation to excessive stress? </w:t>
      </w:r>
      <w:r w:rsidRPr="00F050B8">
        <w:rPr>
          <w:i/>
          <w:noProof/>
        </w:rPr>
        <w:t>Med Sci Sports Exerc</w:t>
      </w:r>
      <w:r w:rsidRPr="00F050B8">
        <w:rPr>
          <w:noProof/>
        </w:rPr>
        <w:t xml:space="preserve"> 2000; 32: 317-331.</w:t>
      </w:r>
    </w:p>
    <w:p w14:paraId="21428DCD" w14:textId="77777777" w:rsidR="00F050B8" w:rsidRPr="00F050B8" w:rsidRDefault="00F050B8" w:rsidP="00F050B8">
      <w:pPr>
        <w:pStyle w:val="EndNoteBibliography"/>
        <w:rPr>
          <w:noProof/>
        </w:rPr>
      </w:pPr>
      <w:r w:rsidRPr="00F050B8">
        <w:rPr>
          <w:noProof/>
        </w:rPr>
        <w:t>79.</w:t>
      </w:r>
      <w:r w:rsidRPr="00F050B8">
        <w:rPr>
          <w:noProof/>
        </w:rPr>
        <w:tab/>
        <w:t xml:space="preserve">Chung MK, Martin DO, Sprecher D, et al. C-reactive protein elevation in patients with atrial arrhythmias: inflammatory mechanisms and persistence of atrial fibrillation. </w:t>
      </w:r>
      <w:r w:rsidRPr="00F050B8">
        <w:rPr>
          <w:i/>
          <w:noProof/>
        </w:rPr>
        <w:t>Circulation</w:t>
      </w:r>
      <w:r w:rsidRPr="00F050B8">
        <w:rPr>
          <w:noProof/>
        </w:rPr>
        <w:t xml:space="preserve"> 2001; 104: 2886-2891.</w:t>
      </w:r>
    </w:p>
    <w:p w14:paraId="2F269ABF" w14:textId="77777777" w:rsidR="00F050B8" w:rsidRPr="00F050B8" w:rsidRDefault="00F050B8" w:rsidP="00F050B8">
      <w:pPr>
        <w:pStyle w:val="EndNoteBibliography"/>
        <w:rPr>
          <w:noProof/>
        </w:rPr>
      </w:pPr>
      <w:r w:rsidRPr="00F050B8">
        <w:rPr>
          <w:noProof/>
        </w:rPr>
        <w:t>80.</w:t>
      </w:r>
      <w:r w:rsidRPr="00F050B8">
        <w:rPr>
          <w:noProof/>
        </w:rPr>
        <w:tab/>
        <w:t xml:space="preserve">Li T, Sun ZL and Xie QY. Meta-analysis Identifies Serum C-Reactive Protein as an Indicator of Atrial Fibrillation Risk After Coronary Artery Bypass Graft. </w:t>
      </w:r>
      <w:r w:rsidRPr="00F050B8">
        <w:rPr>
          <w:i/>
          <w:noProof/>
        </w:rPr>
        <w:t>Am J Ther</w:t>
      </w:r>
      <w:r w:rsidRPr="00F050B8">
        <w:rPr>
          <w:noProof/>
        </w:rPr>
        <w:t xml:space="preserve"> 2016; 23: e1586-e1596.</w:t>
      </w:r>
    </w:p>
    <w:p w14:paraId="094EC214" w14:textId="77777777" w:rsidR="00F050B8" w:rsidRPr="00F050B8" w:rsidRDefault="00F050B8" w:rsidP="00F050B8">
      <w:pPr>
        <w:pStyle w:val="EndNoteBibliography"/>
        <w:rPr>
          <w:noProof/>
        </w:rPr>
      </w:pPr>
      <w:r w:rsidRPr="00F050B8">
        <w:rPr>
          <w:noProof/>
        </w:rPr>
        <w:lastRenderedPageBreak/>
        <w:t>81.</w:t>
      </w:r>
      <w:r w:rsidRPr="00F050B8">
        <w:rPr>
          <w:noProof/>
        </w:rPr>
        <w:tab/>
        <w:t xml:space="preserve">Engelmann MD and Svendsen JH. Inflammation in the genesis and perpetuation of atrial fibrillation. </w:t>
      </w:r>
      <w:r w:rsidRPr="00F050B8">
        <w:rPr>
          <w:i/>
          <w:noProof/>
        </w:rPr>
        <w:t>Eur Heart J</w:t>
      </w:r>
      <w:r w:rsidRPr="00F050B8">
        <w:rPr>
          <w:noProof/>
        </w:rPr>
        <w:t xml:space="preserve"> 2005; 26: 2083-2092.</w:t>
      </w:r>
    </w:p>
    <w:p w14:paraId="63F8DCCC" w14:textId="77777777" w:rsidR="00F050B8" w:rsidRPr="00F050B8" w:rsidRDefault="00F050B8" w:rsidP="00F050B8">
      <w:pPr>
        <w:pStyle w:val="EndNoteBibliography"/>
        <w:rPr>
          <w:noProof/>
        </w:rPr>
      </w:pPr>
      <w:r w:rsidRPr="00F050B8">
        <w:rPr>
          <w:noProof/>
        </w:rPr>
        <w:t>82.</w:t>
      </w:r>
      <w:r w:rsidRPr="00F050B8">
        <w:rPr>
          <w:noProof/>
        </w:rPr>
        <w:tab/>
        <w:t xml:space="preserve">Psychari SN, Apostolou TS, Sinos L, et al. Relation of elevated C-reactive protein and interleukin-6 levels to left atrial size and duration of episodes in patients with atrial fibrillation. </w:t>
      </w:r>
      <w:r w:rsidRPr="00F050B8">
        <w:rPr>
          <w:i/>
          <w:noProof/>
        </w:rPr>
        <w:t>Am J Cardiol</w:t>
      </w:r>
      <w:r w:rsidRPr="00F050B8">
        <w:rPr>
          <w:noProof/>
        </w:rPr>
        <w:t xml:space="preserve"> 2005; 95: 764-767.</w:t>
      </w:r>
    </w:p>
    <w:p w14:paraId="2BEE6A48" w14:textId="77777777" w:rsidR="00F050B8" w:rsidRPr="00F050B8" w:rsidRDefault="00F050B8" w:rsidP="00F050B8">
      <w:pPr>
        <w:pStyle w:val="EndNoteBibliography"/>
        <w:rPr>
          <w:noProof/>
        </w:rPr>
      </w:pPr>
      <w:r w:rsidRPr="00F050B8">
        <w:rPr>
          <w:noProof/>
        </w:rPr>
        <w:t>83.</w:t>
      </w:r>
      <w:r w:rsidRPr="00F050B8">
        <w:rPr>
          <w:noProof/>
        </w:rPr>
        <w:tab/>
        <w:t xml:space="preserve">Wilhelm M, Zueger T, De Marchi S, et al. Inflammation and atrial remodeling after a mountain marathon. </w:t>
      </w:r>
      <w:r w:rsidRPr="00F050B8">
        <w:rPr>
          <w:i/>
          <w:noProof/>
        </w:rPr>
        <w:t>Scand J Med Sci Sports</w:t>
      </w:r>
      <w:r w:rsidRPr="00F050B8">
        <w:rPr>
          <w:noProof/>
        </w:rPr>
        <w:t xml:space="preserve"> 2014; 24: 519-525.</w:t>
      </w:r>
    </w:p>
    <w:p w14:paraId="27CBAB13" w14:textId="77777777" w:rsidR="00F050B8" w:rsidRPr="00F050B8" w:rsidRDefault="00F050B8" w:rsidP="00F050B8">
      <w:pPr>
        <w:pStyle w:val="EndNoteBibliography"/>
        <w:rPr>
          <w:noProof/>
        </w:rPr>
      </w:pPr>
      <w:r w:rsidRPr="00F050B8">
        <w:rPr>
          <w:noProof/>
        </w:rPr>
        <w:t>84.</w:t>
      </w:r>
      <w:r w:rsidRPr="00F050B8">
        <w:rPr>
          <w:noProof/>
        </w:rPr>
        <w:tab/>
        <w:t xml:space="preserve">Swanson DR. Running, esophageal acid reflux, and atrial fibrillation: a chain of events linked by evidence from separate medical literatures. </w:t>
      </w:r>
      <w:r w:rsidRPr="00F050B8">
        <w:rPr>
          <w:i/>
          <w:noProof/>
        </w:rPr>
        <w:t>Med Hypotheses</w:t>
      </w:r>
      <w:r w:rsidRPr="00F050B8">
        <w:rPr>
          <w:noProof/>
        </w:rPr>
        <w:t xml:space="preserve"> 2008; 71: 178-185.</w:t>
      </w:r>
    </w:p>
    <w:p w14:paraId="71804516" w14:textId="77777777" w:rsidR="00F050B8" w:rsidRPr="00F050B8" w:rsidRDefault="00F050B8" w:rsidP="00F050B8">
      <w:pPr>
        <w:pStyle w:val="EndNoteBibliography"/>
        <w:rPr>
          <w:noProof/>
        </w:rPr>
      </w:pPr>
      <w:r w:rsidRPr="00F050B8">
        <w:rPr>
          <w:noProof/>
        </w:rPr>
        <w:t>85.</w:t>
      </w:r>
      <w:r w:rsidRPr="00F050B8">
        <w:rPr>
          <w:noProof/>
        </w:rPr>
        <w:tab/>
        <w:t xml:space="preserve">Collings KL, Pierce Pratt F, Rodriguez-Stanley S, et al. Esophageal reflux in conditioned runners, cyclists, and weightlifters. </w:t>
      </w:r>
      <w:r w:rsidRPr="00F050B8">
        <w:rPr>
          <w:i/>
          <w:noProof/>
        </w:rPr>
        <w:t>Med Sci Sports Exerc</w:t>
      </w:r>
      <w:r w:rsidRPr="00F050B8">
        <w:rPr>
          <w:noProof/>
        </w:rPr>
        <w:t xml:space="preserve"> 2003; 35: 730-735.</w:t>
      </w:r>
    </w:p>
    <w:p w14:paraId="1C6F720B" w14:textId="77777777" w:rsidR="00F050B8" w:rsidRPr="00060BA8" w:rsidRDefault="00F050B8" w:rsidP="00F050B8">
      <w:pPr>
        <w:pStyle w:val="EndNoteBibliography"/>
        <w:rPr>
          <w:noProof/>
          <w:lang w:val="nb-NO"/>
        </w:rPr>
      </w:pPr>
      <w:r w:rsidRPr="00F050B8">
        <w:rPr>
          <w:noProof/>
        </w:rPr>
        <w:t>86.</w:t>
      </w:r>
      <w:r w:rsidRPr="00F050B8">
        <w:rPr>
          <w:noProof/>
        </w:rPr>
        <w:tab/>
        <w:t xml:space="preserve">Yazaki E, Shawdon A, Beasley I, et al. The effect of different types of exercise on gastro-oesophageal reflux. </w:t>
      </w:r>
      <w:r w:rsidRPr="00060BA8">
        <w:rPr>
          <w:i/>
          <w:noProof/>
          <w:lang w:val="nb-NO"/>
        </w:rPr>
        <w:t>Aust J Sci Med Sport</w:t>
      </w:r>
      <w:r w:rsidRPr="00060BA8">
        <w:rPr>
          <w:noProof/>
          <w:lang w:val="nb-NO"/>
        </w:rPr>
        <w:t xml:space="preserve"> 1996; 28: 93-96.</w:t>
      </w:r>
    </w:p>
    <w:p w14:paraId="2C849AB9" w14:textId="77777777" w:rsidR="00F050B8" w:rsidRPr="00F050B8" w:rsidRDefault="00F050B8" w:rsidP="00F050B8">
      <w:pPr>
        <w:pStyle w:val="EndNoteBibliography"/>
        <w:rPr>
          <w:noProof/>
        </w:rPr>
      </w:pPr>
      <w:r w:rsidRPr="00060BA8">
        <w:rPr>
          <w:noProof/>
          <w:lang w:val="nb-NO"/>
        </w:rPr>
        <w:t>87.</w:t>
      </w:r>
      <w:r w:rsidRPr="00060BA8">
        <w:rPr>
          <w:noProof/>
          <w:lang w:val="nb-NO"/>
        </w:rPr>
        <w:tab/>
        <w:t xml:space="preserve">Choi SC, Choi SJ, Kim JA, et al. </w:t>
      </w:r>
      <w:r w:rsidRPr="00F050B8">
        <w:rPr>
          <w:noProof/>
        </w:rPr>
        <w:t xml:space="preserve">The role of gastrointestinal endoscopy in long-distance runners with gastrointestinal symptoms. </w:t>
      </w:r>
      <w:r w:rsidRPr="00F050B8">
        <w:rPr>
          <w:i/>
          <w:noProof/>
        </w:rPr>
        <w:t>Eur J Gastroenterol Hepatol</w:t>
      </w:r>
      <w:r w:rsidRPr="00F050B8">
        <w:rPr>
          <w:noProof/>
        </w:rPr>
        <w:t xml:space="preserve"> 2001; 13: 1089-1094.</w:t>
      </w:r>
    </w:p>
    <w:p w14:paraId="3B39B3E4" w14:textId="77777777" w:rsidR="00F050B8" w:rsidRPr="00F050B8" w:rsidRDefault="00F050B8" w:rsidP="00F050B8">
      <w:pPr>
        <w:pStyle w:val="EndNoteBibliography"/>
        <w:rPr>
          <w:noProof/>
        </w:rPr>
      </w:pPr>
      <w:r w:rsidRPr="00060BA8">
        <w:rPr>
          <w:noProof/>
          <w:lang w:val="nb-NO"/>
        </w:rPr>
        <w:t>88.</w:t>
      </w:r>
      <w:r w:rsidRPr="00060BA8">
        <w:rPr>
          <w:noProof/>
          <w:lang w:val="nb-NO"/>
        </w:rPr>
        <w:tab/>
        <w:t xml:space="preserve">Kunz JS, Hemann B, Edwin Atwood J, et al. </w:t>
      </w:r>
      <w:r w:rsidRPr="00F050B8">
        <w:rPr>
          <w:noProof/>
        </w:rPr>
        <w:t xml:space="preserve">Is there a link between gastroesophageal reflux disease and atrial fibrillation? </w:t>
      </w:r>
      <w:r w:rsidRPr="00F050B8">
        <w:rPr>
          <w:i/>
          <w:noProof/>
        </w:rPr>
        <w:t>Clin Cardiol</w:t>
      </w:r>
      <w:r w:rsidRPr="00F050B8">
        <w:rPr>
          <w:noProof/>
        </w:rPr>
        <w:t xml:space="preserve"> 2009; 32: 584-587.</w:t>
      </w:r>
    </w:p>
    <w:p w14:paraId="782F6738" w14:textId="77777777" w:rsidR="00F050B8" w:rsidRPr="00060BA8" w:rsidRDefault="00F050B8" w:rsidP="00F050B8">
      <w:pPr>
        <w:pStyle w:val="EndNoteBibliography"/>
        <w:rPr>
          <w:noProof/>
          <w:lang w:val="nb-NO"/>
        </w:rPr>
      </w:pPr>
      <w:r w:rsidRPr="00F050B8">
        <w:rPr>
          <w:noProof/>
        </w:rPr>
        <w:t>89.</w:t>
      </w:r>
      <w:r w:rsidRPr="00F050B8">
        <w:rPr>
          <w:noProof/>
        </w:rPr>
        <w:tab/>
        <w:t xml:space="preserve">Olshansky B and Sullivan R. Increased prevalence of atrial fibrillation in the endurance athlete: potential mechanisms and sport specificity. </w:t>
      </w:r>
      <w:r w:rsidRPr="00060BA8">
        <w:rPr>
          <w:i/>
          <w:noProof/>
          <w:lang w:val="nb-NO"/>
        </w:rPr>
        <w:t>Phys Sportsmed</w:t>
      </w:r>
      <w:r w:rsidRPr="00060BA8">
        <w:rPr>
          <w:noProof/>
          <w:lang w:val="nb-NO"/>
        </w:rPr>
        <w:t xml:space="preserve"> 2014; 42: 45-51.</w:t>
      </w:r>
    </w:p>
    <w:p w14:paraId="2EF24AF4" w14:textId="77777777" w:rsidR="00F050B8" w:rsidRPr="00060BA8" w:rsidRDefault="00F050B8" w:rsidP="00F050B8">
      <w:pPr>
        <w:pStyle w:val="EndNoteBibliography"/>
        <w:rPr>
          <w:noProof/>
          <w:lang w:val="nb-NO"/>
        </w:rPr>
      </w:pPr>
      <w:r w:rsidRPr="00060BA8">
        <w:rPr>
          <w:noProof/>
          <w:lang w:val="nb-NO"/>
        </w:rPr>
        <w:t>90.</w:t>
      </w:r>
      <w:r w:rsidRPr="00060BA8">
        <w:rPr>
          <w:noProof/>
          <w:lang w:val="nb-NO"/>
        </w:rPr>
        <w:tab/>
        <w:t xml:space="preserve">Christophersen IE, Rienstra M, Roselli C, et al. </w:t>
      </w:r>
      <w:r w:rsidRPr="00F050B8">
        <w:rPr>
          <w:noProof/>
        </w:rPr>
        <w:t xml:space="preserve">Large-scale analyses of common and rare variants identify 12 new loci associated with atrial fibrillation. </w:t>
      </w:r>
      <w:r w:rsidRPr="00060BA8">
        <w:rPr>
          <w:i/>
          <w:noProof/>
          <w:lang w:val="nb-NO"/>
        </w:rPr>
        <w:t>Nat Genet</w:t>
      </w:r>
      <w:r w:rsidRPr="00060BA8">
        <w:rPr>
          <w:noProof/>
          <w:lang w:val="nb-NO"/>
        </w:rPr>
        <w:t xml:space="preserve"> 2017; 49: 946-952.</w:t>
      </w:r>
    </w:p>
    <w:p w14:paraId="4548155F" w14:textId="77777777" w:rsidR="00F050B8" w:rsidRPr="00F050B8" w:rsidRDefault="00F050B8" w:rsidP="00F050B8">
      <w:pPr>
        <w:pStyle w:val="EndNoteBibliography"/>
        <w:rPr>
          <w:noProof/>
        </w:rPr>
      </w:pPr>
      <w:r w:rsidRPr="00060BA8">
        <w:rPr>
          <w:noProof/>
          <w:lang w:val="nb-NO"/>
        </w:rPr>
        <w:t>91.</w:t>
      </w:r>
      <w:r w:rsidRPr="00060BA8">
        <w:rPr>
          <w:noProof/>
          <w:lang w:val="nb-NO"/>
        </w:rPr>
        <w:tab/>
        <w:t xml:space="preserve">Everett BM, Cook NR, Conen D, et al. </w:t>
      </w:r>
      <w:r w:rsidRPr="00F050B8">
        <w:rPr>
          <w:noProof/>
        </w:rPr>
        <w:t xml:space="preserve">Novel genetic markers improve measures of atrial fibrillation risk prediction. </w:t>
      </w:r>
      <w:r w:rsidRPr="00F050B8">
        <w:rPr>
          <w:i/>
          <w:noProof/>
        </w:rPr>
        <w:t>Eur Heart J</w:t>
      </w:r>
      <w:r w:rsidRPr="00F050B8">
        <w:rPr>
          <w:noProof/>
        </w:rPr>
        <w:t xml:space="preserve"> 2013; 34: 2243-2251.</w:t>
      </w:r>
    </w:p>
    <w:p w14:paraId="60F7AA31" w14:textId="77777777" w:rsidR="00F050B8" w:rsidRPr="00F050B8" w:rsidRDefault="00F050B8" w:rsidP="00F050B8">
      <w:pPr>
        <w:pStyle w:val="EndNoteBibliography"/>
        <w:rPr>
          <w:noProof/>
        </w:rPr>
      </w:pPr>
      <w:r w:rsidRPr="00F050B8">
        <w:rPr>
          <w:noProof/>
        </w:rPr>
        <w:t>92.</w:t>
      </w:r>
      <w:r w:rsidRPr="00F050B8">
        <w:rPr>
          <w:noProof/>
        </w:rPr>
        <w:tab/>
        <w:t xml:space="preserve">Dawes TJ, Corden B, Cotter S, et al. Moderate Physical Activity in Healthy Adults Is Associated With Cardiac Remodeling. </w:t>
      </w:r>
      <w:r w:rsidRPr="00F050B8">
        <w:rPr>
          <w:i/>
          <w:noProof/>
        </w:rPr>
        <w:t>Circ Cardiovasc Imaging</w:t>
      </w:r>
      <w:r w:rsidRPr="00F050B8">
        <w:rPr>
          <w:noProof/>
        </w:rPr>
        <w:t xml:space="preserve"> 2016; 9.</w:t>
      </w:r>
    </w:p>
    <w:p w14:paraId="501182C0" w14:textId="77777777" w:rsidR="00F050B8" w:rsidRPr="00F050B8" w:rsidRDefault="00F050B8" w:rsidP="00F050B8">
      <w:pPr>
        <w:pStyle w:val="EndNoteBibliography"/>
        <w:rPr>
          <w:noProof/>
        </w:rPr>
      </w:pPr>
      <w:r w:rsidRPr="00F050B8">
        <w:rPr>
          <w:noProof/>
        </w:rPr>
        <w:t>93.</w:t>
      </w:r>
      <w:r w:rsidRPr="00F050B8">
        <w:rPr>
          <w:noProof/>
        </w:rPr>
        <w:tab/>
        <w:t xml:space="preserve">Andersson C, Lyass A, Larson MG, et al. Physical activity measured by accelerometry and its associations with cardiac structure and vascular function in young and middle-aged adults. </w:t>
      </w:r>
      <w:r w:rsidRPr="00F050B8">
        <w:rPr>
          <w:i/>
          <w:noProof/>
        </w:rPr>
        <w:t>J Am Heart Assoc</w:t>
      </w:r>
      <w:r w:rsidRPr="00F050B8">
        <w:rPr>
          <w:noProof/>
        </w:rPr>
        <w:t xml:space="preserve"> 2015; 4: e001528.</w:t>
      </w:r>
    </w:p>
    <w:p w14:paraId="60E3B0ED" w14:textId="77777777" w:rsidR="00F050B8" w:rsidRPr="00F050B8" w:rsidRDefault="00F050B8" w:rsidP="00F050B8">
      <w:pPr>
        <w:pStyle w:val="EndNoteBibliography"/>
        <w:rPr>
          <w:noProof/>
        </w:rPr>
      </w:pPr>
      <w:r w:rsidRPr="00F050B8">
        <w:rPr>
          <w:noProof/>
        </w:rPr>
        <w:t>94.</w:t>
      </w:r>
      <w:r w:rsidRPr="00F050B8">
        <w:rPr>
          <w:noProof/>
        </w:rPr>
        <w:tab/>
        <w:t xml:space="preserve">Hegde SM, Goncalves A, Claggett B, et al. Cardiac structure and function and leisure-time physical activity in the elderly: The Atherosclerosis Risk in Communities Study. </w:t>
      </w:r>
      <w:r w:rsidRPr="00F050B8">
        <w:rPr>
          <w:i/>
          <w:noProof/>
        </w:rPr>
        <w:t>Eur Heart J</w:t>
      </w:r>
      <w:r w:rsidRPr="00F050B8">
        <w:rPr>
          <w:noProof/>
        </w:rPr>
        <w:t xml:space="preserve"> 2016; 37: 2544-2551.</w:t>
      </w:r>
    </w:p>
    <w:p w14:paraId="276BE2A9" w14:textId="77777777" w:rsidR="00F050B8" w:rsidRPr="00F050B8" w:rsidRDefault="00F050B8" w:rsidP="00F050B8">
      <w:pPr>
        <w:pStyle w:val="EndNoteBibliography"/>
        <w:rPr>
          <w:noProof/>
        </w:rPr>
      </w:pPr>
      <w:r w:rsidRPr="00F050B8">
        <w:rPr>
          <w:noProof/>
        </w:rPr>
        <w:lastRenderedPageBreak/>
        <w:t>95.</w:t>
      </w:r>
      <w:r w:rsidRPr="00F050B8">
        <w:rPr>
          <w:noProof/>
        </w:rPr>
        <w:tab/>
        <w:t xml:space="preserve">Gorenek Chair B, Pelliccia Co-Chair A, Benjamin EJ, et al. European Heart Rhythm Association (EHRA)/European Association of Cardiovascular Prevention and Rehabilitation (EACPR) position paper on how to prevent atrial fibrillation endorsed by the Heart Rhythm Society (HRS) and Asia Pacific Heart Rhythm Society (APHRS). </w:t>
      </w:r>
      <w:r w:rsidRPr="00F050B8">
        <w:rPr>
          <w:i/>
          <w:noProof/>
        </w:rPr>
        <w:t>Eur J Prev Cardiol</w:t>
      </w:r>
      <w:r w:rsidRPr="00F050B8">
        <w:rPr>
          <w:noProof/>
        </w:rPr>
        <w:t xml:space="preserve"> 2017; 24: 4-40.</w:t>
      </w:r>
    </w:p>
    <w:p w14:paraId="0871A7B9" w14:textId="77777777" w:rsidR="00F050B8" w:rsidRPr="00F050B8" w:rsidRDefault="00F050B8" w:rsidP="00F050B8">
      <w:pPr>
        <w:pStyle w:val="EndNoteBibliography"/>
        <w:rPr>
          <w:noProof/>
        </w:rPr>
      </w:pPr>
      <w:r w:rsidRPr="00F050B8">
        <w:rPr>
          <w:noProof/>
        </w:rPr>
        <w:t>96.</w:t>
      </w:r>
      <w:r w:rsidRPr="00F050B8">
        <w:rPr>
          <w:noProof/>
        </w:rPr>
        <w:tab/>
        <w:t xml:space="preserve">Menezes AR, Lavie CJ, Dinicolantonio JJ, et al. Cardiometabolic risk factors and atrial fibrillation. </w:t>
      </w:r>
      <w:r w:rsidRPr="00F050B8">
        <w:rPr>
          <w:i/>
          <w:noProof/>
        </w:rPr>
        <w:t>Rev Cardiovasc Med</w:t>
      </w:r>
      <w:r w:rsidRPr="00F050B8">
        <w:rPr>
          <w:noProof/>
        </w:rPr>
        <w:t xml:space="preserve"> 2013; 14: e73-81.</w:t>
      </w:r>
    </w:p>
    <w:p w14:paraId="1A26549B" w14:textId="77777777" w:rsidR="00F050B8" w:rsidRPr="00F050B8" w:rsidRDefault="00F050B8" w:rsidP="00F050B8">
      <w:pPr>
        <w:pStyle w:val="EndNoteBibliography"/>
        <w:rPr>
          <w:noProof/>
        </w:rPr>
      </w:pPr>
      <w:r w:rsidRPr="00F050B8">
        <w:rPr>
          <w:noProof/>
        </w:rPr>
        <w:t>97.</w:t>
      </w:r>
      <w:r w:rsidRPr="00F050B8">
        <w:rPr>
          <w:noProof/>
        </w:rPr>
        <w:tab/>
        <w:t xml:space="preserve">Persson CE, Adiels M, Bjorck L, et al. Young women, body size and risk of atrial fibrillation. </w:t>
      </w:r>
      <w:r w:rsidRPr="00F050B8">
        <w:rPr>
          <w:i/>
          <w:noProof/>
        </w:rPr>
        <w:t>Eur J Prev Cardiol</w:t>
      </w:r>
      <w:r w:rsidRPr="00F050B8">
        <w:rPr>
          <w:noProof/>
        </w:rPr>
        <w:t xml:space="preserve"> 201710.1177/2047487317740644.</w:t>
      </w:r>
    </w:p>
    <w:p w14:paraId="4F8DAB9C" w14:textId="77777777" w:rsidR="00F050B8" w:rsidRPr="00F050B8" w:rsidRDefault="00F050B8" w:rsidP="00F050B8">
      <w:pPr>
        <w:pStyle w:val="EndNoteBibliography"/>
        <w:rPr>
          <w:noProof/>
        </w:rPr>
      </w:pPr>
      <w:r w:rsidRPr="00F050B8">
        <w:rPr>
          <w:noProof/>
        </w:rPr>
        <w:t>98.</w:t>
      </w:r>
      <w:r w:rsidRPr="00F050B8">
        <w:rPr>
          <w:noProof/>
        </w:rPr>
        <w:tab/>
        <w:t xml:space="preserve">Warburton DE, Charlesworth S, Ivey A, et al. A systematic review of the evidence for Canada's Physical Activity Guidelines for Adults. </w:t>
      </w:r>
      <w:r w:rsidRPr="00F050B8">
        <w:rPr>
          <w:i/>
          <w:noProof/>
        </w:rPr>
        <w:t>The international journal of behavioral nutrition and physical activity</w:t>
      </w:r>
      <w:r w:rsidRPr="00F050B8">
        <w:rPr>
          <w:noProof/>
        </w:rPr>
        <w:t xml:space="preserve"> 2010; 7: 39.</w:t>
      </w:r>
    </w:p>
    <w:p w14:paraId="23E1254D" w14:textId="77777777" w:rsidR="00F050B8" w:rsidRPr="00F050B8" w:rsidRDefault="00F050B8" w:rsidP="00F050B8">
      <w:pPr>
        <w:pStyle w:val="EndNoteBibliography"/>
        <w:rPr>
          <w:noProof/>
        </w:rPr>
      </w:pPr>
      <w:r w:rsidRPr="00F050B8">
        <w:rPr>
          <w:noProof/>
        </w:rPr>
        <w:t>99.</w:t>
      </w:r>
      <w:r w:rsidRPr="00F050B8">
        <w:rPr>
          <w:noProof/>
        </w:rPr>
        <w:tab/>
        <w:t xml:space="preserve">Menezes AR, Lavie CJ, DiNicolantonio JJ, et al. Atrial fibrillation in the 21st century: a current understanding of risk factors and primary prevention strategies. </w:t>
      </w:r>
      <w:r w:rsidRPr="00F050B8">
        <w:rPr>
          <w:i/>
          <w:noProof/>
        </w:rPr>
        <w:t>Mayo Clin Proc</w:t>
      </w:r>
      <w:r w:rsidRPr="00F050B8">
        <w:rPr>
          <w:noProof/>
        </w:rPr>
        <w:t xml:space="preserve"> 2013; 88: 394-409.</w:t>
      </w:r>
    </w:p>
    <w:p w14:paraId="0B00043B" w14:textId="77777777" w:rsidR="00F050B8" w:rsidRPr="00F050B8" w:rsidRDefault="00F050B8" w:rsidP="00F050B8">
      <w:pPr>
        <w:pStyle w:val="EndNoteBibliography"/>
        <w:rPr>
          <w:noProof/>
        </w:rPr>
      </w:pPr>
      <w:r w:rsidRPr="00F050B8">
        <w:rPr>
          <w:noProof/>
        </w:rPr>
        <w:t>100.</w:t>
      </w:r>
      <w:r w:rsidRPr="00F050B8">
        <w:rPr>
          <w:noProof/>
        </w:rPr>
        <w:tab/>
        <w:t xml:space="preserve">Woodward A, Tin Tin S, Doughty RN, et al. Atrial fibrillation and cycling: six year follow-up of the Taupo bicycle study. </w:t>
      </w:r>
      <w:r w:rsidRPr="00F050B8">
        <w:rPr>
          <w:i/>
          <w:noProof/>
        </w:rPr>
        <w:t>BMC Public Health</w:t>
      </w:r>
      <w:r w:rsidRPr="00F050B8">
        <w:rPr>
          <w:noProof/>
        </w:rPr>
        <w:t xml:space="preserve"> 2015; 15: 23.</w:t>
      </w:r>
    </w:p>
    <w:p w14:paraId="05996ED4" w14:textId="0F60AE01" w:rsidR="00547C33" w:rsidRPr="00AB51FB" w:rsidRDefault="00543B8A" w:rsidP="00547C33">
      <w:pPr>
        <w:widowControl w:val="0"/>
        <w:autoSpaceDE w:val="0"/>
        <w:autoSpaceDN w:val="0"/>
        <w:adjustRightInd w:val="0"/>
        <w:spacing w:after="240" w:line="480" w:lineRule="auto"/>
        <w:rPr>
          <w:rFonts w:ascii="Cambria" w:eastAsia="Times New Roman" w:hAnsi="Cambria" w:cs="Arial"/>
          <w:sz w:val="20"/>
          <w:lang w:val="en-GB"/>
        </w:rPr>
      </w:pPr>
      <w:r w:rsidRPr="00AB51FB">
        <w:rPr>
          <w:rFonts w:ascii="Cambria" w:eastAsia="Times New Roman" w:hAnsi="Cambria" w:cs="Arial"/>
          <w:sz w:val="20"/>
          <w:lang w:val="en-GB"/>
        </w:rPr>
        <w:fldChar w:fldCharType="end"/>
      </w:r>
    </w:p>
    <w:p w14:paraId="3B5FD12F" w14:textId="77777777" w:rsidR="00547C33" w:rsidRPr="00AB51FB" w:rsidRDefault="00547C33" w:rsidP="00547C33">
      <w:pPr>
        <w:spacing w:line="360" w:lineRule="auto"/>
        <w:rPr>
          <w:rFonts w:ascii="Cambria" w:hAnsi="Cambria"/>
          <w:lang w:val="en-GB"/>
        </w:rPr>
        <w:sectPr w:rsidR="00547C33" w:rsidRPr="00AB51FB" w:rsidSect="0076043D">
          <w:footerReference w:type="default" r:id="rId9"/>
          <w:pgSz w:w="11900" w:h="16820"/>
          <w:pgMar w:top="1440" w:right="1440" w:bottom="1440" w:left="1440" w:header="708" w:footer="708" w:gutter="0"/>
          <w:cols w:space="708"/>
          <w:docGrid w:linePitch="360"/>
        </w:sectPr>
      </w:pPr>
    </w:p>
    <w:p w14:paraId="6A3D5D1B" w14:textId="02240852" w:rsidR="00547C33" w:rsidRPr="00AB51FB" w:rsidRDefault="00547C33" w:rsidP="00547C33">
      <w:pPr>
        <w:spacing w:line="360" w:lineRule="auto"/>
        <w:rPr>
          <w:rFonts w:ascii="Cambria" w:hAnsi="Cambria"/>
          <w:lang w:val="en-GB"/>
        </w:rPr>
      </w:pPr>
      <w:r w:rsidRPr="00AB51FB">
        <w:rPr>
          <w:rFonts w:ascii="Cambria" w:hAnsi="Cambria"/>
          <w:lang w:val="en-GB"/>
        </w:rPr>
        <w:lastRenderedPageBreak/>
        <w:t>Table 1: Prevalence and risk of AF in former and current elite athletes</w:t>
      </w:r>
    </w:p>
    <w:p w14:paraId="4F29C773" w14:textId="77777777" w:rsidR="00547C33" w:rsidRPr="00AB51FB" w:rsidRDefault="00547C33" w:rsidP="00547C33">
      <w:pPr>
        <w:spacing w:line="360" w:lineRule="auto"/>
        <w:rPr>
          <w:rFonts w:ascii="Cambria" w:hAnsi="Cambria"/>
          <w:lang w:val="en-GB"/>
        </w:rPr>
      </w:pPr>
    </w:p>
    <w:tbl>
      <w:tblPr>
        <w:tblStyle w:val="TableGrid"/>
        <w:tblW w:w="5000" w:type="pct"/>
        <w:tblLook w:val="04A0" w:firstRow="1" w:lastRow="0" w:firstColumn="1" w:lastColumn="0" w:noHBand="0" w:noVBand="1"/>
      </w:tblPr>
      <w:tblGrid>
        <w:gridCol w:w="1559"/>
        <w:gridCol w:w="2676"/>
        <w:gridCol w:w="1271"/>
        <w:gridCol w:w="1163"/>
        <w:gridCol w:w="1129"/>
        <w:gridCol w:w="990"/>
        <w:gridCol w:w="1126"/>
        <w:gridCol w:w="1821"/>
        <w:gridCol w:w="2205"/>
      </w:tblGrid>
      <w:tr w:rsidR="00547C33" w:rsidRPr="00AB51FB" w14:paraId="708A83A8" w14:textId="77777777" w:rsidTr="00763F11">
        <w:trPr>
          <w:trHeight w:val="520"/>
        </w:trPr>
        <w:tc>
          <w:tcPr>
            <w:tcW w:w="559" w:type="pct"/>
            <w:tcBorders>
              <w:top w:val="single" w:sz="4" w:space="0" w:color="auto"/>
              <w:left w:val="nil"/>
              <w:bottom w:val="single" w:sz="4" w:space="0" w:color="auto"/>
              <w:right w:val="nil"/>
            </w:tcBorders>
            <w:hideMark/>
          </w:tcPr>
          <w:p w14:paraId="10D55D2C" w14:textId="77777777" w:rsidR="00547C33" w:rsidRPr="00AB51FB" w:rsidRDefault="00547C33" w:rsidP="00763F11">
            <w:pPr>
              <w:spacing w:line="360" w:lineRule="auto"/>
              <w:rPr>
                <w:rFonts w:ascii="Cambria" w:hAnsi="Cambria"/>
                <w:b/>
                <w:bCs/>
                <w:sz w:val="18"/>
                <w:szCs w:val="18"/>
                <w:lang w:val="en-GB"/>
              </w:rPr>
            </w:pPr>
            <w:r w:rsidRPr="00AB51FB">
              <w:rPr>
                <w:rFonts w:ascii="Cambria" w:hAnsi="Cambria"/>
                <w:b/>
                <w:bCs/>
                <w:sz w:val="18"/>
                <w:szCs w:val="18"/>
                <w:lang w:val="en-GB"/>
              </w:rPr>
              <w:t>Publication year, authors</w:t>
            </w:r>
          </w:p>
        </w:tc>
        <w:tc>
          <w:tcPr>
            <w:tcW w:w="960" w:type="pct"/>
            <w:tcBorders>
              <w:top w:val="single" w:sz="4" w:space="0" w:color="auto"/>
              <w:left w:val="nil"/>
              <w:bottom w:val="single" w:sz="4" w:space="0" w:color="auto"/>
              <w:right w:val="nil"/>
            </w:tcBorders>
            <w:hideMark/>
          </w:tcPr>
          <w:p w14:paraId="64642504" w14:textId="77777777" w:rsidR="00547C33" w:rsidRPr="00AB51FB" w:rsidRDefault="00547C33" w:rsidP="00763F11">
            <w:pPr>
              <w:spacing w:line="360" w:lineRule="auto"/>
              <w:rPr>
                <w:rFonts w:ascii="Cambria" w:hAnsi="Cambria"/>
                <w:b/>
                <w:bCs/>
                <w:sz w:val="18"/>
                <w:szCs w:val="18"/>
                <w:lang w:val="en-GB"/>
              </w:rPr>
            </w:pPr>
            <w:r w:rsidRPr="00AB51FB">
              <w:rPr>
                <w:rFonts w:ascii="Cambria" w:hAnsi="Cambria"/>
                <w:b/>
                <w:bCs/>
                <w:sz w:val="18"/>
                <w:szCs w:val="18"/>
                <w:lang w:val="en-GB"/>
              </w:rPr>
              <w:t>Study population</w:t>
            </w:r>
          </w:p>
        </w:tc>
        <w:tc>
          <w:tcPr>
            <w:tcW w:w="456" w:type="pct"/>
            <w:tcBorders>
              <w:top w:val="single" w:sz="4" w:space="0" w:color="auto"/>
              <w:left w:val="nil"/>
              <w:bottom w:val="single" w:sz="4" w:space="0" w:color="auto"/>
              <w:right w:val="nil"/>
            </w:tcBorders>
            <w:hideMark/>
          </w:tcPr>
          <w:p w14:paraId="70ED07F5" w14:textId="77777777" w:rsidR="00547C33" w:rsidRPr="00AB51FB" w:rsidRDefault="00547C33" w:rsidP="00763F11">
            <w:pPr>
              <w:spacing w:line="360" w:lineRule="auto"/>
              <w:rPr>
                <w:rFonts w:ascii="Cambria" w:hAnsi="Cambria"/>
                <w:b/>
                <w:bCs/>
                <w:sz w:val="18"/>
                <w:szCs w:val="18"/>
                <w:lang w:val="en-GB"/>
              </w:rPr>
            </w:pPr>
            <w:r w:rsidRPr="00AB51FB">
              <w:rPr>
                <w:rFonts w:ascii="Cambria" w:hAnsi="Cambria"/>
                <w:b/>
                <w:bCs/>
                <w:sz w:val="18"/>
                <w:szCs w:val="18"/>
                <w:lang w:val="en-GB"/>
              </w:rPr>
              <w:t>Men (n)</w:t>
            </w:r>
          </w:p>
        </w:tc>
        <w:tc>
          <w:tcPr>
            <w:tcW w:w="417" w:type="pct"/>
            <w:tcBorders>
              <w:top w:val="single" w:sz="4" w:space="0" w:color="auto"/>
              <w:left w:val="nil"/>
              <w:bottom w:val="single" w:sz="4" w:space="0" w:color="auto"/>
              <w:right w:val="nil"/>
            </w:tcBorders>
            <w:hideMark/>
          </w:tcPr>
          <w:p w14:paraId="5057255C" w14:textId="77777777" w:rsidR="00547C33" w:rsidRPr="00AB51FB" w:rsidRDefault="00547C33" w:rsidP="00763F11">
            <w:pPr>
              <w:spacing w:line="360" w:lineRule="auto"/>
              <w:rPr>
                <w:rFonts w:ascii="Cambria" w:hAnsi="Cambria"/>
                <w:b/>
                <w:bCs/>
                <w:sz w:val="18"/>
                <w:szCs w:val="18"/>
                <w:lang w:val="en-GB"/>
              </w:rPr>
            </w:pPr>
            <w:r w:rsidRPr="00AB51FB">
              <w:rPr>
                <w:rFonts w:ascii="Cambria" w:hAnsi="Cambria"/>
                <w:b/>
                <w:bCs/>
                <w:sz w:val="18"/>
                <w:szCs w:val="18"/>
                <w:lang w:val="en-GB"/>
              </w:rPr>
              <w:t>Women (n)</w:t>
            </w:r>
          </w:p>
        </w:tc>
        <w:tc>
          <w:tcPr>
            <w:tcW w:w="405" w:type="pct"/>
            <w:tcBorders>
              <w:top w:val="single" w:sz="4" w:space="0" w:color="auto"/>
              <w:left w:val="nil"/>
              <w:bottom w:val="single" w:sz="4" w:space="0" w:color="auto"/>
              <w:right w:val="nil"/>
            </w:tcBorders>
            <w:hideMark/>
          </w:tcPr>
          <w:p w14:paraId="3A410EDE" w14:textId="77777777" w:rsidR="00547C33" w:rsidRPr="00AB51FB" w:rsidRDefault="00547C33" w:rsidP="00763F11">
            <w:pPr>
              <w:spacing w:line="360" w:lineRule="auto"/>
              <w:rPr>
                <w:rFonts w:ascii="Cambria" w:hAnsi="Cambria"/>
                <w:b/>
                <w:bCs/>
                <w:sz w:val="18"/>
                <w:szCs w:val="18"/>
                <w:lang w:val="en-GB"/>
              </w:rPr>
            </w:pPr>
            <w:r w:rsidRPr="00AB51FB">
              <w:rPr>
                <w:rFonts w:ascii="Cambria" w:hAnsi="Cambria"/>
                <w:b/>
                <w:bCs/>
                <w:sz w:val="18"/>
                <w:szCs w:val="18"/>
                <w:lang w:val="en-GB"/>
              </w:rPr>
              <w:t>Age (years)</w:t>
            </w:r>
          </w:p>
        </w:tc>
        <w:tc>
          <w:tcPr>
            <w:tcW w:w="355" w:type="pct"/>
            <w:tcBorders>
              <w:top w:val="single" w:sz="4" w:space="0" w:color="auto"/>
              <w:left w:val="nil"/>
              <w:bottom w:val="single" w:sz="4" w:space="0" w:color="auto"/>
              <w:right w:val="nil"/>
            </w:tcBorders>
            <w:hideMark/>
          </w:tcPr>
          <w:p w14:paraId="6CE42952" w14:textId="77777777" w:rsidR="00547C33" w:rsidRPr="00AB51FB" w:rsidRDefault="00547C33" w:rsidP="00763F11">
            <w:pPr>
              <w:spacing w:line="360" w:lineRule="auto"/>
              <w:rPr>
                <w:rFonts w:ascii="Cambria" w:hAnsi="Cambria"/>
                <w:b/>
                <w:bCs/>
                <w:sz w:val="18"/>
                <w:szCs w:val="18"/>
                <w:lang w:val="en-GB"/>
              </w:rPr>
            </w:pPr>
            <w:r w:rsidRPr="00AB51FB">
              <w:rPr>
                <w:rFonts w:ascii="Cambria" w:hAnsi="Cambria"/>
                <w:b/>
                <w:bCs/>
                <w:sz w:val="18"/>
                <w:szCs w:val="18"/>
                <w:lang w:val="en-GB"/>
              </w:rPr>
              <w:t>Follow-up (years)</w:t>
            </w:r>
          </w:p>
        </w:tc>
        <w:tc>
          <w:tcPr>
            <w:tcW w:w="404" w:type="pct"/>
            <w:tcBorders>
              <w:top w:val="single" w:sz="4" w:space="0" w:color="auto"/>
              <w:left w:val="nil"/>
              <w:bottom w:val="single" w:sz="4" w:space="0" w:color="auto"/>
              <w:right w:val="nil"/>
            </w:tcBorders>
            <w:hideMark/>
          </w:tcPr>
          <w:p w14:paraId="0812245B" w14:textId="77777777" w:rsidR="00547C33" w:rsidRPr="00AB51FB" w:rsidRDefault="00547C33" w:rsidP="00763F11">
            <w:pPr>
              <w:spacing w:line="360" w:lineRule="auto"/>
              <w:rPr>
                <w:rFonts w:ascii="Cambria" w:hAnsi="Cambria"/>
                <w:b/>
                <w:bCs/>
                <w:sz w:val="18"/>
                <w:szCs w:val="18"/>
                <w:lang w:val="en-GB"/>
              </w:rPr>
            </w:pPr>
            <w:r w:rsidRPr="00AB51FB">
              <w:rPr>
                <w:rFonts w:ascii="Cambria" w:hAnsi="Cambria"/>
                <w:b/>
                <w:bCs/>
                <w:sz w:val="18"/>
                <w:szCs w:val="18"/>
                <w:lang w:val="en-GB"/>
              </w:rPr>
              <w:t>AF diagnosis</w:t>
            </w:r>
          </w:p>
        </w:tc>
        <w:tc>
          <w:tcPr>
            <w:tcW w:w="653" w:type="pct"/>
            <w:tcBorders>
              <w:top w:val="single" w:sz="4" w:space="0" w:color="auto"/>
              <w:left w:val="nil"/>
              <w:bottom w:val="single" w:sz="4" w:space="0" w:color="auto"/>
              <w:right w:val="nil"/>
            </w:tcBorders>
            <w:hideMark/>
          </w:tcPr>
          <w:p w14:paraId="3B096A63" w14:textId="77777777" w:rsidR="00547C33" w:rsidRPr="00AB51FB" w:rsidRDefault="00547C33" w:rsidP="00763F11">
            <w:pPr>
              <w:spacing w:line="360" w:lineRule="auto"/>
              <w:rPr>
                <w:rFonts w:ascii="Cambria" w:hAnsi="Cambria"/>
                <w:b/>
                <w:bCs/>
                <w:sz w:val="18"/>
                <w:szCs w:val="18"/>
                <w:lang w:val="en-GB"/>
              </w:rPr>
            </w:pPr>
            <w:r w:rsidRPr="00AB51FB">
              <w:rPr>
                <w:rFonts w:ascii="Cambria" w:hAnsi="Cambria"/>
                <w:b/>
                <w:bCs/>
                <w:sz w:val="18"/>
                <w:szCs w:val="18"/>
                <w:lang w:val="en-GB"/>
              </w:rPr>
              <w:t>PA level/dose</w:t>
            </w:r>
          </w:p>
        </w:tc>
        <w:tc>
          <w:tcPr>
            <w:tcW w:w="791" w:type="pct"/>
            <w:tcBorders>
              <w:top w:val="single" w:sz="4" w:space="0" w:color="auto"/>
              <w:left w:val="nil"/>
              <w:bottom w:val="single" w:sz="4" w:space="0" w:color="auto"/>
              <w:right w:val="nil"/>
            </w:tcBorders>
            <w:hideMark/>
          </w:tcPr>
          <w:p w14:paraId="73431BB2" w14:textId="77777777" w:rsidR="00547C33" w:rsidRPr="00AB51FB" w:rsidRDefault="00547C33" w:rsidP="00763F11">
            <w:pPr>
              <w:spacing w:line="360" w:lineRule="auto"/>
              <w:rPr>
                <w:rFonts w:ascii="Cambria" w:hAnsi="Cambria"/>
                <w:b/>
                <w:bCs/>
                <w:sz w:val="18"/>
                <w:szCs w:val="18"/>
                <w:lang w:val="en-GB"/>
              </w:rPr>
            </w:pPr>
            <w:r w:rsidRPr="00AB51FB">
              <w:rPr>
                <w:rFonts w:ascii="Cambria" w:hAnsi="Cambria"/>
                <w:b/>
                <w:bCs/>
                <w:sz w:val="18"/>
                <w:szCs w:val="18"/>
                <w:lang w:val="en-GB"/>
              </w:rPr>
              <w:t>Prevalence (%) or RR (95% CI) of AF, athletes vs control group</w:t>
            </w:r>
          </w:p>
        </w:tc>
      </w:tr>
      <w:tr w:rsidR="00547C33" w:rsidRPr="00AB51FB" w14:paraId="1E787105" w14:textId="77777777" w:rsidTr="00763F11">
        <w:trPr>
          <w:trHeight w:val="440"/>
        </w:trPr>
        <w:tc>
          <w:tcPr>
            <w:tcW w:w="559" w:type="pct"/>
            <w:tcBorders>
              <w:top w:val="single" w:sz="4" w:space="0" w:color="auto"/>
              <w:left w:val="nil"/>
              <w:bottom w:val="nil"/>
              <w:right w:val="nil"/>
            </w:tcBorders>
          </w:tcPr>
          <w:p w14:paraId="0CE9B7F3" w14:textId="0E11B185" w:rsidR="00547C33" w:rsidRPr="00AB51FB" w:rsidRDefault="00547C33" w:rsidP="00ED6A55">
            <w:pPr>
              <w:spacing w:line="360" w:lineRule="auto"/>
              <w:rPr>
                <w:rFonts w:ascii="Cambria" w:hAnsi="Cambria"/>
                <w:sz w:val="18"/>
                <w:szCs w:val="18"/>
                <w:lang w:val="en-GB"/>
              </w:rPr>
            </w:pPr>
            <w:r w:rsidRPr="00AB51FB">
              <w:rPr>
                <w:rFonts w:ascii="Cambria" w:hAnsi="Cambria"/>
                <w:sz w:val="18"/>
                <w:szCs w:val="18"/>
                <w:lang w:val="en-GB"/>
              </w:rPr>
              <w:t>1998</w:t>
            </w:r>
            <w:r w:rsidRPr="00AB51FB">
              <w:rPr>
                <w:rFonts w:ascii="Cambria" w:hAnsi="Cambria"/>
                <w:sz w:val="18"/>
                <w:szCs w:val="18"/>
                <w:lang w:val="en-GB"/>
              </w:rPr>
              <w:br/>
              <w:t>Karjalainen et al.</w:t>
            </w:r>
            <w:r w:rsidR="00ED6A55">
              <w:rPr>
                <w:rFonts w:ascii="Cambria" w:hAnsi="Cambria"/>
                <w:sz w:val="18"/>
                <w:szCs w:val="18"/>
                <w:lang w:val="en-GB"/>
              </w:rPr>
              <w:fldChar w:fldCharType="begin"/>
            </w:r>
            <w:r w:rsidR="00ED6A55">
              <w:rPr>
                <w:rFonts w:ascii="Cambria" w:hAnsi="Cambria"/>
                <w:sz w:val="18"/>
                <w:szCs w:val="18"/>
                <w:lang w:val="en-GB"/>
              </w:rPr>
              <w:instrText xml:space="preserve"> ADDIN EN.CITE &lt;EndNote&gt;&lt;Cite&gt;&lt;Author&gt;Karjalainen&lt;/Author&gt;&lt;Year&gt;1998&lt;/Year&gt;&lt;RecNum&gt;91&lt;/RecNum&gt;&lt;DisplayText&gt;&lt;style face="superscript"&gt;5&lt;/style&gt;&lt;/DisplayText&gt;&lt;record&gt;&lt;rec-number&gt;91&lt;/rec-number&gt;&lt;foreign-keys&gt;&lt;key app="EN" db-id="2vfzfzv9z5ft98ef9aa5rs0dz990d90250re" timestamp="1356044067"&gt;91&lt;/key&gt;&lt;/foreign-keys&gt;&lt;ref-type name="Journal Article"&gt;17&lt;/ref-type&gt;&lt;contributors&gt;&lt;authors&gt;&lt;author&gt;Karjalainen, J.&lt;/author&gt;&lt;author&gt;Kujala, U. M.&lt;/author&gt;&lt;author&gt;Kaprio, J.&lt;/author&gt;&lt;author&gt;Sarna, S.&lt;/author&gt;&lt;author&gt;Viitasalo, M.&lt;/author&gt;&lt;/authors&gt;&lt;/contributors&gt;&lt;auth-address&gt;Central Military Hospital, Box 50, 00301 Helsinki, Finland. jouko.karjalainen@pp.inet.fi&lt;/auth-address&gt;&lt;titles&gt;&lt;title&gt;Lone atrial fibrillation in vigorously exercising middle aged men: case-control study&lt;/title&gt;&lt;secondary-title&gt;BMJ&lt;/secondary-title&gt;&lt;alt-title&gt;Bmj&lt;/alt-title&gt;&lt;/titles&gt;&lt;periodical&gt;&lt;full-title&gt;BMJ&lt;/full-title&gt;&lt;abbr-1&gt;BMJ&lt;/abbr-1&gt;&lt;abbr-2&gt;BMJ&lt;/abbr-2&gt;&lt;/periodical&gt;&lt;alt-periodical&gt;&lt;full-title&gt;BMJ&lt;/full-title&gt;&lt;abbr-1&gt;BMJ&lt;/abbr-1&gt;&lt;abbr-2&gt;BMJ&lt;/abbr-2&gt;&lt;/alt-periodical&gt;&lt;pages&gt;1784-5&lt;/pages&gt;&lt;volume&gt;316&lt;/volume&gt;&lt;number&gt;7147&lt;/number&gt;&lt;edition&gt;1998/06/24&lt;/edition&gt;&lt;keywords&gt;&lt;keyword&gt;Adult&lt;/keyword&gt;&lt;keyword&gt;Age Factors&lt;/keyword&gt;&lt;keyword&gt;Atrial Fibrillation/epidemiology/*etiology&lt;/keyword&gt;&lt;keyword&gt;Case-Control Studies&lt;/keyword&gt;&lt;keyword&gt;Exercise/*physiology&lt;/keyword&gt;&lt;keyword&gt;Humans&lt;/keyword&gt;&lt;keyword&gt;Male&lt;/keyword&gt;&lt;keyword&gt;Middle Aged&lt;/keyword&gt;&lt;keyword&gt;Running/*physiology&lt;/keyword&gt;&lt;/keywords&gt;&lt;dates&gt;&lt;year&gt;1998&lt;/year&gt;&lt;pub-dates&gt;&lt;date&gt;Jun 13&lt;/date&gt;&lt;/pub-dates&gt;&lt;/dates&gt;&lt;isbn&gt;0959-8138 (Print)&amp;#xD;0959-535X (Linking)&lt;/isbn&gt;&lt;accession-num&gt;9624065&lt;/accession-num&gt;&lt;work-type&gt;Research Support, Non-U.S. Gov&amp;apos;t&lt;/work-type&gt;&lt;urls&gt;&lt;related-urls&gt;&lt;url&gt;http://www.ncbi.nlm.nih.gov/pubmed/9624065&lt;/url&gt;&lt;/related-urls&gt;&lt;/urls&gt;&lt;custom1&gt;AF&lt;/custom1&gt;&lt;custom2&gt;AF3 Original&lt;/custom2&gt;&lt;language&gt;eng&lt;/language&gt;&lt;/record&gt;&lt;/Cite&gt;&lt;/EndNote&gt;</w:instrText>
            </w:r>
            <w:r w:rsidR="00ED6A55">
              <w:rPr>
                <w:rFonts w:ascii="Cambria" w:hAnsi="Cambria"/>
                <w:sz w:val="18"/>
                <w:szCs w:val="18"/>
                <w:lang w:val="en-GB"/>
              </w:rPr>
              <w:fldChar w:fldCharType="separate"/>
            </w:r>
            <w:r w:rsidR="00ED6A55" w:rsidRPr="00ED6A55">
              <w:rPr>
                <w:rFonts w:ascii="Cambria" w:hAnsi="Cambria"/>
                <w:noProof/>
                <w:sz w:val="18"/>
                <w:szCs w:val="18"/>
                <w:vertAlign w:val="superscript"/>
                <w:lang w:val="en-GB"/>
              </w:rPr>
              <w:t>5</w:t>
            </w:r>
            <w:r w:rsidR="00ED6A55">
              <w:rPr>
                <w:rFonts w:ascii="Cambria" w:hAnsi="Cambria"/>
                <w:sz w:val="18"/>
                <w:szCs w:val="18"/>
                <w:lang w:val="en-GB"/>
              </w:rPr>
              <w:fldChar w:fldCharType="end"/>
            </w:r>
          </w:p>
        </w:tc>
        <w:tc>
          <w:tcPr>
            <w:tcW w:w="960" w:type="pct"/>
            <w:tcBorders>
              <w:top w:val="single" w:sz="4" w:space="0" w:color="auto"/>
              <w:left w:val="nil"/>
              <w:bottom w:val="nil"/>
              <w:right w:val="nil"/>
            </w:tcBorders>
          </w:tcPr>
          <w:p w14:paraId="7D4298C0"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Veteran orienteers vs. healthy controls, Finland</w:t>
            </w:r>
          </w:p>
        </w:tc>
        <w:tc>
          <w:tcPr>
            <w:tcW w:w="456" w:type="pct"/>
            <w:tcBorders>
              <w:top w:val="single" w:sz="4" w:space="0" w:color="auto"/>
              <w:left w:val="nil"/>
              <w:bottom w:val="nil"/>
              <w:right w:val="nil"/>
            </w:tcBorders>
          </w:tcPr>
          <w:p w14:paraId="7EEAF5C8"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262 athletes, 373 controls</w:t>
            </w:r>
          </w:p>
        </w:tc>
        <w:tc>
          <w:tcPr>
            <w:tcW w:w="417" w:type="pct"/>
            <w:tcBorders>
              <w:top w:val="single" w:sz="4" w:space="0" w:color="auto"/>
              <w:left w:val="nil"/>
              <w:bottom w:val="nil"/>
              <w:right w:val="nil"/>
            </w:tcBorders>
          </w:tcPr>
          <w:p w14:paraId="16E3F990"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0</w:t>
            </w:r>
          </w:p>
        </w:tc>
        <w:tc>
          <w:tcPr>
            <w:tcW w:w="405" w:type="pct"/>
            <w:tcBorders>
              <w:top w:val="single" w:sz="4" w:space="0" w:color="auto"/>
              <w:left w:val="nil"/>
              <w:bottom w:val="nil"/>
              <w:right w:val="nil"/>
            </w:tcBorders>
          </w:tcPr>
          <w:p w14:paraId="42E9BF30"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Mean 47/49</w:t>
            </w:r>
          </w:p>
        </w:tc>
        <w:tc>
          <w:tcPr>
            <w:tcW w:w="355" w:type="pct"/>
            <w:tcBorders>
              <w:top w:val="single" w:sz="4" w:space="0" w:color="auto"/>
              <w:left w:val="nil"/>
              <w:bottom w:val="nil"/>
              <w:right w:val="nil"/>
            </w:tcBorders>
          </w:tcPr>
          <w:p w14:paraId="1C585EEB"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10</w:t>
            </w:r>
          </w:p>
        </w:tc>
        <w:tc>
          <w:tcPr>
            <w:tcW w:w="404" w:type="pct"/>
            <w:tcBorders>
              <w:top w:val="single" w:sz="4" w:space="0" w:color="auto"/>
              <w:left w:val="nil"/>
              <w:bottom w:val="nil"/>
              <w:right w:val="nil"/>
            </w:tcBorders>
          </w:tcPr>
          <w:p w14:paraId="053E25FB"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Self-reported</w:t>
            </w:r>
          </w:p>
        </w:tc>
        <w:tc>
          <w:tcPr>
            <w:tcW w:w="653" w:type="pct"/>
            <w:tcBorders>
              <w:top w:val="single" w:sz="4" w:space="0" w:color="auto"/>
              <w:left w:val="nil"/>
              <w:bottom w:val="nil"/>
              <w:right w:val="nil"/>
            </w:tcBorders>
          </w:tcPr>
          <w:p w14:paraId="3C43C209"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High level for many years</w:t>
            </w:r>
          </w:p>
        </w:tc>
        <w:tc>
          <w:tcPr>
            <w:tcW w:w="791" w:type="pct"/>
            <w:tcBorders>
              <w:top w:val="single" w:sz="4" w:space="0" w:color="auto"/>
              <w:left w:val="nil"/>
              <w:bottom w:val="nil"/>
              <w:right w:val="nil"/>
            </w:tcBorders>
          </w:tcPr>
          <w:p w14:paraId="0E77A16C"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 xml:space="preserve">RR athletes vs. controls: </w:t>
            </w:r>
            <w:r w:rsidRPr="00AB51FB">
              <w:rPr>
                <w:rFonts w:ascii="Cambria" w:hAnsi="Cambria"/>
                <w:sz w:val="18"/>
                <w:szCs w:val="18"/>
                <w:lang w:val="en-GB"/>
              </w:rPr>
              <w:br/>
              <w:t>OR 5.5 (1.3-24.4)</w:t>
            </w:r>
          </w:p>
        </w:tc>
      </w:tr>
      <w:tr w:rsidR="00547C33" w:rsidRPr="00AB51FB" w14:paraId="6C419EFA" w14:textId="77777777" w:rsidTr="00763F11">
        <w:trPr>
          <w:trHeight w:val="440"/>
        </w:trPr>
        <w:tc>
          <w:tcPr>
            <w:tcW w:w="559" w:type="pct"/>
            <w:tcBorders>
              <w:top w:val="nil"/>
              <w:left w:val="nil"/>
              <w:bottom w:val="nil"/>
              <w:right w:val="nil"/>
            </w:tcBorders>
          </w:tcPr>
          <w:p w14:paraId="0D949CEB" w14:textId="5A12E398" w:rsidR="00547C33" w:rsidRPr="00AB51FB" w:rsidRDefault="00547C33" w:rsidP="00ED6A55">
            <w:pPr>
              <w:spacing w:line="360" w:lineRule="auto"/>
              <w:rPr>
                <w:rFonts w:ascii="Cambria" w:hAnsi="Cambria"/>
                <w:sz w:val="18"/>
                <w:szCs w:val="18"/>
                <w:lang w:val="en-GB"/>
              </w:rPr>
            </w:pPr>
            <w:r w:rsidRPr="00AB51FB">
              <w:rPr>
                <w:rFonts w:ascii="Cambria" w:hAnsi="Cambria"/>
                <w:sz w:val="18"/>
                <w:szCs w:val="18"/>
                <w:lang w:val="en-GB"/>
              </w:rPr>
              <w:t>1998</w:t>
            </w:r>
            <w:r w:rsidRPr="00AB51FB">
              <w:rPr>
                <w:rFonts w:ascii="Cambria" w:hAnsi="Cambria"/>
                <w:sz w:val="18"/>
                <w:szCs w:val="18"/>
                <w:lang w:val="en-GB"/>
              </w:rPr>
              <w:br/>
              <w:t>Furlanello et al.</w:t>
            </w:r>
            <w:r w:rsidR="00ED6A55">
              <w:rPr>
                <w:rFonts w:ascii="Cambria" w:hAnsi="Cambria"/>
                <w:sz w:val="18"/>
                <w:szCs w:val="18"/>
                <w:lang w:val="en-GB"/>
              </w:rPr>
              <w:fldChar w:fldCharType="begin">
                <w:fldData xml:space="preserve">PEVuZE5vdGU+PENpdGU+PEF1dGhvcj5GdXJsYW5lbGxvPC9BdXRob3I+PFllYXI+MTk5ODwvWWVh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</w:fldData>
              </w:fldChar>
            </w:r>
            <w:r w:rsidR="00ED6A55">
              <w:rPr>
                <w:rFonts w:ascii="Cambria" w:hAnsi="Cambria"/>
                <w:sz w:val="18"/>
                <w:szCs w:val="18"/>
                <w:lang w:val="en-GB"/>
              </w:rPr>
              <w:instrText xml:space="preserve"> ADDIN EN.CITE </w:instrText>
            </w:r>
            <w:r w:rsidR="00ED6A55">
              <w:rPr>
                <w:rFonts w:ascii="Cambria" w:hAnsi="Cambria"/>
                <w:sz w:val="18"/>
                <w:szCs w:val="18"/>
                <w:lang w:val="en-GB"/>
              </w:rPr>
              <w:fldChar w:fldCharType="begin">
                <w:fldData xml:space="preserve">PEVuZE5vdGU+PENpdGU+PEF1dGhvcj5GdXJsYW5lbGxvPC9BdXRob3I+PFllYXI+MTk5ODwvWWVh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</w:fldData>
              </w:fldChar>
            </w:r>
            <w:r w:rsidR="00ED6A55">
              <w:rPr>
                <w:rFonts w:ascii="Cambria" w:hAnsi="Cambria"/>
                <w:sz w:val="18"/>
                <w:szCs w:val="18"/>
                <w:lang w:val="en-GB"/>
              </w:rPr>
              <w:instrText xml:space="preserve"> ADDIN EN.CITE.DATA </w:instrText>
            </w:r>
            <w:r w:rsidR="00ED6A55">
              <w:rPr>
                <w:rFonts w:ascii="Cambria" w:hAnsi="Cambria"/>
                <w:sz w:val="18"/>
                <w:szCs w:val="18"/>
                <w:lang w:val="en-GB"/>
              </w:rPr>
            </w:r>
            <w:r w:rsidR="00ED6A55">
              <w:rPr>
                <w:rFonts w:ascii="Cambria" w:hAnsi="Cambria"/>
                <w:sz w:val="18"/>
                <w:szCs w:val="18"/>
                <w:lang w:val="en-GB"/>
              </w:rPr>
              <w:fldChar w:fldCharType="end"/>
            </w:r>
            <w:r w:rsidR="00ED6A55">
              <w:rPr>
                <w:rFonts w:ascii="Cambria" w:hAnsi="Cambria"/>
                <w:sz w:val="18"/>
                <w:szCs w:val="18"/>
                <w:lang w:val="en-GB"/>
              </w:rPr>
            </w:r>
            <w:r w:rsidR="00ED6A55">
              <w:rPr>
                <w:rFonts w:ascii="Cambria" w:hAnsi="Cambria"/>
                <w:sz w:val="18"/>
                <w:szCs w:val="18"/>
                <w:lang w:val="en-GB"/>
              </w:rPr>
              <w:fldChar w:fldCharType="separate"/>
            </w:r>
            <w:r w:rsidR="00ED6A55" w:rsidRPr="00ED6A55">
              <w:rPr>
                <w:rFonts w:ascii="Cambria" w:hAnsi="Cambria"/>
                <w:noProof/>
                <w:sz w:val="18"/>
                <w:szCs w:val="18"/>
                <w:vertAlign w:val="superscript"/>
                <w:lang w:val="en-GB"/>
              </w:rPr>
              <w:t>13</w:t>
            </w:r>
            <w:r w:rsidR="00ED6A55">
              <w:rPr>
                <w:rFonts w:ascii="Cambria" w:hAnsi="Cambria"/>
                <w:sz w:val="18"/>
                <w:szCs w:val="18"/>
                <w:lang w:val="en-GB"/>
              </w:rPr>
              <w:fldChar w:fldCharType="end"/>
            </w:r>
          </w:p>
        </w:tc>
        <w:tc>
          <w:tcPr>
            <w:tcW w:w="960" w:type="pct"/>
            <w:tcBorders>
              <w:top w:val="nil"/>
              <w:left w:val="nil"/>
              <w:bottom w:val="nil"/>
              <w:right w:val="nil"/>
            </w:tcBorders>
          </w:tcPr>
          <w:p w14:paraId="19549D85"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Young elite athletes, Italy</w:t>
            </w:r>
          </w:p>
        </w:tc>
        <w:tc>
          <w:tcPr>
            <w:tcW w:w="456" w:type="pct"/>
            <w:tcBorders>
              <w:top w:val="nil"/>
              <w:left w:val="nil"/>
              <w:bottom w:val="nil"/>
              <w:right w:val="nil"/>
            </w:tcBorders>
          </w:tcPr>
          <w:p w14:paraId="5E2BA8FE"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122 athletes</w:t>
            </w:r>
          </w:p>
        </w:tc>
        <w:tc>
          <w:tcPr>
            <w:tcW w:w="417" w:type="pct"/>
            <w:tcBorders>
              <w:top w:val="nil"/>
              <w:left w:val="nil"/>
              <w:bottom w:val="nil"/>
              <w:right w:val="nil"/>
            </w:tcBorders>
          </w:tcPr>
          <w:p w14:paraId="4BFF0285"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24 athletes</w:t>
            </w:r>
          </w:p>
        </w:tc>
        <w:tc>
          <w:tcPr>
            <w:tcW w:w="405" w:type="pct"/>
            <w:tcBorders>
              <w:top w:val="nil"/>
              <w:left w:val="nil"/>
              <w:bottom w:val="nil"/>
              <w:right w:val="nil"/>
            </w:tcBorders>
          </w:tcPr>
          <w:p w14:paraId="111097E3"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Mean 24</w:t>
            </w:r>
          </w:p>
        </w:tc>
        <w:tc>
          <w:tcPr>
            <w:tcW w:w="355" w:type="pct"/>
            <w:tcBorders>
              <w:top w:val="nil"/>
              <w:left w:val="nil"/>
              <w:bottom w:val="nil"/>
              <w:right w:val="nil"/>
            </w:tcBorders>
          </w:tcPr>
          <w:p w14:paraId="449FA4B3"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Cross-sectional</w:t>
            </w:r>
          </w:p>
        </w:tc>
        <w:tc>
          <w:tcPr>
            <w:tcW w:w="404" w:type="pct"/>
            <w:tcBorders>
              <w:top w:val="nil"/>
              <w:left w:val="nil"/>
              <w:bottom w:val="nil"/>
              <w:right w:val="nil"/>
            </w:tcBorders>
          </w:tcPr>
          <w:p w14:paraId="3B7E3A93"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ECG</w:t>
            </w:r>
          </w:p>
        </w:tc>
        <w:tc>
          <w:tcPr>
            <w:tcW w:w="653" w:type="pct"/>
            <w:tcBorders>
              <w:top w:val="nil"/>
              <w:left w:val="nil"/>
              <w:bottom w:val="nil"/>
              <w:right w:val="nil"/>
            </w:tcBorders>
          </w:tcPr>
          <w:p w14:paraId="7499E12E"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Elite athletes</w:t>
            </w:r>
          </w:p>
        </w:tc>
        <w:tc>
          <w:tcPr>
            <w:tcW w:w="791" w:type="pct"/>
            <w:tcBorders>
              <w:top w:val="nil"/>
              <w:left w:val="nil"/>
              <w:bottom w:val="nil"/>
              <w:right w:val="nil"/>
            </w:tcBorders>
          </w:tcPr>
          <w:p w14:paraId="4E60A25D"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Athletes 9%</w:t>
            </w:r>
          </w:p>
        </w:tc>
      </w:tr>
      <w:tr w:rsidR="00547C33" w:rsidRPr="00AB51FB" w14:paraId="1A70B915" w14:textId="77777777" w:rsidTr="00763F11">
        <w:trPr>
          <w:trHeight w:val="440"/>
        </w:trPr>
        <w:tc>
          <w:tcPr>
            <w:tcW w:w="559" w:type="pct"/>
            <w:tcBorders>
              <w:top w:val="nil"/>
              <w:left w:val="nil"/>
              <w:bottom w:val="nil"/>
              <w:right w:val="nil"/>
            </w:tcBorders>
          </w:tcPr>
          <w:p w14:paraId="2C7CCAD1" w14:textId="21E0CFA6" w:rsidR="00547C33" w:rsidRPr="00AB51FB" w:rsidRDefault="00547C33" w:rsidP="00F050B8">
            <w:pPr>
              <w:spacing w:line="360" w:lineRule="auto"/>
              <w:rPr>
                <w:rFonts w:ascii="Cambria" w:hAnsi="Cambria"/>
                <w:sz w:val="18"/>
                <w:szCs w:val="18"/>
                <w:lang w:val="en-GB"/>
              </w:rPr>
            </w:pPr>
            <w:r w:rsidRPr="00AB51FB">
              <w:rPr>
                <w:rFonts w:ascii="Cambria" w:hAnsi="Cambria"/>
                <w:sz w:val="18"/>
                <w:szCs w:val="18"/>
                <w:lang w:val="en-GB"/>
              </w:rPr>
              <w:t>2005</w:t>
            </w:r>
            <w:r w:rsidRPr="00AB51FB">
              <w:rPr>
                <w:rFonts w:ascii="Cambria" w:hAnsi="Cambria"/>
                <w:sz w:val="18"/>
                <w:szCs w:val="18"/>
                <w:lang w:val="en-GB"/>
              </w:rPr>
              <w:br/>
              <w:t>Pelliccia et al.</w:t>
            </w:r>
            <w:r w:rsidR="00F050B8">
              <w:rPr>
                <w:rFonts w:ascii="Cambria" w:hAnsi="Cambria"/>
                <w:sz w:val="18"/>
                <w:szCs w:val="18"/>
                <w:lang w:val="en-GB"/>
              </w:rPr>
              <w:fldChar w:fldCharType="begin">
                <w:fldData xml:space="preserve">PEVuZE5vdGU+PENpdGU+PEF1dGhvcj5QZWxsaWNjaWE8L0F1dGhvcj48WWVhcj4yMDA1PC9ZZWFy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</w:fldData>
              </w:fldChar>
            </w:r>
            <w:r w:rsidR="00F050B8">
              <w:rPr>
                <w:rFonts w:ascii="Cambria" w:hAnsi="Cambria"/>
                <w:sz w:val="18"/>
                <w:szCs w:val="18"/>
                <w:lang w:val="en-GB"/>
              </w:rPr>
              <w:instrText xml:space="preserve"> ADDIN EN.CITE </w:instrText>
            </w:r>
            <w:r w:rsidR="00F050B8">
              <w:rPr>
                <w:rFonts w:ascii="Cambria" w:hAnsi="Cambria"/>
                <w:sz w:val="18"/>
                <w:szCs w:val="18"/>
                <w:lang w:val="en-GB"/>
              </w:rPr>
              <w:fldChar w:fldCharType="begin">
                <w:fldData xml:space="preserve">PEVuZE5vdGU+PENpdGU+PEF1dGhvcj5QZWxsaWNjaWE8L0F1dGhvcj48WWVhcj4yMDA1PC9ZZWFy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</w:fldData>
              </w:fldChar>
            </w:r>
            <w:r w:rsidR="00F050B8">
              <w:rPr>
                <w:rFonts w:ascii="Cambria" w:hAnsi="Cambria"/>
                <w:sz w:val="18"/>
                <w:szCs w:val="18"/>
                <w:lang w:val="en-GB"/>
              </w:rPr>
              <w:instrText xml:space="preserve"> ADDIN EN.CITE.DATA </w:instrText>
            </w:r>
            <w:r w:rsidR="00F050B8">
              <w:rPr>
                <w:rFonts w:ascii="Cambria" w:hAnsi="Cambria"/>
                <w:sz w:val="18"/>
                <w:szCs w:val="18"/>
                <w:lang w:val="en-GB"/>
              </w:rPr>
            </w:r>
            <w:r w:rsidR="00F050B8">
              <w:rPr>
                <w:rFonts w:ascii="Cambria" w:hAnsi="Cambria"/>
                <w:sz w:val="18"/>
                <w:szCs w:val="18"/>
                <w:lang w:val="en-GB"/>
              </w:rPr>
              <w:fldChar w:fldCharType="end"/>
            </w:r>
            <w:r w:rsidR="00F050B8">
              <w:rPr>
                <w:rFonts w:ascii="Cambria" w:hAnsi="Cambria"/>
                <w:sz w:val="18"/>
                <w:szCs w:val="18"/>
                <w:lang w:val="en-GB"/>
              </w:rPr>
            </w:r>
            <w:r w:rsidR="00F050B8">
              <w:rPr>
                <w:rFonts w:ascii="Cambria" w:hAnsi="Cambria"/>
                <w:sz w:val="18"/>
                <w:szCs w:val="18"/>
                <w:lang w:val="en-GB"/>
              </w:rPr>
              <w:fldChar w:fldCharType="separate"/>
            </w:r>
            <w:r w:rsidR="00F050B8" w:rsidRPr="00F050B8">
              <w:rPr>
                <w:rFonts w:ascii="Cambria" w:hAnsi="Cambria"/>
                <w:noProof/>
                <w:sz w:val="18"/>
                <w:szCs w:val="18"/>
                <w:vertAlign w:val="superscript"/>
                <w:lang w:val="en-GB"/>
              </w:rPr>
              <w:t>14</w:t>
            </w:r>
            <w:r w:rsidR="00F050B8">
              <w:rPr>
                <w:rFonts w:ascii="Cambria" w:hAnsi="Cambria"/>
                <w:sz w:val="18"/>
                <w:szCs w:val="18"/>
                <w:lang w:val="en-GB"/>
              </w:rPr>
              <w:fldChar w:fldCharType="end"/>
            </w:r>
          </w:p>
        </w:tc>
        <w:tc>
          <w:tcPr>
            <w:tcW w:w="960" w:type="pct"/>
            <w:tcBorders>
              <w:top w:val="nil"/>
              <w:left w:val="nil"/>
              <w:bottom w:val="nil"/>
              <w:right w:val="nil"/>
            </w:tcBorders>
          </w:tcPr>
          <w:p w14:paraId="4A7D8047"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Highly trained athletes of 38 different sports, Italy</w:t>
            </w:r>
          </w:p>
        </w:tc>
        <w:tc>
          <w:tcPr>
            <w:tcW w:w="456" w:type="pct"/>
            <w:tcBorders>
              <w:top w:val="nil"/>
              <w:left w:val="nil"/>
              <w:bottom w:val="nil"/>
              <w:right w:val="nil"/>
            </w:tcBorders>
          </w:tcPr>
          <w:p w14:paraId="4BAF0127"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1298 athletes</w:t>
            </w:r>
          </w:p>
        </w:tc>
        <w:tc>
          <w:tcPr>
            <w:tcW w:w="417" w:type="pct"/>
            <w:tcBorders>
              <w:top w:val="nil"/>
              <w:left w:val="nil"/>
              <w:bottom w:val="nil"/>
              <w:right w:val="nil"/>
            </w:tcBorders>
          </w:tcPr>
          <w:p w14:paraId="13CC1B73"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479 athletes</w:t>
            </w:r>
          </w:p>
        </w:tc>
        <w:tc>
          <w:tcPr>
            <w:tcW w:w="405" w:type="pct"/>
            <w:tcBorders>
              <w:top w:val="nil"/>
              <w:left w:val="nil"/>
              <w:bottom w:val="nil"/>
              <w:right w:val="nil"/>
            </w:tcBorders>
          </w:tcPr>
          <w:p w14:paraId="1845BBEF"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Mean 24</w:t>
            </w:r>
          </w:p>
        </w:tc>
        <w:tc>
          <w:tcPr>
            <w:tcW w:w="355" w:type="pct"/>
            <w:tcBorders>
              <w:top w:val="nil"/>
              <w:left w:val="nil"/>
              <w:bottom w:val="nil"/>
              <w:right w:val="nil"/>
            </w:tcBorders>
          </w:tcPr>
          <w:p w14:paraId="4647794B"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Cross-sectional</w:t>
            </w:r>
          </w:p>
        </w:tc>
        <w:tc>
          <w:tcPr>
            <w:tcW w:w="404" w:type="pct"/>
            <w:tcBorders>
              <w:top w:val="nil"/>
              <w:left w:val="nil"/>
              <w:bottom w:val="nil"/>
              <w:right w:val="nil"/>
            </w:tcBorders>
          </w:tcPr>
          <w:p w14:paraId="3F05184C"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ECG</w:t>
            </w:r>
          </w:p>
        </w:tc>
        <w:tc>
          <w:tcPr>
            <w:tcW w:w="653" w:type="pct"/>
            <w:tcBorders>
              <w:top w:val="nil"/>
              <w:left w:val="nil"/>
              <w:bottom w:val="nil"/>
              <w:right w:val="nil"/>
            </w:tcBorders>
          </w:tcPr>
          <w:p w14:paraId="41820496"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Highly trained athletes</w:t>
            </w:r>
          </w:p>
        </w:tc>
        <w:tc>
          <w:tcPr>
            <w:tcW w:w="791" w:type="pct"/>
            <w:tcBorders>
              <w:top w:val="nil"/>
              <w:left w:val="nil"/>
              <w:bottom w:val="nil"/>
              <w:right w:val="nil"/>
            </w:tcBorders>
          </w:tcPr>
          <w:p w14:paraId="33F6B454"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Athletes &lt;1%</w:t>
            </w:r>
          </w:p>
        </w:tc>
      </w:tr>
      <w:tr w:rsidR="00547C33" w:rsidRPr="00AB51FB" w14:paraId="0632BB39" w14:textId="77777777" w:rsidTr="00763F11">
        <w:trPr>
          <w:trHeight w:val="440"/>
        </w:trPr>
        <w:tc>
          <w:tcPr>
            <w:tcW w:w="559" w:type="pct"/>
            <w:tcBorders>
              <w:top w:val="nil"/>
              <w:left w:val="nil"/>
              <w:bottom w:val="nil"/>
              <w:right w:val="nil"/>
            </w:tcBorders>
            <w:hideMark/>
          </w:tcPr>
          <w:p w14:paraId="717927CD" w14:textId="21155985" w:rsidR="00547C33" w:rsidRPr="00AB51FB" w:rsidRDefault="00547C33" w:rsidP="00F050B8">
            <w:pPr>
              <w:spacing w:line="360" w:lineRule="auto"/>
              <w:rPr>
                <w:rFonts w:ascii="Cambria" w:hAnsi="Cambria"/>
                <w:sz w:val="18"/>
                <w:szCs w:val="18"/>
                <w:lang w:val="en-GB"/>
              </w:rPr>
            </w:pPr>
            <w:r w:rsidRPr="00AB51FB">
              <w:rPr>
                <w:rFonts w:ascii="Cambria" w:hAnsi="Cambria"/>
                <w:sz w:val="18"/>
                <w:szCs w:val="18"/>
                <w:lang w:val="en-GB"/>
              </w:rPr>
              <w:t>2008</w:t>
            </w:r>
            <w:r w:rsidRPr="00AB51FB">
              <w:rPr>
                <w:rFonts w:ascii="Cambria" w:hAnsi="Cambria"/>
                <w:sz w:val="18"/>
                <w:szCs w:val="18"/>
                <w:lang w:val="en-GB"/>
              </w:rPr>
              <w:br/>
              <w:t>Baldesberger et al.</w:t>
            </w:r>
            <w:r w:rsidR="00F050B8">
              <w:rPr>
                <w:rFonts w:ascii="Cambria" w:hAnsi="Cambria"/>
                <w:sz w:val="18"/>
                <w:szCs w:val="18"/>
                <w:lang w:val="en-GB"/>
              </w:rPr>
              <w:fldChar w:fldCharType="begin">
                <w:fldData xml:space="preserve">PEVuZE5vdGU+PENpdGU+PEF1dGhvcj5CYWxkZXNiZXJnZXI8L0F1dGhvcj48WWVhcj4yMDA4PC9Z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</w:fldData>
              </w:fldChar>
            </w:r>
            <w:r w:rsidR="00F050B8">
              <w:rPr>
                <w:rFonts w:ascii="Cambria" w:hAnsi="Cambria"/>
                <w:sz w:val="18"/>
                <w:szCs w:val="18"/>
                <w:lang w:val="en-GB"/>
              </w:rPr>
              <w:instrText xml:space="preserve"> ADDIN EN.CITE </w:instrText>
            </w:r>
            <w:r w:rsidR="00F050B8">
              <w:rPr>
                <w:rFonts w:ascii="Cambria" w:hAnsi="Cambria"/>
                <w:sz w:val="18"/>
                <w:szCs w:val="18"/>
                <w:lang w:val="en-GB"/>
              </w:rPr>
              <w:fldChar w:fldCharType="begin">
                <w:fldData xml:space="preserve">PEVuZE5vdGU+PENpdGU+PEF1dGhvcj5CYWxkZXNiZXJnZXI8L0F1dGhvcj48WWVhcj4yMDA4PC9Z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</w:fldData>
              </w:fldChar>
            </w:r>
            <w:r w:rsidR="00F050B8">
              <w:rPr>
                <w:rFonts w:ascii="Cambria" w:hAnsi="Cambria"/>
                <w:sz w:val="18"/>
                <w:szCs w:val="18"/>
                <w:lang w:val="en-GB"/>
              </w:rPr>
              <w:instrText xml:space="preserve"> ADDIN EN.CITE.DATA </w:instrText>
            </w:r>
            <w:r w:rsidR="00F050B8">
              <w:rPr>
                <w:rFonts w:ascii="Cambria" w:hAnsi="Cambria"/>
                <w:sz w:val="18"/>
                <w:szCs w:val="18"/>
                <w:lang w:val="en-GB"/>
              </w:rPr>
            </w:r>
            <w:r w:rsidR="00F050B8">
              <w:rPr>
                <w:rFonts w:ascii="Cambria" w:hAnsi="Cambria"/>
                <w:sz w:val="18"/>
                <w:szCs w:val="18"/>
                <w:lang w:val="en-GB"/>
              </w:rPr>
              <w:fldChar w:fldCharType="end"/>
            </w:r>
            <w:r w:rsidR="00F050B8">
              <w:rPr>
                <w:rFonts w:ascii="Cambria" w:hAnsi="Cambria"/>
                <w:sz w:val="18"/>
                <w:szCs w:val="18"/>
                <w:lang w:val="en-GB"/>
              </w:rPr>
            </w:r>
            <w:r w:rsidR="00F050B8">
              <w:rPr>
                <w:rFonts w:ascii="Cambria" w:hAnsi="Cambria"/>
                <w:sz w:val="18"/>
                <w:szCs w:val="18"/>
                <w:lang w:val="en-GB"/>
              </w:rPr>
              <w:fldChar w:fldCharType="separate"/>
            </w:r>
            <w:r w:rsidR="00F050B8" w:rsidRPr="00F050B8">
              <w:rPr>
                <w:rFonts w:ascii="Cambria" w:hAnsi="Cambria"/>
                <w:noProof/>
                <w:sz w:val="18"/>
                <w:szCs w:val="18"/>
                <w:vertAlign w:val="superscript"/>
                <w:lang w:val="en-GB"/>
              </w:rPr>
              <w:t>15</w:t>
            </w:r>
            <w:r w:rsidR="00F050B8">
              <w:rPr>
                <w:rFonts w:ascii="Cambria" w:hAnsi="Cambria"/>
                <w:sz w:val="18"/>
                <w:szCs w:val="18"/>
                <w:lang w:val="en-GB"/>
              </w:rPr>
              <w:fldChar w:fldCharType="end"/>
            </w:r>
          </w:p>
        </w:tc>
        <w:tc>
          <w:tcPr>
            <w:tcW w:w="960" w:type="pct"/>
            <w:tcBorders>
              <w:top w:val="nil"/>
              <w:left w:val="nil"/>
              <w:bottom w:val="nil"/>
              <w:right w:val="nil"/>
            </w:tcBorders>
            <w:hideMark/>
          </w:tcPr>
          <w:p w14:paraId="4FF8E71F"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Former professional cyclists vs. Golfers, Switzerland</w:t>
            </w:r>
          </w:p>
        </w:tc>
        <w:tc>
          <w:tcPr>
            <w:tcW w:w="456" w:type="pct"/>
            <w:tcBorders>
              <w:top w:val="nil"/>
              <w:left w:val="nil"/>
              <w:bottom w:val="nil"/>
              <w:right w:val="nil"/>
            </w:tcBorders>
            <w:hideMark/>
          </w:tcPr>
          <w:p w14:paraId="1AC76FA6"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62 athletes, 62 controls</w:t>
            </w:r>
          </w:p>
        </w:tc>
        <w:tc>
          <w:tcPr>
            <w:tcW w:w="417" w:type="pct"/>
            <w:tcBorders>
              <w:top w:val="nil"/>
              <w:left w:val="nil"/>
              <w:bottom w:val="nil"/>
              <w:right w:val="nil"/>
            </w:tcBorders>
            <w:hideMark/>
          </w:tcPr>
          <w:p w14:paraId="7012EF8B"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0</w:t>
            </w:r>
          </w:p>
        </w:tc>
        <w:tc>
          <w:tcPr>
            <w:tcW w:w="405" w:type="pct"/>
            <w:tcBorders>
              <w:top w:val="nil"/>
              <w:left w:val="nil"/>
              <w:bottom w:val="nil"/>
              <w:right w:val="nil"/>
            </w:tcBorders>
            <w:hideMark/>
          </w:tcPr>
          <w:p w14:paraId="217CA933"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Mean 66</w:t>
            </w:r>
          </w:p>
        </w:tc>
        <w:tc>
          <w:tcPr>
            <w:tcW w:w="355" w:type="pct"/>
            <w:tcBorders>
              <w:top w:val="nil"/>
              <w:left w:val="nil"/>
              <w:bottom w:val="nil"/>
              <w:right w:val="nil"/>
            </w:tcBorders>
            <w:hideMark/>
          </w:tcPr>
          <w:p w14:paraId="4673CD30"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38</w:t>
            </w:r>
          </w:p>
        </w:tc>
        <w:tc>
          <w:tcPr>
            <w:tcW w:w="404" w:type="pct"/>
            <w:tcBorders>
              <w:top w:val="nil"/>
              <w:left w:val="nil"/>
              <w:bottom w:val="nil"/>
              <w:right w:val="nil"/>
            </w:tcBorders>
            <w:hideMark/>
          </w:tcPr>
          <w:p w14:paraId="63938519"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ECG</w:t>
            </w:r>
          </w:p>
        </w:tc>
        <w:tc>
          <w:tcPr>
            <w:tcW w:w="653" w:type="pct"/>
            <w:tcBorders>
              <w:top w:val="nil"/>
              <w:left w:val="nil"/>
              <w:bottom w:val="nil"/>
              <w:right w:val="nil"/>
            </w:tcBorders>
            <w:hideMark/>
          </w:tcPr>
          <w:p w14:paraId="2D66080B"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Former professional cyclists</w:t>
            </w:r>
          </w:p>
        </w:tc>
        <w:tc>
          <w:tcPr>
            <w:tcW w:w="791" w:type="pct"/>
            <w:tcBorders>
              <w:top w:val="nil"/>
              <w:left w:val="nil"/>
              <w:bottom w:val="nil"/>
              <w:right w:val="nil"/>
            </w:tcBorders>
            <w:hideMark/>
          </w:tcPr>
          <w:p w14:paraId="3E4F606B"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 xml:space="preserve">Cyclists 10%, controls 0%, </w:t>
            </w:r>
            <w:r w:rsidRPr="00AB51FB">
              <w:rPr>
                <w:rFonts w:ascii="Cambria" w:hAnsi="Cambria"/>
                <w:i/>
                <w:sz w:val="18"/>
                <w:szCs w:val="18"/>
                <w:lang w:val="en-GB"/>
              </w:rPr>
              <w:t>P</w:t>
            </w:r>
            <w:r w:rsidRPr="00AB51FB">
              <w:rPr>
                <w:rFonts w:ascii="Cambria" w:hAnsi="Cambria"/>
                <w:sz w:val="18"/>
                <w:szCs w:val="18"/>
                <w:lang w:val="en-GB"/>
              </w:rPr>
              <w:t>=0.03</w:t>
            </w:r>
          </w:p>
        </w:tc>
      </w:tr>
      <w:tr w:rsidR="00547C33" w:rsidRPr="00AB51FB" w14:paraId="7C4924DE" w14:textId="77777777" w:rsidTr="00763F11">
        <w:trPr>
          <w:trHeight w:val="440"/>
        </w:trPr>
        <w:tc>
          <w:tcPr>
            <w:tcW w:w="559" w:type="pct"/>
            <w:tcBorders>
              <w:top w:val="nil"/>
              <w:left w:val="nil"/>
              <w:bottom w:val="nil"/>
              <w:right w:val="nil"/>
            </w:tcBorders>
          </w:tcPr>
          <w:p w14:paraId="63451EB8" w14:textId="6F0EE9B9" w:rsidR="00547C33" w:rsidRPr="00F050B8" w:rsidRDefault="00547C33" w:rsidP="00F050B8">
            <w:pPr>
              <w:spacing w:line="360" w:lineRule="auto"/>
              <w:rPr>
                <w:rFonts w:ascii="Cambria" w:hAnsi="Cambria"/>
                <w:sz w:val="18"/>
                <w:szCs w:val="18"/>
                <w:lang w:val="nb-NO"/>
              </w:rPr>
            </w:pPr>
            <w:r w:rsidRPr="00F050B8">
              <w:rPr>
                <w:rFonts w:ascii="Cambria" w:hAnsi="Cambria"/>
                <w:sz w:val="18"/>
                <w:szCs w:val="18"/>
                <w:lang w:val="nb-NO"/>
              </w:rPr>
              <w:t>2009</w:t>
            </w:r>
            <w:r w:rsidRPr="00F050B8">
              <w:rPr>
                <w:rFonts w:ascii="Cambria" w:hAnsi="Cambria"/>
                <w:sz w:val="18"/>
                <w:szCs w:val="18"/>
                <w:lang w:val="nb-NO"/>
              </w:rPr>
              <w:br/>
              <w:t>Bjørnstad et al.</w:t>
            </w:r>
            <w:r w:rsidR="00F050B8">
              <w:rPr>
                <w:rFonts w:ascii="Cambria" w:hAnsi="Cambria"/>
                <w:sz w:val="18"/>
                <w:szCs w:val="18"/>
                <w:lang w:val="nb-NO"/>
              </w:rPr>
              <w:fldChar w:fldCharType="begin">
                <w:fldData xml:space="preserve">PEVuZE5vdGU+PENpdGU+PEF1dGhvcj5Cam9ybnN0YWQ8L0F1dGhvcj48WWVhcj4yMDA5PC9ZZWFy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</w:fldData>
              </w:fldChar>
            </w:r>
            <w:r w:rsidR="00F050B8">
              <w:rPr>
                <w:rFonts w:ascii="Cambria" w:hAnsi="Cambria"/>
                <w:sz w:val="18"/>
                <w:szCs w:val="18"/>
                <w:lang w:val="nb-NO"/>
              </w:rPr>
              <w:instrText xml:space="preserve"> ADDIN EN.CITE </w:instrText>
            </w:r>
            <w:r w:rsidR="00F050B8">
              <w:rPr>
                <w:rFonts w:ascii="Cambria" w:hAnsi="Cambria"/>
                <w:sz w:val="18"/>
                <w:szCs w:val="18"/>
                <w:lang w:val="nb-NO"/>
              </w:rPr>
              <w:fldChar w:fldCharType="begin">
                <w:fldData xml:space="preserve">PEVuZE5vdGU+PENpdGU+PEF1dGhvcj5Cam9ybnN0YWQ8L0F1dGhvcj48WWVhcj4yMDA5PC9ZZWFy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</w:fldData>
              </w:fldChar>
            </w:r>
            <w:r w:rsidR="00F050B8">
              <w:rPr>
                <w:rFonts w:ascii="Cambria" w:hAnsi="Cambria"/>
                <w:sz w:val="18"/>
                <w:szCs w:val="18"/>
                <w:lang w:val="nb-NO"/>
              </w:rPr>
              <w:instrText xml:space="preserve"> ADDIN EN.CITE.DATA </w:instrText>
            </w:r>
            <w:r w:rsidR="00F050B8">
              <w:rPr>
                <w:rFonts w:ascii="Cambria" w:hAnsi="Cambria"/>
                <w:sz w:val="18"/>
                <w:szCs w:val="18"/>
                <w:lang w:val="nb-NO"/>
              </w:rPr>
            </w:r>
            <w:r w:rsidR="00F050B8">
              <w:rPr>
                <w:rFonts w:ascii="Cambria" w:hAnsi="Cambria"/>
                <w:sz w:val="18"/>
                <w:szCs w:val="18"/>
                <w:lang w:val="nb-NO"/>
              </w:rPr>
              <w:fldChar w:fldCharType="end"/>
            </w:r>
            <w:r w:rsidR="00F050B8">
              <w:rPr>
                <w:rFonts w:ascii="Cambria" w:hAnsi="Cambria"/>
                <w:sz w:val="18"/>
                <w:szCs w:val="18"/>
                <w:lang w:val="nb-NO"/>
              </w:rPr>
            </w:r>
            <w:r w:rsidR="00F050B8">
              <w:rPr>
                <w:rFonts w:ascii="Cambria" w:hAnsi="Cambria"/>
                <w:sz w:val="18"/>
                <w:szCs w:val="18"/>
                <w:lang w:val="nb-NO"/>
              </w:rPr>
              <w:fldChar w:fldCharType="separate"/>
            </w:r>
            <w:r w:rsidR="00F050B8" w:rsidRPr="00F050B8">
              <w:rPr>
                <w:rFonts w:ascii="Cambria" w:hAnsi="Cambria"/>
                <w:noProof/>
                <w:sz w:val="18"/>
                <w:szCs w:val="18"/>
                <w:vertAlign w:val="superscript"/>
                <w:lang w:val="nb-NO"/>
              </w:rPr>
              <w:t>17</w:t>
            </w:r>
            <w:r w:rsidR="00F050B8">
              <w:rPr>
                <w:rFonts w:ascii="Cambria" w:hAnsi="Cambria"/>
                <w:sz w:val="18"/>
                <w:szCs w:val="18"/>
                <w:lang w:val="nb-NO"/>
              </w:rPr>
              <w:fldChar w:fldCharType="end"/>
            </w:r>
          </w:p>
        </w:tc>
        <w:tc>
          <w:tcPr>
            <w:tcW w:w="960" w:type="pct"/>
            <w:tcBorders>
              <w:top w:val="nil"/>
              <w:left w:val="nil"/>
              <w:bottom w:val="nil"/>
              <w:right w:val="nil"/>
            </w:tcBorders>
          </w:tcPr>
          <w:p w14:paraId="6DB86EB4"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Former elite athletes, Norway</w:t>
            </w:r>
          </w:p>
        </w:tc>
        <w:tc>
          <w:tcPr>
            <w:tcW w:w="456" w:type="pct"/>
            <w:tcBorders>
              <w:top w:val="nil"/>
              <w:left w:val="nil"/>
              <w:bottom w:val="nil"/>
              <w:right w:val="nil"/>
            </w:tcBorders>
          </w:tcPr>
          <w:p w14:paraId="577BE4E1"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15 athletes</w:t>
            </w:r>
          </w:p>
        </w:tc>
        <w:tc>
          <w:tcPr>
            <w:tcW w:w="417" w:type="pct"/>
            <w:tcBorders>
              <w:top w:val="nil"/>
              <w:left w:val="nil"/>
              <w:bottom w:val="nil"/>
              <w:right w:val="nil"/>
            </w:tcBorders>
          </w:tcPr>
          <w:p w14:paraId="47085E62"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15</w:t>
            </w:r>
          </w:p>
        </w:tc>
        <w:tc>
          <w:tcPr>
            <w:tcW w:w="405" w:type="pct"/>
            <w:tcBorders>
              <w:top w:val="nil"/>
              <w:left w:val="nil"/>
              <w:bottom w:val="nil"/>
              <w:right w:val="nil"/>
            </w:tcBorders>
          </w:tcPr>
          <w:p w14:paraId="2719BCDB"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Mean 24</w:t>
            </w:r>
          </w:p>
        </w:tc>
        <w:tc>
          <w:tcPr>
            <w:tcW w:w="355" w:type="pct"/>
            <w:tcBorders>
              <w:top w:val="nil"/>
              <w:left w:val="nil"/>
              <w:bottom w:val="nil"/>
              <w:right w:val="nil"/>
            </w:tcBorders>
          </w:tcPr>
          <w:p w14:paraId="216EDC93"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15</w:t>
            </w:r>
          </w:p>
        </w:tc>
        <w:tc>
          <w:tcPr>
            <w:tcW w:w="404" w:type="pct"/>
            <w:tcBorders>
              <w:top w:val="nil"/>
              <w:left w:val="nil"/>
              <w:bottom w:val="nil"/>
              <w:right w:val="nil"/>
            </w:tcBorders>
          </w:tcPr>
          <w:p w14:paraId="3510C407"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ECG</w:t>
            </w:r>
          </w:p>
        </w:tc>
        <w:tc>
          <w:tcPr>
            <w:tcW w:w="653" w:type="pct"/>
            <w:tcBorders>
              <w:top w:val="nil"/>
              <w:left w:val="nil"/>
              <w:bottom w:val="nil"/>
              <w:right w:val="nil"/>
            </w:tcBorders>
          </w:tcPr>
          <w:p w14:paraId="5F3D051A"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Former endurance elite athletes</w:t>
            </w:r>
          </w:p>
        </w:tc>
        <w:tc>
          <w:tcPr>
            <w:tcW w:w="791" w:type="pct"/>
            <w:tcBorders>
              <w:top w:val="nil"/>
              <w:left w:val="nil"/>
              <w:bottom w:val="nil"/>
              <w:right w:val="nil"/>
            </w:tcBorders>
          </w:tcPr>
          <w:p w14:paraId="42F99801"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0, no control group</w:t>
            </w:r>
          </w:p>
        </w:tc>
      </w:tr>
      <w:tr w:rsidR="00547C33" w:rsidRPr="00AB51FB" w14:paraId="6027E073" w14:textId="77777777" w:rsidTr="00763F11">
        <w:trPr>
          <w:trHeight w:val="400"/>
        </w:trPr>
        <w:tc>
          <w:tcPr>
            <w:tcW w:w="559" w:type="pct"/>
            <w:tcBorders>
              <w:top w:val="nil"/>
              <w:left w:val="nil"/>
              <w:bottom w:val="single" w:sz="4" w:space="0" w:color="auto"/>
              <w:right w:val="nil"/>
            </w:tcBorders>
          </w:tcPr>
          <w:p w14:paraId="1D1855EE" w14:textId="00E4A22F" w:rsidR="00547C33" w:rsidRPr="00F050B8" w:rsidRDefault="00547C33" w:rsidP="00F050B8">
            <w:pPr>
              <w:spacing w:line="360" w:lineRule="auto"/>
              <w:rPr>
                <w:rFonts w:ascii="Cambria" w:hAnsi="Cambria"/>
                <w:sz w:val="18"/>
                <w:szCs w:val="18"/>
                <w:lang w:val="nb-NO"/>
              </w:rPr>
            </w:pPr>
            <w:r w:rsidRPr="00F050B8">
              <w:rPr>
                <w:rFonts w:ascii="Cambria" w:hAnsi="Cambria"/>
                <w:sz w:val="18"/>
                <w:szCs w:val="18"/>
                <w:lang w:val="nb-NO"/>
              </w:rPr>
              <w:t>2012</w:t>
            </w:r>
            <w:r w:rsidRPr="00F050B8">
              <w:rPr>
                <w:rFonts w:ascii="Cambria" w:hAnsi="Cambria"/>
                <w:sz w:val="18"/>
                <w:szCs w:val="18"/>
                <w:lang w:val="nb-NO"/>
              </w:rPr>
              <w:br/>
              <w:t>van Buuren et al.</w:t>
            </w:r>
            <w:r w:rsidR="00F050B8">
              <w:rPr>
                <w:rFonts w:ascii="Cambria" w:hAnsi="Cambria"/>
                <w:sz w:val="18"/>
                <w:szCs w:val="18"/>
                <w:lang w:val="nb-NO"/>
              </w:rPr>
              <w:fldChar w:fldCharType="begin"/>
            </w:r>
            <w:r w:rsidR="00F050B8">
              <w:rPr>
                <w:rFonts w:ascii="Cambria" w:hAnsi="Cambria"/>
                <w:sz w:val="18"/>
                <w:szCs w:val="18"/>
                <w:lang w:val="nb-NO"/>
              </w:rPr>
              <w:instrText xml:space="preserve"> ADDIN EN.CITE &lt;EndNote&gt;&lt;Cite&gt;&lt;Author&gt;Van Buuren&lt;/Author&gt;&lt;Year&gt;2012&lt;/Year&gt;&lt;RecNum&gt;1636&lt;/RecNum&gt;&lt;DisplayText&gt;&lt;style face="superscript"&gt;16&lt;/style&gt;&lt;/DisplayText&gt;&lt;record&gt;&lt;rec-number&gt;1636&lt;/rec-number&gt;&lt;foreign-keys&gt;&lt;key app="EN" db-id="2vfzfzv9z5ft98ef9aa5rs0dz990d90250re" timestamp="1432131305"&gt;1636&lt;/key&gt;&lt;/foreign-keys&gt;&lt;ref-type name="Journal Article"&gt;17&lt;/ref-type&gt;&lt;contributors&gt;&lt;authors&gt;&lt;author&gt;Van Buuren, Frank&lt;/author&gt;&lt;author&gt;Mellwig, Klaus P&lt;/author&gt;&lt;author&gt;Faber, Lothar&lt;/author&gt;&lt;author&gt;Prinz, Christian&lt;/author&gt;&lt;author&gt;Fruend, Andreas&lt;/author&gt;&lt;author&gt;Dahm, Johannes B&lt;/author&gt;&lt;author&gt;Kottmann, Tanja&lt;/author&gt;&lt;author&gt;Bogunovic, Nikola&lt;/author&gt;&lt;author&gt;Horstkotte, Dieter&lt;/author&gt;&lt;author&gt;Butz, Thomas&lt;/author&gt;&lt;author&gt;Langer, Christoph&lt;/author&gt;&lt;/authors&gt;&lt;/contributors&gt;&lt;titles&gt;&lt;title&gt;The occurrence of atrial fibrillation in former top-level handball players above the age of 50&lt;/title&gt;&lt;secondary-title&gt;Acta Cardiol&lt;/secondary-title&gt;&lt;/titles&gt;&lt;periodical&gt;&lt;full-title&gt;Acta Cardiologica&lt;/full-title&gt;&lt;abbr-1&gt;Acta Cardiol&lt;/abbr-1&gt;&lt;abbr-2&gt;Acta Cardiol.&lt;/abbr-2&gt;&lt;/periodical&gt;&lt;pages&gt;213-20&lt;/pages&gt;&lt;volume&gt;67&lt;/volume&gt;&lt;number&gt;2&lt;/number&gt;&lt;dates&gt;&lt;year&gt;2012&lt;/year&gt;&lt;/dates&gt;&lt;isbn&gt;0001-5385&lt;/isbn&gt;&lt;accession-num&gt;22641979&lt;/accession-num&gt;&lt;label&gt;eng&lt;/label&gt;&lt;urls&gt;&lt;related-urls&gt;&lt;url&gt;http://www.ncbi.nlm.nih.gov/pubmed/22641979&lt;/url&gt;&lt;/related-urls&gt;&lt;/urls&gt;&lt;custom1&gt;AF&lt;/custom1&gt;&lt;custom2&gt;AF3 Original&lt;/custom2&gt;&lt;remote-database-name&gt;PubMed&lt;/remote-database-name&gt;&lt;remote-database-provider&gt;Pubmed2Endnote by Riadh Hammami&lt;/remote-database-provider&gt;&lt;/record&gt;&lt;/Cite&gt;&lt;/EndNote&gt;</w:instrText>
            </w:r>
            <w:r w:rsidR="00F050B8">
              <w:rPr>
                <w:rFonts w:ascii="Cambria" w:hAnsi="Cambria"/>
                <w:sz w:val="18"/>
                <w:szCs w:val="18"/>
                <w:lang w:val="nb-NO"/>
              </w:rPr>
              <w:fldChar w:fldCharType="separate"/>
            </w:r>
            <w:r w:rsidR="00F050B8" w:rsidRPr="00F050B8">
              <w:rPr>
                <w:rFonts w:ascii="Cambria" w:hAnsi="Cambria"/>
                <w:noProof/>
                <w:sz w:val="18"/>
                <w:szCs w:val="18"/>
                <w:vertAlign w:val="superscript"/>
                <w:lang w:val="nb-NO"/>
              </w:rPr>
              <w:t>16</w:t>
            </w:r>
            <w:r w:rsidR="00F050B8">
              <w:rPr>
                <w:rFonts w:ascii="Cambria" w:hAnsi="Cambria"/>
                <w:sz w:val="18"/>
                <w:szCs w:val="18"/>
                <w:lang w:val="nb-NO"/>
              </w:rPr>
              <w:fldChar w:fldCharType="end"/>
            </w:r>
          </w:p>
        </w:tc>
        <w:tc>
          <w:tcPr>
            <w:tcW w:w="960" w:type="pct"/>
            <w:tcBorders>
              <w:top w:val="nil"/>
              <w:left w:val="nil"/>
              <w:bottom w:val="single" w:sz="4" w:space="0" w:color="auto"/>
              <w:right w:val="nil"/>
            </w:tcBorders>
          </w:tcPr>
          <w:p w14:paraId="49A559E9"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Former top-level handball players vs. healthy controls, Germany</w:t>
            </w:r>
          </w:p>
        </w:tc>
        <w:tc>
          <w:tcPr>
            <w:tcW w:w="456" w:type="pct"/>
            <w:tcBorders>
              <w:top w:val="nil"/>
              <w:left w:val="nil"/>
              <w:bottom w:val="single" w:sz="4" w:space="0" w:color="auto"/>
              <w:right w:val="nil"/>
            </w:tcBorders>
          </w:tcPr>
          <w:p w14:paraId="6777204D"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33 athletes, 24 controls</w:t>
            </w:r>
          </w:p>
        </w:tc>
        <w:tc>
          <w:tcPr>
            <w:tcW w:w="417" w:type="pct"/>
            <w:tcBorders>
              <w:top w:val="nil"/>
              <w:left w:val="nil"/>
              <w:bottom w:val="single" w:sz="4" w:space="0" w:color="auto"/>
              <w:right w:val="nil"/>
            </w:tcBorders>
          </w:tcPr>
          <w:p w14:paraId="601F0FF3"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0</w:t>
            </w:r>
          </w:p>
        </w:tc>
        <w:tc>
          <w:tcPr>
            <w:tcW w:w="405" w:type="pct"/>
            <w:tcBorders>
              <w:top w:val="nil"/>
              <w:left w:val="nil"/>
              <w:bottom w:val="single" w:sz="4" w:space="0" w:color="auto"/>
              <w:right w:val="nil"/>
            </w:tcBorders>
          </w:tcPr>
          <w:p w14:paraId="22B3BF49"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Mean 57</w:t>
            </w:r>
          </w:p>
        </w:tc>
        <w:tc>
          <w:tcPr>
            <w:tcW w:w="355" w:type="pct"/>
            <w:tcBorders>
              <w:top w:val="nil"/>
              <w:left w:val="nil"/>
              <w:bottom w:val="single" w:sz="4" w:space="0" w:color="auto"/>
              <w:right w:val="nil"/>
            </w:tcBorders>
          </w:tcPr>
          <w:p w14:paraId="64BE1D79"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Cross-sectional</w:t>
            </w:r>
          </w:p>
        </w:tc>
        <w:tc>
          <w:tcPr>
            <w:tcW w:w="404" w:type="pct"/>
            <w:tcBorders>
              <w:top w:val="nil"/>
              <w:left w:val="nil"/>
              <w:bottom w:val="single" w:sz="4" w:space="0" w:color="auto"/>
              <w:right w:val="nil"/>
            </w:tcBorders>
          </w:tcPr>
          <w:p w14:paraId="6C7D8F82"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ECG</w:t>
            </w:r>
          </w:p>
        </w:tc>
        <w:tc>
          <w:tcPr>
            <w:tcW w:w="653" w:type="pct"/>
            <w:tcBorders>
              <w:top w:val="nil"/>
              <w:left w:val="nil"/>
              <w:bottom w:val="single" w:sz="4" w:space="0" w:color="auto"/>
              <w:right w:val="nil"/>
            </w:tcBorders>
          </w:tcPr>
          <w:p w14:paraId="27F7654A"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gt;20 years with 18hours/week</w:t>
            </w:r>
          </w:p>
        </w:tc>
        <w:tc>
          <w:tcPr>
            <w:tcW w:w="791" w:type="pct"/>
            <w:tcBorders>
              <w:top w:val="nil"/>
              <w:left w:val="nil"/>
              <w:bottom w:val="single" w:sz="4" w:space="0" w:color="auto"/>
              <w:right w:val="nil"/>
            </w:tcBorders>
          </w:tcPr>
          <w:p w14:paraId="58F5937C"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Former athletes 30%, controls 0%</w:t>
            </w:r>
          </w:p>
        </w:tc>
      </w:tr>
    </w:tbl>
    <w:p w14:paraId="74DA84E6" w14:textId="77777777" w:rsidR="00547C33" w:rsidRPr="00AB51FB" w:rsidRDefault="00547C33" w:rsidP="00547C33">
      <w:pPr>
        <w:spacing w:line="360" w:lineRule="auto"/>
        <w:rPr>
          <w:rFonts w:ascii="Cambria" w:hAnsi="Cambria"/>
          <w:sz w:val="18"/>
          <w:lang w:val="en-GB"/>
        </w:rPr>
      </w:pPr>
      <w:r w:rsidRPr="00AB51FB">
        <w:rPr>
          <w:rFonts w:ascii="Cambria" w:hAnsi="Cambria"/>
          <w:sz w:val="18"/>
          <w:lang w:val="en-GB"/>
        </w:rPr>
        <w:t>AF, atrial fibrillation</w:t>
      </w:r>
    </w:p>
    <w:p w14:paraId="7E2965AF" w14:textId="77777777" w:rsidR="00547C33" w:rsidRPr="00AB51FB" w:rsidRDefault="00547C33" w:rsidP="00547C33">
      <w:pPr>
        <w:spacing w:line="360" w:lineRule="auto"/>
        <w:rPr>
          <w:rFonts w:ascii="Cambria" w:hAnsi="Cambria"/>
          <w:sz w:val="18"/>
          <w:lang w:val="en-GB"/>
        </w:rPr>
      </w:pPr>
      <w:r w:rsidRPr="00AB51FB">
        <w:rPr>
          <w:rFonts w:ascii="Cambria" w:hAnsi="Cambria"/>
          <w:sz w:val="18"/>
          <w:lang w:val="en-GB"/>
        </w:rPr>
        <w:t xml:space="preserve">PA, physical activity </w:t>
      </w:r>
      <w:r w:rsidRPr="00AB51FB">
        <w:rPr>
          <w:rFonts w:ascii="Cambria" w:hAnsi="Cambria"/>
          <w:sz w:val="18"/>
          <w:lang w:val="en-GB"/>
        </w:rPr>
        <w:br/>
        <w:t xml:space="preserve">RR, relative risk </w:t>
      </w:r>
    </w:p>
    <w:p w14:paraId="152EEDC7" w14:textId="77777777" w:rsidR="00547C33" w:rsidRPr="00AB51FB" w:rsidRDefault="00547C33" w:rsidP="00547C33">
      <w:pPr>
        <w:spacing w:line="360" w:lineRule="auto"/>
        <w:rPr>
          <w:rFonts w:ascii="Cambria" w:hAnsi="Cambria"/>
          <w:sz w:val="18"/>
          <w:lang w:val="en-GB"/>
        </w:rPr>
      </w:pPr>
      <w:r w:rsidRPr="00AB51FB">
        <w:rPr>
          <w:rFonts w:ascii="Cambria" w:hAnsi="Cambria"/>
          <w:sz w:val="18"/>
          <w:lang w:val="en-GB"/>
        </w:rPr>
        <w:t>CI, confidence interval</w:t>
      </w:r>
      <w:r w:rsidRPr="00AB51FB">
        <w:rPr>
          <w:rFonts w:ascii="Cambria" w:hAnsi="Cambria"/>
          <w:sz w:val="18"/>
          <w:lang w:val="en-GB"/>
        </w:rPr>
        <w:br/>
        <w:t>OR, odds ratio</w:t>
      </w:r>
      <w:r w:rsidRPr="00AB51FB">
        <w:rPr>
          <w:rFonts w:ascii="Cambria" w:hAnsi="Cambria"/>
          <w:sz w:val="18"/>
          <w:lang w:val="en-GB"/>
        </w:rPr>
        <w:br/>
        <w:t>ECG, electrocardiography</w:t>
      </w:r>
    </w:p>
    <w:p w14:paraId="4464A0DE" w14:textId="77777777" w:rsidR="00547C33" w:rsidRPr="00AB51FB" w:rsidRDefault="00547C33" w:rsidP="00547C33">
      <w:pPr>
        <w:spacing w:line="360" w:lineRule="auto"/>
        <w:rPr>
          <w:rFonts w:ascii="Cambria" w:hAnsi="Cambria"/>
          <w:lang w:val="en-GB"/>
        </w:rPr>
      </w:pPr>
      <w:r w:rsidRPr="00AB51FB">
        <w:rPr>
          <w:rFonts w:ascii="Cambria" w:hAnsi="Cambria"/>
          <w:lang w:val="en-GB"/>
        </w:rPr>
        <w:br w:type="page"/>
      </w:r>
    </w:p>
    <w:p w14:paraId="637C399E" w14:textId="77777777" w:rsidR="00547C33" w:rsidRPr="00AB51FB" w:rsidRDefault="00547C33" w:rsidP="00547C33">
      <w:pPr>
        <w:spacing w:line="360" w:lineRule="auto"/>
        <w:rPr>
          <w:rFonts w:ascii="Cambria" w:hAnsi="Cambria"/>
          <w:lang w:val="en-GB"/>
        </w:rPr>
      </w:pPr>
      <w:r w:rsidRPr="00AB51FB">
        <w:rPr>
          <w:rFonts w:ascii="Cambria" w:hAnsi="Cambria"/>
          <w:lang w:val="en-GB"/>
        </w:rPr>
        <w:lastRenderedPageBreak/>
        <w:t>Table 2: Risk of AF in non-elite endurance athletes</w:t>
      </w:r>
      <w:r w:rsidRPr="00AB51FB">
        <w:rPr>
          <w:rFonts w:ascii="Cambria" w:hAnsi="Cambria"/>
          <w:lang w:val="en-GB"/>
        </w:rPr>
        <w:br/>
      </w:r>
    </w:p>
    <w:tbl>
      <w:tblPr>
        <w:tblW w:w="5000" w:type="pct"/>
        <w:tblLook w:val="04A0" w:firstRow="1" w:lastRow="0" w:firstColumn="1" w:lastColumn="0" w:noHBand="0" w:noVBand="1"/>
      </w:tblPr>
      <w:tblGrid>
        <w:gridCol w:w="1440"/>
        <w:gridCol w:w="2073"/>
        <w:gridCol w:w="1218"/>
        <w:gridCol w:w="856"/>
        <w:gridCol w:w="1249"/>
        <w:gridCol w:w="950"/>
        <w:gridCol w:w="1120"/>
        <w:gridCol w:w="1547"/>
        <w:gridCol w:w="2247"/>
        <w:gridCol w:w="1240"/>
      </w:tblGrid>
      <w:tr w:rsidR="00547C33" w:rsidRPr="00AB51FB" w14:paraId="7EA325ED" w14:textId="77777777" w:rsidTr="00763F11">
        <w:trPr>
          <w:trHeight w:val="520"/>
        </w:trPr>
        <w:tc>
          <w:tcPr>
            <w:tcW w:w="519" w:type="pct"/>
            <w:tcBorders>
              <w:top w:val="single" w:sz="4" w:space="0" w:color="auto"/>
              <w:bottom w:val="single" w:sz="4" w:space="0" w:color="auto"/>
            </w:tcBorders>
            <w:shd w:val="clear" w:color="000000" w:fill="auto"/>
            <w:hideMark/>
          </w:tcPr>
          <w:p w14:paraId="2FBB3B7D" w14:textId="77777777" w:rsidR="00547C33" w:rsidRPr="00AB51FB" w:rsidRDefault="00547C33" w:rsidP="00763F11">
            <w:pPr>
              <w:spacing w:line="360" w:lineRule="auto"/>
              <w:rPr>
                <w:rFonts w:ascii="Cambria" w:hAnsi="Cambria"/>
                <w:b/>
                <w:bCs/>
                <w:sz w:val="18"/>
                <w:szCs w:val="18"/>
                <w:lang w:val="en-GB"/>
              </w:rPr>
            </w:pPr>
            <w:r w:rsidRPr="00AB51FB">
              <w:rPr>
                <w:rFonts w:ascii="Cambria" w:hAnsi="Cambria"/>
                <w:b/>
                <w:bCs/>
                <w:sz w:val="18"/>
                <w:szCs w:val="18"/>
                <w:lang w:val="en-GB"/>
              </w:rPr>
              <w:t>Publication year, authors</w:t>
            </w:r>
          </w:p>
          <w:p w14:paraId="3CE60320" w14:textId="77777777" w:rsidR="00547C33" w:rsidRPr="00AB51FB" w:rsidRDefault="00547C33" w:rsidP="00763F11">
            <w:pPr>
              <w:spacing w:line="360" w:lineRule="auto"/>
              <w:rPr>
                <w:rFonts w:ascii="Cambria" w:hAnsi="Cambria"/>
                <w:b/>
                <w:bCs/>
                <w:sz w:val="18"/>
                <w:szCs w:val="18"/>
                <w:lang w:val="en-GB"/>
              </w:rPr>
            </w:pPr>
          </w:p>
        </w:tc>
        <w:tc>
          <w:tcPr>
            <w:tcW w:w="746" w:type="pct"/>
            <w:tcBorders>
              <w:top w:val="single" w:sz="4" w:space="0" w:color="auto"/>
              <w:bottom w:val="single" w:sz="4" w:space="0" w:color="auto"/>
            </w:tcBorders>
            <w:shd w:val="clear" w:color="000000" w:fill="auto"/>
            <w:hideMark/>
          </w:tcPr>
          <w:p w14:paraId="5F12BEDC" w14:textId="77777777" w:rsidR="00547C33" w:rsidRPr="00AB51FB" w:rsidRDefault="00547C33" w:rsidP="00763F11">
            <w:pPr>
              <w:spacing w:line="360" w:lineRule="auto"/>
              <w:rPr>
                <w:rFonts w:ascii="Cambria" w:hAnsi="Cambria"/>
                <w:b/>
                <w:bCs/>
                <w:sz w:val="18"/>
                <w:szCs w:val="18"/>
                <w:lang w:val="en-GB"/>
              </w:rPr>
            </w:pPr>
            <w:r w:rsidRPr="00AB51FB">
              <w:rPr>
                <w:rFonts w:ascii="Cambria" w:hAnsi="Cambria"/>
                <w:b/>
                <w:bCs/>
                <w:sz w:val="18"/>
                <w:szCs w:val="18"/>
                <w:lang w:val="en-GB"/>
              </w:rPr>
              <w:t>Study population</w:t>
            </w:r>
          </w:p>
        </w:tc>
        <w:tc>
          <w:tcPr>
            <w:tcW w:w="439" w:type="pct"/>
            <w:tcBorders>
              <w:top w:val="single" w:sz="4" w:space="0" w:color="auto"/>
              <w:bottom w:val="single" w:sz="4" w:space="0" w:color="auto"/>
            </w:tcBorders>
            <w:shd w:val="clear" w:color="000000" w:fill="auto"/>
            <w:hideMark/>
          </w:tcPr>
          <w:p w14:paraId="6D30EEC3" w14:textId="77777777" w:rsidR="00547C33" w:rsidRPr="00AB51FB" w:rsidRDefault="00547C33" w:rsidP="00763F11">
            <w:pPr>
              <w:spacing w:line="360" w:lineRule="auto"/>
              <w:rPr>
                <w:rFonts w:ascii="Cambria" w:hAnsi="Cambria"/>
                <w:b/>
                <w:bCs/>
                <w:sz w:val="18"/>
                <w:szCs w:val="18"/>
                <w:lang w:val="en-GB"/>
              </w:rPr>
            </w:pPr>
            <w:r w:rsidRPr="00AB51FB">
              <w:rPr>
                <w:rFonts w:ascii="Cambria" w:hAnsi="Cambria"/>
                <w:b/>
                <w:bCs/>
                <w:sz w:val="18"/>
                <w:szCs w:val="18"/>
                <w:lang w:val="en-GB"/>
              </w:rPr>
              <w:t>Men (n)</w:t>
            </w:r>
          </w:p>
        </w:tc>
        <w:tc>
          <w:tcPr>
            <w:tcW w:w="287" w:type="pct"/>
            <w:tcBorders>
              <w:top w:val="single" w:sz="4" w:space="0" w:color="auto"/>
              <w:bottom w:val="single" w:sz="4" w:space="0" w:color="auto"/>
            </w:tcBorders>
            <w:shd w:val="clear" w:color="000000" w:fill="auto"/>
            <w:hideMark/>
          </w:tcPr>
          <w:p w14:paraId="09449DD0" w14:textId="77777777" w:rsidR="00547C33" w:rsidRPr="00AB51FB" w:rsidRDefault="00547C33" w:rsidP="00763F11">
            <w:pPr>
              <w:spacing w:line="360" w:lineRule="auto"/>
              <w:rPr>
                <w:rFonts w:ascii="Cambria" w:hAnsi="Cambria"/>
                <w:b/>
                <w:bCs/>
                <w:sz w:val="18"/>
                <w:szCs w:val="18"/>
                <w:lang w:val="en-GB"/>
              </w:rPr>
            </w:pPr>
            <w:r w:rsidRPr="00AB51FB">
              <w:rPr>
                <w:rFonts w:ascii="Cambria" w:hAnsi="Cambria"/>
                <w:b/>
                <w:bCs/>
                <w:sz w:val="18"/>
                <w:szCs w:val="18"/>
                <w:lang w:val="en-GB"/>
              </w:rPr>
              <w:t>Women (n)</w:t>
            </w:r>
          </w:p>
        </w:tc>
        <w:tc>
          <w:tcPr>
            <w:tcW w:w="450" w:type="pct"/>
            <w:tcBorders>
              <w:top w:val="single" w:sz="4" w:space="0" w:color="auto"/>
              <w:bottom w:val="single" w:sz="4" w:space="0" w:color="auto"/>
            </w:tcBorders>
            <w:shd w:val="clear" w:color="000000" w:fill="auto"/>
            <w:hideMark/>
          </w:tcPr>
          <w:p w14:paraId="2866E87D" w14:textId="77777777" w:rsidR="00547C33" w:rsidRPr="00AB51FB" w:rsidRDefault="00547C33" w:rsidP="00763F11">
            <w:pPr>
              <w:spacing w:line="360" w:lineRule="auto"/>
              <w:rPr>
                <w:rFonts w:ascii="Cambria" w:hAnsi="Cambria"/>
                <w:b/>
                <w:bCs/>
                <w:sz w:val="18"/>
                <w:szCs w:val="18"/>
                <w:lang w:val="en-GB"/>
              </w:rPr>
            </w:pPr>
            <w:r w:rsidRPr="00AB51FB">
              <w:rPr>
                <w:rFonts w:ascii="Cambria" w:hAnsi="Cambria"/>
                <w:b/>
                <w:bCs/>
                <w:sz w:val="18"/>
                <w:szCs w:val="18"/>
                <w:lang w:val="en-GB"/>
              </w:rPr>
              <w:t>Baseline age (years)</w:t>
            </w:r>
          </w:p>
        </w:tc>
        <w:tc>
          <w:tcPr>
            <w:tcW w:w="343" w:type="pct"/>
            <w:tcBorders>
              <w:top w:val="single" w:sz="4" w:space="0" w:color="auto"/>
              <w:bottom w:val="single" w:sz="4" w:space="0" w:color="auto"/>
            </w:tcBorders>
            <w:shd w:val="clear" w:color="000000" w:fill="auto"/>
            <w:hideMark/>
          </w:tcPr>
          <w:p w14:paraId="0EF1D888" w14:textId="77777777" w:rsidR="00547C33" w:rsidRPr="00AB51FB" w:rsidRDefault="00547C33" w:rsidP="00763F11">
            <w:pPr>
              <w:spacing w:line="360" w:lineRule="auto"/>
              <w:rPr>
                <w:rFonts w:ascii="Cambria" w:hAnsi="Cambria"/>
                <w:b/>
                <w:bCs/>
                <w:sz w:val="18"/>
                <w:szCs w:val="18"/>
                <w:lang w:val="en-GB"/>
              </w:rPr>
            </w:pPr>
            <w:r w:rsidRPr="00AB51FB">
              <w:rPr>
                <w:rFonts w:ascii="Cambria" w:hAnsi="Cambria"/>
                <w:b/>
                <w:bCs/>
                <w:sz w:val="18"/>
                <w:szCs w:val="18"/>
                <w:lang w:val="en-GB"/>
              </w:rPr>
              <w:t>Follow-up (years)</w:t>
            </w:r>
          </w:p>
        </w:tc>
        <w:tc>
          <w:tcPr>
            <w:tcW w:w="404" w:type="pct"/>
            <w:tcBorders>
              <w:top w:val="single" w:sz="4" w:space="0" w:color="auto"/>
              <w:bottom w:val="single" w:sz="4" w:space="0" w:color="auto"/>
            </w:tcBorders>
            <w:shd w:val="clear" w:color="000000" w:fill="auto"/>
            <w:hideMark/>
          </w:tcPr>
          <w:p w14:paraId="6F0C9A11" w14:textId="77777777" w:rsidR="00547C33" w:rsidRPr="00AB51FB" w:rsidRDefault="00547C33" w:rsidP="00763F11">
            <w:pPr>
              <w:spacing w:line="360" w:lineRule="auto"/>
              <w:rPr>
                <w:rFonts w:ascii="Cambria" w:hAnsi="Cambria"/>
                <w:b/>
                <w:bCs/>
                <w:sz w:val="18"/>
                <w:szCs w:val="18"/>
                <w:lang w:val="en-GB"/>
              </w:rPr>
            </w:pPr>
            <w:r w:rsidRPr="00AB51FB">
              <w:rPr>
                <w:rFonts w:ascii="Cambria" w:hAnsi="Cambria"/>
                <w:b/>
                <w:bCs/>
                <w:sz w:val="18"/>
                <w:szCs w:val="18"/>
                <w:lang w:val="en-GB"/>
              </w:rPr>
              <w:t>AF diagnosis</w:t>
            </w:r>
          </w:p>
        </w:tc>
        <w:tc>
          <w:tcPr>
            <w:tcW w:w="557" w:type="pct"/>
            <w:tcBorders>
              <w:top w:val="single" w:sz="4" w:space="0" w:color="auto"/>
              <w:bottom w:val="single" w:sz="4" w:space="0" w:color="auto"/>
            </w:tcBorders>
            <w:shd w:val="clear" w:color="000000" w:fill="auto"/>
            <w:hideMark/>
          </w:tcPr>
          <w:p w14:paraId="517F7503" w14:textId="77777777" w:rsidR="00547C33" w:rsidRPr="00AB51FB" w:rsidRDefault="00547C33" w:rsidP="00763F11">
            <w:pPr>
              <w:spacing w:line="360" w:lineRule="auto"/>
              <w:rPr>
                <w:rFonts w:ascii="Cambria" w:hAnsi="Cambria"/>
                <w:b/>
                <w:bCs/>
                <w:sz w:val="18"/>
                <w:szCs w:val="18"/>
                <w:lang w:val="en-GB"/>
              </w:rPr>
            </w:pPr>
            <w:r w:rsidRPr="00AB51FB">
              <w:rPr>
                <w:rFonts w:ascii="Cambria" w:hAnsi="Cambria"/>
                <w:b/>
                <w:bCs/>
                <w:sz w:val="18"/>
                <w:szCs w:val="18"/>
                <w:lang w:val="en-GB"/>
              </w:rPr>
              <w:t>PA type, level, dose</w:t>
            </w:r>
          </w:p>
        </w:tc>
        <w:tc>
          <w:tcPr>
            <w:tcW w:w="808" w:type="pct"/>
            <w:tcBorders>
              <w:top w:val="single" w:sz="4" w:space="0" w:color="auto"/>
              <w:bottom w:val="single" w:sz="4" w:space="0" w:color="auto"/>
            </w:tcBorders>
            <w:shd w:val="clear" w:color="000000" w:fill="auto"/>
            <w:hideMark/>
          </w:tcPr>
          <w:p w14:paraId="21B8D13A" w14:textId="77777777" w:rsidR="00547C33" w:rsidRPr="00AB51FB" w:rsidRDefault="00547C33" w:rsidP="00763F11">
            <w:pPr>
              <w:spacing w:line="360" w:lineRule="auto"/>
              <w:rPr>
                <w:rFonts w:ascii="Cambria" w:hAnsi="Cambria"/>
                <w:b/>
                <w:bCs/>
                <w:sz w:val="18"/>
                <w:szCs w:val="18"/>
                <w:lang w:val="en-GB"/>
              </w:rPr>
            </w:pPr>
            <w:r w:rsidRPr="00AB51FB">
              <w:rPr>
                <w:rFonts w:ascii="Cambria" w:hAnsi="Cambria"/>
                <w:b/>
                <w:bCs/>
                <w:sz w:val="18"/>
                <w:szCs w:val="18"/>
                <w:lang w:val="en-GB"/>
              </w:rPr>
              <w:t>Prevalence (%) or RR (95% CI) of AF, athletes vs control group</w:t>
            </w:r>
          </w:p>
        </w:tc>
        <w:tc>
          <w:tcPr>
            <w:tcW w:w="447" w:type="pct"/>
            <w:tcBorders>
              <w:top w:val="single" w:sz="4" w:space="0" w:color="auto"/>
              <w:bottom w:val="single" w:sz="4" w:space="0" w:color="auto"/>
            </w:tcBorders>
            <w:shd w:val="clear" w:color="000000" w:fill="auto"/>
            <w:hideMark/>
          </w:tcPr>
          <w:p w14:paraId="4A3F6F71" w14:textId="77777777" w:rsidR="00547C33" w:rsidRPr="00AB51FB" w:rsidRDefault="00547C33" w:rsidP="00763F11">
            <w:pPr>
              <w:spacing w:line="360" w:lineRule="auto"/>
              <w:rPr>
                <w:rFonts w:ascii="Cambria" w:hAnsi="Cambria"/>
                <w:b/>
                <w:bCs/>
                <w:sz w:val="18"/>
                <w:szCs w:val="18"/>
                <w:lang w:val="en-GB"/>
              </w:rPr>
            </w:pPr>
            <w:r w:rsidRPr="00AB51FB">
              <w:rPr>
                <w:rFonts w:ascii="Cambria" w:hAnsi="Cambria"/>
                <w:b/>
                <w:bCs/>
                <w:sz w:val="18"/>
                <w:szCs w:val="18"/>
                <w:lang w:val="en-GB"/>
              </w:rPr>
              <w:t>Shape of relationship</w:t>
            </w:r>
          </w:p>
        </w:tc>
      </w:tr>
      <w:tr w:rsidR="00547C33" w:rsidRPr="00AB51FB" w14:paraId="4C442B1B" w14:textId="77777777" w:rsidTr="00763F11">
        <w:trPr>
          <w:trHeight w:val="460"/>
        </w:trPr>
        <w:tc>
          <w:tcPr>
            <w:tcW w:w="519" w:type="pct"/>
            <w:tcBorders>
              <w:top w:val="single" w:sz="4" w:space="0" w:color="auto"/>
            </w:tcBorders>
            <w:shd w:val="clear" w:color="auto" w:fill="auto"/>
          </w:tcPr>
          <w:p w14:paraId="53F2FA2B"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2008</w:t>
            </w:r>
          </w:p>
          <w:p w14:paraId="2B74343D" w14:textId="09929FD4" w:rsidR="00547C33" w:rsidRPr="00AB51FB" w:rsidRDefault="00547C33" w:rsidP="00F050B8">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Molina et al.</w:t>
            </w:r>
            <w:r w:rsidR="00F050B8">
              <w:rPr>
                <w:rFonts w:ascii="Cambria" w:eastAsia="Times New Roman" w:hAnsi="Cambria"/>
                <w:sz w:val="18"/>
                <w:szCs w:val="16"/>
                <w:lang w:val="en-GB" w:eastAsia="en-GB"/>
              </w:rPr>
              <w:fldChar w:fldCharType="begin">
                <w:fldData xml:space="preserve">PEVuZE5vdGU+PENpdGU+PEF1dGhvcj5Nb2xpbmE8L0F1dGhvcj48WWVhcj4yMDA4PC9ZZWFyPjxS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</w:fldData>
              </w:fldChar>
            </w:r>
            <w:r w:rsidR="00F050B8">
              <w:rPr>
                <w:rFonts w:ascii="Cambria" w:eastAsia="Times New Roman" w:hAnsi="Cambria"/>
                <w:sz w:val="18"/>
                <w:szCs w:val="16"/>
                <w:lang w:val="en-GB" w:eastAsia="en-GB"/>
              </w:rPr>
              <w:instrText xml:space="preserve"> ADDIN EN.CITE </w:instrText>
            </w:r>
            <w:r w:rsidR="00F050B8">
              <w:rPr>
                <w:rFonts w:ascii="Cambria" w:eastAsia="Times New Roman" w:hAnsi="Cambria"/>
                <w:sz w:val="18"/>
                <w:szCs w:val="16"/>
                <w:lang w:val="en-GB" w:eastAsia="en-GB"/>
              </w:rPr>
              <w:fldChar w:fldCharType="begin">
                <w:fldData xml:space="preserve">PEVuZE5vdGU+PENpdGU+PEF1dGhvcj5Nb2xpbmE8L0F1dGhvcj48WWVhcj4yMDA4PC9ZZWFyPjxS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</w:fldData>
              </w:fldChar>
            </w:r>
            <w:r w:rsidR="00F050B8">
              <w:rPr>
                <w:rFonts w:ascii="Cambria" w:eastAsia="Times New Roman" w:hAnsi="Cambria"/>
                <w:sz w:val="18"/>
                <w:szCs w:val="16"/>
                <w:lang w:val="en-GB" w:eastAsia="en-GB"/>
              </w:rPr>
              <w:instrText xml:space="preserve"> ADDIN EN.CITE.DATA </w:instrText>
            </w:r>
            <w:r w:rsidR="00F050B8">
              <w:rPr>
                <w:rFonts w:ascii="Cambria" w:eastAsia="Times New Roman" w:hAnsi="Cambria"/>
                <w:sz w:val="18"/>
                <w:szCs w:val="16"/>
                <w:lang w:val="en-GB" w:eastAsia="en-GB"/>
              </w:rPr>
            </w:r>
            <w:r w:rsidR="00F050B8">
              <w:rPr>
                <w:rFonts w:ascii="Cambria" w:eastAsia="Times New Roman" w:hAnsi="Cambria"/>
                <w:sz w:val="18"/>
                <w:szCs w:val="16"/>
                <w:lang w:val="en-GB" w:eastAsia="en-GB"/>
              </w:rPr>
              <w:fldChar w:fldCharType="end"/>
            </w:r>
            <w:r w:rsidR="00F050B8">
              <w:rPr>
                <w:rFonts w:ascii="Cambria" w:eastAsia="Times New Roman" w:hAnsi="Cambria"/>
                <w:sz w:val="18"/>
                <w:szCs w:val="16"/>
                <w:lang w:val="en-GB" w:eastAsia="en-GB"/>
              </w:rPr>
            </w:r>
            <w:r w:rsidR="00F050B8">
              <w:rPr>
                <w:rFonts w:ascii="Cambria" w:eastAsia="Times New Roman" w:hAnsi="Cambria"/>
                <w:sz w:val="18"/>
                <w:szCs w:val="16"/>
                <w:lang w:val="en-GB" w:eastAsia="en-GB"/>
              </w:rPr>
              <w:fldChar w:fldCharType="separate"/>
            </w:r>
            <w:r w:rsidR="00F050B8" w:rsidRPr="00F050B8">
              <w:rPr>
                <w:rFonts w:ascii="Cambria" w:eastAsia="Times New Roman" w:hAnsi="Cambria"/>
                <w:noProof/>
                <w:sz w:val="18"/>
                <w:szCs w:val="16"/>
                <w:vertAlign w:val="superscript"/>
                <w:lang w:val="en-GB" w:eastAsia="en-GB"/>
              </w:rPr>
              <w:t>6</w:t>
            </w:r>
            <w:r w:rsidR="00F050B8">
              <w:rPr>
                <w:rFonts w:ascii="Cambria" w:eastAsia="Times New Roman" w:hAnsi="Cambria"/>
                <w:sz w:val="18"/>
                <w:szCs w:val="16"/>
                <w:lang w:val="en-GB" w:eastAsia="en-GB"/>
              </w:rPr>
              <w:fldChar w:fldCharType="end"/>
            </w:r>
          </w:p>
        </w:tc>
        <w:tc>
          <w:tcPr>
            <w:tcW w:w="746" w:type="pct"/>
            <w:tcBorders>
              <w:top w:val="single" w:sz="4" w:space="0" w:color="auto"/>
            </w:tcBorders>
            <w:shd w:val="clear" w:color="auto" w:fill="auto"/>
          </w:tcPr>
          <w:p w14:paraId="2404E23A"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Marathon runners vs. sedentary controls, Spain</w:t>
            </w:r>
          </w:p>
        </w:tc>
        <w:tc>
          <w:tcPr>
            <w:tcW w:w="439" w:type="pct"/>
            <w:tcBorders>
              <w:top w:val="single" w:sz="4" w:space="0" w:color="auto"/>
            </w:tcBorders>
            <w:shd w:val="clear" w:color="auto" w:fill="auto"/>
          </w:tcPr>
          <w:p w14:paraId="6A678B48"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252 athletes, 305 controls</w:t>
            </w:r>
          </w:p>
        </w:tc>
        <w:tc>
          <w:tcPr>
            <w:tcW w:w="287" w:type="pct"/>
            <w:tcBorders>
              <w:top w:val="single" w:sz="4" w:space="0" w:color="auto"/>
            </w:tcBorders>
            <w:shd w:val="clear" w:color="auto" w:fill="auto"/>
          </w:tcPr>
          <w:p w14:paraId="21573C8C"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0</w:t>
            </w:r>
          </w:p>
        </w:tc>
        <w:tc>
          <w:tcPr>
            <w:tcW w:w="450" w:type="pct"/>
            <w:tcBorders>
              <w:top w:val="single" w:sz="4" w:space="0" w:color="auto"/>
            </w:tcBorders>
            <w:shd w:val="clear" w:color="auto" w:fill="auto"/>
          </w:tcPr>
          <w:p w14:paraId="2ABA9636"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Mean 45, range 20-60</w:t>
            </w:r>
          </w:p>
        </w:tc>
        <w:tc>
          <w:tcPr>
            <w:tcW w:w="343" w:type="pct"/>
            <w:tcBorders>
              <w:top w:val="single" w:sz="4" w:space="0" w:color="auto"/>
            </w:tcBorders>
            <w:shd w:val="clear" w:color="auto" w:fill="auto"/>
          </w:tcPr>
          <w:p w14:paraId="532156CE"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11</w:t>
            </w:r>
          </w:p>
        </w:tc>
        <w:tc>
          <w:tcPr>
            <w:tcW w:w="404" w:type="pct"/>
            <w:tcBorders>
              <w:top w:val="single" w:sz="4" w:space="0" w:color="auto"/>
            </w:tcBorders>
            <w:shd w:val="clear" w:color="auto" w:fill="auto"/>
          </w:tcPr>
          <w:p w14:paraId="410BF7B9"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ECG, lone AF</w:t>
            </w:r>
          </w:p>
        </w:tc>
        <w:tc>
          <w:tcPr>
            <w:tcW w:w="557" w:type="pct"/>
            <w:tcBorders>
              <w:top w:val="single" w:sz="4" w:space="0" w:color="auto"/>
            </w:tcBorders>
            <w:shd w:val="clear" w:color="auto" w:fill="auto"/>
          </w:tcPr>
          <w:p w14:paraId="032B5AB7"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Total PA</w:t>
            </w:r>
          </w:p>
        </w:tc>
        <w:tc>
          <w:tcPr>
            <w:tcW w:w="808" w:type="pct"/>
            <w:tcBorders>
              <w:top w:val="single" w:sz="4" w:space="0" w:color="auto"/>
            </w:tcBorders>
            <w:shd w:val="clear" w:color="auto" w:fill="auto"/>
          </w:tcPr>
          <w:p w14:paraId="3143BE2D"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Marathon runners vs. controls: HR 8.8 (1.6-61.29)</w:t>
            </w:r>
          </w:p>
        </w:tc>
        <w:tc>
          <w:tcPr>
            <w:tcW w:w="447" w:type="pct"/>
            <w:tcBorders>
              <w:top w:val="single" w:sz="4" w:space="0" w:color="auto"/>
            </w:tcBorders>
            <w:shd w:val="clear" w:color="auto" w:fill="auto"/>
          </w:tcPr>
          <w:p w14:paraId="0EE397D3"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 </w:t>
            </w:r>
          </w:p>
        </w:tc>
      </w:tr>
      <w:tr w:rsidR="00547C33" w:rsidRPr="00AB51FB" w14:paraId="089FE577" w14:textId="77777777" w:rsidTr="00763F11">
        <w:trPr>
          <w:trHeight w:val="440"/>
        </w:trPr>
        <w:tc>
          <w:tcPr>
            <w:tcW w:w="519" w:type="pct"/>
            <w:shd w:val="clear" w:color="auto" w:fill="auto"/>
            <w:hideMark/>
          </w:tcPr>
          <w:p w14:paraId="6E368026"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2010</w:t>
            </w:r>
          </w:p>
          <w:p w14:paraId="3BDF2DBD" w14:textId="0680608B" w:rsidR="00547C33" w:rsidRPr="00AB51FB" w:rsidRDefault="00547C33" w:rsidP="00F050B8">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Grimsmo et al.</w:t>
            </w:r>
            <w:r w:rsidR="00F050B8">
              <w:rPr>
                <w:rFonts w:ascii="Cambria" w:eastAsia="Times New Roman" w:hAnsi="Cambria"/>
                <w:sz w:val="18"/>
                <w:szCs w:val="16"/>
                <w:lang w:val="en-GB" w:eastAsia="en-GB"/>
              </w:rPr>
              <w:fldChar w:fldCharType="begin">
                <w:fldData xml:space="preserve">PEVuZE5vdGU+PENpdGU+PEF1dGhvcj5Hcmltc21vPC9BdXRob3I+PFllYXI+MjAxMDwvWWVhcj48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</w:fldData>
              </w:fldChar>
            </w:r>
            <w:r w:rsidR="00F050B8">
              <w:rPr>
                <w:rFonts w:ascii="Cambria" w:eastAsia="Times New Roman" w:hAnsi="Cambria"/>
                <w:sz w:val="18"/>
                <w:szCs w:val="16"/>
                <w:lang w:val="en-GB" w:eastAsia="en-GB"/>
              </w:rPr>
              <w:instrText xml:space="preserve"> ADDIN EN.CITE </w:instrText>
            </w:r>
            <w:r w:rsidR="00F050B8">
              <w:rPr>
                <w:rFonts w:ascii="Cambria" w:eastAsia="Times New Roman" w:hAnsi="Cambria"/>
                <w:sz w:val="18"/>
                <w:szCs w:val="16"/>
                <w:lang w:val="en-GB" w:eastAsia="en-GB"/>
              </w:rPr>
              <w:fldChar w:fldCharType="begin">
                <w:fldData xml:space="preserve">PEVuZE5vdGU+PENpdGU+PEF1dGhvcj5Hcmltc21vPC9BdXRob3I+PFllYXI+MjAxMDwvWWVhcj48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</w:fldData>
              </w:fldChar>
            </w:r>
            <w:r w:rsidR="00F050B8">
              <w:rPr>
                <w:rFonts w:ascii="Cambria" w:eastAsia="Times New Roman" w:hAnsi="Cambria"/>
                <w:sz w:val="18"/>
                <w:szCs w:val="16"/>
                <w:lang w:val="en-GB" w:eastAsia="en-GB"/>
              </w:rPr>
              <w:instrText xml:space="preserve"> ADDIN EN.CITE.DATA </w:instrText>
            </w:r>
            <w:r w:rsidR="00F050B8">
              <w:rPr>
                <w:rFonts w:ascii="Cambria" w:eastAsia="Times New Roman" w:hAnsi="Cambria"/>
                <w:sz w:val="18"/>
                <w:szCs w:val="16"/>
                <w:lang w:val="en-GB" w:eastAsia="en-GB"/>
              </w:rPr>
            </w:r>
            <w:r w:rsidR="00F050B8">
              <w:rPr>
                <w:rFonts w:ascii="Cambria" w:eastAsia="Times New Roman" w:hAnsi="Cambria"/>
                <w:sz w:val="18"/>
                <w:szCs w:val="16"/>
                <w:lang w:val="en-GB" w:eastAsia="en-GB"/>
              </w:rPr>
              <w:fldChar w:fldCharType="end"/>
            </w:r>
            <w:r w:rsidR="00F050B8">
              <w:rPr>
                <w:rFonts w:ascii="Cambria" w:eastAsia="Times New Roman" w:hAnsi="Cambria"/>
                <w:sz w:val="18"/>
                <w:szCs w:val="16"/>
                <w:lang w:val="en-GB" w:eastAsia="en-GB"/>
              </w:rPr>
            </w:r>
            <w:r w:rsidR="00F050B8">
              <w:rPr>
                <w:rFonts w:ascii="Cambria" w:eastAsia="Times New Roman" w:hAnsi="Cambria"/>
                <w:sz w:val="18"/>
                <w:szCs w:val="16"/>
                <w:lang w:val="en-GB" w:eastAsia="en-GB"/>
              </w:rPr>
              <w:fldChar w:fldCharType="separate"/>
            </w:r>
            <w:r w:rsidR="00F050B8" w:rsidRPr="00F050B8">
              <w:rPr>
                <w:rFonts w:ascii="Cambria" w:eastAsia="Times New Roman" w:hAnsi="Cambria"/>
                <w:noProof/>
                <w:sz w:val="18"/>
                <w:szCs w:val="16"/>
                <w:vertAlign w:val="superscript"/>
                <w:lang w:val="en-GB" w:eastAsia="en-GB"/>
              </w:rPr>
              <w:t>26</w:t>
            </w:r>
            <w:r w:rsidR="00F050B8">
              <w:rPr>
                <w:rFonts w:ascii="Cambria" w:eastAsia="Times New Roman" w:hAnsi="Cambria"/>
                <w:sz w:val="18"/>
                <w:szCs w:val="16"/>
                <w:lang w:val="en-GB" w:eastAsia="en-GB"/>
              </w:rPr>
              <w:fldChar w:fldCharType="end"/>
            </w:r>
          </w:p>
        </w:tc>
        <w:tc>
          <w:tcPr>
            <w:tcW w:w="746" w:type="pct"/>
            <w:shd w:val="clear" w:color="auto" w:fill="auto"/>
            <w:hideMark/>
          </w:tcPr>
          <w:p w14:paraId="7BEA6FEB"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Former Birkebeineren participants, Norway</w:t>
            </w:r>
          </w:p>
        </w:tc>
        <w:tc>
          <w:tcPr>
            <w:tcW w:w="439" w:type="pct"/>
            <w:shd w:val="clear" w:color="auto" w:fill="auto"/>
            <w:hideMark/>
          </w:tcPr>
          <w:p w14:paraId="6BD4766A"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 xml:space="preserve">78 </w:t>
            </w:r>
          </w:p>
        </w:tc>
        <w:tc>
          <w:tcPr>
            <w:tcW w:w="287" w:type="pct"/>
            <w:shd w:val="clear" w:color="auto" w:fill="auto"/>
            <w:hideMark/>
          </w:tcPr>
          <w:p w14:paraId="50CFBE03"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0</w:t>
            </w:r>
          </w:p>
        </w:tc>
        <w:tc>
          <w:tcPr>
            <w:tcW w:w="450" w:type="pct"/>
            <w:shd w:val="clear" w:color="auto" w:fill="auto"/>
            <w:hideMark/>
          </w:tcPr>
          <w:p w14:paraId="4CB95C85"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Range 54-92 at follow-up</w:t>
            </w:r>
          </w:p>
        </w:tc>
        <w:tc>
          <w:tcPr>
            <w:tcW w:w="343" w:type="pct"/>
            <w:shd w:val="clear" w:color="auto" w:fill="auto"/>
            <w:hideMark/>
          </w:tcPr>
          <w:p w14:paraId="7E1F3593"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30</w:t>
            </w:r>
          </w:p>
        </w:tc>
        <w:tc>
          <w:tcPr>
            <w:tcW w:w="404" w:type="pct"/>
            <w:shd w:val="clear" w:color="auto" w:fill="auto"/>
            <w:hideMark/>
          </w:tcPr>
          <w:p w14:paraId="0E5751C0"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ECG, lone AF</w:t>
            </w:r>
          </w:p>
        </w:tc>
        <w:tc>
          <w:tcPr>
            <w:tcW w:w="557" w:type="pct"/>
            <w:shd w:val="clear" w:color="auto" w:fill="auto"/>
            <w:hideMark/>
          </w:tcPr>
          <w:p w14:paraId="46E7E447"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Cross-country skiing</w:t>
            </w:r>
          </w:p>
        </w:tc>
        <w:tc>
          <w:tcPr>
            <w:tcW w:w="808" w:type="pct"/>
            <w:shd w:val="clear" w:color="auto" w:fill="auto"/>
            <w:hideMark/>
          </w:tcPr>
          <w:p w14:paraId="492D541B"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Athletes 12,8 %</w:t>
            </w:r>
          </w:p>
        </w:tc>
        <w:tc>
          <w:tcPr>
            <w:tcW w:w="447" w:type="pct"/>
            <w:shd w:val="clear" w:color="auto" w:fill="auto"/>
            <w:hideMark/>
          </w:tcPr>
          <w:p w14:paraId="6B006141"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 </w:t>
            </w:r>
          </w:p>
        </w:tc>
      </w:tr>
      <w:tr w:rsidR="00547C33" w:rsidRPr="00AB51FB" w14:paraId="699E8CF2" w14:textId="77777777" w:rsidTr="00763F11">
        <w:trPr>
          <w:trHeight w:val="440"/>
        </w:trPr>
        <w:tc>
          <w:tcPr>
            <w:tcW w:w="519" w:type="pct"/>
            <w:shd w:val="clear" w:color="auto" w:fill="auto"/>
          </w:tcPr>
          <w:p w14:paraId="7932BA9A" w14:textId="063047DB" w:rsidR="00547C33" w:rsidRPr="00AB51FB" w:rsidRDefault="00547C33" w:rsidP="00F050B8">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2013</w:t>
            </w:r>
            <w:r w:rsidRPr="00AB51FB">
              <w:rPr>
                <w:rFonts w:ascii="Cambria" w:eastAsia="Times New Roman" w:hAnsi="Cambria"/>
                <w:sz w:val="18"/>
                <w:szCs w:val="16"/>
                <w:lang w:val="en-GB" w:eastAsia="en-GB"/>
              </w:rPr>
              <w:br/>
              <w:t>Andersen et al.</w:t>
            </w:r>
            <w:r w:rsidR="00F050B8">
              <w:rPr>
                <w:rFonts w:ascii="Cambria" w:eastAsia="Times New Roman" w:hAnsi="Cambria"/>
                <w:sz w:val="18"/>
                <w:szCs w:val="16"/>
                <w:lang w:val="en-GB" w:eastAsia="en-GB"/>
              </w:rPr>
              <w:fldChar w:fldCharType="begin"/>
            </w:r>
            <w:r w:rsidR="00F050B8">
              <w:rPr>
                <w:rFonts w:ascii="Cambria" w:eastAsia="Times New Roman" w:hAnsi="Cambria"/>
                <w:sz w:val="18"/>
                <w:szCs w:val="16"/>
                <w:lang w:val="en-GB" w:eastAsia="en-GB"/>
              </w:rPr>
              <w:instrText xml:space="preserve"> ADDIN EN.CITE &lt;EndNote&gt;&lt;Cite&gt;&lt;Author&gt;Andersen&lt;/Author&gt;&lt;Year&gt;2013&lt;/Year&gt;&lt;RecNum&gt;195&lt;/RecNum&gt;&lt;DisplayText&gt;&lt;style face="superscript"&gt;27&lt;/style&gt;&lt;/DisplayText&gt;&lt;record&gt;&lt;rec-number&gt;195&lt;/rec-number&gt;&lt;foreign-keys&gt;&lt;key app="EN" db-id="2vfzfzv9z5ft98ef9aa5rs0dz990d90250re" timestamp="1375879562"&gt;195&lt;/key&gt;&lt;/foreign-keys&gt;&lt;ref-type name="Journal Article"&gt;17&lt;/ref-type&gt;&lt;contributors&gt;&lt;authors&gt;&lt;author&gt;Andersen, K.&lt;/author&gt;&lt;author&gt;Farahmand, B.&lt;/author&gt;&lt;author&gt;Ahlbom, A.&lt;/author&gt;&lt;author&gt;Held, C.&lt;/author&gt;&lt;author&gt;Ljunghall, S.&lt;/author&gt;&lt;author&gt;Michaelsson, K.&lt;/author&gt;&lt;author&gt;Sundstrom, J.&lt;/author&gt;&lt;/authors&gt;&lt;/contributors&gt;&lt;auth-address&gt;Department of Medical Sciences, Uppsala University Hospital, Entrance 40, 5th floor, SE-751 85 Uppsala, Sweden.&lt;/auth-address&gt;&lt;titles&gt;&lt;title&gt;Risk of arrhythmias in 52 755 long-distance cross-country skiers: a cohort study&lt;/title&gt;&lt;secondary-title&gt;Eur Heart J&lt;/secondary-title&gt;&lt;alt-title&gt;European heart journal&lt;/alt-title&gt;&lt;/titles&gt;&lt;periodical&gt;&lt;full-title&gt;European Heart Journal&lt;/full-title&gt;&lt;abbr-1&gt;Eur Heart J&lt;/abbr-1&gt;&lt;abbr-2&gt;Eur. Heart J.&lt;/abbr-2&gt;&lt;/periodical&gt;&lt;alt-periodical&gt;&lt;full-title&gt;European Heart Journal&lt;/full-title&gt;&lt;abbr-1&gt;Eur. Heart J.&lt;/abbr-1&gt;&lt;abbr-2&gt;Eur Heart J&lt;/abbr-2&gt;&lt;/alt-periodical&gt;&lt;pages&gt;3624-31&lt;/pages&gt;&lt;volume&gt;34&lt;/volume&gt;&lt;number&gt;47&lt;/number&gt;&lt;edition&gt;2013/06/13&lt;/edition&gt;&lt;keywords&gt;&lt;keyword&gt;Arrhythmia&lt;/keyword&gt;&lt;keyword&gt;Atrial fibrillation&lt;/keyword&gt;&lt;keyword&gt;Bradycardia&lt;/keyword&gt;&lt;keyword&gt;Cross-country skiing&lt;/keyword&gt;&lt;keyword&gt;Exercise training&lt;/keyword&gt;&lt;/keywords&gt;&lt;dates&gt;&lt;year&gt;2013&lt;/year&gt;&lt;pub-dates&gt;&lt;date&gt;Dec&lt;/date&gt;&lt;/pub-dates&gt;&lt;/dates&gt;&lt;isbn&gt;1522-9645 (Electronic)&amp;#xD;0195-668X (Linking)&lt;/isbn&gt;&lt;accession-num&gt;23756332&lt;/accession-num&gt;&lt;work-type&gt;Research Support, Non-U.S. Gov&amp;apos;t&lt;/work-type&gt;&lt;urls&gt;&lt;related-urls&gt;&lt;url&gt;http://www.ncbi.nlm.nih.gov/pubmed/23756332&lt;/url&gt;&lt;/related-urls&gt;&lt;/urls&gt;&lt;custom1&gt;AF&lt;/custom1&gt;&lt;custom2&gt;AF3 Original&lt;/custom2&gt;&lt;electronic-resource-num&gt;10.1093/eurheartj/eht188&lt;/electronic-resource-num&gt;&lt;/record&gt;&lt;/Cite&gt;&lt;/EndNote&gt;</w:instrText>
            </w:r>
            <w:r w:rsidR="00F050B8">
              <w:rPr>
                <w:rFonts w:ascii="Cambria" w:eastAsia="Times New Roman" w:hAnsi="Cambria"/>
                <w:sz w:val="18"/>
                <w:szCs w:val="16"/>
                <w:lang w:val="en-GB" w:eastAsia="en-GB"/>
              </w:rPr>
              <w:fldChar w:fldCharType="separate"/>
            </w:r>
            <w:r w:rsidR="00F050B8" w:rsidRPr="00F050B8">
              <w:rPr>
                <w:rFonts w:ascii="Cambria" w:eastAsia="Times New Roman" w:hAnsi="Cambria"/>
                <w:noProof/>
                <w:sz w:val="18"/>
                <w:szCs w:val="16"/>
                <w:vertAlign w:val="superscript"/>
                <w:lang w:val="en-GB" w:eastAsia="en-GB"/>
              </w:rPr>
              <w:t>27</w:t>
            </w:r>
            <w:r w:rsidR="00F050B8">
              <w:rPr>
                <w:rFonts w:ascii="Cambria" w:eastAsia="Times New Roman" w:hAnsi="Cambria"/>
                <w:sz w:val="18"/>
                <w:szCs w:val="16"/>
                <w:lang w:val="en-GB" w:eastAsia="en-GB"/>
              </w:rPr>
              <w:fldChar w:fldCharType="end"/>
            </w:r>
          </w:p>
        </w:tc>
        <w:tc>
          <w:tcPr>
            <w:tcW w:w="746" w:type="pct"/>
            <w:shd w:val="clear" w:color="auto" w:fill="auto"/>
          </w:tcPr>
          <w:p w14:paraId="2A2DA4E0"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Vasaloppet participants, Sweden</w:t>
            </w:r>
          </w:p>
        </w:tc>
        <w:tc>
          <w:tcPr>
            <w:tcW w:w="439" w:type="pct"/>
            <w:shd w:val="clear" w:color="auto" w:fill="auto"/>
          </w:tcPr>
          <w:p w14:paraId="341AF3D3"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47477</w:t>
            </w:r>
          </w:p>
        </w:tc>
        <w:tc>
          <w:tcPr>
            <w:tcW w:w="287" w:type="pct"/>
            <w:shd w:val="clear" w:color="auto" w:fill="auto"/>
          </w:tcPr>
          <w:p w14:paraId="0908C650"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5278</w:t>
            </w:r>
          </w:p>
        </w:tc>
        <w:tc>
          <w:tcPr>
            <w:tcW w:w="450" w:type="pct"/>
            <w:shd w:val="clear" w:color="auto" w:fill="auto"/>
          </w:tcPr>
          <w:p w14:paraId="30ACAAAE"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Mean 38</w:t>
            </w:r>
          </w:p>
        </w:tc>
        <w:tc>
          <w:tcPr>
            <w:tcW w:w="343" w:type="pct"/>
            <w:shd w:val="clear" w:color="auto" w:fill="auto"/>
          </w:tcPr>
          <w:p w14:paraId="6B1C90DA"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16</w:t>
            </w:r>
          </w:p>
        </w:tc>
        <w:tc>
          <w:tcPr>
            <w:tcW w:w="404" w:type="pct"/>
            <w:shd w:val="clear" w:color="auto" w:fill="auto"/>
          </w:tcPr>
          <w:p w14:paraId="41EDEB83"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Swedish In-Patient Register</w:t>
            </w:r>
          </w:p>
        </w:tc>
        <w:tc>
          <w:tcPr>
            <w:tcW w:w="557" w:type="pct"/>
            <w:shd w:val="clear" w:color="auto" w:fill="auto"/>
          </w:tcPr>
          <w:p w14:paraId="5F70E538"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Cross-country skiing, number finished races, finishing time</w:t>
            </w:r>
          </w:p>
        </w:tc>
        <w:tc>
          <w:tcPr>
            <w:tcW w:w="808" w:type="pct"/>
            <w:shd w:val="clear" w:color="auto" w:fill="auto"/>
          </w:tcPr>
          <w:p w14:paraId="09166D03"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hAnsi="Cambria"/>
                <w:sz w:val="18"/>
                <w:szCs w:val="18"/>
                <w:lang w:val="en-GB"/>
              </w:rPr>
              <w:t>≥</w:t>
            </w:r>
            <w:r w:rsidRPr="00AB51FB">
              <w:rPr>
                <w:rFonts w:ascii="Cambria" w:eastAsia="Times New Roman" w:hAnsi="Cambria"/>
                <w:sz w:val="18"/>
                <w:szCs w:val="16"/>
                <w:lang w:val="en-GB" w:eastAsia="en-GB"/>
              </w:rPr>
              <w:t xml:space="preserve">5 vs. 1 race: HR 1.29 (1.04-1.61). </w:t>
            </w:r>
            <w:r w:rsidRPr="00AB51FB">
              <w:rPr>
                <w:rFonts w:ascii="Cambria" w:eastAsia="Times New Roman" w:hAnsi="Cambria"/>
                <w:sz w:val="18"/>
                <w:szCs w:val="16"/>
                <w:lang w:val="en-GB" w:eastAsia="en-GB"/>
              </w:rPr>
              <w:br/>
              <w:t>Finishing time: HR 1.20 (0.93–1.55)</w:t>
            </w:r>
          </w:p>
        </w:tc>
        <w:tc>
          <w:tcPr>
            <w:tcW w:w="447" w:type="pct"/>
            <w:shd w:val="clear" w:color="auto" w:fill="auto"/>
          </w:tcPr>
          <w:p w14:paraId="3C60D37F"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Increased risk for each race</w:t>
            </w:r>
          </w:p>
        </w:tc>
      </w:tr>
      <w:tr w:rsidR="00547C33" w:rsidRPr="00AB51FB" w14:paraId="469B3701" w14:textId="77777777" w:rsidTr="00763F11">
        <w:trPr>
          <w:trHeight w:val="420"/>
        </w:trPr>
        <w:tc>
          <w:tcPr>
            <w:tcW w:w="519" w:type="pct"/>
            <w:shd w:val="clear" w:color="auto" w:fill="auto"/>
            <w:hideMark/>
          </w:tcPr>
          <w:p w14:paraId="029209A4"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2014</w:t>
            </w:r>
          </w:p>
          <w:p w14:paraId="3788975E" w14:textId="32F59B0F" w:rsidR="00547C33" w:rsidRPr="00AB51FB" w:rsidRDefault="00547C33" w:rsidP="00F050B8">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Myrstad et al.</w:t>
            </w:r>
            <w:r w:rsidR="00F050B8">
              <w:rPr>
                <w:rFonts w:ascii="Cambria" w:eastAsia="Times New Roman" w:hAnsi="Cambria"/>
                <w:sz w:val="18"/>
                <w:szCs w:val="16"/>
                <w:lang w:val="en-GB" w:eastAsia="en-GB"/>
              </w:rPr>
              <w:fldChar w:fldCharType="begin">
                <w:fldData xml:space="preserve">PEVuZE5vdGU+PENpdGU+PEF1dGhvcj5NeXJzdGFkPC9BdXRob3I+PFllYXI+MjAxNDwvWWVhcj48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</w:fldData>
              </w:fldChar>
            </w:r>
            <w:r w:rsidR="00F050B8">
              <w:rPr>
                <w:rFonts w:ascii="Cambria" w:eastAsia="Times New Roman" w:hAnsi="Cambria"/>
                <w:sz w:val="18"/>
                <w:szCs w:val="16"/>
                <w:lang w:val="en-GB" w:eastAsia="en-GB"/>
              </w:rPr>
              <w:instrText xml:space="preserve"> ADDIN EN.CITE </w:instrText>
            </w:r>
            <w:r w:rsidR="00F050B8">
              <w:rPr>
                <w:rFonts w:ascii="Cambria" w:eastAsia="Times New Roman" w:hAnsi="Cambria"/>
                <w:sz w:val="18"/>
                <w:szCs w:val="16"/>
                <w:lang w:val="en-GB" w:eastAsia="en-GB"/>
              </w:rPr>
              <w:fldChar w:fldCharType="begin">
                <w:fldData xml:space="preserve">PEVuZE5vdGU+PENpdGU+PEF1dGhvcj5NeXJzdGFkPC9BdXRob3I+PFllYXI+MjAxNDwvWWVhcj48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</w:fldData>
              </w:fldChar>
            </w:r>
            <w:r w:rsidR="00F050B8">
              <w:rPr>
                <w:rFonts w:ascii="Cambria" w:eastAsia="Times New Roman" w:hAnsi="Cambria"/>
                <w:sz w:val="18"/>
                <w:szCs w:val="16"/>
                <w:lang w:val="en-GB" w:eastAsia="en-GB"/>
              </w:rPr>
              <w:instrText xml:space="preserve"> ADDIN EN.CITE.DATA </w:instrText>
            </w:r>
            <w:r w:rsidR="00F050B8">
              <w:rPr>
                <w:rFonts w:ascii="Cambria" w:eastAsia="Times New Roman" w:hAnsi="Cambria"/>
                <w:sz w:val="18"/>
                <w:szCs w:val="16"/>
                <w:lang w:val="en-GB" w:eastAsia="en-GB"/>
              </w:rPr>
            </w:r>
            <w:r w:rsidR="00F050B8">
              <w:rPr>
                <w:rFonts w:ascii="Cambria" w:eastAsia="Times New Roman" w:hAnsi="Cambria"/>
                <w:sz w:val="18"/>
                <w:szCs w:val="16"/>
                <w:lang w:val="en-GB" w:eastAsia="en-GB"/>
              </w:rPr>
              <w:fldChar w:fldCharType="end"/>
            </w:r>
            <w:r w:rsidR="00F050B8">
              <w:rPr>
                <w:rFonts w:ascii="Cambria" w:eastAsia="Times New Roman" w:hAnsi="Cambria"/>
                <w:sz w:val="18"/>
                <w:szCs w:val="16"/>
                <w:lang w:val="en-GB" w:eastAsia="en-GB"/>
              </w:rPr>
            </w:r>
            <w:r w:rsidR="00F050B8">
              <w:rPr>
                <w:rFonts w:ascii="Cambria" w:eastAsia="Times New Roman" w:hAnsi="Cambria"/>
                <w:sz w:val="18"/>
                <w:szCs w:val="16"/>
                <w:lang w:val="en-GB" w:eastAsia="en-GB"/>
              </w:rPr>
              <w:fldChar w:fldCharType="separate"/>
            </w:r>
            <w:r w:rsidR="00F050B8" w:rsidRPr="00F050B8">
              <w:rPr>
                <w:rFonts w:ascii="Cambria" w:eastAsia="Times New Roman" w:hAnsi="Cambria"/>
                <w:noProof/>
                <w:sz w:val="18"/>
                <w:szCs w:val="16"/>
                <w:vertAlign w:val="superscript"/>
                <w:lang w:val="en-GB" w:eastAsia="en-GB"/>
              </w:rPr>
              <w:t>24</w:t>
            </w:r>
            <w:r w:rsidR="00F050B8">
              <w:rPr>
                <w:rFonts w:ascii="Cambria" w:eastAsia="Times New Roman" w:hAnsi="Cambria"/>
                <w:sz w:val="18"/>
                <w:szCs w:val="16"/>
                <w:lang w:val="en-GB" w:eastAsia="en-GB"/>
              </w:rPr>
              <w:fldChar w:fldCharType="end"/>
            </w:r>
          </w:p>
        </w:tc>
        <w:tc>
          <w:tcPr>
            <w:tcW w:w="746" w:type="pct"/>
            <w:shd w:val="clear" w:color="auto" w:fill="auto"/>
            <w:hideMark/>
          </w:tcPr>
          <w:p w14:paraId="0E23D33C"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Birkebeineren participants and the Tromsø Study, Norway</w:t>
            </w:r>
          </w:p>
        </w:tc>
        <w:tc>
          <w:tcPr>
            <w:tcW w:w="439" w:type="pct"/>
            <w:shd w:val="clear" w:color="auto" w:fill="auto"/>
            <w:hideMark/>
          </w:tcPr>
          <w:p w14:paraId="0F6B665D"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2277</w:t>
            </w:r>
          </w:p>
        </w:tc>
        <w:tc>
          <w:tcPr>
            <w:tcW w:w="287" w:type="pct"/>
            <w:shd w:val="clear" w:color="auto" w:fill="auto"/>
            <w:hideMark/>
          </w:tcPr>
          <w:p w14:paraId="2642AECA"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0</w:t>
            </w:r>
          </w:p>
        </w:tc>
        <w:tc>
          <w:tcPr>
            <w:tcW w:w="450" w:type="pct"/>
            <w:shd w:val="clear" w:color="auto" w:fill="auto"/>
            <w:hideMark/>
          </w:tcPr>
          <w:p w14:paraId="67384D47"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Range 65-90</w:t>
            </w:r>
          </w:p>
        </w:tc>
        <w:tc>
          <w:tcPr>
            <w:tcW w:w="343" w:type="pct"/>
            <w:shd w:val="clear" w:color="auto" w:fill="auto"/>
            <w:hideMark/>
          </w:tcPr>
          <w:p w14:paraId="75F98B16"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bCs/>
                <w:sz w:val="18"/>
                <w:szCs w:val="16"/>
                <w:lang w:val="en-GB" w:eastAsia="en-GB"/>
              </w:rPr>
              <w:t>Cross-sectional</w:t>
            </w:r>
          </w:p>
        </w:tc>
        <w:tc>
          <w:tcPr>
            <w:tcW w:w="404" w:type="pct"/>
            <w:shd w:val="clear" w:color="auto" w:fill="auto"/>
            <w:hideMark/>
          </w:tcPr>
          <w:p w14:paraId="0159B339"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Self-reported</w:t>
            </w:r>
          </w:p>
        </w:tc>
        <w:tc>
          <w:tcPr>
            <w:tcW w:w="557" w:type="pct"/>
            <w:shd w:val="clear" w:color="auto" w:fill="auto"/>
            <w:hideMark/>
          </w:tcPr>
          <w:p w14:paraId="693D384B"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Sedentary to vigorous, long-term endurance training</w:t>
            </w:r>
          </w:p>
        </w:tc>
        <w:tc>
          <w:tcPr>
            <w:tcW w:w="808" w:type="pct"/>
            <w:shd w:val="clear" w:color="auto" w:fill="auto"/>
            <w:hideMark/>
          </w:tcPr>
          <w:p w14:paraId="6CA583FD"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Birkebeiner vs. sedentary: OR 1.9 (1.14-3.18). Moderate vs. sedentary: Lower risk, NS</w:t>
            </w:r>
          </w:p>
        </w:tc>
        <w:tc>
          <w:tcPr>
            <w:tcW w:w="447" w:type="pct"/>
            <w:shd w:val="clear" w:color="auto" w:fill="auto"/>
            <w:hideMark/>
          </w:tcPr>
          <w:p w14:paraId="24C5780C"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J-shape</w:t>
            </w:r>
          </w:p>
        </w:tc>
      </w:tr>
      <w:tr w:rsidR="00547C33" w:rsidRPr="00AB51FB" w14:paraId="4ACCB3EF" w14:textId="77777777" w:rsidTr="00763F11">
        <w:trPr>
          <w:trHeight w:val="440"/>
        </w:trPr>
        <w:tc>
          <w:tcPr>
            <w:tcW w:w="519" w:type="pct"/>
            <w:shd w:val="clear" w:color="auto" w:fill="auto"/>
            <w:hideMark/>
          </w:tcPr>
          <w:p w14:paraId="4B9A089D"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2014</w:t>
            </w:r>
          </w:p>
          <w:p w14:paraId="6F495469" w14:textId="364EF6E0" w:rsidR="00547C33" w:rsidRPr="00AB51FB" w:rsidRDefault="00547C33" w:rsidP="00F050B8">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Myrstad et al.</w:t>
            </w:r>
            <w:r w:rsidR="00F050B8">
              <w:rPr>
                <w:rFonts w:ascii="Cambria" w:eastAsia="Times New Roman" w:hAnsi="Cambria"/>
                <w:sz w:val="18"/>
                <w:szCs w:val="16"/>
                <w:lang w:val="en-GB" w:eastAsia="en-GB"/>
              </w:rPr>
              <w:fldChar w:fldCharType="begin">
                <w:fldData xml:space="preserve">PEVuZE5vdGU+PENpdGU+PEF1dGhvcj5NeXJzdGFkPC9BdXRob3I+PFllYXI+MjAxNDwvWWVhcj48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</w:fldData>
              </w:fldChar>
            </w:r>
            <w:r w:rsidR="00F050B8">
              <w:rPr>
                <w:rFonts w:ascii="Cambria" w:eastAsia="Times New Roman" w:hAnsi="Cambria"/>
                <w:sz w:val="18"/>
                <w:szCs w:val="16"/>
                <w:lang w:val="en-GB" w:eastAsia="en-GB"/>
              </w:rPr>
              <w:instrText xml:space="preserve"> ADDIN EN.CITE </w:instrText>
            </w:r>
            <w:r w:rsidR="00F050B8">
              <w:rPr>
                <w:rFonts w:ascii="Cambria" w:eastAsia="Times New Roman" w:hAnsi="Cambria"/>
                <w:sz w:val="18"/>
                <w:szCs w:val="16"/>
                <w:lang w:val="en-GB" w:eastAsia="en-GB"/>
              </w:rPr>
              <w:fldChar w:fldCharType="begin">
                <w:fldData xml:space="preserve">PEVuZE5vdGU+PENpdGU+PEF1dGhvcj5NeXJzdGFkPC9BdXRob3I+PFllYXI+MjAxNDwvWWVhcj48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</w:fldData>
              </w:fldChar>
            </w:r>
            <w:r w:rsidR="00F050B8">
              <w:rPr>
                <w:rFonts w:ascii="Cambria" w:eastAsia="Times New Roman" w:hAnsi="Cambria"/>
                <w:sz w:val="18"/>
                <w:szCs w:val="16"/>
                <w:lang w:val="en-GB" w:eastAsia="en-GB"/>
              </w:rPr>
              <w:instrText xml:space="preserve"> ADDIN EN.CITE.DATA </w:instrText>
            </w:r>
            <w:r w:rsidR="00F050B8">
              <w:rPr>
                <w:rFonts w:ascii="Cambria" w:eastAsia="Times New Roman" w:hAnsi="Cambria"/>
                <w:sz w:val="18"/>
                <w:szCs w:val="16"/>
                <w:lang w:val="en-GB" w:eastAsia="en-GB"/>
              </w:rPr>
            </w:r>
            <w:r w:rsidR="00F050B8">
              <w:rPr>
                <w:rFonts w:ascii="Cambria" w:eastAsia="Times New Roman" w:hAnsi="Cambria"/>
                <w:sz w:val="18"/>
                <w:szCs w:val="16"/>
                <w:lang w:val="en-GB" w:eastAsia="en-GB"/>
              </w:rPr>
              <w:fldChar w:fldCharType="end"/>
            </w:r>
            <w:r w:rsidR="00F050B8">
              <w:rPr>
                <w:rFonts w:ascii="Cambria" w:eastAsia="Times New Roman" w:hAnsi="Cambria"/>
                <w:sz w:val="18"/>
                <w:szCs w:val="16"/>
                <w:lang w:val="en-GB" w:eastAsia="en-GB"/>
              </w:rPr>
            </w:r>
            <w:r w:rsidR="00F050B8">
              <w:rPr>
                <w:rFonts w:ascii="Cambria" w:eastAsia="Times New Roman" w:hAnsi="Cambria"/>
                <w:sz w:val="18"/>
                <w:szCs w:val="16"/>
                <w:lang w:val="en-GB" w:eastAsia="en-GB"/>
              </w:rPr>
              <w:fldChar w:fldCharType="separate"/>
            </w:r>
            <w:r w:rsidR="00F050B8" w:rsidRPr="00F050B8">
              <w:rPr>
                <w:rFonts w:ascii="Cambria" w:eastAsia="Times New Roman" w:hAnsi="Cambria"/>
                <w:noProof/>
                <w:sz w:val="18"/>
                <w:szCs w:val="16"/>
                <w:vertAlign w:val="superscript"/>
                <w:lang w:val="en-GB" w:eastAsia="en-GB"/>
              </w:rPr>
              <w:t>25</w:t>
            </w:r>
            <w:r w:rsidR="00F050B8">
              <w:rPr>
                <w:rFonts w:ascii="Cambria" w:eastAsia="Times New Roman" w:hAnsi="Cambria"/>
                <w:sz w:val="18"/>
                <w:szCs w:val="16"/>
                <w:lang w:val="en-GB" w:eastAsia="en-GB"/>
              </w:rPr>
              <w:fldChar w:fldCharType="end"/>
            </w:r>
          </w:p>
        </w:tc>
        <w:tc>
          <w:tcPr>
            <w:tcW w:w="746" w:type="pct"/>
            <w:shd w:val="clear" w:color="auto" w:fill="auto"/>
            <w:hideMark/>
          </w:tcPr>
          <w:p w14:paraId="6B383721"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Birkebeineren participants and the Oslo Health Study, Norway</w:t>
            </w:r>
          </w:p>
        </w:tc>
        <w:tc>
          <w:tcPr>
            <w:tcW w:w="439" w:type="pct"/>
            <w:shd w:val="clear" w:color="auto" w:fill="auto"/>
            <w:hideMark/>
          </w:tcPr>
          <w:p w14:paraId="66A7D7E9"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3545</w:t>
            </w:r>
          </w:p>
        </w:tc>
        <w:tc>
          <w:tcPr>
            <w:tcW w:w="287" w:type="pct"/>
            <w:shd w:val="clear" w:color="auto" w:fill="auto"/>
            <w:hideMark/>
          </w:tcPr>
          <w:p w14:paraId="5012E747"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0</w:t>
            </w:r>
          </w:p>
        </w:tc>
        <w:tc>
          <w:tcPr>
            <w:tcW w:w="450" w:type="pct"/>
            <w:shd w:val="clear" w:color="auto" w:fill="auto"/>
            <w:hideMark/>
          </w:tcPr>
          <w:p w14:paraId="003F5C46"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Range 53-92</w:t>
            </w:r>
          </w:p>
        </w:tc>
        <w:tc>
          <w:tcPr>
            <w:tcW w:w="343" w:type="pct"/>
            <w:shd w:val="clear" w:color="auto" w:fill="auto"/>
            <w:hideMark/>
          </w:tcPr>
          <w:p w14:paraId="19C395DD" w14:textId="77777777" w:rsidR="00547C33" w:rsidRPr="00AB51FB" w:rsidRDefault="00547C33" w:rsidP="00763F11">
            <w:pPr>
              <w:spacing w:line="360" w:lineRule="auto"/>
              <w:rPr>
                <w:rFonts w:ascii="Cambria" w:eastAsia="Times New Roman" w:hAnsi="Cambria"/>
                <w:b/>
                <w:bCs/>
                <w:sz w:val="18"/>
                <w:szCs w:val="16"/>
                <w:lang w:val="en-GB" w:eastAsia="en-GB"/>
              </w:rPr>
            </w:pPr>
            <w:r w:rsidRPr="00AB51FB">
              <w:rPr>
                <w:rFonts w:ascii="Cambria" w:eastAsia="Times New Roman" w:hAnsi="Cambria"/>
                <w:bCs/>
                <w:sz w:val="18"/>
                <w:szCs w:val="16"/>
                <w:lang w:val="en-GB" w:eastAsia="en-GB"/>
              </w:rPr>
              <w:t>Cross-sectional</w:t>
            </w:r>
          </w:p>
        </w:tc>
        <w:tc>
          <w:tcPr>
            <w:tcW w:w="404" w:type="pct"/>
            <w:shd w:val="clear" w:color="auto" w:fill="auto"/>
            <w:hideMark/>
          </w:tcPr>
          <w:p w14:paraId="7F590E1C"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ECG, self-reported</w:t>
            </w:r>
          </w:p>
        </w:tc>
        <w:tc>
          <w:tcPr>
            <w:tcW w:w="557" w:type="pct"/>
            <w:shd w:val="clear" w:color="auto" w:fill="auto"/>
            <w:hideMark/>
          </w:tcPr>
          <w:p w14:paraId="167F33AE"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Sedentary to vigorous, long-term endurance training</w:t>
            </w:r>
          </w:p>
        </w:tc>
        <w:tc>
          <w:tcPr>
            <w:tcW w:w="808" w:type="pct"/>
            <w:shd w:val="clear" w:color="auto" w:fill="auto"/>
            <w:hideMark/>
          </w:tcPr>
          <w:p w14:paraId="28EE484B"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Per 10y experience: OR 1.16 (1.06-1.29)</w:t>
            </w:r>
          </w:p>
        </w:tc>
        <w:tc>
          <w:tcPr>
            <w:tcW w:w="447" w:type="pct"/>
            <w:shd w:val="clear" w:color="auto" w:fill="auto"/>
            <w:hideMark/>
          </w:tcPr>
          <w:p w14:paraId="585833EB"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AF risk increases with years of endurance training</w:t>
            </w:r>
          </w:p>
        </w:tc>
      </w:tr>
      <w:tr w:rsidR="00547C33" w:rsidRPr="00AB51FB" w14:paraId="22BFCAF9" w14:textId="77777777" w:rsidTr="00763F11">
        <w:trPr>
          <w:trHeight w:val="440"/>
        </w:trPr>
        <w:tc>
          <w:tcPr>
            <w:tcW w:w="519" w:type="pct"/>
            <w:tcBorders>
              <w:bottom w:val="single" w:sz="4" w:space="0" w:color="auto"/>
            </w:tcBorders>
            <w:shd w:val="clear" w:color="auto" w:fill="auto"/>
          </w:tcPr>
          <w:p w14:paraId="2A1FB171"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2015</w:t>
            </w:r>
          </w:p>
          <w:p w14:paraId="1CE6F8D2" w14:textId="61740C2B" w:rsidR="00547C33" w:rsidRPr="00AB51FB" w:rsidRDefault="00547C33" w:rsidP="00F050B8">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Myrstad et al.</w:t>
            </w:r>
            <w:r w:rsidR="00F050B8">
              <w:rPr>
                <w:rFonts w:ascii="Cambria" w:eastAsia="Times New Roman" w:hAnsi="Cambria"/>
                <w:sz w:val="18"/>
                <w:szCs w:val="16"/>
                <w:lang w:val="en-GB" w:eastAsia="en-GB"/>
              </w:rPr>
              <w:fldChar w:fldCharType="begin">
                <w:fldData xml:space="preserve">PEVuZE5vdGU+PENpdGU+PEF1dGhvcj5NeXJzdGFkPC9BdXRob3I+PFllYXI+MjAxNTwvWWVhcj48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</w:fldData>
              </w:fldChar>
            </w:r>
            <w:r w:rsidR="00F050B8">
              <w:rPr>
                <w:rFonts w:ascii="Cambria" w:eastAsia="Times New Roman" w:hAnsi="Cambria"/>
                <w:sz w:val="18"/>
                <w:szCs w:val="16"/>
                <w:lang w:val="en-GB" w:eastAsia="en-GB"/>
              </w:rPr>
              <w:instrText xml:space="preserve"> ADDIN EN.CITE </w:instrText>
            </w:r>
            <w:r w:rsidR="00F050B8">
              <w:rPr>
                <w:rFonts w:ascii="Cambria" w:eastAsia="Times New Roman" w:hAnsi="Cambria"/>
                <w:sz w:val="18"/>
                <w:szCs w:val="16"/>
                <w:lang w:val="en-GB" w:eastAsia="en-GB"/>
              </w:rPr>
              <w:fldChar w:fldCharType="begin">
                <w:fldData xml:space="preserve">PEVuZE5vdGU+PENpdGU+PEF1dGhvcj5NeXJzdGFkPC9BdXRob3I+PFllYXI+MjAxNTwvWWVhcj48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</w:fldData>
              </w:fldChar>
            </w:r>
            <w:r w:rsidR="00F050B8">
              <w:rPr>
                <w:rFonts w:ascii="Cambria" w:eastAsia="Times New Roman" w:hAnsi="Cambria"/>
                <w:sz w:val="18"/>
                <w:szCs w:val="16"/>
                <w:lang w:val="en-GB" w:eastAsia="en-GB"/>
              </w:rPr>
              <w:instrText xml:space="preserve"> ADDIN EN.CITE.DATA </w:instrText>
            </w:r>
            <w:r w:rsidR="00F050B8">
              <w:rPr>
                <w:rFonts w:ascii="Cambria" w:eastAsia="Times New Roman" w:hAnsi="Cambria"/>
                <w:sz w:val="18"/>
                <w:szCs w:val="16"/>
                <w:lang w:val="en-GB" w:eastAsia="en-GB"/>
              </w:rPr>
            </w:r>
            <w:r w:rsidR="00F050B8">
              <w:rPr>
                <w:rFonts w:ascii="Cambria" w:eastAsia="Times New Roman" w:hAnsi="Cambria"/>
                <w:sz w:val="18"/>
                <w:szCs w:val="16"/>
                <w:lang w:val="en-GB" w:eastAsia="en-GB"/>
              </w:rPr>
              <w:fldChar w:fldCharType="end"/>
            </w:r>
            <w:r w:rsidR="00F050B8">
              <w:rPr>
                <w:rFonts w:ascii="Cambria" w:eastAsia="Times New Roman" w:hAnsi="Cambria"/>
                <w:sz w:val="18"/>
                <w:szCs w:val="16"/>
                <w:lang w:val="en-GB" w:eastAsia="en-GB"/>
              </w:rPr>
            </w:r>
            <w:r w:rsidR="00F050B8">
              <w:rPr>
                <w:rFonts w:ascii="Cambria" w:eastAsia="Times New Roman" w:hAnsi="Cambria"/>
                <w:sz w:val="18"/>
                <w:szCs w:val="16"/>
                <w:lang w:val="en-GB" w:eastAsia="en-GB"/>
              </w:rPr>
              <w:fldChar w:fldCharType="separate"/>
            </w:r>
            <w:r w:rsidR="00F050B8" w:rsidRPr="00F050B8">
              <w:rPr>
                <w:rFonts w:ascii="Cambria" w:eastAsia="Times New Roman" w:hAnsi="Cambria"/>
                <w:noProof/>
                <w:sz w:val="18"/>
                <w:szCs w:val="16"/>
                <w:vertAlign w:val="superscript"/>
                <w:lang w:val="en-GB" w:eastAsia="en-GB"/>
              </w:rPr>
              <w:t>23</w:t>
            </w:r>
            <w:r w:rsidR="00F050B8">
              <w:rPr>
                <w:rFonts w:ascii="Cambria" w:eastAsia="Times New Roman" w:hAnsi="Cambria"/>
                <w:sz w:val="18"/>
                <w:szCs w:val="16"/>
                <w:lang w:val="en-GB" w:eastAsia="en-GB"/>
              </w:rPr>
              <w:fldChar w:fldCharType="end"/>
            </w:r>
          </w:p>
        </w:tc>
        <w:tc>
          <w:tcPr>
            <w:tcW w:w="746" w:type="pct"/>
            <w:tcBorders>
              <w:bottom w:val="single" w:sz="4" w:space="0" w:color="auto"/>
            </w:tcBorders>
            <w:shd w:val="clear" w:color="auto" w:fill="auto"/>
          </w:tcPr>
          <w:p w14:paraId="63E44FAD"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 xml:space="preserve">Birkebeineren participants and the </w:t>
            </w:r>
            <w:r w:rsidRPr="00AB51FB">
              <w:rPr>
                <w:rFonts w:ascii="Cambria" w:eastAsia="Times New Roman" w:hAnsi="Cambria"/>
                <w:sz w:val="18"/>
                <w:szCs w:val="16"/>
                <w:lang w:val="en-GB" w:eastAsia="en-GB"/>
              </w:rPr>
              <w:lastRenderedPageBreak/>
              <w:t>Oslo Health Study, Norway</w:t>
            </w:r>
          </w:p>
        </w:tc>
        <w:tc>
          <w:tcPr>
            <w:tcW w:w="439" w:type="pct"/>
            <w:tcBorders>
              <w:bottom w:val="single" w:sz="4" w:space="0" w:color="auto"/>
            </w:tcBorders>
            <w:shd w:val="clear" w:color="auto" w:fill="auto"/>
          </w:tcPr>
          <w:p w14:paraId="48D19350"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lastRenderedPageBreak/>
              <w:t>0</w:t>
            </w:r>
          </w:p>
        </w:tc>
        <w:tc>
          <w:tcPr>
            <w:tcW w:w="287" w:type="pct"/>
            <w:tcBorders>
              <w:bottom w:val="single" w:sz="4" w:space="0" w:color="auto"/>
            </w:tcBorders>
            <w:shd w:val="clear" w:color="auto" w:fill="auto"/>
          </w:tcPr>
          <w:p w14:paraId="2B0D3A62"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1679</w:t>
            </w:r>
          </w:p>
        </w:tc>
        <w:tc>
          <w:tcPr>
            <w:tcW w:w="450" w:type="pct"/>
            <w:tcBorders>
              <w:bottom w:val="single" w:sz="4" w:space="0" w:color="auto"/>
            </w:tcBorders>
            <w:shd w:val="clear" w:color="auto" w:fill="auto"/>
          </w:tcPr>
          <w:p w14:paraId="35857EAB"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Range 53-75</w:t>
            </w:r>
          </w:p>
        </w:tc>
        <w:tc>
          <w:tcPr>
            <w:tcW w:w="343" w:type="pct"/>
            <w:tcBorders>
              <w:bottom w:val="single" w:sz="4" w:space="0" w:color="auto"/>
            </w:tcBorders>
            <w:shd w:val="clear" w:color="auto" w:fill="auto"/>
          </w:tcPr>
          <w:p w14:paraId="5D594162" w14:textId="77777777" w:rsidR="00547C33" w:rsidRPr="00AB51FB" w:rsidRDefault="00547C33" w:rsidP="00763F11">
            <w:pPr>
              <w:spacing w:line="360" w:lineRule="auto"/>
              <w:rPr>
                <w:rFonts w:ascii="Cambria" w:eastAsia="Times New Roman" w:hAnsi="Cambria"/>
                <w:bCs/>
                <w:sz w:val="18"/>
                <w:szCs w:val="16"/>
                <w:lang w:val="en-GB" w:eastAsia="en-GB"/>
              </w:rPr>
            </w:pPr>
            <w:r w:rsidRPr="00AB51FB">
              <w:rPr>
                <w:rFonts w:ascii="Cambria" w:eastAsia="Times New Roman" w:hAnsi="Cambria"/>
                <w:bCs/>
                <w:sz w:val="18"/>
                <w:szCs w:val="16"/>
                <w:lang w:val="en-GB" w:eastAsia="en-GB"/>
              </w:rPr>
              <w:t>Cross-sectional</w:t>
            </w:r>
          </w:p>
        </w:tc>
        <w:tc>
          <w:tcPr>
            <w:tcW w:w="404" w:type="pct"/>
            <w:tcBorders>
              <w:bottom w:val="single" w:sz="4" w:space="0" w:color="auto"/>
            </w:tcBorders>
            <w:shd w:val="clear" w:color="auto" w:fill="auto"/>
          </w:tcPr>
          <w:p w14:paraId="442E2F95"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Self-reported</w:t>
            </w:r>
          </w:p>
        </w:tc>
        <w:tc>
          <w:tcPr>
            <w:tcW w:w="557" w:type="pct"/>
            <w:tcBorders>
              <w:bottom w:val="single" w:sz="4" w:space="0" w:color="auto"/>
            </w:tcBorders>
            <w:shd w:val="clear" w:color="auto" w:fill="auto"/>
          </w:tcPr>
          <w:p w14:paraId="3AE43EF2"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Sedentary to vigorous, long-</w:t>
            </w:r>
            <w:r w:rsidRPr="00AB51FB">
              <w:rPr>
                <w:rFonts w:ascii="Cambria" w:eastAsia="Times New Roman" w:hAnsi="Cambria"/>
                <w:sz w:val="18"/>
                <w:szCs w:val="16"/>
                <w:lang w:val="en-GB" w:eastAsia="en-GB"/>
              </w:rPr>
              <w:lastRenderedPageBreak/>
              <w:t>term endurance training</w:t>
            </w:r>
          </w:p>
        </w:tc>
        <w:tc>
          <w:tcPr>
            <w:tcW w:w="808" w:type="pct"/>
            <w:tcBorders>
              <w:bottom w:val="single" w:sz="4" w:space="0" w:color="auto"/>
            </w:tcBorders>
            <w:shd w:val="clear" w:color="auto" w:fill="auto"/>
          </w:tcPr>
          <w:p w14:paraId="614F9F41"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lastRenderedPageBreak/>
              <w:t xml:space="preserve">≥40y endurance training vs. never: </w:t>
            </w:r>
            <w:r w:rsidRPr="00AB51FB">
              <w:rPr>
                <w:rFonts w:ascii="Cambria" w:eastAsia="Times New Roman" w:hAnsi="Cambria"/>
                <w:sz w:val="18"/>
                <w:szCs w:val="16"/>
                <w:lang w:val="en-GB" w:eastAsia="en-GB"/>
              </w:rPr>
              <w:br/>
              <w:t>OR 2.18 (0.94-5.06)</w:t>
            </w:r>
          </w:p>
        </w:tc>
        <w:tc>
          <w:tcPr>
            <w:tcW w:w="447" w:type="pct"/>
            <w:tcBorders>
              <w:bottom w:val="single" w:sz="4" w:space="0" w:color="auto"/>
            </w:tcBorders>
            <w:shd w:val="clear" w:color="auto" w:fill="auto"/>
          </w:tcPr>
          <w:p w14:paraId="469D7C8B" w14:textId="77777777" w:rsidR="00547C33" w:rsidRPr="00AB51FB" w:rsidRDefault="00547C33" w:rsidP="00763F11">
            <w:pPr>
              <w:spacing w:line="360" w:lineRule="auto"/>
              <w:rPr>
                <w:rFonts w:ascii="Cambria" w:eastAsia="Times New Roman" w:hAnsi="Cambria"/>
                <w:sz w:val="18"/>
                <w:szCs w:val="16"/>
                <w:lang w:val="en-GB" w:eastAsia="en-GB"/>
              </w:rPr>
            </w:pPr>
            <w:r w:rsidRPr="00AB51FB">
              <w:rPr>
                <w:rFonts w:ascii="Cambria" w:eastAsia="Times New Roman" w:hAnsi="Cambria"/>
                <w:sz w:val="18"/>
                <w:szCs w:val="16"/>
                <w:lang w:val="en-GB" w:eastAsia="en-GB"/>
              </w:rPr>
              <w:t>J-shape</w:t>
            </w:r>
          </w:p>
        </w:tc>
      </w:tr>
    </w:tbl>
    <w:p w14:paraId="32DA6A34" w14:textId="77777777" w:rsidR="00547C33" w:rsidRPr="00AB51FB" w:rsidRDefault="00547C33" w:rsidP="00547C33">
      <w:pPr>
        <w:spacing w:line="360" w:lineRule="auto"/>
        <w:rPr>
          <w:rFonts w:ascii="Cambria" w:hAnsi="Cambria"/>
          <w:sz w:val="18"/>
          <w:lang w:val="en-GB"/>
        </w:rPr>
      </w:pPr>
      <w:r w:rsidRPr="00AB51FB">
        <w:rPr>
          <w:rFonts w:ascii="Cambria" w:hAnsi="Cambria"/>
          <w:sz w:val="18"/>
          <w:lang w:val="en-GB"/>
        </w:rPr>
        <w:lastRenderedPageBreak/>
        <w:t>AF, atrial fibrillation</w:t>
      </w:r>
    </w:p>
    <w:p w14:paraId="00292C21" w14:textId="77777777" w:rsidR="00547C33" w:rsidRPr="00AB51FB" w:rsidRDefault="00547C33" w:rsidP="00547C33">
      <w:pPr>
        <w:spacing w:line="360" w:lineRule="auto"/>
        <w:rPr>
          <w:rFonts w:ascii="Cambria" w:hAnsi="Cambria"/>
          <w:sz w:val="18"/>
          <w:lang w:val="en-GB"/>
        </w:rPr>
      </w:pPr>
      <w:r w:rsidRPr="00AB51FB">
        <w:rPr>
          <w:rFonts w:ascii="Cambria" w:hAnsi="Cambria"/>
          <w:sz w:val="18"/>
          <w:lang w:val="en-GB"/>
        </w:rPr>
        <w:t xml:space="preserve">PA, physical activity </w:t>
      </w:r>
      <w:r w:rsidRPr="00AB51FB">
        <w:rPr>
          <w:rFonts w:ascii="Cambria" w:hAnsi="Cambria"/>
          <w:sz w:val="18"/>
          <w:lang w:val="en-GB"/>
        </w:rPr>
        <w:br/>
        <w:t xml:space="preserve">RR, relative risk </w:t>
      </w:r>
    </w:p>
    <w:p w14:paraId="468E9C4B" w14:textId="77777777" w:rsidR="00547C33" w:rsidRPr="00AB51FB" w:rsidRDefault="00547C33" w:rsidP="00547C33">
      <w:pPr>
        <w:spacing w:line="360" w:lineRule="auto"/>
        <w:rPr>
          <w:rFonts w:ascii="Cambria" w:hAnsi="Cambria"/>
          <w:sz w:val="18"/>
          <w:lang w:val="en-GB"/>
        </w:rPr>
      </w:pPr>
      <w:r w:rsidRPr="00AB51FB">
        <w:rPr>
          <w:rFonts w:ascii="Cambria" w:hAnsi="Cambria"/>
          <w:sz w:val="18"/>
          <w:lang w:val="en-GB"/>
        </w:rPr>
        <w:t>CI, confidence interval</w:t>
      </w:r>
      <w:r w:rsidRPr="00AB51FB">
        <w:rPr>
          <w:rFonts w:ascii="Cambria" w:hAnsi="Cambria"/>
          <w:sz w:val="18"/>
          <w:lang w:val="en-GB"/>
        </w:rPr>
        <w:br/>
        <w:t>ECG, electrocardiography</w:t>
      </w:r>
    </w:p>
    <w:p w14:paraId="680ECCD3" w14:textId="77777777" w:rsidR="00547C33" w:rsidRPr="00AB51FB" w:rsidRDefault="00547C33" w:rsidP="00547C33">
      <w:pPr>
        <w:spacing w:line="360" w:lineRule="auto"/>
        <w:rPr>
          <w:rFonts w:ascii="Cambria" w:hAnsi="Cambria"/>
          <w:sz w:val="18"/>
          <w:lang w:val="en-GB"/>
        </w:rPr>
      </w:pPr>
      <w:r w:rsidRPr="00AB51FB">
        <w:rPr>
          <w:rFonts w:ascii="Cambria" w:hAnsi="Cambria"/>
          <w:sz w:val="18"/>
          <w:lang w:val="en-GB"/>
        </w:rPr>
        <w:t>HR, hazard ratio</w:t>
      </w:r>
      <w:r w:rsidRPr="00AB51FB">
        <w:rPr>
          <w:rFonts w:ascii="Cambria" w:hAnsi="Cambria"/>
          <w:sz w:val="18"/>
          <w:lang w:val="en-GB"/>
        </w:rPr>
        <w:br/>
        <w:t>OR, odds ratio</w:t>
      </w:r>
      <w:r w:rsidRPr="00AB51FB">
        <w:rPr>
          <w:rFonts w:ascii="Cambria" w:hAnsi="Cambria"/>
          <w:sz w:val="18"/>
          <w:lang w:val="en-GB"/>
        </w:rPr>
        <w:br/>
        <w:t xml:space="preserve">NS, not significant at </w:t>
      </w:r>
      <w:r w:rsidRPr="00AB51FB">
        <w:rPr>
          <w:rFonts w:ascii="Cambria" w:hAnsi="Cambria"/>
          <w:i/>
          <w:sz w:val="18"/>
          <w:lang w:val="en-GB"/>
        </w:rPr>
        <w:t>P</w:t>
      </w:r>
      <w:r w:rsidRPr="00AB51FB">
        <w:rPr>
          <w:rFonts w:ascii="Cambria" w:hAnsi="Cambria"/>
          <w:sz w:val="18"/>
          <w:lang w:val="en-GB"/>
        </w:rPr>
        <w:t>&lt;0.05</w:t>
      </w:r>
      <w:r w:rsidRPr="00AB51FB">
        <w:rPr>
          <w:rFonts w:ascii="Cambria" w:hAnsi="Cambria"/>
          <w:sz w:val="18"/>
          <w:lang w:val="en-GB"/>
        </w:rPr>
        <w:br/>
      </w:r>
    </w:p>
    <w:p w14:paraId="1AD4B23E" w14:textId="77777777" w:rsidR="00547C33" w:rsidRPr="00AB51FB" w:rsidRDefault="00547C33" w:rsidP="00547C33">
      <w:pPr>
        <w:spacing w:line="360" w:lineRule="auto"/>
        <w:rPr>
          <w:rFonts w:ascii="Cambria" w:hAnsi="Cambria"/>
          <w:lang w:val="en-GB"/>
        </w:rPr>
      </w:pPr>
      <w:r w:rsidRPr="00AB51FB">
        <w:rPr>
          <w:rFonts w:ascii="Cambria" w:hAnsi="Cambria"/>
          <w:lang w:val="en-GB"/>
        </w:rPr>
        <w:br w:type="page"/>
      </w:r>
    </w:p>
    <w:p w14:paraId="6CC6A41A" w14:textId="77777777" w:rsidR="00547C33" w:rsidRPr="00AB51FB" w:rsidRDefault="00547C33" w:rsidP="00547C33">
      <w:pPr>
        <w:spacing w:line="360" w:lineRule="auto"/>
        <w:rPr>
          <w:rFonts w:ascii="Cambria" w:hAnsi="Cambria"/>
          <w:lang w:val="en-GB"/>
        </w:rPr>
      </w:pPr>
      <w:r w:rsidRPr="00AB51FB">
        <w:rPr>
          <w:rFonts w:ascii="Cambria" w:hAnsi="Cambria"/>
          <w:lang w:val="en-GB"/>
        </w:rPr>
        <w:lastRenderedPageBreak/>
        <w:t>Table 3: PA and risk of AF in the general population</w:t>
      </w:r>
    </w:p>
    <w:p w14:paraId="1B926066" w14:textId="77777777" w:rsidR="00547C33" w:rsidRPr="00AB51FB" w:rsidRDefault="00547C33" w:rsidP="00547C33">
      <w:pPr>
        <w:spacing w:line="360" w:lineRule="auto"/>
        <w:rPr>
          <w:rFonts w:ascii="Cambria" w:hAnsi="Cambria"/>
          <w:lang w:val="en-GB"/>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7"/>
        <w:gridCol w:w="1452"/>
        <w:gridCol w:w="815"/>
        <w:gridCol w:w="877"/>
        <w:gridCol w:w="927"/>
        <w:gridCol w:w="836"/>
        <w:gridCol w:w="1169"/>
        <w:gridCol w:w="1675"/>
        <w:gridCol w:w="1780"/>
        <w:gridCol w:w="1801"/>
        <w:gridCol w:w="1441"/>
      </w:tblGrid>
      <w:tr w:rsidR="00547C33" w:rsidRPr="00AB51FB" w14:paraId="09F536B8" w14:textId="77777777" w:rsidTr="00763F11">
        <w:trPr>
          <w:trHeight w:val="580"/>
        </w:trPr>
        <w:tc>
          <w:tcPr>
            <w:tcW w:w="421" w:type="pct"/>
            <w:tcBorders>
              <w:top w:val="single" w:sz="4" w:space="0" w:color="auto"/>
              <w:bottom w:val="single" w:sz="4" w:space="0" w:color="auto"/>
            </w:tcBorders>
            <w:hideMark/>
          </w:tcPr>
          <w:p w14:paraId="5988F2B5" w14:textId="77777777" w:rsidR="00547C33" w:rsidRPr="00AB51FB" w:rsidRDefault="00547C33" w:rsidP="00763F11">
            <w:pPr>
              <w:spacing w:line="360" w:lineRule="auto"/>
              <w:rPr>
                <w:rFonts w:ascii="Cambria" w:hAnsi="Cambria"/>
                <w:b/>
                <w:bCs/>
                <w:sz w:val="18"/>
                <w:szCs w:val="18"/>
                <w:lang w:val="en-GB"/>
              </w:rPr>
            </w:pPr>
            <w:r w:rsidRPr="00AB51FB">
              <w:rPr>
                <w:rFonts w:ascii="Cambria" w:hAnsi="Cambria"/>
                <w:b/>
                <w:bCs/>
                <w:sz w:val="18"/>
                <w:szCs w:val="18"/>
                <w:lang w:val="en-GB"/>
              </w:rPr>
              <w:t>Publication year, authors</w:t>
            </w:r>
          </w:p>
        </w:tc>
        <w:tc>
          <w:tcPr>
            <w:tcW w:w="527" w:type="pct"/>
            <w:tcBorders>
              <w:top w:val="single" w:sz="4" w:space="0" w:color="auto"/>
              <w:bottom w:val="single" w:sz="4" w:space="0" w:color="auto"/>
            </w:tcBorders>
            <w:hideMark/>
          </w:tcPr>
          <w:p w14:paraId="75D3F8CB" w14:textId="77777777" w:rsidR="00547C33" w:rsidRPr="00AB51FB" w:rsidRDefault="00547C33" w:rsidP="00763F11">
            <w:pPr>
              <w:spacing w:line="360" w:lineRule="auto"/>
              <w:rPr>
                <w:rFonts w:ascii="Cambria" w:hAnsi="Cambria"/>
                <w:b/>
                <w:bCs/>
                <w:sz w:val="18"/>
                <w:szCs w:val="18"/>
                <w:lang w:val="en-GB"/>
              </w:rPr>
            </w:pPr>
            <w:r w:rsidRPr="00AB51FB">
              <w:rPr>
                <w:rFonts w:ascii="Cambria" w:hAnsi="Cambria"/>
                <w:b/>
                <w:bCs/>
                <w:sz w:val="18"/>
                <w:szCs w:val="18"/>
                <w:lang w:val="en-GB"/>
              </w:rPr>
              <w:t>Study population</w:t>
            </w:r>
          </w:p>
        </w:tc>
        <w:tc>
          <w:tcPr>
            <w:tcW w:w="273" w:type="pct"/>
            <w:tcBorders>
              <w:top w:val="single" w:sz="4" w:space="0" w:color="auto"/>
              <w:bottom w:val="single" w:sz="4" w:space="0" w:color="auto"/>
            </w:tcBorders>
            <w:hideMark/>
          </w:tcPr>
          <w:p w14:paraId="5FFC8B4A" w14:textId="77777777" w:rsidR="00547C33" w:rsidRPr="00AB51FB" w:rsidRDefault="00547C33" w:rsidP="00763F11">
            <w:pPr>
              <w:spacing w:line="360" w:lineRule="auto"/>
              <w:rPr>
                <w:rFonts w:ascii="Cambria" w:hAnsi="Cambria"/>
                <w:b/>
                <w:bCs/>
                <w:sz w:val="18"/>
                <w:szCs w:val="18"/>
                <w:lang w:val="en-GB"/>
              </w:rPr>
            </w:pPr>
            <w:r w:rsidRPr="00AB51FB">
              <w:rPr>
                <w:rFonts w:ascii="Cambria" w:hAnsi="Cambria"/>
                <w:b/>
                <w:bCs/>
                <w:sz w:val="18"/>
                <w:szCs w:val="18"/>
                <w:lang w:val="en-GB"/>
              </w:rPr>
              <w:t>Men (n)</w:t>
            </w:r>
          </w:p>
        </w:tc>
        <w:tc>
          <w:tcPr>
            <w:tcW w:w="334" w:type="pct"/>
            <w:tcBorders>
              <w:top w:val="single" w:sz="4" w:space="0" w:color="auto"/>
              <w:bottom w:val="single" w:sz="4" w:space="0" w:color="auto"/>
            </w:tcBorders>
            <w:hideMark/>
          </w:tcPr>
          <w:p w14:paraId="76788659" w14:textId="77777777" w:rsidR="00547C33" w:rsidRPr="00AB51FB" w:rsidRDefault="00547C33" w:rsidP="00763F11">
            <w:pPr>
              <w:spacing w:line="360" w:lineRule="auto"/>
              <w:rPr>
                <w:rFonts w:ascii="Cambria" w:hAnsi="Cambria"/>
                <w:b/>
                <w:bCs/>
                <w:sz w:val="18"/>
                <w:szCs w:val="18"/>
                <w:lang w:val="en-GB"/>
              </w:rPr>
            </w:pPr>
            <w:r w:rsidRPr="00AB51FB">
              <w:rPr>
                <w:rFonts w:ascii="Cambria" w:hAnsi="Cambria"/>
                <w:b/>
                <w:bCs/>
                <w:sz w:val="18"/>
                <w:szCs w:val="18"/>
                <w:lang w:val="en-GB"/>
              </w:rPr>
              <w:t>Women (n)</w:t>
            </w:r>
          </w:p>
        </w:tc>
        <w:tc>
          <w:tcPr>
            <w:tcW w:w="339" w:type="pct"/>
            <w:tcBorders>
              <w:top w:val="single" w:sz="4" w:space="0" w:color="auto"/>
              <w:bottom w:val="single" w:sz="4" w:space="0" w:color="auto"/>
            </w:tcBorders>
            <w:hideMark/>
          </w:tcPr>
          <w:p w14:paraId="08C6F6D3" w14:textId="77777777" w:rsidR="00547C33" w:rsidRPr="00AB51FB" w:rsidRDefault="00547C33" w:rsidP="00763F11">
            <w:pPr>
              <w:spacing w:line="360" w:lineRule="auto"/>
              <w:rPr>
                <w:rFonts w:ascii="Cambria" w:hAnsi="Cambria"/>
                <w:b/>
                <w:bCs/>
                <w:sz w:val="18"/>
                <w:szCs w:val="18"/>
                <w:lang w:val="en-GB"/>
              </w:rPr>
            </w:pPr>
            <w:r w:rsidRPr="00AB51FB">
              <w:rPr>
                <w:rFonts w:ascii="Cambria" w:hAnsi="Cambria"/>
                <w:b/>
                <w:bCs/>
                <w:sz w:val="18"/>
                <w:szCs w:val="18"/>
                <w:lang w:val="en-GB"/>
              </w:rPr>
              <w:t>Baseline age (years)</w:t>
            </w:r>
          </w:p>
        </w:tc>
        <w:tc>
          <w:tcPr>
            <w:tcW w:w="304" w:type="pct"/>
            <w:tcBorders>
              <w:top w:val="single" w:sz="4" w:space="0" w:color="auto"/>
              <w:bottom w:val="single" w:sz="4" w:space="0" w:color="auto"/>
            </w:tcBorders>
            <w:hideMark/>
          </w:tcPr>
          <w:p w14:paraId="53F7C51B" w14:textId="5E5BFD7F" w:rsidR="00547C33" w:rsidRPr="00AB51FB" w:rsidRDefault="00547C33" w:rsidP="00763F11">
            <w:pPr>
              <w:spacing w:line="360" w:lineRule="auto"/>
              <w:rPr>
                <w:rFonts w:ascii="Cambria" w:hAnsi="Cambria"/>
                <w:b/>
                <w:bCs/>
                <w:sz w:val="18"/>
                <w:szCs w:val="18"/>
                <w:lang w:val="en-GB"/>
              </w:rPr>
            </w:pPr>
            <w:r w:rsidRPr="00AB51FB">
              <w:rPr>
                <w:rFonts w:ascii="Cambria" w:hAnsi="Cambria"/>
                <w:b/>
                <w:bCs/>
                <w:sz w:val="18"/>
                <w:szCs w:val="18"/>
                <w:lang w:val="en-GB"/>
              </w:rPr>
              <w:t>Follow-up (years</w:t>
            </w:r>
            <w:r w:rsidR="009555C0">
              <w:rPr>
                <w:rFonts w:ascii="Cambria" w:hAnsi="Cambria"/>
                <w:b/>
                <w:bCs/>
                <w:sz w:val="18"/>
                <w:szCs w:val="18"/>
                <w:lang w:val="en-GB"/>
              </w:rPr>
              <w:t>, mean</w:t>
            </w:r>
            <w:r w:rsidRPr="00AB51FB">
              <w:rPr>
                <w:rFonts w:ascii="Cambria" w:hAnsi="Cambria"/>
                <w:b/>
                <w:bCs/>
                <w:sz w:val="18"/>
                <w:szCs w:val="18"/>
                <w:lang w:val="en-GB"/>
              </w:rPr>
              <w:t>)</w:t>
            </w:r>
          </w:p>
        </w:tc>
        <w:tc>
          <w:tcPr>
            <w:tcW w:w="418" w:type="pct"/>
            <w:tcBorders>
              <w:top w:val="single" w:sz="4" w:space="0" w:color="auto"/>
              <w:bottom w:val="single" w:sz="4" w:space="0" w:color="auto"/>
            </w:tcBorders>
            <w:hideMark/>
          </w:tcPr>
          <w:p w14:paraId="63518F72" w14:textId="77777777" w:rsidR="00547C33" w:rsidRPr="00AB51FB" w:rsidRDefault="00547C33" w:rsidP="00763F11">
            <w:pPr>
              <w:spacing w:line="360" w:lineRule="auto"/>
              <w:rPr>
                <w:rFonts w:ascii="Cambria" w:hAnsi="Cambria"/>
                <w:b/>
                <w:bCs/>
                <w:sz w:val="18"/>
                <w:szCs w:val="18"/>
                <w:lang w:val="en-GB"/>
              </w:rPr>
            </w:pPr>
            <w:r w:rsidRPr="00AB51FB">
              <w:rPr>
                <w:rFonts w:ascii="Cambria" w:hAnsi="Cambria"/>
                <w:b/>
                <w:bCs/>
                <w:sz w:val="18"/>
                <w:szCs w:val="18"/>
                <w:lang w:val="en-GB"/>
              </w:rPr>
              <w:t>AF diagnosis</w:t>
            </w:r>
          </w:p>
        </w:tc>
        <w:tc>
          <w:tcPr>
            <w:tcW w:w="547" w:type="pct"/>
            <w:tcBorders>
              <w:top w:val="single" w:sz="4" w:space="0" w:color="auto"/>
              <w:bottom w:val="single" w:sz="4" w:space="0" w:color="auto"/>
            </w:tcBorders>
            <w:hideMark/>
          </w:tcPr>
          <w:p w14:paraId="4AF9052B" w14:textId="77777777" w:rsidR="00547C33" w:rsidRPr="00AB51FB" w:rsidRDefault="00547C33" w:rsidP="00763F11">
            <w:pPr>
              <w:spacing w:line="360" w:lineRule="auto"/>
              <w:rPr>
                <w:rFonts w:ascii="Cambria" w:hAnsi="Cambria"/>
                <w:b/>
                <w:bCs/>
                <w:sz w:val="18"/>
                <w:szCs w:val="18"/>
                <w:lang w:val="en-GB"/>
              </w:rPr>
            </w:pPr>
            <w:r w:rsidRPr="00AB51FB">
              <w:rPr>
                <w:rFonts w:ascii="Cambria" w:hAnsi="Cambria"/>
                <w:b/>
                <w:bCs/>
                <w:sz w:val="18"/>
                <w:szCs w:val="18"/>
                <w:lang w:val="en-GB"/>
              </w:rPr>
              <w:t>PA type, level, dose</w:t>
            </w:r>
          </w:p>
        </w:tc>
        <w:tc>
          <w:tcPr>
            <w:tcW w:w="655" w:type="pct"/>
            <w:tcBorders>
              <w:top w:val="single" w:sz="4" w:space="0" w:color="auto"/>
              <w:bottom w:val="single" w:sz="4" w:space="0" w:color="auto"/>
            </w:tcBorders>
            <w:hideMark/>
          </w:tcPr>
          <w:p w14:paraId="4E482D05" w14:textId="77777777" w:rsidR="00547C33" w:rsidRPr="00AB51FB" w:rsidRDefault="00547C33" w:rsidP="00763F11">
            <w:pPr>
              <w:spacing w:line="360" w:lineRule="auto"/>
              <w:rPr>
                <w:rFonts w:ascii="Cambria" w:hAnsi="Cambria"/>
                <w:b/>
                <w:bCs/>
                <w:sz w:val="18"/>
                <w:szCs w:val="18"/>
                <w:lang w:val="en-GB"/>
              </w:rPr>
            </w:pPr>
            <w:r w:rsidRPr="00AB51FB">
              <w:rPr>
                <w:rFonts w:ascii="Cambria" w:hAnsi="Cambria"/>
                <w:b/>
                <w:bCs/>
                <w:sz w:val="18"/>
                <w:szCs w:val="18"/>
                <w:lang w:val="en-GB"/>
              </w:rPr>
              <w:t>RR (95% CI), moderate vs sedentary PA</w:t>
            </w:r>
          </w:p>
        </w:tc>
        <w:tc>
          <w:tcPr>
            <w:tcW w:w="655" w:type="pct"/>
            <w:tcBorders>
              <w:top w:val="single" w:sz="4" w:space="0" w:color="auto"/>
              <w:bottom w:val="single" w:sz="4" w:space="0" w:color="auto"/>
            </w:tcBorders>
            <w:hideMark/>
          </w:tcPr>
          <w:p w14:paraId="41F3EFF5" w14:textId="77777777" w:rsidR="00547C33" w:rsidRPr="00AB51FB" w:rsidRDefault="00547C33" w:rsidP="00763F11">
            <w:pPr>
              <w:spacing w:line="360" w:lineRule="auto"/>
              <w:rPr>
                <w:rFonts w:ascii="Cambria" w:hAnsi="Cambria"/>
                <w:b/>
                <w:bCs/>
                <w:sz w:val="18"/>
                <w:szCs w:val="18"/>
                <w:lang w:val="en-GB"/>
              </w:rPr>
            </w:pPr>
            <w:r w:rsidRPr="00AB51FB">
              <w:rPr>
                <w:rFonts w:ascii="Cambria" w:hAnsi="Cambria"/>
                <w:b/>
                <w:bCs/>
                <w:sz w:val="18"/>
                <w:szCs w:val="18"/>
                <w:lang w:val="en-GB"/>
              </w:rPr>
              <w:t>RR (95% CI), high vs. sedentary PA</w:t>
            </w:r>
          </w:p>
        </w:tc>
        <w:tc>
          <w:tcPr>
            <w:tcW w:w="526" w:type="pct"/>
            <w:tcBorders>
              <w:top w:val="single" w:sz="4" w:space="0" w:color="auto"/>
              <w:bottom w:val="single" w:sz="4" w:space="0" w:color="auto"/>
            </w:tcBorders>
            <w:hideMark/>
          </w:tcPr>
          <w:p w14:paraId="46496D5C" w14:textId="77777777" w:rsidR="00547C33" w:rsidRPr="00AB51FB" w:rsidRDefault="00547C33" w:rsidP="00763F11">
            <w:pPr>
              <w:spacing w:line="360" w:lineRule="auto"/>
              <w:rPr>
                <w:rFonts w:ascii="Cambria" w:hAnsi="Cambria"/>
                <w:b/>
                <w:bCs/>
                <w:sz w:val="18"/>
                <w:szCs w:val="18"/>
                <w:lang w:val="en-GB"/>
              </w:rPr>
            </w:pPr>
            <w:r w:rsidRPr="00AB51FB">
              <w:rPr>
                <w:rFonts w:ascii="Cambria" w:hAnsi="Cambria"/>
                <w:b/>
                <w:bCs/>
                <w:sz w:val="18"/>
                <w:szCs w:val="18"/>
                <w:lang w:val="en-GB"/>
              </w:rPr>
              <w:t>Shape of relationship between PA and AF</w:t>
            </w:r>
          </w:p>
        </w:tc>
      </w:tr>
      <w:tr w:rsidR="00547C33" w:rsidRPr="00AB51FB" w14:paraId="50120122" w14:textId="77777777" w:rsidTr="00763F11">
        <w:trPr>
          <w:trHeight w:val="660"/>
        </w:trPr>
        <w:tc>
          <w:tcPr>
            <w:tcW w:w="421" w:type="pct"/>
            <w:tcBorders>
              <w:top w:val="single" w:sz="4" w:space="0" w:color="auto"/>
            </w:tcBorders>
            <w:hideMark/>
          </w:tcPr>
          <w:p w14:paraId="1F40F196"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2008</w:t>
            </w:r>
          </w:p>
          <w:p w14:paraId="1980B893" w14:textId="23E61CA5" w:rsidR="00547C33" w:rsidRPr="00AB51FB" w:rsidRDefault="00547C33" w:rsidP="00F050B8">
            <w:pPr>
              <w:spacing w:line="360" w:lineRule="auto"/>
              <w:rPr>
                <w:rFonts w:ascii="Cambria" w:hAnsi="Cambria"/>
                <w:sz w:val="18"/>
                <w:szCs w:val="18"/>
                <w:lang w:val="en-GB"/>
              </w:rPr>
            </w:pPr>
            <w:r w:rsidRPr="00AB51FB">
              <w:rPr>
                <w:rFonts w:ascii="Cambria" w:hAnsi="Cambria"/>
                <w:sz w:val="18"/>
                <w:szCs w:val="18"/>
                <w:lang w:val="en-GB"/>
              </w:rPr>
              <w:t>Mozaffarian et al.</w:t>
            </w:r>
            <w:r w:rsidR="00F050B8">
              <w:rPr>
                <w:rFonts w:ascii="Cambria" w:hAnsi="Cambria"/>
                <w:sz w:val="18"/>
                <w:szCs w:val="18"/>
                <w:lang w:val="en-GB"/>
              </w:rPr>
              <w:fldChar w:fldCharType="begin">
                <w:fldData xml:space="preserve">PEVuZE5vdGU+PENpdGU+PEF1dGhvcj5Nb3phZmZhcmlhbjwvQXV0aG9yPjxZZWFyPjIwMDg8L1ll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</w:fldData>
              </w:fldChar>
            </w:r>
            <w:r w:rsidR="00F050B8">
              <w:rPr>
                <w:rFonts w:ascii="Cambria" w:hAnsi="Cambria"/>
                <w:sz w:val="18"/>
                <w:szCs w:val="18"/>
                <w:lang w:val="en-GB"/>
              </w:rPr>
              <w:instrText xml:space="preserve"> ADDIN EN.CITE </w:instrText>
            </w:r>
            <w:r w:rsidR="00F050B8">
              <w:rPr>
                <w:rFonts w:ascii="Cambria" w:hAnsi="Cambria"/>
                <w:sz w:val="18"/>
                <w:szCs w:val="18"/>
                <w:lang w:val="en-GB"/>
              </w:rPr>
              <w:fldChar w:fldCharType="begin">
                <w:fldData xml:space="preserve">PEVuZE5vdGU+PENpdGU+PEF1dGhvcj5Nb3phZmZhcmlhbjwvQXV0aG9yPjxZZWFyPjIwMDg8L1ll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</w:fldData>
              </w:fldChar>
            </w:r>
            <w:r w:rsidR="00F050B8">
              <w:rPr>
                <w:rFonts w:ascii="Cambria" w:hAnsi="Cambria"/>
                <w:sz w:val="18"/>
                <w:szCs w:val="18"/>
                <w:lang w:val="en-GB"/>
              </w:rPr>
              <w:instrText xml:space="preserve"> ADDIN EN.CITE.DATA </w:instrText>
            </w:r>
            <w:r w:rsidR="00F050B8">
              <w:rPr>
                <w:rFonts w:ascii="Cambria" w:hAnsi="Cambria"/>
                <w:sz w:val="18"/>
                <w:szCs w:val="18"/>
                <w:lang w:val="en-GB"/>
              </w:rPr>
            </w:r>
            <w:r w:rsidR="00F050B8">
              <w:rPr>
                <w:rFonts w:ascii="Cambria" w:hAnsi="Cambria"/>
                <w:sz w:val="18"/>
                <w:szCs w:val="18"/>
                <w:lang w:val="en-GB"/>
              </w:rPr>
              <w:fldChar w:fldCharType="end"/>
            </w:r>
            <w:r w:rsidR="00F050B8">
              <w:rPr>
                <w:rFonts w:ascii="Cambria" w:hAnsi="Cambria"/>
                <w:sz w:val="18"/>
                <w:szCs w:val="18"/>
                <w:lang w:val="en-GB"/>
              </w:rPr>
            </w:r>
            <w:r w:rsidR="00F050B8">
              <w:rPr>
                <w:rFonts w:ascii="Cambria" w:hAnsi="Cambria"/>
                <w:sz w:val="18"/>
                <w:szCs w:val="18"/>
                <w:lang w:val="en-GB"/>
              </w:rPr>
              <w:fldChar w:fldCharType="separate"/>
            </w:r>
            <w:r w:rsidR="00F050B8" w:rsidRPr="00F050B8">
              <w:rPr>
                <w:rFonts w:ascii="Cambria" w:hAnsi="Cambria"/>
                <w:noProof/>
                <w:sz w:val="18"/>
                <w:szCs w:val="18"/>
                <w:vertAlign w:val="superscript"/>
                <w:lang w:val="en-GB"/>
              </w:rPr>
              <w:t>8</w:t>
            </w:r>
            <w:r w:rsidR="00F050B8">
              <w:rPr>
                <w:rFonts w:ascii="Cambria" w:hAnsi="Cambria"/>
                <w:sz w:val="18"/>
                <w:szCs w:val="18"/>
                <w:lang w:val="en-GB"/>
              </w:rPr>
              <w:fldChar w:fldCharType="end"/>
            </w:r>
          </w:p>
        </w:tc>
        <w:tc>
          <w:tcPr>
            <w:tcW w:w="527" w:type="pct"/>
            <w:tcBorders>
              <w:top w:val="single" w:sz="4" w:space="0" w:color="auto"/>
            </w:tcBorders>
            <w:hideMark/>
          </w:tcPr>
          <w:p w14:paraId="7A3591E7"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Cardiovascular Health Study, USA</w:t>
            </w:r>
          </w:p>
        </w:tc>
        <w:tc>
          <w:tcPr>
            <w:tcW w:w="273" w:type="pct"/>
            <w:tcBorders>
              <w:top w:val="single" w:sz="4" w:space="0" w:color="auto"/>
            </w:tcBorders>
            <w:hideMark/>
          </w:tcPr>
          <w:p w14:paraId="742B3517"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2287</w:t>
            </w:r>
          </w:p>
        </w:tc>
        <w:tc>
          <w:tcPr>
            <w:tcW w:w="334" w:type="pct"/>
            <w:tcBorders>
              <w:top w:val="single" w:sz="4" w:space="0" w:color="auto"/>
            </w:tcBorders>
            <w:hideMark/>
          </w:tcPr>
          <w:p w14:paraId="38A09C08"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3159</w:t>
            </w:r>
          </w:p>
        </w:tc>
        <w:tc>
          <w:tcPr>
            <w:tcW w:w="339" w:type="pct"/>
            <w:tcBorders>
              <w:top w:val="single" w:sz="4" w:space="0" w:color="auto"/>
            </w:tcBorders>
            <w:hideMark/>
          </w:tcPr>
          <w:p w14:paraId="048EAF4F"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Mean 73, range &gt;65</w:t>
            </w:r>
          </w:p>
        </w:tc>
        <w:tc>
          <w:tcPr>
            <w:tcW w:w="304" w:type="pct"/>
            <w:tcBorders>
              <w:top w:val="single" w:sz="4" w:space="0" w:color="auto"/>
            </w:tcBorders>
            <w:hideMark/>
          </w:tcPr>
          <w:p w14:paraId="70E8195A"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12</w:t>
            </w:r>
          </w:p>
        </w:tc>
        <w:tc>
          <w:tcPr>
            <w:tcW w:w="418" w:type="pct"/>
            <w:tcBorders>
              <w:top w:val="single" w:sz="4" w:space="0" w:color="auto"/>
            </w:tcBorders>
            <w:hideMark/>
          </w:tcPr>
          <w:p w14:paraId="13217F9E"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ECG, hospital discharge</w:t>
            </w:r>
          </w:p>
        </w:tc>
        <w:tc>
          <w:tcPr>
            <w:tcW w:w="547" w:type="pct"/>
            <w:tcBorders>
              <w:top w:val="single" w:sz="4" w:space="0" w:color="auto"/>
            </w:tcBorders>
            <w:hideMark/>
          </w:tcPr>
          <w:p w14:paraId="072995DC"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Leisure-time PA, quintiles, intensity, walking distance/pace</w:t>
            </w:r>
          </w:p>
        </w:tc>
        <w:tc>
          <w:tcPr>
            <w:tcW w:w="655" w:type="pct"/>
            <w:tcBorders>
              <w:top w:val="single" w:sz="4" w:space="0" w:color="auto"/>
            </w:tcBorders>
            <w:shd w:val="clear" w:color="auto" w:fill="auto"/>
            <w:hideMark/>
          </w:tcPr>
          <w:p w14:paraId="6166DB02"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Walking distance, pace: RR 0.78-0.56. </w:t>
            </w:r>
            <w:r w:rsidRPr="00AB51FB">
              <w:rPr>
                <w:rFonts w:ascii="Cambria" w:hAnsi="Cambria"/>
                <w:sz w:val="18"/>
                <w:szCs w:val="18"/>
                <w:lang w:val="en-GB"/>
              </w:rPr>
              <w:br/>
              <w:t>PA quintile III vs I: 0.75 (0.61-0.90)</w:t>
            </w:r>
          </w:p>
        </w:tc>
        <w:tc>
          <w:tcPr>
            <w:tcW w:w="655" w:type="pct"/>
            <w:tcBorders>
              <w:top w:val="single" w:sz="4" w:space="0" w:color="auto"/>
            </w:tcBorders>
            <w:shd w:val="clear" w:color="auto" w:fill="auto"/>
            <w:hideMark/>
          </w:tcPr>
          <w:p w14:paraId="41ECBD82"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PA quintile V vs. I: RR 0.64 (0.52-0.79). Intensity, high vs. none: RR 0.87 (0.64-1.19)</w:t>
            </w:r>
          </w:p>
        </w:tc>
        <w:tc>
          <w:tcPr>
            <w:tcW w:w="526" w:type="pct"/>
            <w:tcBorders>
              <w:top w:val="single" w:sz="4" w:space="0" w:color="auto"/>
            </w:tcBorders>
            <w:hideMark/>
          </w:tcPr>
          <w:p w14:paraId="322EFFA4"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 xml:space="preserve">Walking: Inverse, linear, </w:t>
            </w:r>
            <w:r w:rsidRPr="00AB51FB">
              <w:rPr>
                <w:rFonts w:ascii="Cambria" w:hAnsi="Cambria"/>
                <w:i/>
                <w:sz w:val="18"/>
                <w:szCs w:val="18"/>
                <w:lang w:val="en-GB"/>
              </w:rPr>
              <w:t>P</w:t>
            </w:r>
            <w:r w:rsidRPr="00AB51FB">
              <w:rPr>
                <w:rFonts w:ascii="Cambria" w:hAnsi="Cambria"/>
                <w:sz w:val="18"/>
                <w:szCs w:val="18"/>
                <w:lang w:val="en-GB"/>
              </w:rPr>
              <w:t xml:space="preserve">&lt;0.001. PA: Inverse, linear, </w:t>
            </w:r>
            <w:r w:rsidRPr="00AB51FB">
              <w:rPr>
                <w:rFonts w:ascii="Cambria" w:hAnsi="Cambria"/>
                <w:i/>
                <w:sz w:val="18"/>
                <w:szCs w:val="18"/>
                <w:lang w:val="en-GB"/>
              </w:rPr>
              <w:t>P</w:t>
            </w:r>
            <w:r w:rsidRPr="00AB51FB">
              <w:rPr>
                <w:rFonts w:ascii="Cambria" w:hAnsi="Cambria"/>
                <w:sz w:val="18"/>
                <w:szCs w:val="18"/>
                <w:lang w:val="en-GB"/>
              </w:rPr>
              <w:t xml:space="preserve">&lt;0.001. Intensity: </w:t>
            </w:r>
            <w:r w:rsidRPr="00AB51FB">
              <w:rPr>
                <w:rFonts w:ascii="Cambria" w:hAnsi="Cambria"/>
                <w:sz w:val="18"/>
                <w:szCs w:val="18"/>
                <w:lang w:val="en-GB"/>
              </w:rPr>
              <w:br/>
              <w:t>U-shape</w:t>
            </w:r>
          </w:p>
        </w:tc>
      </w:tr>
      <w:tr w:rsidR="00547C33" w:rsidRPr="00AB51FB" w14:paraId="6632FBD6" w14:textId="77777777" w:rsidTr="00763F11">
        <w:trPr>
          <w:trHeight w:val="660"/>
        </w:trPr>
        <w:tc>
          <w:tcPr>
            <w:tcW w:w="421" w:type="pct"/>
            <w:hideMark/>
          </w:tcPr>
          <w:p w14:paraId="5DC244ED"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2009</w:t>
            </w:r>
          </w:p>
          <w:p w14:paraId="00DB0E32" w14:textId="06DDF2E1" w:rsidR="00547C33" w:rsidRPr="00AB51FB" w:rsidRDefault="00547C33" w:rsidP="00F050B8">
            <w:pPr>
              <w:spacing w:line="360" w:lineRule="auto"/>
              <w:rPr>
                <w:rFonts w:ascii="Cambria" w:hAnsi="Cambria"/>
                <w:sz w:val="18"/>
                <w:szCs w:val="18"/>
                <w:lang w:val="en-GB"/>
              </w:rPr>
            </w:pPr>
            <w:r w:rsidRPr="00AB51FB">
              <w:rPr>
                <w:rFonts w:ascii="Cambria" w:hAnsi="Cambria"/>
                <w:sz w:val="18"/>
                <w:szCs w:val="18"/>
                <w:lang w:val="en-GB"/>
              </w:rPr>
              <w:t>Aizer et al.</w:t>
            </w:r>
            <w:r w:rsidR="00F050B8">
              <w:rPr>
                <w:rFonts w:ascii="Cambria" w:hAnsi="Cambria"/>
                <w:sz w:val="18"/>
                <w:szCs w:val="18"/>
                <w:lang w:val="en-GB"/>
              </w:rPr>
              <w:fldChar w:fldCharType="begin">
                <w:fldData xml:space="preserve">PEVuZE5vdGU+PENpdGU+PEF1dGhvcj5BaXplcjwvQXV0aG9yPjxZZWFyPjIwMDk8L1llYXI+PFJl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=
</w:fldData>
              </w:fldChar>
            </w:r>
            <w:r w:rsidR="00F050B8">
              <w:rPr>
                <w:rFonts w:ascii="Cambria" w:hAnsi="Cambria"/>
                <w:sz w:val="18"/>
                <w:szCs w:val="18"/>
                <w:lang w:val="en-GB"/>
              </w:rPr>
              <w:instrText xml:space="preserve"> ADDIN EN.CITE </w:instrText>
            </w:r>
            <w:r w:rsidR="00F050B8">
              <w:rPr>
                <w:rFonts w:ascii="Cambria" w:hAnsi="Cambria"/>
                <w:sz w:val="18"/>
                <w:szCs w:val="18"/>
                <w:lang w:val="en-GB"/>
              </w:rPr>
              <w:fldChar w:fldCharType="begin">
                <w:fldData xml:space="preserve">PEVuZE5vdGU+PENpdGU+PEF1dGhvcj5BaXplcjwvQXV0aG9yPjxZZWFyPjIwMDk8L1llYXI+PFJl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=
</w:fldData>
              </w:fldChar>
            </w:r>
            <w:r w:rsidR="00F050B8">
              <w:rPr>
                <w:rFonts w:ascii="Cambria" w:hAnsi="Cambria"/>
                <w:sz w:val="18"/>
                <w:szCs w:val="18"/>
                <w:lang w:val="en-GB"/>
              </w:rPr>
              <w:instrText xml:space="preserve"> ADDIN EN.CITE.DATA </w:instrText>
            </w:r>
            <w:r w:rsidR="00F050B8">
              <w:rPr>
                <w:rFonts w:ascii="Cambria" w:hAnsi="Cambria"/>
                <w:sz w:val="18"/>
                <w:szCs w:val="18"/>
                <w:lang w:val="en-GB"/>
              </w:rPr>
            </w:r>
            <w:r w:rsidR="00F050B8">
              <w:rPr>
                <w:rFonts w:ascii="Cambria" w:hAnsi="Cambria"/>
                <w:sz w:val="18"/>
                <w:szCs w:val="18"/>
                <w:lang w:val="en-GB"/>
              </w:rPr>
              <w:fldChar w:fldCharType="end"/>
            </w:r>
            <w:r w:rsidR="00F050B8">
              <w:rPr>
                <w:rFonts w:ascii="Cambria" w:hAnsi="Cambria"/>
                <w:sz w:val="18"/>
                <w:szCs w:val="18"/>
                <w:lang w:val="en-GB"/>
              </w:rPr>
            </w:r>
            <w:r w:rsidR="00F050B8">
              <w:rPr>
                <w:rFonts w:ascii="Cambria" w:hAnsi="Cambria"/>
                <w:sz w:val="18"/>
                <w:szCs w:val="18"/>
                <w:lang w:val="en-GB"/>
              </w:rPr>
              <w:fldChar w:fldCharType="separate"/>
            </w:r>
            <w:r w:rsidR="00F050B8" w:rsidRPr="00F050B8">
              <w:rPr>
                <w:rFonts w:ascii="Cambria" w:hAnsi="Cambria"/>
                <w:noProof/>
                <w:sz w:val="18"/>
                <w:szCs w:val="18"/>
                <w:vertAlign w:val="superscript"/>
                <w:lang w:val="en-GB"/>
              </w:rPr>
              <w:t>34</w:t>
            </w:r>
            <w:r w:rsidR="00F050B8">
              <w:rPr>
                <w:rFonts w:ascii="Cambria" w:hAnsi="Cambria"/>
                <w:sz w:val="18"/>
                <w:szCs w:val="18"/>
                <w:lang w:val="en-GB"/>
              </w:rPr>
              <w:fldChar w:fldCharType="end"/>
            </w:r>
          </w:p>
        </w:tc>
        <w:tc>
          <w:tcPr>
            <w:tcW w:w="527" w:type="pct"/>
            <w:hideMark/>
          </w:tcPr>
          <w:p w14:paraId="6EBC3C53"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Physicians' Health Study, USA</w:t>
            </w:r>
          </w:p>
        </w:tc>
        <w:tc>
          <w:tcPr>
            <w:tcW w:w="273" w:type="pct"/>
            <w:hideMark/>
          </w:tcPr>
          <w:p w14:paraId="466323C7"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16921</w:t>
            </w:r>
          </w:p>
        </w:tc>
        <w:tc>
          <w:tcPr>
            <w:tcW w:w="334" w:type="pct"/>
            <w:hideMark/>
          </w:tcPr>
          <w:p w14:paraId="646076C3"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0</w:t>
            </w:r>
          </w:p>
        </w:tc>
        <w:tc>
          <w:tcPr>
            <w:tcW w:w="339" w:type="pct"/>
            <w:hideMark/>
          </w:tcPr>
          <w:p w14:paraId="63B8FF23"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Range 40-84</w:t>
            </w:r>
          </w:p>
        </w:tc>
        <w:tc>
          <w:tcPr>
            <w:tcW w:w="304" w:type="pct"/>
            <w:hideMark/>
          </w:tcPr>
          <w:p w14:paraId="4B20DBEC"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12</w:t>
            </w:r>
          </w:p>
        </w:tc>
        <w:tc>
          <w:tcPr>
            <w:tcW w:w="418" w:type="pct"/>
            <w:hideMark/>
          </w:tcPr>
          <w:p w14:paraId="46A1D064"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Self-reported</w:t>
            </w:r>
          </w:p>
        </w:tc>
        <w:tc>
          <w:tcPr>
            <w:tcW w:w="547" w:type="pct"/>
            <w:hideMark/>
          </w:tcPr>
          <w:p w14:paraId="48C45622"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 xml:space="preserve">Vigorous </w:t>
            </w:r>
            <w:r w:rsidRPr="00AB51FB">
              <w:rPr>
                <w:rFonts w:ascii="Cambria" w:hAnsi="Cambria"/>
                <w:sz w:val="18"/>
                <w:szCs w:val="18"/>
                <w:lang w:val="en-GB"/>
              </w:rPr>
              <w:br/>
              <w:t>exercise, days/week</w:t>
            </w:r>
          </w:p>
        </w:tc>
        <w:tc>
          <w:tcPr>
            <w:tcW w:w="655" w:type="pct"/>
            <w:shd w:val="clear" w:color="auto" w:fill="auto"/>
            <w:hideMark/>
          </w:tcPr>
          <w:p w14:paraId="2F292CF8"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1-2 vs. &lt;1 day/week: NS</w:t>
            </w:r>
          </w:p>
        </w:tc>
        <w:tc>
          <w:tcPr>
            <w:tcW w:w="655" w:type="pct"/>
            <w:shd w:val="clear" w:color="auto" w:fill="auto"/>
            <w:hideMark/>
          </w:tcPr>
          <w:p w14:paraId="59AEFF08"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5-7 vs. &lt;1 day/week: RR 1.2 (0.99-1.36)</w:t>
            </w:r>
          </w:p>
        </w:tc>
        <w:tc>
          <w:tcPr>
            <w:tcW w:w="526" w:type="pct"/>
            <w:hideMark/>
          </w:tcPr>
          <w:p w14:paraId="297AC70D"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 xml:space="preserve">Positive, linear association, </w:t>
            </w:r>
            <w:r w:rsidRPr="00AB51FB">
              <w:rPr>
                <w:rFonts w:ascii="Cambria" w:hAnsi="Cambria"/>
                <w:i/>
                <w:sz w:val="18"/>
                <w:szCs w:val="18"/>
                <w:lang w:val="en-GB"/>
              </w:rPr>
              <w:t>P</w:t>
            </w:r>
            <w:r w:rsidRPr="00AB51FB">
              <w:rPr>
                <w:rFonts w:ascii="Cambria" w:hAnsi="Cambria"/>
                <w:sz w:val="18"/>
                <w:szCs w:val="18"/>
                <w:lang w:val="en-GB"/>
              </w:rPr>
              <w:t>=0.04</w:t>
            </w:r>
          </w:p>
        </w:tc>
      </w:tr>
      <w:tr w:rsidR="00547C33" w:rsidRPr="00AB51FB" w14:paraId="22DE5C0B" w14:textId="77777777" w:rsidTr="00763F11">
        <w:trPr>
          <w:trHeight w:val="660"/>
        </w:trPr>
        <w:tc>
          <w:tcPr>
            <w:tcW w:w="421" w:type="pct"/>
            <w:hideMark/>
          </w:tcPr>
          <w:p w14:paraId="4CF430D6"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2011</w:t>
            </w:r>
          </w:p>
          <w:p w14:paraId="4F025164" w14:textId="36CFA375" w:rsidR="00547C33" w:rsidRPr="00AB51FB" w:rsidRDefault="00547C33" w:rsidP="00F050B8">
            <w:pPr>
              <w:spacing w:line="360" w:lineRule="auto"/>
              <w:rPr>
                <w:rFonts w:ascii="Cambria" w:hAnsi="Cambria"/>
                <w:sz w:val="18"/>
                <w:szCs w:val="18"/>
                <w:lang w:val="en-GB"/>
              </w:rPr>
            </w:pPr>
            <w:r w:rsidRPr="00AB51FB">
              <w:rPr>
                <w:rFonts w:ascii="Cambria" w:hAnsi="Cambria"/>
                <w:sz w:val="18"/>
                <w:szCs w:val="18"/>
                <w:lang w:val="en-GB"/>
              </w:rPr>
              <w:t>Everett et al.</w:t>
            </w:r>
            <w:r w:rsidR="00F050B8">
              <w:rPr>
                <w:rFonts w:ascii="Cambria" w:hAnsi="Cambria"/>
                <w:sz w:val="18"/>
                <w:szCs w:val="18"/>
                <w:lang w:val="en-GB"/>
              </w:rPr>
              <w:fldChar w:fldCharType="begin"/>
            </w:r>
            <w:r w:rsidR="00F050B8">
              <w:rPr>
                <w:rFonts w:ascii="Cambria" w:hAnsi="Cambria"/>
                <w:sz w:val="18"/>
                <w:szCs w:val="18"/>
                <w:lang w:val="en-GB"/>
              </w:rPr>
              <w:instrText xml:space="preserve"> ADDIN EN.CITE &lt;EndNote&gt;&lt;Cite&gt;&lt;Author&gt;Everett&lt;/Author&gt;&lt;Year&gt;2011&lt;/Year&gt;&lt;RecNum&gt;919&lt;/RecNum&gt;&lt;DisplayText&gt;&lt;style face="superscript"&gt;30&lt;/style&gt;&lt;/DisplayText&gt;&lt;record&gt;&lt;rec-number&gt;919&lt;/rec-number&gt;&lt;foreign-keys&gt;&lt;key app="EN" db-id="2vfzfzv9z5ft98ef9aa5rs0dz990d90250re" timestamp="1401318877"&gt;919&lt;/key&gt;&lt;/foreign-keys&gt;&lt;ref-type name="Journal Article"&gt;17&lt;/ref-type&gt;&lt;contributors&gt;&lt;authors&gt;&lt;author&gt;Everett, Brendan M&lt;/author&gt;&lt;author&gt;Conen, David&lt;/author&gt;&lt;author&gt;Buring, Julie E&lt;/author&gt;&lt;author&gt;Moorthy, M V&lt;/author&gt;&lt;author&gt;Lee, I-Min&lt;/author&gt;&lt;author&gt;Albert, Christine M&lt;/author&gt;&lt;/authors&gt;&lt;/contributors&gt;&lt;titles&gt;&lt;title&gt;Physical activity and the risk of incident atrial fibrillation in women&lt;/title&gt;&lt;secondary-title&gt;Circ Cardiovasc Qual Outcomes&lt;/secondary-title&gt;&lt;/titles&gt;&lt;periodical&gt;&lt;full-title&gt;Circ Cardiovasc Qual Outcomes&lt;/full-title&gt;&lt;/periodical&gt;&lt;pages&gt;321-7&lt;/pages&gt;&lt;volume&gt;4&lt;/volume&gt;&lt;number&gt;3&lt;/number&gt;&lt;dates&gt;&lt;year&gt;2011&lt;/year&gt;&lt;/dates&gt;&lt;isbn&gt;1941-7705&lt;/isbn&gt;&lt;accession-num&gt;21487092&lt;/accession-num&gt;&lt;label&gt;eng&lt;/label&gt;&lt;urls&gt;&lt;related-urls&gt;&lt;url&gt;http://dx.doi.org/10.1161/CIRCOUTCOMES.110.951442&lt;/url&gt;&lt;url&gt;http://circoutcomes.ahajournals.org/content/4/3/321.full.pdf&lt;/url&gt;&lt;/related-urls&gt;&lt;/urls&gt;&lt;custom1&gt;AF&lt;/custom1&gt;&lt;custom2&gt;AF3 Original&lt;/custom2&gt;&lt;electronic-resource-num&gt;10.1161/circoutcomes.110.951442&lt;/electronic-resource-num&gt;&lt;remote-database-name&gt;PubMed&lt;/remote-database-name&gt;&lt;remote-database-provider&gt;Pubmed2Endnote by Riadh Hammami&lt;/remote-database-provider&gt;&lt;/record&gt;&lt;/Cite&gt;&lt;/EndNote&gt;</w:instrText>
            </w:r>
            <w:r w:rsidR="00F050B8">
              <w:rPr>
                <w:rFonts w:ascii="Cambria" w:hAnsi="Cambria"/>
                <w:sz w:val="18"/>
                <w:szCs w:val="18"/>
                <w:lang w:val="en-GB"/>
              </w:rPr>
              <w:fldChar w:fldCharType="separate"/>
            </w:r>
            <w:r w:rsidR="00F050B8" w:rsidRPr="00F050B8">
              <w:rPr>
                <w:rFonts w:ascii="Cambria" w:hAnsi="Cambria"/>
                <w:noProof/>
                <w:sz w:val="18"/>
                <w:szCs w:val="18"/>
                <w:vertAlign w:val="superscript"/>
                <w:lang w:val="en-GB"/>
              </w:rPr>
              <w:t>30</w:t>
            </w:r>
            <w:r w:rsidR="00F050B8">
              <w:rPr>
                <w:rFonts w:ascii="Cambria" w:hAnsi="Cambria"/>
                <w:sz w:val="18"/>
                <w:szCs w:val="18"/>
                <w:lang w:val="en-GB"/>
              </w:rPr>
              <w:fldChar w:fldCharType="end"/>
            </w:r>
          </w:p>
        </w:tc>
        <w:tc>
          <w:tcPr>
            <w:tcW w:w="527" w:type="pct"/>
            <w:hideMark/>
          </w:tcPr>
          <w:p w14:paraId="26F94664"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Women’s Health Study, USA</w:t>
            </w:r>
          </w:p>
        </w:tc>
        <w:tc>
          <w:tcPr>
            <w:tcW w:w="273" w:type="pct"/>
            <w:hideMark/>
          </w:tcPr>
          <w:p w14:paraId="440E34BB"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0</w:t>
            </w:r>
          </w:p>
        </w:tc>
        <w:tc>
          <w:tcPr>
            <w:tcW w:w="334" w:type="pct"/>
            <w:hideMark/>
          </w:tcPr>
          <w:p w14:paraId="7009D1EE"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34759</w:t>
            </w:r>
          </w:p>
        </w:tc>
        <w:tc>
          <w:tcPr>
            <w:tcW w:w="339" w:type="pct"/>
            <w:hideMark/>
          </w:tcPr>
          <w:p w14:paraId="43C79C29"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Mean 54, range 49-59</w:t>
            </w:r>
          </w:p>
        </w:tc>
        <w:tc>
          <w:tcPr>
            <w:tcW w:w="304" w:type="pct"/>
            <w:hideMark/>
          </w:tcPr>
          <w:p w14:paraId="5BBE9EBE"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14</w:t>
            </w:r>
          </w:p>
        </w:tc>
        <w:tc>
          <w:tcPr>
            <w:tcW w:w="418" w:type="pct"/>
            <w:hideMark/>
          </w:tcPr>
          <w:p w14:paraId="3ADCD4A9"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ECG, medical journal</w:t>
            </w:r>
          </w:p>
        </w:tc>
        <w:tc>
          <w:tcPr>
            <w:tcW w:w="547" w:type="pct"/>
            <w:hideMark/>
          </w:tcPr>
          <w:p w14:paraId="44D737FA"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 xml:space="preserve">Leisure-time PA, MET-hours/week </w:t>
            </w:r>
          </w:p>
        </w:tc>
        <w:tc>
          <w:tcPr>
            <w:tcW w:w="655" w:type="pct"/>
            <w:shd w:val="clear" w:color="auto" w:fill="auto"/>
            <w:hideMark/>
          </w:tcPr>
          <w:p w14:paraId="0F8B50D5"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 xml:space="preserve">Middle vs. low PA: NS </w:t>
            </w:r>
          </w:p>
        </w:tc>
        <w:tc>
          <w:tcPr>
            <w:tcW w:w="655" w:type="pct"/>
            <w:shd w:val="clear" w:color="auto" w:fill="auto"/>
            <w:hideMark/>
          </w:tcPr>
          <w:p w14:paraId="6EA8BB24"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High vs. low PA: NS</w:t>
            </w:r>
          </w:p>
        </w:tc>
        <w:tc>
          <w:tcPr>
            <w:tcW w:w="526" w:type="pct"/>
            <w:hideMark/>
          </w:tcPr>
          <w:p w14:paraId="5A204405"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NS</w:t>
            </w:r>
          </w:p>
        </w:tc>
      </w:tr>
      <w:tr w:rsidR="00547C33" w:rsidRPr="00AB51FB" w14:paraId="5D93E7DE" w14:textId="77777777" w:rsidTr="00763F11">
        <w:trPr>
          <w:trHeight w:val="660"/>
        </w:trPr>
        <w:tc>
          <w:tcPr>
            <w:tcW w:w="421" w:type="pct"/>
            <w:hideMark/>
          </w:tcPr>
          <w:p w14:paraId="477DDEDF"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2013</w:t>
            </w:r>
          </w:p>
          <w:p w14:paraId="42DBF8CA" w14:textId="1A454FA3" w:rsidR="00547C33" w:rsidRPr="00AB51FB" w:rsidRDefault="00547C33" w:rsidP="00F050B8">
            <w:pPr>
              <w:spacing w:line="360" w:lineRule="auto"/>
              <w:rPr>
                <w:rFonts w:ascii="Cambria" w:hAnsi="Cambria"/>
                <w:sz w:val="18"/>
                <w:szCs w:val="18"/>
                <w:lang w:val="en-GB"/>
              </w:rPr>
            </w:pPr>
            <w:r w:rsidRPr="00AB51FB">
              <w:rPr>
                <w:rFonts w:ascii="Cambria" w:hAnsi="Cambria"/>
                <w:sz w:val="18"/>
                <w:szCs w:val="18"/>
                <w:lang w:val="en-GB"/>
              </w:rPr>
              <w:t>Williams et al.</w:t>
            </w:r>
            <w:r w:rsidR="00F050B8">
              <w:rPr>
                <w:rFonts w:ascii="Cambria" w:hAnsi="Cambria"/>
                <w:sz w:val="18"/>
                <w:szCs w:val="18"/>
                <w:lang w:val="en-GB"/>
              </w:rPr>
              <w:fldChar w:fldCharType="begin">
                <w:fldData xml:space="preserve">PEVuZE5vdGU+PENpdGU+PEF1dGhvcj5XaWxsaWFtczwvQXV0aG9yPjxZZWFyPjIwMTM8L1llYXI+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</w:fldData>
              </w:fldChar>
            </w:r>
            <w:r w:rsidR="00F050B8">
              <w:rPr>
                <w:rFonts w:ascii="Cambria" w:hAnsi="Cambria"/>
                <w:sz w:val="18"/>
                <w:szCs w:val="18"/>
                <w:lang w:val="en-GB"/>
              </w:rPr>
              <w:instrText xml:space="preserve"> ADDIN EN.CITE </w:instrText>
            </w:r>
            <w:r w:rsidR="00F050B8">
              <w:rPr>
                <w:rFonts w:ascii="Cambria" w:hAnsi="Cambria"/>
                <w:sz w:val="18"/>
                <w:szCs w:val="18"/>
                <w:lang w:val="en-GB"/>
              </w:rPr>
              <w:fldChar w:fldCharType="begin">
                <w:fldData xml:space="preserve">PEVuZE5vdGU+PENpdGU+PEF1dGhvcj5XaWxsaWFtczwvQXV0aG9yPjxZZWFyPjIwMTM8L1llYXI+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</w:fldData>
              </w:fldChar>
            </w:r>
            <w:r w:rsidR="00F050B8">
              <w:rPr>
                <w:rFonts w:ascii="Cambria" w:hAnsi="Cambria"/>
                <w:sz w:val="18"/>
                <w:szCs w:val="18"/>
                <w:lang w:val="en-GB"/>
              </w:rPr>
              <w:instrText xml:space="preserve"> ADDIN EN.CITE.DATA </w:instrText>
            </w:r>
            <w:r w:rsidR="00F050B8">
              <w:rPr>
                <w:rFonts w:ascii="Cambria" w:hAnsi="Cambria"/>
                <w:sz w:val="18"/>
                <w:szCs w:val="18"/>
                <w:lang w:val="en-GB"/>
              </w:rPr>
            </w:r>
            <w:r w:rsidR="00F050B8">
              <w:rPr>
                <w:rFonts w:ascii="Cambria" w:hAnsi="Cambria"/>
                <w:sz w:val="18"/>
                <w:szCs w:val="18"/>
                <w:lang w:val="en-GB"/>
              </w:rPr>
              <w:fldChar w:fldCharType="end"/>
            </w:r>
            <w:r w:rsidR="00F050B8">
              <w:rPr>
                <w:rFonts w:ascii="Cambria" w:hAnsi="Cambria"/>
                <w:sz w:val="18"/>
                <w:szCs w:val="18"/>
                <w:lang w:val="en-GB"/>
              </w:rPr>
            </w:r>
            <w:r w:rsidR="00F050B8">
              <w:rPr>
                <w:rFonts w:ascii="Cambria" w:hAnsi="Cambria"/>
                <w:sz w:val="18"/>
                <w:szCs w:val="18"/>
                <w:lang w:val="en-GB"/>
              </w:rPr>
              <w:fldChar w:fldCharType="separate"/>
            </w:r>
            <w:r w:rsidR="00F050B8" w:rsidRPr="00F050B8">
              <w:rPr>
                <w:rFonts w:ascii="Cambria" w:hAnsi="Cambria"/>
                <w:noProof/>
                <w:sz w:val="18"/>
                <w:szCs w:val="18"/>
                <w:vertAlign w:val="superscript"/>
                <w:lang w:val="en-GB"/>
              </w:rPr>
              <w:t>11</w:t>
            </w:r>
            <w:r w:rsidR="00F050B8">
              <w:rPr>
                <w:rFonts w:ascii="Cambria" w:hAnsi="Cambria"/>
                <w:sz w:val="18"/>
                <w:szCs w:val="18"/>
                <w:lang w:val="en-GB"/>
              </w:rPr>
              <w:fldChar w:fldCharType="end"/>
            </w:r>
          </w:p>
        </w:tc>
        <w:tc>
          <w:tcPr>
            <w:tcW w:w="527" w:type="pct"/>
            <w:hideMark/>
          </w:tcPr>
          <w:p w14:paraId="0BE426D1"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National Runners’ Health Study II/National Walkers’ Health Study, UK</w:t>
            </w:r>
          </w:p>
        </w:tc>
        <w:tc>
          <w:tcPr>
            <w:tcW w:w="273" w:type="pct"/>
            <w:hideMark/>
          </w:tcPr>
          <w:p w14:paraId="4AB1D3B3"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19044</w:t>
            </w:r>
          </w:p>
        </w:tc>
        <w:tc>
          <w:tcPr>
            <w:tcW w:w="334" w:type="pct"/>
            <w:hideMark/>
          </w:tcPr>
          <w:p w14:paraId="23136793"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27763</w:t>
            </w:r>
          </w:p>
        </w:tc>
        <w:tc>
          <w:tcPr>
            <w:tcW w:w="339" w:type="pct"/>
            <w:hideMark/>
          </w:tcPr>
          <w:p w14:paraId="3A793B4F"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Mean 44-59</w:t>
            </w:r>
          </w:p>
        </w:tc>
        <w:tc>
          <w:tcPr>
            <w:tcW w:w="304" w:type="pct"/>
            <w:hideMark/>
          </w:tcPr>
          <w:p w14:paraId="57E5156C"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6</w:t>
            </w:r>
          </w:p>
        </w:tc>
        <w:tc>
          <w:tcPr>
            <w:tcW w:w="418" w:type="pct"/>
            <w:hideMark/>
          </w:tcPr>
          <w:p w14:paraId="0A73B444"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Self-reported</w:t>
            </w:r>
          </w:p>
        </w:tc>
        <w:tc>
          <w:tcPr>
            <w:tcW w:w="547" w:type="pct"/>
            <w:hideMark/>
          </w:tcPr>
          <w:p w14:paraId="13D75AFD"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 xml:space="preserve">Walking and running, MET-hours/day </w:t>
            </w:r>
          </w:p>
        </w:tc>
        <w:tc>
          <w:tcPr>
            <w:tcW w:w="655" w:type="pct"/>
            <w:shd w:val="clear" w:color="auto" w:fill="auto"/>
            <w:hideMark/>
          </w:tcPr>
          <w:p w14:paraId="47CA5DEC"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2-3 vs. &gt;1 MET-hours/day: RR 0.7, P&lt;0.05</w:t>
            </w:r>
          </w:p>
        </w:tc>
        <w:tc>
          <w:tcPr>
            <w:tcW w:w="655" w:type="pct"/>
            <w:shd w:val="clear" w:color="auto" w:fill="auto"/>
            <w:hideMark/>
          </w:tcPr>
          <w:p w14:paraId="3982018C"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 xml:space="preserve">&gt;3 vs. &lt;1 MET-hours/day: RR 0.6, </w:t>
            </w:r>
            <w:r w:rsidRPr="00AB51FB">
              <w:rPr>
                <w:rFonts w:ascii="Cambria" w:hAnsi="Cambria"/>
                <w:i/>
                <w:sz w:val="18"/>
                <w:szCs w:val="18"/>
                <w:lang w:val="en-GB"/>
              </w:rPr>
              <w:t>P</w:t>
            </w:r>
            <w:r w:rsidRPr="00AB51FB">
              <w:rPr>
                <w:rFonts w:ascii="Cambria" w:hAnsi="Cambria"/>
                <w:sz w:val="18"/>
                <w:szCs w:val="18"/>
                <w:lang w:val="en-GB"/>
              </w:rPr>
              <w:t>&lt;0.001</w:t>
            </w:r>
          </w:p>
        </w:tc>
        <w:tc>
          <w:tcPr>
            <w:tcW w:w="526" w:type="pct"/>
            <w:hideMark/>
          </w:tcPr>
          <w:p w14:paraId="4B823764"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Inverse, linear</w:t>
            </w:r>
          </w:p>
        </w:tc>
      </w:tr>
      <w:tr w:rsidR="00547C33" w:rsidRPr="00AB51FB" w14:paraId="53097332" w14:textId="77777777" w:rsidTr="00763F11">
        <w:trPr>
          <w:trHeight w:val="660"/>
        </w:trPr>
        <w:tc>
          <w:tcPr>
            <w:tcW w:w="421" w:type="pct"/>
            <w:hideMark/>
          </w:tcPr>
          <w:p w14:paraId="0E33291C"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lastRenderedPageBreak/>
              <w:t>2013</w:t>
            </w:r>
          </w:p>
          <w:p w14:paraId="5BBCDB81" w14:textId="2FCE9247" w:rsidR="00547C33" w:rsidRPr="00AB51FB" w:rsidRDefault="00547C33" w:rsidP="00F050B8">
            <w:pPr>
              <w:spacing w:line="360" w:lineRule="auto"/>
              <w:rPr>
                <w:rFonts w:ascii="Cambria" w:hAnsi="Cambria"/>
                <w:sz w:val="18"/>
                <w:szCs w:val="18"/>
                <w:lang w:val="en-GB"/>
              </w:rPr>
            </w:pPr>
            <w:r w:rsidRPr="00AB51FB">
              <w:rPr>
                <w:rFonts w:ascii="Cambria" w:hAnsi="Cambria"/>
                <w:sz w:val="18"/>
                <w:szCs w:val="18"/>
                <w:lang w:val="en-GB"/>
              </w:rPr>
              <w:t>Thelle et al.</w:t>
            </w:r>
            <w:r w:rsidR="00F050B8">
              <w:rPr>
                <w:rFonts w:ascii="Cambria" w:hAnsi="Cambria"/>
                <w:sz w:val="18"/>
                <w:szCs w:val="18"/>
                <w:lang w:val="en-GB"/>
              </w:rPr>
              <w:fldChar w:fldCharType="begin">
                <w:fldData xml:space="preserve">PEVuZE5vdGU+PENpdGU+PEF1dGhvcj5UaGVsbGU8L0F1dGhvcj48WWVhcj4yMDEzPC9ZZWFyPjxS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=
</w:fldData>
              </w:fldChar>
            </w:r>
            <w:r w:rsidR="00F050B8">
              <w:rPr>
                <w:rFonts w:ascii="Cambria" w:hAnsi="Cambria"/>
                <w:sz w:val="18"/>
                <w:szCs w:val="18"/>
                <w:lang w:val="en-GB"/>
              </w:rPr>
              <w:instrText xml:space="preserve"> ADDIN EN.CITE </w:instrText>
            </w:r>
            <w:r w:rsidR="00F050B8">
              <w:rPr>
                <w:rFonts w:ascii="Cambria" w:hAnsi="Cambria"/>
                <w:sz w:val="18"/>
                <w:szCs w:val="18"/>
                <w:lang w:val="en-GB"/>
              </w:rPr>
              <w:fldChar w:fldCharType="begin">
                <w:fldData xml:space="preserve">PEVuZE5vdGU+PENpdGU+PEF1dGhvcj5UaGVsbGU8L0F1dGhvcj48WWVhcj4yMDEzPC9ZZWFyPjxS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=
</w:fldData>
              </w:fldChar>
            </w:r>
            <w:r w:rsidR="00F050B8">
              <w:rPr>
                <w:rFonts w:ascii="Cambria" w:hAnsi="Cambria"/>
                <w:sz w:val="18"/>
                <w:szCs w:val="18"/>
                <w:lang w:val="en-GB"/>
              </w:rPr>
              <w:instrText xml:space="preserve"> ADDIN EN.CITE.DATA </w:instrText>
            </w:r>
            <w:r w:rsidR="00F050B8">
              <w:rPr>
                <w:rFonts w:ascii="Cambria" w:hAnsi="Cambria"/>
                <w:sz w:val="18"/>
                <w:szCs w:val="18"/>
                <w:lang w:val="en-GB"/>
              </w:rPr>
            </w:r>
            <w:r w:rsidR="00F050B8">
              <w:rPr>
                <w:rFonts w:ascii="Cambria" w:hAnsi="Cambria"/>
                <w:sz w:val="18"/>
                <w:szCs w:val="18"/>
                <w:lang w:val="en-GB"/>
              </w:rPr>
              <w:fldChar w:fldCharType="end"/>
            </w:r>
            <w:r w:rsidR="00F050B8">
              <w:rPr>
                <w:rFonts w:ascii="Cambria" w:hAnsi="Cambria"/>
                <w:sz w:val="18"/>
                <w:szCs w:val="18"/>
                <w:lang w:val="en-GB"/>
              </w:rPr>
            </w:r>
            <w:r w:rsidR="00F050B8">
              <w:rPr>
                <w:rFonts w:ascii="Cambria" w:hAnsi="Cambria"/>
                <w:sz w:val="18"/>
                <w:szCs w:val="18"/>
                <w:lang w:val="en-GB"/>
              </w:rPr>
              <w:fldChar w:fldCharType="separate"/>
            </w:r>
            <w:r w:rsidR="00F050B8" w:rsidRPr="00F050B8">
              <w:rPr>
                <w:rFonts w:ascii="Cambria" w:hAnsi="Cambria"/>
                <w:noProof/>
                <w:sz w:val="18"/>
                <w:szCs w:val="18"/>
                <w:vertAlign w:val="superscript"/>
                <w:lang w:val="en-GB"/>
              </w:rPr>
              <w:t>33</w:t>
            </w:r>
            <w:r w:rsidR="00F050B8">
              <w:rPr>
                <w:rFonts w:ascii="Cambria" w:hAnsi="Cambria"/>
                <w:sz w:val="18"/>
                <w:szCs w:val="18"/>
                <w:lang w:val="en-GB"/>
              </w:rPr>
              <w:fldChar w:fldCharType="end"/>
            </w:r>
          </w:p>
        </w:tc>
        <w:tc>
          <w:tcPr>
            <w:tcW w:w="527" w:type="pct"/>
            <w:hideMark/>
          </w:tcPr>
          <w:p w14:paraId="773DD6E0"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CONOR cohort, Norway</w:t>
            </w:r>
          </w:p>
        </w:tc>
        <w:tc>
          <w:tcPr>
            <w:tcW w:w="273" w:type="pct"/>
            <w:hideMark/>
          </w:tcPr>
          <w:p w14:paraId="1A69489D"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147462</w:t>
            </w:r>
          </w:p>
        </w:tc>
        <w:tc>
          <w:tcPr>
            <w:tcW w:w="334" w:type="pct"/>
            <w:hideMark/>
          </w:tcPr>
          <w:p w14:paraId="54135E9D"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162078</w:t>
            </w:r>
          </w:p>
        </w:tc>
        <w:tc>
          <w:tcPr>
            <w:tcW w:w="339" w:type="pct"/>
            <w:hideMark/>
          </w:tcPr>
          <w:p w14:paraId="062193FE"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Range 40-45</w:t>
            </w:r>
          </w:p>
        </w:tc>
        <w:tc>
          <w:tcPr>
            <w:tcW w:w="304" w:type="pct"/>
            <w:hideMark/>
          </w:tcPr>
          <w:p w14:paraId="51371A6A"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5</w:t>
            </w:r>
          </w:p>
        </w:tc>
        <w:tc>
          <w:tcPr>
            <w:tcW w:w="418" w:type="pct"/>
            <w:hideMark/>
          </w:tcPr>
          <w:p w14:paraId="49FD359D"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Norwegian Prescription Database, lone AF</w:t>
            </w:r>
          </w:p>
        </w:tc>
        <w:tc>
          <w:tcPr>
            <w:tcW w:w="547" w:type="pct"/>
            <w:hideMark/>
          </w:tcPr>
          <w:p w14:paraId="11FEB176"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 xml:space="preserve">Leisure and </w:t>
            </w:r>
            <w:r w:rsidRPr="00AB51FB">
              <w:rPr>
                <w:rFonts w:ascii="Cambria" w:hAnsi="Cambria"/>
                <w:sz w:val="18"/>
                <w:szCs w:val="18"/>
                <w:lang w:val="en-GB"/>
              </w:rPr>
              <w:br/>
              <w:t>work PA, 4 levels</w:t>
            </w:r>
          </w:p>
        </w:tc>
        <w:tc>
          <w:tcPr>
            <w:tcW w:w="655" w:type="pct"/>
            <w:shd w:val="clear" w:color="auto" w:fill="auto"/>
            <w:hideMark/>
          </w:tcPr>
          <w:p w14:paraId="72EAC525"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Moderate vs. sedentary: NS</w:t>
            </w:r>
          </w:p>
        </w:tc>
        <w:tc>
          <w:tcPr>
            <w:tcW w:w="655" w:type="pct"/>
            <w:shd w:val="clear" w:color="auto" w:fill="auto"/>
            <w:hideMark/>
          </w:tcPr>
          <w:p w14:paraId="339A0F02"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Vigorous vs. sedentary: RR men 3.14 (2.17-4.54), women NS</w:t>
            </w:r>
          </w:p>
        </w:tc>
        <w:tc>
          <w:tcPr>
            <w:tcW w:w="526" w:type="pct"/>
            <w:hideMark/>
          </w:tcPr>
          <w:p w14:paraId="383E8F3A"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 xml:space="preserve">Men: Flipped L, increasing, </w:t>
            </w:r>
            <w:r w:rsidRPr="00AB51FB">
              <w:rPr>
                <w:rFonts w:ascii="Cambria" w:hAnsi="Cambria"/>
                <w:sz w:val="18"/>
                <w:szCs w:val="18"/>
                <w:lang w:val="en-GB"/>
              </w:rPr>
              <w:br/>
            </w:r>
            <w:r w:rsidRPr="00AB51FB">
              <w:rPr>
                <w:rFonts w:ascii="Cambria" w:hAnsi="Cambria"/>
                <w:i/>
                <w:sz w:val="18"/>
                <w:szCs w:val="18"/>
                <w:lang w:val="en-GB"/>
              </w:rPr>
              <w:t>P</w:t>
            </w:r>
            <w:r w:rsidRPr="00AB51FB">
              <w:rPr>
                <w:rFonts w:ascii="Cambria" w:hAnsi="Cambria"/>
                <w:sz w:val="18"/>
                <w:szCs w:val="18"/>
                <w:lang w:val="en-GB"/>
              </w:rPr>
              <w:t xml:space="preserve"> &lt;0.001</w:t>
            </w:r>
          </w:p>
        </w:tc>
      </w:tr>
      <w:tr w:rsidR="00547C33" w:rsidRPr="00AB51FB" w14:paraId="7B2AF956" w14:textId="77777777" w:rsidTr="00763F11">
        <w:trPr>
          <w:trHeight w:val="660"/>
        </w:trPr>
        <w:tc>
          <w:tcPr>
            <w:tcW w:w="421" w:type="pct"/>
            <w:hideMark/>
          </w:tcPr>
          <w:p w14:paraId="2C9517D0"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2014</w:t>
            </w:r>
          </w:p>
          <w:p w14:paraId="6EBF4773" w14:textId="7D2394F0" w:rsidR="00547C33" w:rsidRPr="00AB51FB" w:rsidRDefault="00547C33" w:rsidP="00F050B8">
            <w:pPr>
              <w:spacing w:line="360" w:lineRule="auto"/>
              <w:rPr>
                <w:rFonts w:ascii="Cambria" w:hAnsi="Cambria"/>
                <w:sz w:val="18"/>
                <w:szCs w:val="18"/>
                <w:lang w:val="en-GB"/>
              </w:rPr>
            </w:pPr>
            <w:r w:rsidRPr="00AB51FB">
              <w:rPr>
                <w:rFonts w:ascii="Cambria" w:hAnsi="Cambria"/>
                <w:sz w:val="18"/>
                <w:szCs w:val="18"/>
                <w:lang w:val="en-GB"/>
              </w:rPr>
              <w:t>Huxley et al.</w:t>
            </w:r>
            <w:r w:rsidR="00F050B8">
              <w:rPr>
                <w:rFonts w:ascii="Cambria" w:hAnsi="Cambria"/>
                <w:sz w:val="18"/>
                <w:szCs w:val="18"/>
                <w:lang w:val="en-GB"/>
              </w:rPr>
              <w:fldChar w:fldCharType="begin">
                <w:fldData xml:space="preserve">PEVuZE5vdGU+PENpdGU+PEF1dGhvcj5IdXhsZXk8L0F1dGhvcj48WWVhcj4yMDE0PC9ZZWFyPjxS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</w:fldData>
              </w:fldChar>
            </w:r>
            <w:r w:rsidR="00F050B8">
              <w:rPr>
                <w:rFonts w:ascii="Cambria" w:hAnsi="Cambria"/>
                <w:sz w:val="18"/>
                <w:szCs w:val="18"/>
                <w:lang w:val="en-GB"/>
              </w:rPr>
              <w:instrText xml:space="preserve"> ADDIN EN.CITE </w:instrText>
            </w:r>
            <w:r w:rsidR="00F050B8">
              <w:rPr>
                <w:rFonts w:ascii="Cambria" w:hAnsi="Cambria"/>
                <w:sz w:val="18"/>
                <w:szCs w:val="18"/>
                <w:lang w:val="en-GB"/>
              </w:rPr>
              <w:fldChar w:fldCharType="begin">
                <w:fldData xml:space="preserve">PEVuZE5vdGU+PENpdGU+PEF1dGhvcj5IdXhsZXk8L0F1dGhvcj48WWVhcj4yMDE0PC9ZZWFyPjxS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</w:fldData>
              </w:fldChar>
            </w:r>
            <w:r w:rsidR="00F050B8">
              <w:rPr>
                <w:rFonts w:ascii="Cambria" w:hAnsi="Cambria"/>
                <w:sz w:val="18"/>
                <w:szCs w:val="18"/>
                <w:lang w:val="en-GB"/>
              </w:rPr>
              <w:instrText xml:space="preserve"> ADDIN EN.CITE.DATA </w:instrText>
            </w:r>
            <w:r w:rsidR="00F050B8">
              <w:rPr>
                <w:rFonts w:ascii="Cambria" w:hAnsi="Cambria"/>
                <w:sz w:val="18"/>
                <w:szCs w:val="18"/>
                <w:lang w:val="en-GB"/>
              </w:rPr>
            </w:r>
            <w:r w:rsidR="00F050B8">
              <w:rPr>
                <w:rFonts w:ascii="Cambria" w:hAnsi="Cambria"/>
                <w:sz w:val="18"/>
                <w:szCs w:val="18"/>
                <w:lang w:val="en-GB"/>
              </w:rPr>
              <w:fldChar w:fldCharType="end"/>
            </w:r>
            <w:r w:rsidR="00F050B8">
              <w:rPr>
                <w:rFonts w:ascii="Cambria" w:hAnsi="Cambria"/>
                <w:sz w:val="18"/>
                <w:szCs w:val="18"/>
                <w:lang w:val="en-GB"/>
              </w:rPr>
            </w:r>
            <w:r w:rsidR="00F050B8">
              <w:rPr>
                <w:rFonts w:ascii="Cambria" w:hAnsi="Cambria"/>
                <w:sz w:val="18"/>
                <w:szCs w:val="18"/>
                <w:lang w:val="en-GB"/>
              </w:rPr>
              <w:fldChar w:fldCharType="separate"/>
            </w:r>
            <w:r w:rsidR="00F050B8" w:rsidRPr="00F050B8">
              <w:rPr>
                <w:rFonts w:ascii="Cambria" w:hAnsi="Cambria"/>
                <w:noProof/>
                <w:sz w:val="18"/>
                <w:szCs w:val="18"/>
                <w:vertAlign w:val="superscript"/>
                <w:lang w:val="en-GB"/>
              </w:rPr>
              <w:t>10</w:t>
            </w:r>
            <w:r w:rsidR="00F050B8">
              <w:rPr>
                <w:rFonts w:ascii="Cambria" w:hAnsi="Cambria"/>
                <w:sz w:val="18"/>
                <w:szCs w:val="18"/>
                <w:lang w:val="en-GB"/>
              </w:rPr>
              <w:fldChar w:fldCharType="end"/>
            </w:r>
          </w:p>
        </w:tc>
        <w:tc>
          <w:tcPr>
            <w:tcW w:w="527" w:type="pct"/>
            <w:hideMark/>
          </w:tcPr>
          <w:p w14:paraId="3B24EC28"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Atherosclerosis Risk in Communities Study, USA</w:t>
            </w:r>
          </w:p>
        </w:tc>
        <w:tc>
          <w:tcPr>
            <w:tcW w:w="273" w:type="pct"/>
            <w:hideMark/>
          </w:tcPr>
          <w:p w14:paraId="12848B3B"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6445</w:t>
            </w:r>
          </w:p>
        </w:tc>
        <w:tc>
          <w:tcPr>
            <w:tcW w:w="334" w:type="pct"/>
            <w:hideMark/>
          </w:tcPr>
          <w:p w14:paraId="01DE21F7"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7774</w:t>
            </w:r>
          </w:p>
        </w:tc>
        <w:tc>
          <w:tcPr>
            <w:tcW w:w="339" w:type="pct"/>
            <w:hideMark/>
          </w:tcPr>
          <w:p w14:paraId="41C9B7CE"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Mean 54, range 45-64</w:t>
            </w:r>
          </w:p>
        </w:tc>
        <w:tc>
          <w:tcPr>
            <w:tcW w:w="304" w:type="pct"/>
            <w:hideMark/>
          </w:tcPr>
          <w:p w14:paraId="729D20B8"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22</w:t>
            </w:r>
          </w:p>
        </w:tc>
        <w:tc>
          <w:tcPr>
            <w:tcW w:w="418" w:type="pct"/>
            <w:hideMark/>
          </w:tcPr>
          <w:p w14:paraId="10FD1D3F"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ECG, hospital discharge</w:t>
            </w:r>
          </w:p>
        </w:tc>
        <w:tc>
          <w:tcPr>
            <w:tcW w:w="547" w:type="pct"/>
            <w:hideMark/>
          </w:tcPr>
          <w:p w14:paraId="5957AAAA"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 xml:space="preserve">Leisure and </w:t>
            </w:r>
            <w:r w:rsidRPr="00AB51FB">
              <w:rPr>
                <w:rFonts w:ascii="Cambria" w:hAnsi="Cambria"/>
                <w:sz w:val="18"/>
                <w:szCs w:val="18"/>
                <w:lang w:val="en-GB"/>
              </w:rPr>
              <w:br/>
              <w:t>work PA, MET-minutes/week</w:t>
            </w:r>
          </w:p>
        </w:tc>
        <w:tc>
          <w:tcPr>
            <w:tcW w:w="655" w:type="pct"/>
            <w:shd w:val="clear" w:color="auto" w:fill="auto"/>
            <w:hideMark/>
          </w:tcPr>
          <w:p w14:paraId="133B1F1E"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Middle vs. low PA: NS</w:t>
            </w:r>
          </w:p>
        </w:tc>
        <w:tc>
          <w:tcPr>
            <w:tcW w:w="655" w:type="pct"/>
            <w:shd w:val="clear" w:color="auto" w:fill="auto"/>
            <w:hideMark/>
          </w:tcPr>
          <w:p w14:paraId="5E256FD4"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 xml:space="preserve">High vs. low PA: </w:t>
            </w:r>
            <w:r w:rsidRPr="00AB51FB">
              <w:rPr>
                <w:rFonts w:ascii="Cambria" w:hAnsi="Cambria"/>
                <w:sz w:val="18"/>
                <w:szCs w:val="18"/>
                <w:lang w:val="en-GB"/>
              </w:rPr>
              <w:br/>
              <w:t>HR 0.89 (0.80-1.00)</w:t>
            </w:r>
          </w:p>
        </w:tc>
        <w:tc>
          <w:tcPr>
            <w:tcW w:w="526" w:type="pct"/>
            <w:hideMark/>
          </w:tcPr>
          <w:p w14:paraId="5D3FFF1E"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 xml:space="preserve">Inverse, linear, </w:t>
            </w:r>
            <w:r w:rsidRPr="00AB51FB">
              <w:rPr>
                <w:rFonts w:ascii="Cambria" w:hAnsi="Cambria"/>
                <w:sz w:val="18"/>
                <w:szCs w:val="18"/>
                <w:lang w:val="en-GB"/>
              </w:rPr>
              <w:br/>
            </w:r>
            <w:r w:rsidRPr="00AB51FB">
              <w:rPr>
                <w:rFonts w:ascii="Cambria" w:hAnsi="Cambria"/>
                <w:i/>
                <w:sz w:val="18"/>
                <w:szCs w:val="18"/>
                <w:lang w:val="en-GB"/>
              </w:rPr>
              <w:t>P</w:t>
            </w:r>
            <w:r w:rsidRPr="00AB51FB">
              <w:rPr>
                <w:rFonts w:ascii="Cambria" w:hAnsi="Cambria"/>
                <w:sz w:val="18"/>
                <w:szCs w:val="18"/>
                <w:lang w:val="en-GB"/>
              </w:rPr>
              <w:t xml:space="preserve"> =0.06</w:t>
            </w:r>
          </w:p>
        </w:tc>
      </w:tr>
      <w:tr w:rsidR="00547C33" w:rsidRPr="00AB51FB" w14:paraId="5A3A9833" w14:textId="77777777" w:rsidTr="00763F11">
        <w:trPr>
          <w:trHeight w:val="660"/>
        </w:trPr>
        <w:tc>
          <w:tcPr>
            <w:tcW w:w="421" w:type="pct"/>
            <w:hideMark/>
          </w:tcPr>
          <w:p w14:paraId="3AAC5779"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2014</w:t>
            </w:r>
          </w:p>
          <w:p w14:paraId="00A480EC" w14:textId="7DD17EF0" w:rsidR="00547C33" w:rsidRPr="00AB51FB" w:rsidRDefault="00547C33" w:rsidP="00F050B8">
            <w:pPr>
              <w:spacing w:line="360" w:lineRule="auto"/>
              <w:rPr>
                <w:rFonts w:ascii="Cambria" w:hAnsi="Cambria"/>
                <w:sz w:val="18"/>
                <w:szCs w:val="18"/>
                <w:lang w:val="en-GB"/>
              </w:rPr>
            </w:pPr>
            <w:r w:rsidRPr="00AB51FB">
              <w:rPr>
                <w:rFonts w:ascii="Cambria" w:hAnsi="Cambria"/>
                <w:sz w:val="18"/>
                <w:szCs w:val="18"/>
                <w:lang w:val="en-GB"/>
              </w:rPr>
              <w:t>Azarbal et al.</w:t>
            </w:r>
            <w:r w:rsidR="00F050B8">
              <w:rPr>
                <w:rFonts w:ascii="Cambria" w:hAnsi="Cambria"/>
                <w:sz w:val="18"/>
                <w:szCs w:val="18"/>
                <w:lang w:val="en-GB"/>
              </w:rPr>
              <w:fldChar w:fldCharType="begin">
                <w:fldData xml:space="preserve">PEVuZE5vdGU+PENpdGU+PEF1dGhvcj5BemFyYmFsPC9BdXRob3I+PFllYXI+MjAxNDwvWWVhcj48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</w:fldData>
              </w:fldChar>
            </w:r>
            <w:r w:rsidR="00F050B8">
              <w:rPr>
                <w:rFonts w:ascii="Cambria" w:hAnsi="Cambria"/>
                <w:sz w:val="18"/>
                <w:szCs w:val="18"/>
                <w:lang w:val="en-GB"/>
              </w:rPr>
              <w:instrText xml:space="preserve"> ADDIN EN.CITE </w:instrText>
            </w:r>
            <w:r w:rsidR="00F050B8">
              <w:rPr>
                <w:rFonts w:ascii="Cambria" w:hAnsi="Cambria"/>
                <w:sz w:val="18"/>
                <w:szCs w:val="18"/>
                <w:lang w:val="en-GB"/>
              </w:rPr>
              <w:fldChar w:fldCharType="begin">
                <w:fldData xml:space="preserve">PEVuZE5vdGU+PENpdGU+PEF1dGhvcj5BemFyYmFsPC9BdXRob3I+PFllYXI+MjAxNDwvWWVhcj48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</w:fldData>
              </w:fldChar>
            </w:r>
            <w:r w:rsidR="00F050B8">
              <w:rPr>
                <w:rFonts w:ascii="Cambria" w:hAnsi="Cambria"/>
                <w:sz w:val="18"/>
                <w:szCs w:val="18"/>
                <w:lang w:val="en-GB"/>
              </w:rPr>
              <w:instrText xml:space="preserve"> ADDIN EN.CITE.DATA </w:instrText>
            </w:r>
            <w:r w:rsidR="00F050B8">
              <w:rPr>
                <w:rFonts w:ascii="Cambria" w:hAnsi="Cambria"/>
                <w:sz w:val="18"/>
                <w:szCs w:val="18"/>
                <w:lang w:val="en-GB"/>
              </w:rPr>
            </w:r>
            <w:r w:rsidR="00F050B8">
              <w:rPr>
                <w:rFonts w:ascii="Cambria" w:hAnsi="Cambria"/>
                <w:sz w:val="18"/>
                <w:szCs w:val="18"/>
                <w:lang w:val="en-GB"/>
              </w:rPr>
              <w:fldChar w:fldCharType="end"/>
            </w:r>
            <w:r w:rsidR="00F050B8">
              <w:rPr>
                <w:rFonts w:ascii="Cambria" w:hAnsi="Cambria"/>
                <w:sz w:val="18"/>
                <w:szCs w:val="18"/>
                <w:lang w:val="en-GB"/>
              </w:rPr>
            </w:r>
            <w:r w:rsidR="00F050B8">
              <w:rPr>
                <w:rFonts w:ascii="Cambria" w:hAnsi="Cambria"/>
                <w:sz w:val="18"/>
                <w:szCs w:val="18"/>
                <w:lang w:val="en-GB"/>
              </w:rPr>
              <w:fldChar w:fldCharType="separate"/>
            </w:r>
            <w:r w:rsidR="00F050B8" w:rsidRPr="00F050B8">
              <w:rPr>
                <w:rFonts w:ascii="Cambria" w:hAnsi="Cambria"/>
                <w:noProof/>
                <w:sz w:val="18"/>
                <w:szCs w:val="18"/>
                <w:vertAlign w:val="superscript"/>
                <w:lang w:val="en-GB"/>
              </w:rPr>
              <w:t>28</w:t>
            </w:r>
            <w:r w:rsidR="00F050B8">
              <w:rPr>
                <w:rFonts w:ascii="Cambria" w:hAnsi="Cambria"/>
                <w:sz w:val="18"/>
                <w:szCs w:val="18"/>
                <w:lang w:val="en-GB"/>
              </w:rPr>
              <w:fldChar w:fldCharType="end"/>
            </w:r>
          </w:p>
        </w:tc>
        <w:tc>
          <w:tcPr>
            <w:tcW w:w="527" w:type="pct"/>
            <w:hideMark/>
          </w:tcPr>
          <w:p w14:paraId="41F2878B"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Women’s Health Initiative Observational Study, USA</w:t>
            </w:r>
          </w:p>
        </w:tc>
        <w:tc>
          <w:tcPr>
            <w:tcW w:w="273" w:type="pct"/>
            <w:hideMark/>
          </w:tcPr>
          <w:p w14:paraId="1046C6FA"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0</w:t>
            </w:r>
          </w:p>
        </w:tc>
        <w:tc>
          <w:tcPr>
            <w:tcW w:w="334" w:type="pct"/>
            <w:hideMark/>
          </w:tcPr>
          <w:p w14:paraId="064C1DD8"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81317</w:t>
            </w:r>
          </w:p>
        </w:tc>
        <w:tc>
          <w:tcPr>
            <w:tcW w:w="339" w:type="pct"/>
            <w:hideMark/>
          </w:tcPr>
          <w:p w14:paraId="3121A3B6"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Range 50-79</w:t>
            </w:r>
          </w:p>
        </w:tc>
        <w:tc>
          <w:tcPr>
            <w:tcW w:w="304" w:type="pct"/>
            <w:hideMark/>
          </w:tcPr>
          <w:p w14:paraId="72925874"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11</w:t>
            </w:r>
          </w:p>
        </w:tc>
        <w:tc>
          <w:tcPr>
            <w:tcW w:w="418" w:type="pct"/>
            <w:hideMark/>
          </w:tcPr>
          <w:p w14:paraId="73584416"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Medical records or Medicare</w:t>
            </w:r>
          </w:p>
        </w:tc>
        <w:tc>
          <w:tcPr>
            <w:tcW w:w="547" w:type="pct"/>
            <w:hideMark/>
          </w:tcPr>
          <w:p w14:paraId="1C38FA34"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Walking, recreational, strenuous exercise, MET-hours/week</w:t>
            </w:r>
          </w:p>
        </w:tc>
        <w:tc>
          <w:tcPr>
            <w:tcW w:w="655" w:type="pct"/>
            <w:shd w:val="clear" w:color="auto" w:fill="auto"/>
            <w:hideMark/>
          </w:tcPr>
          <w:p w14:paraId="50E35A42"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3-9 MET-hours/week vs. none: NS</w:t>
            </w:r>
          </w:p>
        </w:tc>
        <w:tc>
          <w:tcPr>
            <w:tcW w:w="655" w:type="pct"/>
            <w:shd w:val="clear" w:color="auto" w:fill="auto"/>
            <w:hideMark/>
          </w:tcPr>
          <w:p w14:paraId="3D0A66C0"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gt;9 MET-hours/week vs. none: RR 0.90 (0.85-0.96)</w:t>
            </w:r>
          </w:p>
        </w:tc>
        <w:tc>
          <w:tcPr>
            <w:tcW w:w="526" w:type="pct"/>
            <w:hideMark/>
          </w:tcPr>
          <w:p w14:paraId="5314A63F"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 xml:space="preserve">Inverse, linear, </w:t>
            </w:r>
            <w:r w:rsidRPr="00AB51FB">
              <w:rPr>
                <w:rFonts w:ascii="Cambria" w:hAnsi="Cambria"/>
                <w:sz w:val="18"/>
                <w:szCs w:val="18"/>
                <w:lang w:val="en-GB"/>
              </w:rPr>
              <w:br/>
            </w:r>
            <w:r w:rsidRPr="00AB51FB">
              <w:rPr>
                <w:rFonts w:ascii="Cambria" w:hAnsi="Cambria"/>
                <w:i/>
                <w:sz w:val="18"/>
                <w:szCs w:val="18"/>
                <w:lang w:val="en-GB"/>
              </w:rPr>
              <w:t>P</w:t>
            </w:r>
            <w:r w:rsidRPr="00AB51FB">
              <w:rPr>
                <w:rFonts w:ascii="Cambria" w:hAnsi="Cambria"/>
                <w:sz w:val="18"/>
                <w:szCs w:val="18"/>
                <w:lang w:val="en-GB"/>
              </w:rPr>
              <w:t xml:space="preserve"> =0.003</w:t>
            </w:r>
          </w:p>
        </w:tc>
      </w:tr>
      <w:tr w:rsidR="00547C33" w:rsidRPr="00AB51FB" w14:paraId="4DCDB339" w14:textId="77777777" w:rsidTr="00763F11">
        <w:trPr>
          <w:trHeight w:val="660"/>
        </w:trPr>
        <w:tc>
          <w:tcPr>
            <w:tcW w:w="421" w:type="pct"/>
            <w:hideMark/>
          </w:tcPr>
          <w:p w14:paraId="14EDCA26"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2014</w:t>
            </w:r>
          </w:p>
          <w:p w14:paraId="0170E3AF" w14:textId="41FA0560" w:rsidR="00547C33" w:rsidRPr="00AB51FB" w:rsidRDefault="00547C33" w:rsidP="00F050B8">
            <w:pPr>
              <w:spacing w:line="360" w:lineRule="auto"/>
              <w:rPr>
                <w:rFonts w:ascii="Cambria" w:hAnsi="Cambria"/>
                <w:sz w:val="18"/>
                <w:szCs w:val="18"/>
                <w:lang w:val="en-GB"/>
              </w:rPr>
            </w:pPr>
            <w:r w:rsidRPr="00AB51FB">
              <w:rPr>
                <w:rFonts w:ascii="Cambria" w:hAnsi="Cambria"/>
                <w:sz w:val="18"/>
                <w:szCs w:val="18"/>
                <w:lang w:val="en-GB"/>
              </w:rPr>
              <w:t>Drca et al.</w:t>
            </w:r>
            <w:r w:rsidR="00F050B8">
              <w:rPr>
                <w:rFonts w:ascii="Cambria" w:hAnsi="Cambria"/>
                <w:sz w:val="18"/>
                <w:szCs w:val="18"/>
                <w:lang w:val="en-GB"/>
              </w:rPr>
              <w:fldChar w:fldCharType="begin">
                <w:fldData xml:space="preserve">PEVuZE5vdGU+PENpdGU+PEF1dGhvcj5EcmNhPC9BdXRob3I+PFllYXI+MjAxNDwvWWVhcj48UmVj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</w:fldData>
              </w:fldChar>
            </w:r>
            <w:r w:rsidR="00F050B8">
              <w:rPr>
                <w:rFonts w:ascii="Cambria" w:hAnsi="Cambria"/>
                <w:sz w:val="18"/>
                <w:szCs w:val="18"/>
                <w:lang w:val="en-GB"/>
              </w:rPr>
              <w:instrText xml:space="preserve"> ADDIN EN.CITE </w:instrText>
            </w:r>
            <w:r w:rsidR="00F050B8">
              <w:rPr>
                <w:rFonts w:ascii="Cambria" w:hAnsi="Cambria"/>
                <w:sz w:val="18"/>
                <w:szCs w:val="18"/>
                <w:lang w:val="en-GB"/>
              </w:rPr>
              <w:fldChar w:fldCharType="begin">
                <w:fldData xml:space="preserve">PEVuZE5vdGU+PENpdGU+PEF1dGhvcj5EcmNhPC9BdXRob3I+PFllYXI+MjAxNDwvWWVhcj48UmVj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</w:fldData>
              </w:fldChar>
            </w:r>
            <w:r w:rsidR="00F050B8">
              <w:rPr>
                <w:rFonts w:ascii="Cambria" w:hAnsi="Cambria"/>
                <w:sz w:val="18"/>
                <w:szCs w:val="18"/>
                <w:lang w:val="en-GB"/>
              </w:rPr>
              <w:instrText xml:space="preserve"> ADDIN EN.CITE.DATA </w:instrText>
            </w:r>
            <w:r w:rsidR="00F050B8">
              <w:rPr>
                <w:rFonts w:ascii="Cambria" w:hAnsi="Cambria"/>
                <w:sz w:val="18"/>
                <w:szCs w:val="18"/>
                <w:lang w:val="en-GB"/>
              </w:rPr>
            </w:r>
            <w:r w:rsidR="00F050B8">
              <w:rPr>
                <w:rFonts w:ascii="Cambria" w:hAnsi="Cambria"/>
                <w:sz w:val="18"/>
                <w:szCs w:val="18"/>
                <w:lang w:val="en-GB"/>
              </w:rPr>
              <w:fldChar w:fldCharType="end"/>
            </w:r>
            <w:r w:rsidR="00F050B8">
              <w:rPr>
                <w:rFonts w:ascii="Cambria" w:hAnsi="Cambria"/>
                <w:sz w:val="18"/>
                <w:szCs w:val="18"/>
                <w:lang w:val="en-GB"/>
              </w:rPr>
            </w:r>
            <w:r w:rsidR="00F050B8">
              <w:rPr>
                <w:rFonts w:ascii="Cambria" w:hAnsi="Cambria"/>
                <w:sz w:val="18"/>
                <w:szCs w:val="18"/>
                <w:lang w:val="en-GB"/>
              </w:rPr>
              <w:fldChar w:fldCharType="separate"/>
            </w:r>
            <w:r w:rsidR="00F050B8" w:rsidRPr="00F050B8">
              <w:rPr>
                <w:rFonts w:ascii="Cambria" w:hAnsi="Cambria"/>
                <w:noProof/>
                <w:sz w:val="18"/>
                <w:szCs w:val="18"/>
                <w:vertAlign w:val="superscript"/>
                <w:lang w:val="en-GB"/>
              </w:rPr>
              <w:t>29</w:t>
            </w:r>
            <w:r w:rsidR="00F050B8">
              <w:rPr>
                <w:rFonts w:ascii="Cambria" w:hAnsi="Cambria"/>
                <w:sz w:val="18"/>
                <w:szCs w:val="18"/>
                <w:lang w:val="en-GB"/>
              </w:rPr>
              <w:fldChar w:fldCharType="end"/>
            </w:r>
          </w:p>
        </w:tc>
        <w:tc>
          <w:tcPr>
            <w:tcW w:w="527" w:type="pct"/>
            <w:hideMark/>
          </w:tcPr>
          <w:p w14:paraId="62DB55D0"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Swedish men</w:t>
            </w:r>
          </w:p>
        </w:tc>
        <w:tc>
          <w:tcPr>
            <w:tcW w:w="273" w:type="pct"/>
            <w:hideMark/>
          </w:tcPr>
          <w:p w14:paraId="1377F0F8"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44 410</w:t>
            </w:r>
          </w:p>
        </w:tc>
        <w:tc>
          <w:tcPr>
            <w:tcW w:w="334" w:type="pct"/>
            <w:hideMark/>
          </w:tcPr>
          <w:p w14:paraId="7B642851"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0</w:t>
            </w:r>
          </w:p>
        </w:tc>
        <w:tc>
          <w:tcPr>
            <w:tcW w:w="339" w:type="pct"/>
            <w:hideMark/>
          </w:tcPr>
          <w:p w14:paraId="4C6B9D8B"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Mean 60, range 45-79</w:t>
            </w:r>
          </w:p>
        </w:tc>
        <w:tc>
          <w:tcPr>
            <w:tcW w:w="304" w:type="pct"/>
            <w:hideMark/>
          </w:tcPr>
          <w:p w14:paraId="5787A98C"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12</w:t>
            </w:r>
          </w:p>
        </w:tc>
        <w:tc>
          <w:tcPr>
            <w:tcW w:w="418" w:type="pct"/>
            <w:hideMark/>
          </w:tcPr>
          <w:p w14:paraId="0A8047B7"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Swedish Inpatient Register</w:t>
            </w:r>
          </w:p>
        </w:tc>
        <w:tc>
          <w:tcPr>
            <w:tcW w:w="547" w:type="pct"/>
            <w:hideMark/>
          </w:tcPr>
          <w:p w14:paraId="764BE183"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Walking/bicycling; Light-to-moderate. Exercise: Moderate-to-high</w:t>
            </w:r>
          </w:p>
        </w:tc>
        <w:tc>
          <w:tcPr>
            <w:tcW w:w="655" w:type="pct"/>
            <w:shd w:val="clear" w:color="auto" w:fill="auto"/>
            <w:hideMark/>
          </w:tcPr>
          <w:p w14:paraId="58175AF8"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 xml:space="preserve">Walking &gt;60 min/d vs. almost never: RR 0.87 (0.77-0.97) </w:t>
            </w:r>
          </w:p>
        </w:tc>
        <w:tc>
          <w:tcPr>
            <w:tcW w:w="655" w:type="pct"/>
            <w:shd w:val="clear" w:color="auto" w:fill="auto"/>
            <w:hideMark/>
          </w:tcPr>
          <w:p w14:paraId="1309CA04"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Exercise &gt;5hours/week vs. almost never: RR 1.17 (1.03-1.32)</w:t>
            </w:r>
          </w:p>
        </w:tc>
        <w:tc>
          <w:tcPr>
            <w:tcW w:w="526" w:type="pct"/>
            <w:hideMark/>
          </w:tcPr>
          <w:p w14:paraId="7997C0D5"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 xml:space="preserve">Walking: Inverse, linear, </w:t>
            </w:r>
            <w:r w:rsidRPr="00AB51FB">
              <w:rPr>
                <w:rFonts w:ascii="Cambria" w:hAnsi="Cambria"/>
                <w:i/>
                <w:sz w:val="18"/>
                <w:szCs w:val="18"/>
                <w:lang w:val="en-GB"/>
              </w:rPr>
              <w:t>P</w:t>
            </w:r>
            <w:r w:rsidRPr="00AB51FB">
              <w:rPr>
                <w:rFonts w:ascii="Cambria" w:hAnsi="Cambria"/>
                <w:sz w:val="18"/>
                <w:szCs w:val="18"/>
                <w:lang w:val="en-GB"/>
              </w:rPr>
              <w:t xml:space="preserve"> =0.03. Exercise:  Positive, linear, P=0.01</w:t>
            </w:r>
          </w:p>
        </w:tc>
      </w:tr>
      <w:tr w:rsidR="00547C33" w:rsidRPr="00AB51FB" w14:paraId="12CEBEAE" w14:textId="77777777" w:rsidTr="00763F11">
        <w:trPr>
          <w:trHeight w:val="660"/>
        </w:trPr>
        <w:tc>
          <w:tcPr>
            <w:tcW w:w="421" w:type="pct"/>
            <w:hideMark/>
          </w:tcPr>
          <w:p w14:paraId="676177AF"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2014</w:t>
            </w:r>
          </w:p>
          <w:p w14:paraId="2FBB5C16" w14:textId="5939B16B" w:rsidR="00547C33" w:rsidRPr="00AB51FB" w:rsidRDefault="00547C33" w:rsidP="00F050B8">
            <w:pPr>
              <w:spacing w:line="360" w:lineRule="auto"/>
              <w:rPr>
                <w:rFonts w:ascii="Cambria" w:hAnsi="Cambria"/>
                <w:sz w:val="18"/>
                <w:szCs w:val="18"/>
                <w:lang w:val="en-GB"/>
              </w:rPr>
            </w:pPr>
            <w:r w:rsidRPr="00AB51FB">
              <w:rPr>
                <w:rFonts w:ascii="Cambria" w:hAnsi="Cambria"/>
                <w:sz w:val="18"/>
                <w:szCs w:val="18"/>
                <w:lang w:val="en-GB"/>
              </w:rPr>
              <w:t>Knuiman</w:t>
            </w:r>
            <w:r w:rsidR="00F050B8">
              <w:rPr>
                <w:rFonts w:ascii="Cambria" w:hAnsi="Cambria"/>
                <w:sz w:val="18"/>
                <w:szCs w:val="18"/>
                <w:lang w:val="en-GB"/>
              </w:rPr>
              <w:t xml:space="preserve"> </w:t>
            </w:r>
            <w:r w:rsidRPr="00AB51FB">
              <w:rPr>
                <w:rFonts w:ascii="Cambria" w:hAnsi="Cambria"/>
                <w:sz w:val="18"/>
                <w:szCs w:val="18"/>
                <w:lang w:val="en-GB"/>
              </w:rPr>
              <w:t>et al.</w:t>
            </w:r>
            <w:r w:rsidR="00F050B8">
              <w:rPr>
                <w:rFonts w:ascii="Cambria" w:hAnsi="Cambria"/>
                <w:sz w:val="18"/>
                <w:szCs w:val="18"/>
                <w:lang w:val="en-GB"/>
              </w:rPr>
              <w:fldChar w:fldCharType="begin">
                <w:fldData xml:space="preserve">PEVuZE5vdGU+PENpdGU+PEF1dGhvcj5LbnVpbWFuPC9BdXRob3I+PFllYXI+MjAxNDwvWWVhcj48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</w:fldData>
              </w:fldChar>
            </w:r>
            <w:r w:rsidR="00F050B8">
              <w:rPr>
                <w:rFonts w:ascii="Cambria" w:hAnsi="Cambria"/>
                <w:sz w:val="18"/>
                <w:szCs w:val="18"/>
                <w:lang w:val="en-GB"/>
              </w:rPr>
              <w:instrText xml:space="preserve"> ADDIN EN.CITE </w:instrText>
            </w:r>
            <w:r w:rsidR="00F050B8">
              <w:rPr>
                <w:rFonts w:ascii="Cambria" w:hAnsi="Cambria"/>
                <w:sz w:val="18"/>
                <w:szCs w:val="18"/>
                <w:lang w:val="en-GB"/>
              </w:rPr>
              <w:fldChar w:fldCharType="begin">
                <w:fldData xml:space="preserve">PEVuZE5vdGU+PENpdGU+PEF1dGhvcj5LbnVpbWFuPC9BdXRob3I+PFllYXI+MjAxNDwvWWVhcj48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</w:fldData>
              </w:fldChar>
            </w:r>
            <w:r w:rsidR="00F050B8">
              <w:rPr>
                <w:rFonts w:ascii="Cambria" w:hAnsi="Cambria"/>
                <w:sz w:val="18"/>
                <w:szCs w:val="18"/>
                <w:lang w:val="en-GB"/>
              </w:rPr>
              <w:instrText xml:space="preserve"> ADDIN EN.CITE.DATA </w:instrText>
            </w:r>
            <w:r w:rsidR="00F050B8">
              <w:rPr>
                <w:rFonts w:ascii="Cambria" w:hAnsi="Cambria"/>
                <w:sz w:val="18"/>
                <w:szCs w:val="18"/>
                <w:lang w:val="en-GB"/>
              </w:rPr>
            </w:r>
            <w:r w:rsidR="00F050B8">
              <w:rPr>
                <w:rFonts w:ascii="Cambria" w:hAnsi="Cambria"/>
                <w:sz w:val="18"/>
                <w:szCs w:val="18"/>
                <w:lang w:val="en-GB"/>
              </w:rPr>
              <w:fldChar w:fldCharType="end"/>
            </w:r>
            <w:r w:rsidR="00F050B8">
              <w:rPr>
                <w:rFonts w:ascii="Cambria" w:hAnsi="Cambria"/>
                <w:sz w:val="18"/>
                <w:szCs w:val="18"/>
                <w:lang w:val="en-GB"/>
              </w:rPr>
            </w:r>
            <w:r w:rsidR="00F050B8">
              <w:rPr>
                <w:rFonts w:ascii="Cambria" w:hAnsi="Cambria"/>
                <w:sz w:val="18"/>
                <w:szCs w:val="18"/>
                <w:lang w:val="en-GB"/>
              </w:rPr>
              <w:fldChar w:fldCharType="separate"/>
            </w:r>
            <w:r w:rsidR="00F050B8" w:rsidRPr="00F050B8">
              <w:rPr>
                <w:rFonts w:ascii="Cambria" w:hAnsi="Cambria"/>
                <w:noProof/>
                <w:sz w:val="18"/>
                <w:szCs w:val="18"/>
                <w:vertAlign w:val="superscript"/>
                <w:lang w:val="en-GB"/>
              </w:rPr>
              <w:t>31</w:t>
            </w:r>
            <w:r w:rsidR="00F050B8">
              <w:rPr>
                <w:rFonts w:ascii="Cambria" w:hAnsi="Cambria"/>
                <w:sz w:val="18"/>
                <w:szCs w:val="18"/>
                <w:lang w:val="en-GB"/>
              </w:rPr>
              <w:fldChar w:fldCharType="end"/>
            </w:r>
          </w:p>
        </w:tc>
        <w:tc>
          <w:tcPr>
            <w:tcW w:w="527" w:type="pct"/>
            <w:hideMark/>
          </w:tcPr>
          <w:p w14:paraId="41C8762F"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Busselton Health Study, Australia</w:t>
            </w:r>
          </w:p>
        </w:tc>
        <w:tc>
          <w:tcPr>
            <w:tcW w:w="273" w:type="pct"/>
            <w:hideMark/>
          </w:tcPr>
          <w:p w14:paraId="426AB9C6"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1861</w:t>
            </w:r>
          </w:p>
        </w:tc>
        <w:tc>
          <w:tcPr>
            <w:tcW w:w="334" w:type="pct"/>
            <w:hideMark/>
          </w:tcPr>
          <w:p w14:paraId="1365AC76"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2406</w:t>
            </w:r>
          </w:p>
        </w:tc>
        <w:tc>
          <w:tcPr>
            <w:tcW w:w="339" w:type="pct"/>
            <w:hideMark/>
          </w:tcPr>
          <w:p w14:paraId="3E95E1F1"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Range 25-84</w:t>
            </w:r>
          </w:p>
        </w:tc>
        <w:tc>
          <w:tcPr>
            <w:tcW w:w="304" w:type="pct"/>
            <w:hideMark/>
          </w:tcPr>
          <w:p w14:paraId="1709A170"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16</w:t>
            </w:r>
          </w:p>
        </w:tc>
        <w:tc>
          <w:tcPr>
            <w:tcW w:w="418" w:type="pct"/>
            <w:hideMark/>
          </w:tcPr>
          <w:p w14:paraId="6782F2B8"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 xml:space="preserve">Hospital admission </w:t>
            </w:r>
          </w:p>
        </w:tc>
        <w:tc>
          <w:tcPr>
            <w:tcW w:w="547" w:type="pct"/>
            <w:hideMark/>
          </w:tcPr>
          <w:p w14:paraId="25A65D0E"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Doing any vigorous each week</w:t>
            </w:r>
          </w:p>
        </w:tc>
        <w:tc>
          <w:tcPr>
            <w:tcW w:w="655" w:type="pct"/>
            <w:shd w:val="clear" w:color="auto" w:fill="auto"/>
            <w:hideMark/>
          </w:tcPr>
          <w:p w14:paraId="7A4C9E40"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Not assessed</w:t>
            </w:r>
          </w:p>
        </w:tc>
        <w:tc>
          <w:tcPr>
            <w:tcW w:w="655" w:type="pct"/>
            <w:shd w:val="clear" w:color="auto" w:fill="auto"/>
            <w:hideMark/>
          </w:tcPr>
          <w:p w14:paraId="685FF7FB"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Vigorous vs. none: HR 0.80 (0.62-1.03)</w:t>
            </w:r>
          </w:p>
        </w:tc>
        <w:tc>
          <w:tcPr>
            <w:tcW w:w="526" w:type="pct"/>
            <w:hideMark/>
          </w:tcPr>
          <w:p w14:paraId="44B94667"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Not assessed</w:t>
            </w:r>
          </w:p>
        </w:tc>
      </w:tr>
      <w:tr w:rsidR="00547C33" w:rsidRPr="00AB51FB" w14:paraId="36FCABE1" w14:textId="77777777" w:rsidTr="00763F11">
        <w:trPr>
          <w:trHeight w:val="660"/>
        </w:trPr>
        <w:tc>
          <w:tcPr>
            <w:tcW w:w="421" w:type="pct"/>
            <w:hideMark/>
          </w:tcPr>
          <w:p w14:paraId="2075C3D9"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2015</w:t>
            </w:r>
          </w:p>
          <w:p w14:paraId="60E71CDE" w14:textId="34520304" w:rsidR="00547C33" w:rsidRPr="00AB51FB" w:rsidRDefault="00547C33" w:rsidP="00F050B8">
            <w:pPr>
              <w:spacing w:line="360" w:lineRule="auto"/>
              <w:rPr>
                <w:rFonts w:ascii="Cambria" w:hAnsi="Cambria"/>
                <w:sz w:val="18"/>
                <w:szCs w:val="18"/>
                <w:lang w:val="en-GB"/>
              </w:rPr>
            </w:pPr>
            <w:r w:rsidRPr="00AB51FB">
              <w:rPr>
                <w:rFonts w:ascii="Cambria" w:hAnsi="Cambria"/>
                <w:sz w:val="18"/>
                <w:szCs w:val="18"/>
                <w:lang w:val="en-GB"/>
              </w:rPr>
              <w:t>Drca et al.</w:t>
            </w:r>
            <w:r w:rsidR="00F050B8">
              <w:rPr>
                <w:rFonts w:ascii="Cambria" w:hAnsi="Cambria"/>
                <w:sz w:val="18"/>
                <w:szCs w:val="18"/>
                <w:lang w:val="en-GB"/>
              </w:rPr>
              <w:fldChar w:fldCharType="begin">
                <w:fldData xml:space="preserve">PEVuZE5vdGU+PENpdGU+PEF1dGhvcj5EcmNhPC9BdXRob3I+PFllYXI+MjAxNTwvWWVhcj48UmVj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</w:fldData>
              </w:fldChar>
            </w:r>
            <w:r w:rsidR="00F050B8">
              <w:rPr>
                <w:rFonts w:ascii="Cambria" w:hAnsi="Cambria"/>
                <w:sz w:val="18"/>
                <w:szCs w:val="18"/>
                <w:lang w:val="en-GB"/>
              </w:rPr>
              <w:instrText xml:space="preserve"> ADDIN EN.CITE </w:instrText>
            </w:r>
            <w:r w:rsidR="00F050B8">
              <w:rPr>
                <w:rFonts w:ascii="Cambria" w:hAnsi="Cambria"/>
                <w:sz w:val="18"/>
                <w:szCs w:val="18"/>
                <w:lang w:val="en-GB"/>
              </w:rPr>
              <w:fldChar w:fldCharType="begin">
                <w:fldData xml:space="preserve">PEVuZE5vdGU+PENpdGU+PEF1dGhvcj5EcmNhPC9BdXRob3I+PFllYXI+MjAxNTwvWWVhcj48UmVj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</w:fldData>
              </w:fldChar>
            </w:r>
            <w:r w:rsidR="00F050B8">
              <w:rPr>
                <w:rFonts w:ascii="Cambria" w:hAnsi="Cambria"/>
                <w:sz w:val="18"/>
                <w:szCs w:val="18"/>
                <w:lang w:val="en-GB"/>
              </w:rPr>
              <w:instrText xml:space="preserve"> ADDIN EN.CITE.DATA </w:instrText>
            </w:r>
            <w:r w:rsidR="00F050B8">
              <w:rPr>
                <w:rFonts w:ascii="Cambria" w:hAnsi="Cambria"/>
                <w:sz w:val="18"/>
                <w:szCs w:val="18"/>
                <w:lang w:val="en-GB"/>
              </w:rPr>
            </w:r>
            <w:r w:rsidR="00F050B8">
              <w:rPr>
                <w:rFonts w:ascii="Cambria" w:hAnsi="Cambria"/>
                <w:sz w:val="18"/>
                <w:szCs w:val="18"/>
                <w:lang w:val="en-GB"/>
              </w:rPr>
              <w:fldChar w:fldCharType="end"/>
            </w:r>
            <w:r w:rsidR="00F050B8">
              <w:rPr>
                <w:rFonts w:ascii="Cambria" w:hAnsi="Cambria"/>
                <w:sz w:val="18"/>
                <w:szCs w:val="18"/>
                <w:lang w:val="en-GB"/>
              </w:rPr>
            </w:r>
            <w:r w:rsidR="00F050B8">
              <w:rPr>
                <w:rFonts w:ascii="Cambria" w:hAnsi="Cambria"/>
                <w:sz w:val="18"/>
                <w:szCs w:val="18"/>
                <w:lang w:val="en-GB"/>
              </w:rPr>
              <w:fldChar w:fldCharType="separate"/>
            </w:r>
            <w:r w:rsidR="00F050B8" w:rsidRPr="00F050B8">
              <w:rPr>
                <w:rFonts w:ascii="Cambria" w:hAnsi="Cambria"/>
                <w:noProof/>
                <w:sz w:val="18"/>
                <w:szCs w:val="18"/>
                <w:vertAlign w:val="superscript"/>
                <w:lang w:val="en-GB"/>
              </w:rPr>
              <w:t>9</w:t>
            </w:r>
            <w:r w:rsidR="00F050B8">
              <w:rPr>
                <w:rFonts w:ascii="Cambria" w:hAnsi="Cambria"/>
                <w:sz w:val="18"/>
                <w:szCs w:val="18"/>
                <w:lang w:val="en-GB"/>
              </w:rPr>
              <w:fldChar w:fldCharType="end"/>
            </w:r>
          </w:p>
        </w:tc>
        <w:tc>
          <w:tcPr>
            <w:tcW w:w="527" w:type="pct"/>
            <w:hideMark/>
          </w:tcPr>
          <w:p w14:paraId="1D4B63F7"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Swedish Mammography Cohort</w:t>
            </w:r>
          </w:p>
        </w:tc>
        <w:tc>
          <w:tcPr>
            <w:tcW w:w="273" w:type="pct"/>
            <w:hideMark/>
          </w:tcPr>
          <w:p w14:paraId="7046C31C"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0</w:t>
            </w:r>
          </w:p>
        </w:tc>
        <w:tc>
          <w:tcPr>
            <w:tcW w:w="334" w:type="pct"/>
            <w:hideMark/>
          </w:tcPr>
          <w:p w14:paraId="65B7F4D8"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36513</w:t>
            </w:r>
          </w:p>
        </w:tc>
        <w:tc>
          <w:tcPr>
            <w:tcW w:w="339" w:type="pct"/>
            <w:hideMark/>
          </w:tcPr>
          <w:p w14:paraId="5D38DD0E"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60 (49-83)</w:t>
            </w:r>
          </w:p>
        </w:tc>
        <w:tc>
          <w:tcPr>
            <w:tcW w:w="304" w:type="pct"/>
            <w:hideMark/>
          </w:tcPr>
          <w:p w14:paraId="69855313"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12</w:t>
            </w:r>
          </w:p>
        </w:tc>
        <w:tc>
          <w:tcPr>
            <w:tcW w:w="418" w:type="pct"/>
            <w:hideMark/>
          </w:tcPr>
          <w:p w14:paraId="3AD0FCCF"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Swedish Inpatient Register</w:t>
            </w:r>
          </w:p>
        </w:tc>
        <w:tc>
          <w:tcPr>
            <w:tcW w:w="547" w:type="pct"/>
            <w:hideMark/>
          </w:tcPr>
          <w:p w14:paraId="7E7F632B"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Walking/bicycling: Light-to-moderate. Exercise: Moderate-to-high</w:t>
            </w:r>
          </w:p>
        </w:tc>
        <w:tc>
          <w:tcPr>
            <w:tcW w:w="655" w:type="pct"/>
            <w:shd w:val="clear" w:color="auto" w:fill="auto"/>
            <w:hideMark/>
          </w:tcPr>
          <w:p w14:paraId="780C5DE1"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Walking, ≥40 min/d vs. almost never: RR 0.81 (0.72-0.92)</w:t>
            </w:r>
          </w:p>
        </w:tc>
        <w:tc>
          <w:tcPr>
            <w:tcW w:w="655" w:type="pct"/>
            <w:shd w:val="clear" w:color="auto" w:fill="auto"/>
            <w:hideMark/>
          </w:tcPr>
          <w:p w14:paraId="0D7A8B49"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Exercise &gt;5 vs. &lt;1 hours/week: RR 0.85 (0.75-0.95)</w:t>
            </w:r>
          </w:p>
        </w:tc>
        <w:tc>
          <w:tcPr>
            <w:tcW w:w="526" w:type="pct"/>
            <w:hideMark/>
          </w:tcPr>
          <w:p w14:paraId="313E1D74"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 xml:space="preserve">Walking: Inverse, linear, </w:t>
            </w:r>
            <w:r w:rsidRPr="00AB51FB">
              <w:rPr>
                <w:rFonts w:ascii="Cambria" w:hAnsi="Cambria"/>
                <w:i/>
                <w:sz w:val="18"/>
                <w:szCs w:val="18"/>
                <w:lang w:val="en-GB"/>
              </w:rPr>
              <w:t>P</w:t>
            </w:r>
            <w:r w:rsidRPr="00AB51FB">
              <w:rPr>
                <w:rFonts w:ascii="Cambria" w:hAnsi="Cambria"/>
                <w:sz w:val="18"/>
                <w:szCs w:val="18"/>
                <w:lang w:val="en-GB"/>
              </w:rPr>
              <w:t xml:space="preserve">&gt;0.001. Exercise: Inverse, linear, </w:t>
            </w:r>
            <w:r w:rsidRPr="00AB51FB">
              <w:rPr>
                <w:rFonts w:ascii="Cambria" w:hAnsi="Cambria"/>
                <w:i/>
                <w:sz w:val="18"/>
                <w:szCs w:val="18"/>
                <w:lang w:val="en-GB"/>
              </w:rPr>
              <w:t>P</w:t>
            </w:r>
            <w:r w:rsidRPr="00AB51FB">
              <w:rPr>
                <w:rFonts w:ascii="Cambria" w:hAnsi="Cambria"/>
                <w:sz w:val="18"/>
                <w:szCs w:val="18"/>
                <w:lang w:val="en-GB"/>
              </w:rPr>
              <w:t xml:space="preserve">=0.02 </w:t>
            </w:r>
          </w:p>
        </w:tc>
      </w:tr>
      <w:tr w:rsidR="00547C33" w:rsidRPr="00AB51FB" w14:paraId="75805179" w14:textId="77777777" w:rsidTr="00763F11">
        <w:trPr>
          <w:trHeight w:val="660"/>
        </w:trPr>
        <w:tc>
          <w:tcPr>
            <w:tcW w:w="421" w:type="pct"/>
            <w:hideMark/>
          </w:tcPr>
          <w:p w14:paraId="165AAE2F"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lastRenderedPageBreak/>
              <w:t>2015</w:t>
            </w:r>
          </w:p>
          <w:p w14:paraId="2FD8F394" w14:textId="4BE745AF" w:rsidR="00547C33" w:rsidRPr="00AB51FB" w:rsidRDefault="00547C33" w:rsidP="00F050B8">
            <w:pPr>
              <w:spacing w:line="360" w:lineRule="auto"/>
              <w:rPr>
                <w:rFonts w:ascii="Cambria" w:hAnsi="Cambria"/>
                <w:sz w:val="18"/>
                <w:szCs w:val="18"/>
                <w:lang w:val="en-GB"/>
              </w:rPr>
            </w:pPr>
            <w:r w:rsidRPr="00AB51FB">
              <w:rPr>
                <w:rFonts w:ascii="Cambria" w:hAnsi="Cambria"/>
                <w:sz w:val="18"/>
                <w:szCs w:val="18"/>
                <w:lang w:val="en-GB"/>
              </w:rPr>
              <w:t>Bapat et al.</w:t>
            </w:r>
            <w:r w:rsidR="00F050B8">
              <w:rPr>
                <w:rFonts w:ascii="Cambria" w:hAnsi="Cambria"/>
                <w:sz w:val="18"/>
                <w:szCs w:val="18"/>
                <w:lang w:val="en-GB"/>
              </w:rPr>
              <w:fldChar w:fldCharType="begin">
                <w:fldData xml:space="preserve">PEVuZE5vdGU+PENpdGU+PEF1dGhvcj5CYXBhdDwvQXV0aG9yPjxZZWFyPjIwMTU8L1llYXI+PFJl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</w:fldData>
              </w:fldChar>
            </w:r>
            <w:r w:rsidR="00F050B8">
              <w:rPr>
                <w:rFonts w:ascii="Cambria" w:hAnsi="Cambria"/>
                <w:sz w:val="18"/>
                <w:szCs w:val="18"/>
                <w:lang w:val="en-GB"/>
              </w:rPr>
              <w:instrText xml:space="preserve"> ADDIN EN.CITE </w:instrText>
            </w:r>
            <w:r w:rsidR="00F050B8">
              <w:rPr>
                <w:rFonts w:ascii="Cambria" w:hAnsi="Cambria"/>
                <w:sz w:val="18"/>
                <w:szCs w:val="18"/>
                <w:lang w:val="en-GB"/>
              </w:rPr>
              <w:fldChar w:fldCharType="begin">
                <w:fldData xml:space="preserve">PEVuZE5vdGU+PENpdGU+PEF1dGhvcj5CYXBhdDwvQXV0aG9yPjxZZWFyPjIwMTU8L1llYXI+PFJl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</w:fldData>
              </w:fldChar>
            </w:r>
            <w:r w:rsidR="00F050B8">
              <w:rPr>
                <w:rFonts w:ascii="Cambria" w:hAnsi="Cambria"/>
                <w:sz w:val="18"/>
                <w:szCs w:val="18"/>
                <w:lang w:val="en-GB"/>
              </w:rPr>
              <w:instrText xml:space="preserve"> ADDIN EN.CITE.DATA </w:instrText>
            </w:r>
            <w:r w:rsidR="00F050B8">
              <w:rPr>
                <w:rFonts w:ascii="Cambria" w:hAnsi="Cambria"/>
                <w:sz w:val="18"/>
                <w:szCs w:val="18"/>
                <w:lang w:val="en-GB"/>
              </w:rPr>
            </w:r>
            <w:r w:rsidR="00F050B8">
              <w:rPr>
                <w:rFonts w:ascii="Cambria" w:hAnsi="Cambria"/>
                <w:sz w:val="18"/>
                <w:szCs w:val="18"/>
                <w:lang w:val="en-GB"/>
              </w:rPr>
              <w:fldChar w:fldCharType="end"/>
            </w:r>
            <w:r w:rsidR="00F050B8">
              <w:rPr>
                <w:rFonts w:ascii="Cambria" w:hAnsi="Cambria"/>
                <w:sz w:val="18"/>
                <w:szCs w:val="18"/>
                <w:lang w:val="en-GB"/>
              </w:rPr>
            </w:r>
            <w:r w:rsidR="00F050B8">
              <w:rPr>
                <w:rFonts w:ascii="Cambria" w:hAnsi="Cambria"/>
                <w:sz w:val="18"/>
                <w:szCs w:val="18"/>
                <w:lang w:val="en-GB"/>
              </w:rPr>
              <w:fldChar w:fldCharType="separate"/>
            </w:r>
            <w:r w:rsidR="00F050B8" w:rsidRPr="00F050B8">
              <w:rPr>
                <w:rFonts w:ascii="Cambria" w:hAnsi="Cambria"/>
                <w:noProof/>
                <w:sz w:val="18"/>
                <w:szCs w:val="18"/>
                <w:vertAlign w:val="superscript"/>
                <w:lang w:val="en-GB"/>
              </w:rPr>
              <w:t>32</w:t>
            </w:r>
            <w:r w:rsidR="00F050B8">
              <w:rPr>
                <w:rFonts w:ascii="Cambria" w:hAnsi="Cambria"/>
                <w:sz w:val="18"/>
                <w:szCs w:val="18"/>
                <w:lang w:val="en-GB"/>
              </w:rPr>
              <w:fldChar w:fldCharType="end"/>
            </w:r>
          </w:p>
        </w:tc>
        <w:tc>
          <w:tcPr>
            <w:tcW w:w="527" w:type="pct"/>
            <w:hideMark/>
          </w:tcPr>
          <w:p w14:paraId="31053894"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Multi-Ethnic Study of Atherosclerosis, USA</w:t>
            </w:r>
          </w:p>
        </w:tc>
        <w:tc>
          <w:tcPr>
            <w:tcW w:w="273" w:type="pct"/>
            <w:hideMark/>
          </w:tcPr>
          <w:p w14:paraId="30584801"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2722</w:t>
            </w:r>
          </w:p>
        </w:tc>
        <w:tc>
          <w:tcPr>
            <w:tcW w:w="334" w:type="pct"/>
            <w:hideMark/>
          </w:tcPr>
          <w:p w14:paraId="45CF17B8"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3071</w:t>
            </w:r>
          </w:p>
        </w:tc>
        <w:tc>
          <w:tcPr>
            <w:tcW w:w="339" w:type="pct"/>
            <w:hideMark/>
          </w:tcPr>
          <w:p w14:paraId="34CDC104"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62 (45-84)</w:t>
            </w:r>
          </w:p>
        </w:tc>
        <w:tc>
          <w:tcPr>
            <w:tcW w:w="304" w:type="pct"/>
            <w:hideMark/>
          </w:tcPr>
          <w:p w14:paraId="547281C1"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7</w:t>
            </w:r>
          </w:p>
        </w:tc>
        <w:tc>
          <w:tcPr>
            <w:tcW w:w="418" w:type="pct"/>
            <w:hideMark/>
          </w:tcPr>
          <w:p w14:paraId="47E8B802"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Medical records or Medicare</w:t>
            </w:r>
          </w:p>
        </w:tc>
        <w:tc>
          <w:tcPr>
            <w:tcW w:w="547" w:type="pct"/>
            <w:hideMark/>
          </w:tcPr>
          <w:p w14:paraId="45E7F7F9"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Total intentional exercise, vigorous exercise, MET-minutes/week</w:t>
            </w:r>
          </w:p>
        </w:tc>
        <w:tc>
          <w:tcPr>
            <w:tcW w:w="655" w:type="pct"/>
            <w:shd w:val="clear" w:color="auto" w:fill="auto"/>
            <w:hideMark/>
          </w:tcPr>
          <w:p w14:paraId="6F20DDBA"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Lower or middle tertile vs. none PA: NS</w:t>
            </w:r>
          </w:p>
        </w:tc>
        <w:tc>
          <w:tcPr>
            <w:tcW w:w="655" w:type="pct"/>
            <w:shd w:val="clear" w:color="auto" w:fill="auto"/>
            <w:hideMark/>
          </w:tcPr>
          <w:p w14:paraId="5AE71358"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Upper tertile PA: NS</w:t>
            </w:r>
          </w:p>
        </w:tc>
        <w:tc>
          <w:tcPr>
            <w:tcW w:w="526" w:type="pct"/>
            <w:hideMark/>
          </w:tcPr>
          <w:p w14:paraId="6DDDEAA9"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HR for AF increased with total intentional PA</w:t>
            </w:r>
          </w:p>
        </w:tc>
      </w:tr>
      <w:tr w:rsidR="00547C33" w:rsidRPr="00AB51FB" w14:paraId="251B255F" w14:textId="77777777" w:rsidTr="00763F11">
        <w:trPr>
          <w:trHeight w:val="660"/>
        </w:trPr>
        <w:tc>
          <w:tcPr>
            <w:tcW w:w="421" w:type="pct"/>
            <w:hideMark/>
          </w:tcPr>
          <w:p w14:paraId="56C2875E"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2015</w:t>
            </w:r>
          </w:p>
          <w:p w14:paraId="7FCFF716" w14:textId="4CEDC700" w:rsidR="00547C33" w:rsidRPr="00AB51FB" w:rsidRDefault="00547C33" w:rsidP="00F050B8">
            <w:pPr>
              <w:spacing w:line="360" w:lineRule="auto"/>
              <w:rPr>
                <w:rFonts w:ascii="Cambria" w:hAnsi="Cambria"/>
                <w:sz w:val="18"/>
                <w:szCs w:val="18"/>
                <w:lang w:val="en-GB"/>
              </w:rPr>
            </w:pPr>
            <w:r w:rsidRPr="00AB51FB">
              <w:rPr>
                <w:rFonts w:ascii="Cambria" w:hAnsi="Cambria"/>
                <w:sz w:val="18"/>
                <w:szCs w:val="18"/>
                <w:lang w:val="en-GB"/>
              </w:rPr>
              <w:t>Woodward et al.</w:t>
            </w:r>
            <w:r w:rsidR="00F050B8">
              <w:rPr>
                <w:rFonts w:ascii="Cambria" w:hAnsi="Cambria"/>
                <w:sz w:val="18"/>
                <w:szCs w:val="18"/>
                <w:lang w:val="en-GB"/>
              </w:rPr>
              <w:fldChar w:fldCharType="begin"/>
            </w:r>
            <w:r w:rsidR="00F050B8">
              <w:rPr>
                <w:rFonts w:ascii="Cambria" w:hAnsi="Cambria"/>
                <w:sz w:val="18"/>
                <w:szCs w:val="18"/>
                <w:lang w:val="en-GB"/>
              </w:rPr>
              <w:instrText xml:space="preserve"> ADDIN EN.CITE &lt;EndNote&gt;&lt;Cite&gt;&lt;Author&gt;Woodward&lt;/Author&gt;&lt;Year&gt;2015&lt;/Year&gt;&lt;RecNum&gt;2620&lt;/RecNum&gt;&lt;DisplayText&gt;&lt;style face="superscript"&gt;100&lt;/style&gt;&lt;/DisplayText&gt;&lt;record&gt;&lt;rec-number&gt;2620&lt;/rec-number&gt;&lt;foreign-keys&gt;&lt;key app="EN" db-id="2vfzfzv9z5ft98ef9aa5rs0dz990d90250re" timestamp="1433630337"&gt;2620&lt;/key&gt;&lt;/foreign-keys&gt;&lt;ref-type name="Journal Article"&gt;17&lt;/ref-type&gt;&lt;contributors&gt;&lt;authors&gt;&lt;author&gt;Woodward, A.&lt;/author&gt;&lt;author&gt;Tin Tin, S.&lt;/author&gt;&lt;author&gt;Doughty, R. N.&lt;/author&gt;&lt;author&gt;Ameratunga, S.&lt;/author&gt;&lt;/authors&gt;&lt;/contributors&gt;&lt;auth-address&gt;Section of Epidemiology and Biostatistics, School of Population Health, University of Auckland, Auckland, New Zealand. a.woodward@auckland.ac.nz.&amp;#xD;Section of Epidemiology and Biostatistics, School of Population Health, University of Auckland, Auckland, New Zealand. s.tintin@auckland.ac.nz.&amp;#xD;National Institute of Health Innovation and Department of Medicine, University of Auckland, Auckland, New Zealand. r.doughty@auckland.ac.nz.&amp;#xD;Section of Epidemiology and Biostatistics, School of Population Health, University of Auckland, Auckland, New Zealand. s.ameratunga@auckland.ac.nz.&lt;/auth-address&gt;&lt;titles&gt;&lt;title&gt;Atrial fibrillation and cycling: six year follow-up of the Taupo bicycle study&lt;/title&gt;&lt;secondary-title&gt;BMC Public Health&lt;/secondary-title&gt;&lt;/titles&gt;&lt;periodical&gt;&lt;full-title&gt;BMC Public Health&lt;/full-title&gt;&lt;abbr-1&gt;BMC Public Health&lt;/abbr-1&gt;&lt;abbr-2&gt;BMC Public Health&lt;/abbr-2&gt;&lt;/periodical&gt;&lt;pages&gt;23&lt;/pages&gt;&lt;volume&gt;15&lt;/volume&gt;&lt;dates&gt;&lt;year&gt;2015&lt;/year&gt;&lt;/dates&gt;&lt;isbn&gt;1471-2458 (Electronic)&amp;#xD;1471-2458 (Linking)&lt;/isbn&gt;&lt;accession-num&gt;25604001&lt;/accession-num&gt;&lt;urls&gt;&lt;related-urls&gt;&lt;url&gt;http://www.ncbi.nlm.nih.gov/pubmed/25604001&lt;/url&gt;&lt;url&gt;http://www.ncbi.nlm.nih.gov/pmc/articles/PMC4311486/pdf/12889_2014_Article_1341.pdf&lt;/url&gt;&lt;/related-urls&gt;&lt;/urls&gt;&lt;custom1&gt;AF&lt;/custom1&gt;&lt;custom2&gt;AF3 Original&lt;/custom2&gt;&lt;electronic-resource-num&gt;10.1186/s12889-014-1341-6&lt;/electronic-resource-num&gt;&lt;/record&gt;&lt;/Cite&gt;&lt;/EndNote&gt;</w:instrText>
            </w:r>
            <w:r w:rsidR="00F050B8">
              <w:rPr>
                <w:rFonts w:ascii="Cambria" w:hAnsi="Cambria"/>
                <w:sz w:val="18"/>
                <w:szCs w:val="18"/>
                <w:lang w:val="en-GB"/>
              </w:rPr>
              <w:fldChar w:fldCharType="separate"/>
            </w:r>
            <w:r w:rsidR="00F050B8" w:rsidRPr="00F050B8">
              <w:rPr>
                <w:rFonts w:ascii="Cambria" w:hAnsi="Cambria"/>
                <w:noProof/>
                <w:sz w:val="18"/>
                <w:szCs w:val="18"/>
                <w:vertAlign w:val="superscript"/>
                <w:lang w:val="en-GB"/>
              </w:rPr>
              <w:t>100</w:t>
            </w:r>
            <w:r w:rsidR="00F050B8">
              <w:rPr>
                <w:rFonts w:ascii="Cambria" w:hAnsi="Cambria"/>
                <w:sz w:val="18"/>
                <w:szCs w:val="18"/>
                <w:lang w:val="en-GB"/>
              </w:rPr>
              <w:fldChar w:fldCharType="end"/>
            </w:r>
          </w:p>
        </w:tc>
        <w:tc>
          <w:tcPr>
            <w:tcW w:w="527" w:type="pct"/>
            <w:hideMark/>
          </w:tcPr>
          <w:p w14:paraId="6847144E"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Taupo bicycle study, New Zealand</w:t>
            </w:r>
          </w:p>
        </w:tc>
        <w:tc>
          <w:tcPr>
            <w:tcW w:w="273" w:type="pct"/>
            <w:hideMark/>
          </w:tcPr>
          <w:p w14:paraId="09E2E45B"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1874</w:t>
            </w:r>
          </w:p>
        </w:tc>
        <w:tc>
          <w:tcPr>
            <w:tcW w:w="334" w:type="pct"/>
            <w:hideMark/>
          </w:tcPr>
          <w:p w14:paraId="605F3FBD"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725</w:t>
            </w:r>
          </w:p>
        </w:tc>
        <w:tc>
          <w:tcPr>
            <w:tcW w:w="339" w:type="pct"/>
            <w:hideMark/>
          </w:tcPr>
          <w:p w14:paraId="411D16D8"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16</w:t>
            </w:r>
          </w:p>
        </w:tc>
        <w:tc>
          <w:tcPr>
            <w:tcW w:w="304" w:type="pct"/>
            <w:hideMark/>
          </w:tcPr>
          <w:p w14:paraId="14022680"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7</w:t>
            </w:r>
          </w:p>
        </w:tc>
        <w:tc>
          <w:tcPr>
            <w:tcW w:w="418" w:type="pct"/>
            <w:hideMark/>
          </w:tcPr>
          <w:p w14:paraId="318BC1A9"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Hospital discharge</w:t>
            </w:r>
          </w:p>
        </w:tc>
        <w:tc>
          <w:tcPr>
            <w:tcW w:w="547" w:type="pct"/>
            <w:hideMark/>
          </w:tcPr>
          <w:p w14:paraId="59913CF8"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Cyclists vs. national cohort, hours/week, km/week</w:t>
            </w:r>
          </w:p>
        </w:tc>
        <w:tc>
          <w:tcPr>
            <w:tcW w:w="655" w:type="pct"/>
            <w:shd w:val="clear" w:color="auto" w:fill="auto"/>
            <w:hideMark/>
          </w:tcPr>
          <w:p w14:paraId="33DCE85C"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No difference cyclists vs. general population</w:t>
            </w:r>
          </w:p>
        </w:tc>
        <w:tc>
          <w:tcPr>
            <w:tcW w:w="655" w:type="pct"/>
            <w:shd w:val="clear" w:color="auto" w:fill="auto"/>
            <w:hideMark/>
          </w:tcPr>
          <w:p w14:paraId="3CCAEB56"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 </w:t>
            </w:r>
          </w:p>
        </w:tc>
        <w:tc>
          <w:tcPr>
            <w:tcW w:w="526" w:type="pct"/>
            <w:hideMark/>
          </w:tcPr>
          <w:p w14:paraId="4FB31AE2"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 </w:t>
            </w:r>
          </w:p>
        </w:tc>
      </w:tr>
      <w:tr w:rsidR="00547C33" w:rsidRPr="00AB51FB" w14:paraId="027F4069" w14:textId="77777777" w:rsidTr="008D49E2">
        <w:trPr>
          <w:trHeight w:val="660"/>
        </w:trPr>
        <w:tc>
          <w:tcPr>
            <w:tcW w:w="421" w:type="pct"/>
          </w:tcPr>
          <w:p w14:paraId="1D757C1D"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2016</w:t>
            </w:r>
          </w:p>
          <w:p w14:paraId="3F272CC4" w14:textId="7486033C" w:rsidR="00547C33" w:rsidRPr="00AB51FB" w:rsidRDefault="00547C33" w:rsidP="00F050B8">
            <w:pPr>
              <w:spacing w:line="360" w:lineRule="auto"/>
              <w:rPr>
                <w:rFonts w:ascii="Cambria" w:hAnsi="Cambria"/>
                <w:sz w:val="18"/>
                <w:szCs w:val="18"/>
                <w:lang w:val="en-GB"/>
              </w:rPr>
            </w:pPr>
            <w:r w:rsidRPr="00AB51FB">
              <w:rPr>
                <w:rFonts w:ascii="Cambria" w:hAnsi="Cambria"/>
                <w:sz w:val="18"/>
                <w:szCs w:val="18"/>
                <w:lang w:val="en-GB"/>
              </w:rPr>
              <w:t>Morseth et al.</w:t>
            </w:r>
            <w:r w:rsidR="00F050B8">
              <w:rPr>
                <w:rFonts w:ascii="Cambria" w:hAnsi="Cambria"/>
                <w:sz w:val="18"/>
                <w:szCs w:val="18"/>
                <w:lang w:val="en-GB"/>
              </w:rPr>
              <w:fldChar w:fldCharType="begin">
                <w:fldData xml:space="preserve">PEVuZE5vdGU+PENpdGU+PEF1dGhvcj5Nb3JzZXRoPC9BdXRob3I+PFllYXI+MjAxNjwvWWVhcj48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</w:fldData>
              </w:fldChar>
            </w:r>
            <w:r w:rsidR="00F050B8">
              <w:rPr>
                <w:rFonts w:ascii="Cambria" w:hAnsi="Cambria"/>
                <w:sz w:val="18"/>
                <w:szCs w:val="18"/>
                <w:lang w:val="en-GB"/>
              </w:rPr>
              <w:instrText xml:space="preserve"> ADDIN EN.CITE </w:instrText>
            </w:r>
            <w:r w:rsidR="00F050B8">
              <w:rPr>
                <w:rFonts w:ascii="Cambria" w:hAnsi="Cambria"/>
                <w:sz w:val="18"/>
                <w:szCs w:val="18"/>
                <w:lang w:val="en-GB"/>
              </w:rPr>
              <w:fldChar w:fldCharType="begin">
                <w:fldData xml:space="preserve">PEVuZE5vdGU+PENpdGU+PEF1dGhvcj5Nb3JzZXRoPC9BdXRob3I+PFllYXI+MjAxNjwvWWVhcj48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</w:fldData>
              </w:fldChar>
            </w:r>
            <w:r w:rsidR="00F050B8">
              <w:rPr>
                <w:rFonts w:ascii="Cambria" w:hAnsi="Cambria"/>
                <w:sz w:val="18"/>
                <w:szCs w:val="18"/>
                <w:lang w:val="en-GB"/>
              </w:rPr>
              <w:instrText xml:space="preserve"> ADDIN EN.CITE.DATA </w:instrText>
            </w:r>
            <w:r w:rsidR="00F050B8">
              <w:rPr>
                <w:rFonts w:ascii="Cambria" w:hAnsi="Cambria"/>
                <w:sz w:val="18"/>
                <w:szCs w:val="18"/>
                <w:lang w:val="en-GB"/>
              </w:rPr>
            </w:r>
            <w:r w:rsidR="00F050B8">
              <w:rPr>
                <w:rFonts w:ascii="Cambria" w:hAnsi="Cambria"/>
                <w:sz w:val="18"/>
                <w:szCs w:val="18"/>
                <w:lang w:val="en-GB"/>
              </w:rPr>
              <w:fldChar w:fldCharType="end"/>
            </w:r>
            <w:r w:rsidR="00F050B8">
              <w:rPr>
                <w:rFonts w:ascii="Cambria" w:hAnsi="Cambria"/>
                <w:sz w:val="18"/>
                <w:szCs w:val="18"/>
                <w:lang w:val="en-GB"/>
              </w:rPr>
            </w:r>
            <w:r w:rsidR="00F050B8">
              <w:rPr>
                <w:rFonts w:ascii="Cambria" w:hAnsi="Cambria"/>
                <w:sz w:val="18"/>
                <w:szCs w:val="18"/>
                <w:lang w:val="en-GB"/>
              </w:rPr>
              <w:fldChar w:fldCharType="separate"/>
            </w:r>
            <w:r w:rsidR="00F050B8" w:rsidRPr="00F050B8">
              <w:rPr>
                <w:rFonts w:ascii="Cambria" w:hAnsi="Cambria"/>
                <w:noProof/>
                <w:sz w:val="18"/>
                <w:szCs w:val="18"/>
                <w:vertAlign w:val="superscript"/>
                <w:lang w:val="en-GB"/>
              </w:rPr>
              <w:t>7</w:t>
            </w:r>
            <w:r w:rsidR="00F050B8">
              <w:rPr>
                <w:rFonts w:ascii="Cambria" w:hAnsi="Cambria"/>
                <w:sz w:val="18"/>
                <w:szCs w:val="18"/>
                <w:lang w:val="en-GB"/>
              </w:rPr>
              <w:fldChar w:fldCharType="end"/>
            </w:r>
          </w:p>
        </w:tc>
        <w:tc>
          <w:tcPr>
            <w:tcW w:w="527" w:type="pct"/>
          </w:tcPr>
          <w:p w14:paraId="5CED38F0"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Tromsø Study, Norway</w:t>
            </w:r>
          </w:p>
        </w:tc>
        <w:tc>
          <w:tcPr>
            <w:tcW w:w="273" w:type="pct"/>
          </w:tcPr>
          <w:p w14:paraId="13AE31F2"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 xml:space="preserve">10300 </w:t>
            </w:r>
          </w:p>
        </w:tc>
        <w:tc>
          <w:tcPr>
            <w:tcW w:w="334" w:type="pct"/>
          </w:tcPr>
          <w:p w14:paraId="1CBED3D4"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10184</w:t>
            </w:r>
          </w:p>
        </w:tc>
        <w:tc>
          <w:tcPr>
            <w:tcW w:w="339" w:type="pct"/>
          </w:tcPr>
          <w:p w14:paraId="5FD1275B"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Mean 39 (men), 37 (women)</w:t>
            </w:r>
          </w:p>
        </w:tc>
        <w:tc>
          <w:tcPr>
            <w:tcW w:w="304" w:type="pct"/>
          </w:tcPr>
          <w:p w14:paraId="75DFC8DD"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20</w:t>
            </w:r>
          </w:p>
        </w:tc>
        <w:tc>
          <w:tcPr>
            <w:tcW w:w="418" w:type="pct"/>
          </w:tcPr>
          <w:p w14:paraId="2529BB53"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ECG</w:t>
            </w:r>
          </w:p>
        </w:tc>
        <w:tc>
          <w:tcPr>
            <w:tcW w:w="547" w:type="pct"/>
          </w:tcPr>
          <w:p w14:paraId="4D042E80"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Leisure and work PA, 4 levels</w:t>
            </w:r>
          </w:p>
        </w:tc>
        <w:tc>
          <w:tcPr>
            <w:tcW w:w="655" w:type="pct"/>
            <w:shd w:val="clear" w:color="auto" w:fill="auto"/>
          </w:tcPr>
          <w:p w14:paraId="3478CC0D"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Moderate vs. sedentary: HR 0.81 (0.68-0.96)</w:t>
            </w:r>
          </w:p>
        </w:tc>
        <w:tc>
          <w:tcPr>
            <w:tcW w:w="655" w:type="pct"/>
            <w:shd w:val="clear" w:color="auto" w:fill="auto"/>
          </w:tcPr>
          <w:p w14:paraId="1938E99D"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Vigorous vs. sedentary: NS</w:t>
            </w:r>
          </w:p>
        </w:tc>
        <w:tc>
          <w:tcPr>
            <w:tcW w:w="526" w:type="pct"/>
          </w:tcPr>
          <w:p w14:paraId="3766EC2D" w14:textId="77777777" w:rsidR="00547C33" w:rsidRPr="00AB51FB" w:rsidRDefault="00547C33" w:rsidP="00763F11">
            <w:pPr>
              <w:spacing w:line="360" w:lineRule="auto"/>
              <w:rPr>
                <w:rFonts w:ascii="Cambria" w:hAnsi="Cambria"/>
                <w:sz w:val="18"/>
                <w:szCs w:val="18"/>
                <w:lang w:val="en-GB"/>
              </w:rPr>
            </w:pPr>
            <w:r w:rsidRPr="00AB51FB">
              <w:rPr>
                <w:rFonts w:ascii="Cambria" w:hAnsi="Cambria"/>
                <w:sz w:val="18"/>
                <w:szCs w:val="18"/>
                <w:lang w:val="en-GB"/>
              </w:rPr>
              <w:t>J-shape</w:t>
            </w:r>
          </w:p>
        </w:tc>
      </w:tr>
      <w:tr w:rsidR="008D49E2" w:rsidRPr="00AB51FB" w14:paraId="52918EDF" w14:textId="77777777" w:rsidTr="00763F11">
        <w:trPr>
          <w:trHeight w:val="660"/>
        </w:trPr>
        <w:tc>
          <w:tcPr>
            <w:tcW w:w="421" w:type="pct"/>
            <w:tcBorders>
              <w:bottom w:val="single" w:sz="4" w:space="0" w:color="auto"/>
            </w:tcBorders>
          </w:tcPr>
          <w:p w14:paraId="6AB96177" w14:textId="144A11C6" w:rsidR="008D49E2" w:rsidRPr="00AB51FB" w:rsidRDefault="008D49E2" w:rsidP="00F050B8">
            <w:pPr>
              <w:spacing w:line="360" w:lineRule="auto"/>
              <w:rPr>
                <w:rFonts w:ascii="Cambria" w:hAnsi="Cambria"/>
                <w:sz w:val="18"/>
                <w:szCs w:val="18"/>
                <w:lang w:val="en-GB"/>
              </w:rPr>
            </w:pPr>
            <w:r>
              <w:rPr>
                <w:rFonts w:ascii="Cambria" w:hAnsi="Cambria"/>
                <w:sz w:val="18"/>
                <w:szCs w:val="18"/>
                <w:lang w:val="en-GB"/>
              </w:rPr>
              <w:t>2016</w:t>
            </w:r>
            <w:r>
              <w:rPr>
                <w:rFonts w:ascii="Cambria" w:hAnsi="Cambria"/>
                <w:sz w:val="18"/>
                <w:szCs w:val="18"/>
                <w:lang w:val="en-GB"/>
              </w:rPr>
              <w:br/>
              <w:t>Skielbo et al.</w:t>
            </w:r>
            <w:r w:rsidR="00F050B8">
              <w:rPr>
                <w:rFonts w:ascii="Cambria" w:hAnsi="Cambria"/>
                <w:sz w:val="18"/>
                <w:szCs w:val="18"/>
                <w:lang w:val="en-GB"/>
              </w:rPr>
              <w:fldChar w:fldCharType="begin">
                <w:fldData xml:space="preserve">PEVuZE5vdGU+PENpdGU+PEF1dGhvcj5Ta2llbGJvZTwvQXV0aG9yPjxZZWFyPjIwMTY8L1llYXI+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</w:fldData>
              </w:fldChar>
            </w:r>
            <w:r w:rsidR="00F050B8">
              <w:rPr>
                <w:rFonts w:ascii="Cambria" w:hAnsi="Cambria"/>
                <w:sz w:val="18"/>
                <w:szCs w:val="18"/>
                <w:lang w:val="en-GB"/>
              </w:rPr>
              <w:instrText xml:space="preserve"> ADDIN EN.CITE </w:instrText>
            </w:r>
            <w:r w:rsidR="00F050B8">
              <w:rPr>
                <w:rFonts w:ascii="Cambria" w:hAnsi="Cambria"/>
                <w:sz w:val="18"/>
                <w:szCs w:val="18"/>
                <w:lang w:val="en-GB"/>
              </w:rPr>
              <w:fldChar w:fldCharType="begin">
                <w:fldData xml:space="preserve">PEVuZE5vdGU+PENpdGU+PEF1dGhvcj5Ta2llbGJvZTwvQXV0aG9yPjxZZWFyPjIwMTY8L1llYXI+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</w:fldData>
              </w:fldChar>
            </w:r>
            <w:r w:rsidR="00F050B8">
              <w:rPr>
                <w:rFonts w:ascii="Cambria" w:hAnsi="Cambria"/>
                <w:sz w:val="18"/>
                <w:szCs w:val="18"/>
                <w:lang w:val="en-GB"/>
              </w:rPr>
              <w:instrText xml:space="preserve"> ADDIN EN.CITE.DATA </w:instrText>
            </w:r>
            <w:r w:rsidR="00F050B8">
              <w:rPr>
                <w:rFonts w:ascii="Cambria" w:hAnsi="Cambria"/>
                <w:sz w:val="18"/>
                <w:szCs w:val="18"/>
                <w:lang w:val="en-GB"/>
              </w:rPr>
            </w:r>
            <w:r w:rsidR="00F050B8">
              <w:rPr>
                <w:rFonts w:ascii="Cambria" w:hAnsi="Cambria"/>
                <w:sz w:val="18"/>
                <w:szCs w:val="18"/>
                <w:lang w:val="en-GB"/>
              </w:rPr>
              <w:fldChar w:fldCharType="end"/>
            </w:r>
            <w:r w:rsidR="00F050B8">
              <w:rPr>
                <w:rFonts w:ascii="Cambria" w:hAnsi="Cambria"/>
                <w:sz w:val="18"/>
                <w:szCs w:val="18"/>
                <w:lang w:val="en-GB"/>
              </w:rPr>
            </w:r>
            <w:r w:rsidR="00F050B8">
              <w:rPr>
                <w:rFonts w:ascii="Cambria" w:hAnsi="Cambria"/>
                <w:sz w:val="18"/>
                <w:szCs w:val="18"/>
                <w:lang w:val="en-GB"/>
              </w:rPr>
              <w:fldChar w:fldCharType="separate"/>
            </w:r>
            <w:r w:rsidR="00F050B8" w:rsidRPr="00F050B8">
              <w:rPr>
                <w:rFonts w:ascii="Cambria" w:hAnsi="Cambria"/>
                <w:noProof/>
                <w:sz w:val="18"/>
                <w:szCs w:val="18"/>
                <w:vertAlign w:val="superscript"/>
                <w:lang w:val="en-GB"/>
              </w:rPr>
              <w:t>35</w:t>
            </w:r>
            <w:r w:rsidR="00F050B8">
              <w:rPr>
                <w:rFonts w:ascii="Cambria" w:hAnsi="Cambria"/>
                <w:sz w:val="18"/>
                <w:szCs w:val="18"/>
                <w:lang w:val="en-GB"/>
              </w:rPr>
              <w:fldChar w:fldCharType="end"/>
            </w:r>
          </w:p>
        </w:tc>
        <w:tc>
          <w:tcPr>
            <w:tcW w:w="527" w:type="pct"/>
            <w:tcBorders>
              <w:bottom w:val="single" w:sz="4" w:space="0" w:color="auto"/>
            </w:tcBorders>
          </w:tcPr>
          <w:p w14:paraId="64DCFF53" w14:textId="77777777" w:rsidR="008D49E2" w:rsidRPr="00AB51FB" w:rsidRDefault="008D49E2" w:rsidP="00763F11">
            <w:pPr>
              <w:spacing w:line="360" w:lineRule="auto"/>
              <w:rPr>
                <w:rFonts w:ascii="Cambria" w:hAnsi="Cambria"/>
                <w:sz w:val="18"/>
                <w:szCs w:val="18"/>
                <w:lang w:val="en-GB"/>
              </w:rPr>
            </w:pPr>
          </w:p>
        </w:tc>
        <w:tc>
          <w:tcPr>
            <w:tcW w:w="273" w:type="pct"/>
            <w:tcBorders>
              <w:bottom w:val="single" w:sz="4" w:space="0" w:color="auto"/>
            </w:tcBorders>
          </w:tcPr>
          <w:p w14:paraId="0D3BFEFA" w14:textId="2C8425D0" w:rsidR="008D49E2" w:rsidRPr="00AB51FB" w:rsidRDefault="008D49E2" w:rsidP="00763F11">
            <w:pPr>
              <w:spacing w:line="360" w:lineRule="auto"/>
              <w:rPr>
                <w:rFonts w:ascii="Cambria" w:hAnsi="Cambria"/>
                <w:sz w:val="18"/>
                <w:szCs w:val="18"/>
                <w:lang w:val="en-GB"/>
              </w:rPr>
            </w:pPr>
            <w:r>
              <w:rPr>
                <w:rFonts w:ascii="Cambria" w:hAnsi="Cambria"/>
                <w:sz w:val="18"/>
                <w:szCs w:val="18"/>
                <w:lang w:val="en-GB"/>
              </w:rPr>
              <w:t>7258</w:t>
            </w:r>
          </w:p>
        </w:tc>
        <w:tc>
          <w:tcPr>
            <w:tcW w:w="334" w:type="pct"/>
            <w:tcBorders>
              <w:bottom w:val="single" w:sz="4" w:space="0" w:color="auto"/>
            </w:tcBorders>
          </w:tcPr>
          <w:p w14:paraId="51B17EE8" w14:textId="64AB761A" w:rsidR="008D49E2" w:rsidRPr="00AB51FB" w:rsidRDefault="008D49E2" w:rsidP="00763F11">
            <w:pPr>
              <w:spacing w:line="360" w:lineRule="auto"/>
              <w:rPr>
                <w:rFonts w:ascii="Cambria" w:hAnsi="Cambria"/>
                <w:sz w:val="18"/>
                <w:szCs w:val="18"/>
                <w:lang w:val="en-GB"/>
              </w:rPr>
            </w:pPr>
            <w:r>
              <w:rPr>
                <w:rFonts w:ascii="Cambria" w:hAnsi="Cambria"/>
                <w:sz w:val="18"/>
                <w:szCs w:val="18"/>
                <w:lang w:val="en-GB"/>
              </w:rPr>
              <w:t>8560</w:t>
            </w:r>
          </w:p>
        </w:tc>
        <w:tc>
          <w:tcPr>
            <w:tcW w:w="339" w:type="pct"/>
            <w:tcBorders>
              <w:bottom w:val="single" w:sz="4" w:space="0" w:color="auto"/>
            </w:tcBorders>
          </w:tcPr>
          <w:p w14:paraId="215E6C11" w14:textId="5ED099DB" w:rsidR="008D49E2" w:rsidRPr="00AB51FB" w:rsidRDefault="009555C0" w:rsidP="00763F11">
            <w:pPr>
              <w:spacing w:line="360" w:lineRule="auto"/>
              <w:rPr>
                <w:rFonts w:ascii="Cambria" w:hAnsi="Cambria"/>
                <w:sz w:val="18"/>
                <w:szCs w:val="18"/>
                <w:lang w:val="en-GB"/>
              </w:rPr>
            </w:pPr>
            <w:r>
              <w:rPr>
                <w:rFonts w:ascii="Cambria" w:hAnsi="Cambria"/>
                <w:sz w:val="18"/>
                <w:szCs w:val="18"/>
                <w:lang w:val="en-GB"/>
              </w:rPr>
              <w:t>Range 20-93</w:t>
            </w:r>
          </w:p>
        </w:tc>
        <w:tc>
          <w:tcPr>
            <w:tcW w:w="304" w:type="pct"/>
            <w:tcBorders>
              <w:bottom w:val="single" w:sz="4" w:space="0" w:color="auto"/>
            </w:tcBorders>
          </w:tcPr>
          <w:p w14:paraId="3E647D3A" w14:textId="0A18E641" w:rsidR="008D49E2" w:rsidRPr="00AB51FB" w:rsidRDefault="009555C0" w:rsidP="00763F11">
            <w:pPr>
              <w:spacing w:line="360" w:lineRule="auto"/>
              <w:rPr>
                <w:rFonts w:ascii="Cambria" w:hAnsi="Cambria"/>
                <w:sz w:val="18"/>
                <w:szCs w:val="18"/>
                <w:lang w:val="en-GB"/>
              </w:rPr>
            </w:pPr>
            <w:r>
              <w:rPr>
                <w:rFonts w:ascii="Cambria" w:hAnsi="Cambria"/>
                <w:sz w:val="18"/>
                <w:szCs w:val="18"/>
                <w:lang w:val="en-GB"/>
              </w:rPr>
              <w:t>20</w:t>
            </w:r>
          </w:p>
        </w:tc>
        <w:tc>
          <w:tcPr>
            <w:tcW w:w="418" w:type="pct"/>
            <w:tcBorders>
              <w:bottom w:val="single" w:sz="4" w:space="0" w:color="auto"/>
            </w:tcBorders>
          </w:tcPr>
          <w:p w14:paraId="3024E4A0" w14:textId="4C11FC44" w:rsidR="008D49E2" w:rsidRPr="00AB51FB" w:rsidRDefault="00692255" w:rsidP="00763F11">
            <w:pPr>
              <w:spacing w:line="360" w:lineRule="auto"/>
              <w:rPr>
                <w:rFonts w:ascii="Cambria" w:hAnsi="Cambria"/>
                <w:sz w:val="18"/>
                <w:szCs w:val="18"/>
                <w:lang w:val="en-GB"/>
              </w:rPr>
            </w:pPr>
            <w:r>
              <w:rPr>
                <w:rFonts w:ascii="Cambria" w:hAnsi="Cambria"/>
                <w:sz w:val="18"/>
                <w:szCs w:val="18"/>
                <w:lang w:val="en-GB"/>
              </w:rPr>
              <w:t>ECG</w:t>
            </w:r>
          </w:p>
        </w:tc>
        <w:tc>
          <w:tcPr>
            <w:tcW w:w="547" w:type="pct"/>
            <w:tcBorders>
              <w:bottom w:val="single" w:sz="4" w:space="0" w:color="auto"/>
            </w:tcBorders>
          </w:tcPr>
          <w:p w14:paraId="12639DB4" w14:textId="137EA837" w:rsidR="008D49E2" w:rsidRPr="00AB51FB" w:rsidRDefault="00F15B26" w:rsidP="00763F11">
            <w:pPr>
              <w:spacing w:line="360" w:lineRule="auto"/>
              <w:rPr>
                <w:rFonts w:ascii="Cambria" w:hAnsi="Cambria"/>
                <w:sz w:val="18"/>
                <w:szCs w:val="18"/>
                <w:lang w:val="en-GB"/>
              </w:rPr>
            </w:pPr>
            <w:r>
              <w:rPr>
                <w:rFonts w:ascii="Cambria" w:hAnsi="Cambria"/>
                <w:sz w:val="18"/>
                <w:szCs w:val="18"/>
                <w:lang w:val="en-GB"/>
              </w:rPr>
              <w:t>Leisure and occupational PA, 4 levels</w:t>
            </w:r>
          </w:p>
        </w:tc>
        <w:tc>
          <w:tcPr>
            <w:tcW w:w="655" w:type="pct"/>
            <w:tcBorders>
              <w:bottom w:val="single" w:sz="4" w:space="0" w:color="auto"/>
            </w:tcBorders>
            <w:shd w:val="clear" w:color="auto" w:fill="auto"/>
          </w:tcPr>
          <w:p w14:paraId="6A1746E3" w14:textId="520D8E0E" w:rsidR="008D49E2" w:rsidRDefault="008635B4" w:rsidP="00763F11">
            <w:pPr>
              <w:spacing w:line="360" w:lineRule="auto"/>
              <w:rPr>
                <w:rFonts w:ascii="Cambria" w:hAnsi="Cambria"/>
                <w:sz w:val="18"/>
                <w:szCs w:val="18"/>
                <w:lang w:val="en-GB"/>
              </w:rPr>
            </w:pPr>
            <w:r>
              <w:rPr>
                <w:rFonts w:ascii="Cambria" w:hAnsi="Cambria"/>
                <w:sz w:val="18"/>
                <w:szCs w:val="18"/>
                <w:lang w:val="en-GB"/>
              </w:rPr>
              <w:t>Leisure-time</w:t>
            </w:r>
            <w:r w:rsidR="007C55F4">
              <w:rPr>
                <w:rFonts w:ascii="Cambria" w:hAnsi="Cambria"/>
                <w:sz w:val="18"/>
                <w:szCs w:val="18"/>
                <w:lang w:val="en-GB"/>
              </w:rPr>
              <w:t xml:space="preserve"> PA</w:t>
            </w:r>
            <w:r>
              <w:rPr>
                <w:rFonts w:ascii="Cambria" w:hAnsi="Cambria"/>
                <w:sz w:val="18"/>
                <w:szCs w:val="18"/>
                <w:lang w:val="en-GB"/>
              </w:rPr>
              <w:t xml:space="preserve">: </w:t>
            </w:r>
            <w:r w:rsidR="00E41711">
              <w:rPr>
                <w:rFonts w:ascii="Cambria" w:hAnsi="Cambria"/>
                <w:sz w:val="18"/>
                <w:szCs w:val="18"/>
                <w:lang w:val="en-GB"/>
              </w:rPr>
              <w:t>NS</w:t>
            </w:r>
          </w:p>
          <w:p w14:paraId="12A5B21F" w14:textId="07CE203B" w:rsidR="008635B4" w:rsidRPr="00AB51FB" w:rsidRDefault="008635B4" w:rsidP="007C55F4">
            <w:pPr>
              <w:spacing w:line="360" w:lineRule="auto"/>
              <w:rPr>
                <w:rFonts w:ascii="Cambria" w:hAnsi="Cambria"/>
                <w:sz w:val="18"/>
                <w:szCs w:val="18"/>
                <w:lang w:val="en-GB"/>
              </w:rPr>
            </w:pPr>
            <w:r>
              <w:rPr>
                <w:rFonts w:ascii="Cambria" w:hAnsi="Cambria"/>
                <w:sz w:val="18"/>
                <w:szCs w:val="18"/>
                <w:lang w:val="en-GB"/>
              </w:rPr>
              <w:t>Occupational</w:t>
            </w:r>
            <w:r w:rsidR="007C55F4">
              <w:rPr>
                <w:rFonts w:ascii="Cambria" w:hAnsi="Cambria"/>
                <w:sz w:val="18"/>
                <w:szCs w:val="18"/>
                <w:lang w:val="en-GB"/>
              </w:rPr>
              <w:t xml:space="preserve"> PA</w:t>
            </w:r>
            <w:r>
              <w:rPr>
                <w:rFonts w:ascii="Cambria" w:hAnsi="Cambria"/>
                <w:sz w:val="18"/>
                <w:szCs w:val="18"/>
                <w:lang w:val="en-GB"/>
              </w:rPr>
              <w:t xml:space="preserve">: </w:t>
            </w:r>
            <w:r w:rsidR="00E41711">
              <w:rPr>
                <w:rFonts w:ascii="Cambria" w:hAnsi="Cambria"/>
                <w:sz w:val="18"/>
                <w:szCs w:val="18"/>
                <w:lang w:val="en-GB"/>
              </w:rPr>
              <w:t>NS</w:t>
            </w:r>
          </w:p>
        </w:tc>
        <w:tc>
          <w:tcPr>
            <w:tcW w:w="655" w:type="pct"/>
            <w:tcBorders>
              <w:bottom w:val="single" w:sz="4" w:space="0" w:color="auto"/>
            </w:tcBorders>
            <w:shd w:val="clear" w:color="auto" w:fill="auto"/>
          </w:tcPr>
          <w:p w14:paraId="2D3D4168" w14:textId="766D2C9E" w:rsidR="008635B4" w:rsidRDefault="008635B4" w:rsidP="008635B4">
            <w:pPr>
              <w:spacing w:line="360" w:lineRule="auto"/>
              <w:rPr>
                <w:rFonts w:ascii="Cambria" w:hAnsi="Cambria"/>
                <w:sz w:val="18"/>
                <w:szCs w:val="18"/>
                <w:lang w:val="en-GB"/>
              </w:rPr>
            </w:pPr>
            <w:r>
              <w:rPr>
                <w:rFonts w:ascii="Cambria" w:hAnsi="Cambria"/>
                <w:sz w:val="18"/>
                <w:szCs w:val="18"/>
                <w:lang w:val="en-GB"/>
              </w:rPr>
              <w:t xml:space="preserve">Leisure-time </w:t>
            </w:r>
            <w:r w:rsidR="007C55F4">
              <w:rPr>
                <w:rFonts w:ascii="Cambria" w:hAnsi="Cambria"/>
                <w:sz w:val="18"/>
                <w:szCs w:val="18"/>
                <w:lang w:val="en-GB"/>
              </w:rPr>
              <w:t>PA</w:t>
            </w:r>
            <w:r>
              <w:rPr>
                <w:rFonts w:ascii="Cambria" w:hAnsi="Cambria"/>
                <w:sz w:val="18"/>
                <w:szCs w:val="18"/>
                <w:lang w:val="en-GB"/>
              </w:rPr>
              <w:t xml:space="preserve">: </w:t>
            </w:r>
            <w:r w:rsidR="00E41711">
              <w:rPr>
                <w:rFonts w:ascii="Cambria" w:hAnsi="Cambria"/>
                <w:sz w:val="18"/>
                <w:szCs w:val="18"/>
                <w:lang w:val="en-GB"/>
              </w:rPr>
              <w:t>NS</w:t>
            </w:r>
          </w:p>
          <w:p w14:paraId="2465A921" w14:textId="409FB676" w:rsidR="008D49E2" w:rsidRDefault="008635B4" w:rsidP="00C84085">
            <w:pPr>
              <w:spacing w:line="360" w:lineRule="auto"/>
              <w:rPr>
                <w:rFonts w:ascii="Cambria" w:hAnsi="Cambria"/>
                <w:sz w:val="18"/>
                <w:szCs w:val="18"/>
                <w:lang w:val="en-GB"/>
              </w:rPr>
            </w:pPr>
            <w:r>
              <w:rPr>
                <w:rFonts w:ascii="Cambria" w:hAnsi="Cambria"/>
                <w:sz w:val="18"/>
                <w:szCs w:val="18"/>
                <w:lang w:val="en-GB"/>
              </w:rPr>
              <w:t xml:space="preserve">Occupational </w:t>
            </w:r>
            <w:r w:rsidR="007C55F4">
              <w:rPr>
                <w:rFonts w:ascii="Cambria" w:hAnsi="Cambria"/>
                <w:sz w:val="18"/>
                <w:szCs w:val="18"/>
                <w:lang w:val="en-GB"/>
              </w:rPr>
              <w:t>PA:</w:t>
            </w:r>
            <w:r w:rsidR="00C84085">
              <w:rPr>
                <w:rFonts w:ascii="Cambria" w:hAnsi="Cambria"/>
                <w:sz w:val="18"/>
                <w:szCs w:val="18"/>
                <w:lang w:val="en-GB"/>
              </w:rPr>
              <w:br/>
              <w:t xml:space="preserve">High vs low PA: </w:t>
            </w:r>
            <w:r w:rsidR="00C84085" w:rsidRPr="00AB51FB">
              <w:rPr>
                <w:rFonts w:ascii="Cambria" w:hAnsi="Cambria"/>
                <w:sz w:val="18"/>
                <w:szCs w:val="18"/>
                <w:lang w:val="en-GB"/>
              </w:rPr>
              <w:t xml:space="preserve">HR </w:t>
            </w:r>
            <w:r w:rsidR="00C84085">
              <w:rPr>
                <w:rFonts w:ascii="Cambria" w:hAnsi="Cambria"/>
                <w:sz w:val="18"/>
                <w:szCs w:val="18"/>
                <w:lang w:val="en-GB"/>
              </w:rPr>
              <w:t>1.21 (1.02-1.43</w:t>
            </w:r>
            <w:r w:rsidR="00C84085" w:rsidRPr="00AB51FB">
              <w:rPr>
                <w:rFonts w:ascii="Cambria" w:hAnsi="Cambria"/>
                <w:sz w:val="18"/>
                <w:szCs w:val="18"/>
                <w:lang w:val="en-GB"/>
              </w:rPr>
              <w:t>)</w:t>
            </w:r>
          </w:p>
          <w:p w14:paraId="79AF1DC9" w14:textId="7F117586" w:rsidR="00C84085" w:rsidRPr="00AB51FB" w:rsidRDefault="00C84085" w:rsidP="00C84085">
            <w:pPr>
              <w:spacing w:line="360" w:lineRule="auto"/>
              <w:rPr>
                <w:rFonts w:ascii="Cambria" w:hAnsi="Cambria"/>
                <w:sz w:val="18"/>
                <w:szCs w:val="18"/>
                <w:lang w:val="en-GB"/>
              </w:rPr>
            </w:pPr>
            <w:r>
              <w:rPr>
                <w:rFonts w:ascii="Cambria" w:hAnsi="Cambria"/>
                <w:sz w:val="18"/>
                <w:szCs w:val="18"/>
                <w:lang w:val="en-GB"/>
              </w:rPr>
              <w:t xml:space="preserve">Very high vs low PA: </w:t>
            </w:r>
            <w:r w:rsidRPr="00AB51FB">
              <w:rPr>
                <w:rFonts w:ascii="Cambria" w:hAnsi="Cambria"/>
                <w:sz w:val="18"/>
                <w:szCs w:val="18"/>
                <w:lang w:val="en-GB"/>
              </w:rPr>
              <w:t xml:space="preserve">HR </w:t>
            </w:r>
            <w:r>
              <w:rPr>
                <w:rFonts w:ascii="Cambria" w:hAnsi="Cambria"/>
                <w:sz w:val="18"/>
                <w:szCs w:val="18"/>
                <w:lang w:val="en-GB"/>
              </w:rPr>
              <w:t>1.39 (1.03-1.88</w:t>
            </w:r>
            <w:r w:rsidRPr="00AB51FB">
              <w:rPr>
                <w:rFonts w:ascii="Cambria" w:hAnsi="Cambria"/>
                <w:sz w:val="18"/>
                <w:szCs w:val="18"/>
                <w:lang w:val="en-GB"/>
              </w:rPr>
              <w:t>)</w:t>
            </w:r>
          </w:p>
        </w:tc>
        <w:tc>
          <w:tcPr>
            <w:tcW w:w="526" w:type="pct"/>
            <w:tcBorders>
              <w:bottom w:val="single" w:sz="4" w:space="0" w:color="auto"/>
            </w:tcBorders>
          </w:tcPr>
          <w:p w14:paraId="16E85E47" w14:textId="016820DD" w:rsidR="0009031D" w:rsidRDefault="0009031D" w:rsidP="0009031D">
            <w:pPr>
              <w:spacing w:line="360" w:lineRule="auto"/>
              <w:rPr>
                <w:rFonts w:ascii="Cambria" w:hAnsi="Cambria"/>
                <w:sz w:val="18"/>
                <w:szCs w:val="18"/>
                <w:lang w:val="en-GB"/>
              </w:rPr>
            </w:pPr>
            <w:r>
              <w:rPr>
                <w:rFonts w:ascii="Cambria" w:hAnsi="Cambria"/>
                <w:sz w:val="18"/>
                <w:szCs w:val="18"/>
                <w:lang w:val="en-GB"/>
              </w:rPr>
              <w:t>Leisure-time</w:t>
            </w:r>
            <w:r w:rsidR="00B17F19">
              <w:rPr>
                <w:rFonts w:ascii="Cambria" w:hAnsi="Cambria"/>
                <w:sz w:val="18"/>
                <w:szCs w:val="18"/>
                <w:lang w:val="en-GB"/>
              </w:rPr>
              <w:t xml:space="preserve"> PA</w:t>
            </w:r>
            <w:r>
              <w:rPr>
                <w:rFonts w:ascii="Cambria" w:hAnsi="Cambria"/>
                <w:sz w:val="18"/>
                <w:szCs w:val="18"/>
                <w:lang w:val="en-GB"/>
              </w:rPr>
              <w:t>: NS</w:t>
            </w:r>
          </w:p>
          <w:p w14:paraId="4E168FA5" w14:textId="2158C179" w:rsidR="008D49E2" w:rsidRPr="00AB51FB" w:rsidRDefault="0009031D" w:rsidP="00B17F19">
            <w:pPr>
              <w:spacing w:line="360" w:lineRule="auto"/>
              <w:rPr>
                <w:rFonts w:ascii="Cambria" w:hAnsi="Cambria"/>
                <w:sz w:val="18"/>
                <w:szCs w:val="18"/>
                <w:lang w:val="en-GB"/>
              </w:rPr>
            </w:pPr>
            <w:r>
              <w:rPr>
                <w:rFonts w:ascii="Cambria" w:hAnsi="Cambria"/>
                <w:sz w:val="18"/>
                <w:szCs w:val="18"/>
                <w:lang w:val="en-GB"/>
              </w:rPr>
              <w:t>Occupational</w:t>
            </w:r>
            <w:r w:rsidR="00B17F19">
              <w:rPr>
                <w:rFonts w:ascii="Cambria" w:hAnsi="Cambria"/>
                <w:sz w:val="18"/>
                <w:szCs w:val="18"/>
                <w:lang w:val="en-GB"/>
              </w:rPr>
              <w:t xml:space="preserve"> PA</w:t>
            </w:r>
            <w:r>
              <w:rPr>
                <w:rFonts w:ascii="Cambria" w:hAnsi="Cambria"/>
                <w:sz w:val="18"/>
                <w:szCs w:val="18"/>
                <w:lang w:val="en-GB"/>
              </w:rPr>
              <w:t xml:space="preserve">: </w:t>
            </w:r>
            <w:r w:rsidR="00CC11E6">
              <w:rPr>
                <w:rFonts w:ascii="Cambria" w:hAnsi="Cambria"/>
                <w:sz w:val="18"/>
                <w:szCs w:val="18"/>
                <w:lang w:val="en-GB"/>
              </w:rPr>
              <w:t>J-shaped</w:t>
            </w:r>
          </w:p>
        </w:tc>
      </w:tr>
    </w:tbl>
    <w:p w14:paraId="66D6A940" w14:textId="1A075CA4" w:rsidR="00547C33" w:rsidRPr="00AB51FB" w:rsidRDefault="00547C33" w:rsidP="00547C33">
      <w:pPr>
        <w:spacing w:line="360" w:lineRule="auto"/>
        <w:rPr>
          <w:rFonts w:ascii="Cambria" w:hAnsi="Cambria"/>
          <w:sz w:val="18"/>
          <w:lang w:val="en-GB"/>
        </w:rPr>
      </w:pPr>
      <w:r w:rsidRPr="00AB51FB">
        <w:rPr>
          <w:rFonts w:ascii="Cambria" w:hAnsi="Cambria"/>
          <w:sz w:val="18"/>
          <w:lang w:val="en-GB"/>
        </w:rPr>
        <w:t>AF, atrial fibrillation</w:t>
      </w:r>
    </w:p>
    <w:p w14:paraId="5427E36D" w14:textId="77777777" w:rsidR="00547C33" w:rsidRPr="00AB51FB" w:rsidRDefault="00547C33" w:rsidP="00547C33">
      <w:pPr>
        <w:spacing w:line="360" w:lineRule="auto"/>
        <w:rPr>
          <w:rFonts w:ascii="Cambria" w:hAnsi="Cambria"/>
          <w:sz w:val="18"/>
          <w:lang w:val="en-GB"/>
        </w:rPr>
      </w:pPr>
      <w:r w:rsidRPr="00AB51FB">
        <w:rPr>
          <w:rFonts w:ascii="Cambria" w:hAnsi="Cambria"/>
          <w:sz w:val="18"/>
          <w:lang w:val="en-GB"/>
        </w:rPr>
        <w:t xml:space="preserve">PA, physical activity </w:t>
      </w:r>
      <w:r w:rsidRPr="00AB51FB">
        <w:rPr>
          <w:rFonts w:ascii="Cambria" w:hAnsi="Cambria"/>
          <w:sz w:val="18"/>
          <w:lang w:val="en-GB"/>
        </w:rPr>
        <w:br/>
        <w:t xml:space="preserve">RR, relative risk </w:t>
      </w:r>
    </w:p>
    <w:p w14:paraId="194CC203" w14:textId="77777777" w:rsidR="00547C33" w:rsidRPr="00AB51FB" w:rsidRDefault="00547C33" w:rsidP="00547C33">
      <w:pPr>
        <w:spacing w:line="360" w:lineRule="auto"/>
        <w:rPr>
          <w:rFonts w:ascii="Cambria" w:hAnsi="Cambria"/>
          <w:sz w:val="18"/>
          <w:lang w:val="en-GB"/>
        </w:rPr>
      </w:pPr>
      <w:r w:rsidRPr="00AB51FB">
        <w:rPr>
          <w:rFonts w:ascii="Cambria" w:hAnsi="Cambria"/>
          <w:sz w:val="18"/>
          <w:lang w:val="en-GB"/>
        </w:rPr>
        <w:t>CI, confidence interval</w:t>
      </w:r>
      <w:r w:rsidRPr="00AB51FB">
        <w:rPr>
          <w:rFonts w:ascii="Cambria" w:hAnsi="Cambria"/>
          <w:sz w:val="18"/>
          <w:lang w:val="en-GB"/>
        </w:rPr>
        <w:br/>
        <w:t>ECG, electrocardiography</w:t>
      </w:r>
    </w:p>
    <w:p w14:paraId="30BBB8C5" w14:textId="77777777" w:rsidR="00547C33" w:rsidRPr="00AB51FB" w:rsidRDefault="00547C33" w:rsidP="00547C33">
      <w:pPr>
        <w:spacing w:line="360" w:lineRule="auto"/>
        <w:rPr>
          <w:rFonts w:ascii="Cambria" w:hAnsi="Cambria"/>
          <w:sz w:val="18"/>
          <w:lang w:val="en-GB"/>
        </w:rPr>
      </w:pPr>
      <w:r w:rsidRPr="00AB51FB">
        <w:rPr>
          <w:rFonts w:ascii="Cambria" w:hAnsi="Cambria"/>
          <w:sz w:val="18"/>
          <w:lang w:val="en-GB"/>
        </w:rPr>
        <w:t xml:space="preserve">NS, not significant at </w:t>
      </w:r>
      <w:r w:rsidRPr="00AB51FB">
        <w:rPr>
          <w:rFonts w:ascii="Cambria" w:hAnsi="Cambria"/>
          <w:i/>
          <w:sz w:val="18"/>
          <w:lang w:val="en-GB"/>
        </w:rPr>
        <w:t>P</w:t>
      </w:r>
      <w:r w:rsidRPr="00AB51FB">
        <w:rPr>
          <w:rFonts w:ascii="Cambria" w:hAnsi="Cambria"/>
          <w:sz w:val="18"/>
          <w:lang w:val="en-GB"/>
        </w:rPr>
        <w:t>&lt;0.05</w:t>
      </w:r>
    </w:p>
    <w:p w14:paraId="2CAC2294" w14:textId="77777777" w:rsidR="00547C33" w:rsidRPr="00AB51FB" w:rsidRDefault="00547C33" w:rsidP="00547C33">
      <w:pPr>
        <w:spacing w:line="360" w:lineRule="auto"/>
        <w:rPr>
          <w:rFonts w:ascii="Cambria" w:hAnsi="Cambria"/>
          <w:sz w:val="18"/>
          <w:lang w:val="en-GB"/>
        </w:rPr>
      </w:pPr>
      <w:r w:rsidRPr="00AB51FB">
        <w:rPr>
          <w:rFonts w:ascii="Cambria" w:hAnsi="Cambria"/>
          <w:sz w:val="18"/>
          <w:lang w:val="en-GB"/>
        </w:rPr>
        <w:t>MET, metabolic equivalent of task</w:t>
      </w:r>
    </w:p>
    <w:p w14:paraId="62B74667" w14:textId="77777777" w:rsidR="00547C33" w:rsidRPr="006A352A" w:rsidRDefault="00547C33" w:rsidP="00547C33">
      <w:pPr>
        <w:spacing w:line="360" w:lineRule="auto"/>
        <w:rPr>
          <w:rFonts w:ascii="Cambria" w:hAnsi="Cambria"/>
          <w:sz w:val="18"/>
          <w:lang w:val="en-GB"/>
        </w:rPr>
      </w:pPr>
      <w:r w:rsidRPr="00AB51FB">
        <w:rPr>
          <w:rFonts w:ascii="Cambria" w:hAnsi="Cambria"/>
          <w:sz w:val="18"/>
          <w:lang w:val="en-GB"/>
        </w:rPr>
        <w:t>HR, hazard ratio</w:t>
      </w:r>
      <w:r w:rsidRPr="006A352A">
        <w:rPr>
          <w:rFonts w:ascii="Cambria" w:hAnsi="Cambria"/>
          <w:sz w:val="18"/>
          <w:lang w:val="en-GB"/>
        </w:rPr>
        <w:br/>
      </w:r>
    </w:p>
    <w:p w14:paraId="2C14D7ED" w14:textId="77777777" w:rsidR="00547C33" w:rsidRPr="006A352A" w:rsidRDefault="00547C33" w:rsidP="00547C33">
      <w:pPr>
        <w:spacing w:line="360" w:lineRule="auto"/>
        <w:rPr>
          <w:rFonts w:ascii="Cambria" w:hAnsi="Cambria"/>
          <w:sz w:val="18"/>
          <w:lang w:val="en-GB"/>
        </w:rPr>
      </w:pPr>
    </w:p>
    <w:sectPr w:rsidR="00547C33" w:rsidRPr="006A352A" w:rsidSect="00547C33">
      <w:pgSz w:w="1682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224044" w14:textId="77777777" w:rsidR="00CD75E3" w:rsidRDefault="00CD75E3" w:rsidP="00B86431">
      <w:r>
        <w:separator/>
      </w:r>
    </w:p>
  </w:endnote>
  <w:endnote w:type="continuationSeparator" w:id="0">
    <w:p w14:paraId="77CEAFC8" w14:textId="77777777" w:rsidR="00CD75E3" w:rsidRDefault="00CD75E3" w:rsidP="00B864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bdings">
    <w:panose1 w:val="05030102010509060703"/>
    <w:charset w:val="02"/>
    <w:family w:val="auto"/>
    <w:pitch w:val="variable"/>
    <w:sig w:usb0="00000000" w:usb1="10000000" w:usb2="00000000" w:usb3="00000000" w:csb0="80000000" w:csb1="00000000"/>
  </w:font>
  <w:font w:name="PT Sans Narrow">
    <w:panose1 w:val="020B0506020203020204"/>
    <w:charset w:val="CC"/>
    <w:family w:val="swiss"/>
    <w:pitch w:val="variable"/>
    <w:sig w:usb0="A00002EF" w:usb1="5000204B" w:usb2="00000000" w:usb3="00000000" w:csb0="00000097"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Helvetica Neue">
    <w:panose1 w:val="02000503000000020004"/>
    <w:charset w:val="00"/>
    <w:family w:val="swiss"/>
    <w:pitch w:val="variable"/>
    <w:sig w:usb0="E50002FF" w:usb1="500079DB" w:usb2="00000010" w:usb3="00000000" w:csb0="00000001" w:csb1="00000000"/>
  </w:font>
  <w:font w:name="Times">
    <w:panose1 w:val="02000500000000000000"/>
    <w:charset w:val="00"/>
    <w:family w:val="roman"/>
    <w:pitch w:val="variable"/>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76150D" w14:textId="77777777" w:rsidR="008D49E2" w:rsidRDefault="008D49E2">
    <w:pPr>
      <w:pStyle w:val="Footer"/>
      <w:jc w:val="center"/>
    </w:pPr>
    <w:r>
      <w:fldChar w:fldCharType="begin"/>
    </w:r>
    <w:r>
      <w:instrText xml:space="preserve"> PAGE   \* MERGEFORMAT </w:instrText>
    </w:r>
    <w:r>
      <w:fldChar w:fldCharType="separate"/>
    </w:r>
    <w:r w:rsidR="00060BA8">
      <w:rPr>
        <w:noProof/>
      </w:rPr>
      <w:t>1</w:t>
    </w:r>
    <w:r>
      <w:fldChar w:fldCharType="end"/>
    </w:r>
  </w:p>
  <w:p w14:paraId="64125462" w14:textId="77777777" w:rsidR="008D49E2" w:rsidRDefault="008D49E2">
    <w:pPr>
      <w:pStyle w:val="Footer"/>
    </w:pPr>
  </w:p>
  <w:p w14:paraId="2E3C2A70" w14:textId="77777777" w:rsidR="008D49E2" w:rsidRDefault="008D49E2"/>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C53F0E" w14:textId="77777777" w:rsidR="00CD75E3" w:rsidRDefault="00CD75E3" w:rsidP="00B86431">
      <w:r>
        <w:separator/>
      </w:r>
    </w:p>
  </w:footnote>
  <w:footnote w:type="continuationSeparator" w:id="0">
    <w:p w14:paraId="108698C5" w14:textId="77777777" w:rsidR="00CD75E3" w:rsidRDefault="00CD75E3" w:rsidP="00B8643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19422B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61D40B1"/>
    <w:multiLevelType w:val="hybridMultilevel"/>
    <w:tmpl w:val="8414547E"/>
    <w:lvl w:ilvl="0" w:tplc="1B20F2A8">
      <w:start w:val="1"/>
      <w:numFmt w:val="bullet"/>
      <w:lvlText w:val=""/>
      <w:lvlJc w:val="left"/>
      <w:pPr>
        <w:ind w:left="360" w:hanging="360"/>
      </w:pPr>
      <w:rPr>
        <w:rFonts w:ascii="Webdings" w:hAnsi="Web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E2712BC"/>
    <w:multiLevelType w:val="hybridMultilevel"/>
    <w:tmpl w:val="7E9A462C"/>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A421434"/>
    <w:multiLevelType w:val="multilevel"/>
    <w:tmpl w:val="A7A01894"/>
    <w:lvl w:ilvl="0">
      <w:start w:val="1"/>
      <w:numFmt w:val="decimal"/>
      <w:lvlText w:val="%1."/>
      <w:lvlJc w:val="left"/>
      <w:pPr>
        <w:tabs>
          <w:tab w:val="num" w:pos="-2136"/>
        </w:tabs>
        <w:ind w:left="-2136" w:hanging="360"/>
      </w:pPr>
    </w:lvl>
    <w:lvl w:ilvl="1">
      <w:start w:val="1"/>
      <w:numFmt w:val="decimal"/>
      <w:lvlText w:val="%2)"/>
      <w:lvlJc w:val="left"/>
      <w:pPr>
        <w:ind w:left="-1416" w:hanging="360"/>
      </w:pPr>
      <w:rPr>
        <w:rFonts w:hint="default"/>
      </w:rPr>
    </w:lvl>
    <w:lvl w:ilvl="2" w:tentative="1">
      <w:start w:val="1"/>
      <w:numFmt w:val="decimal"/>
      <w:lvlText w:val="%3."/>
      <w:lvlJc w:val="left"/>
      <w:pPr>
        <w:tabs>
          <w:tab w:val="num" w:pos="-696"/>
        </w:tabs>
        <w:ind w:left="-696" w:hanging="360"/>
      </w:pPr>
    </w:lvl>
    <w:lvl w:ilvl="3" w:tentative="1">
      <w:start w:val="1"/>
      <w:numFmt w:val="decimal"/>
      <w:lvlText w:val="%4."/>
      <w:lvlJc w:val="left"/>
      <w:pPr>
        <w:tabs>
          <w:tab w:val="num" w:pos="24"/>
        </w:tabs>
        <w:ind w:left="24" w:hanging="360"/>
      </w:pPr>
    </w:lvl>
    <w:lvl w:ilvl="4" w:tentative="1">
      <w:start w:val="1"/>
      <w:numFmt w:val="decimal"/>
      <w:lvlText w:val="%5."/>
      <w:lvlJc w:val="left"/>
      <w:pPr>
        <w:tabs>
          <w:tab w:val="num" w:pos="744"/>
        </w:tabs>
        <w:ind w:left="744" w:hanging="360"/>
      </w:pPr>
    </w:lvl>
    <w:lvl w:ilvl="5" w:tentative="1">
      <w:start w:val="1"/>
      <w:numFmt w:val="decimal"/>
      <w:lvlText w:val="%6."/>
      <w:lvlJc w:val="left"/>
      <w:pPr>
        <w:tabs>
          <w:tab w:val="num" w:pos="1464"/>
        </w:tabs>
        <w:ind w:left="1464" w:hanging="360"/>
      </w:pPr>
    </w:lvl>
    <w:lvl w:ilvl="6" w:tentative="1">
      <w:start w:val="1"/>
      <w:numFmt w:val="decimal"/>
      <w:lvlText w:val="%7."/>
      <w:lvlJc w:val="left"/>
      <w:pPr>
        <w:tabs>
          <w:tab w:val="num" w:pos="2184"/>
        </w:tabs>
        <w:ind w:left="2184" w:hanging="360"/>
      </w:pPr>
    </w:lvl>
    <w:lvl w:ilvl="7" w:tentative="1">
      <w:start w:val="1"/>
      <w:numFmt w:val="decimal"/>
      <w:lvlText w:val="%8."/>
      <w:lvlJc w:val="left"/>
      <w:pPr>
        <w:tabs>
          <w:tab w:val="num" w:pos="2904"/>
        </w:tabs>
        <w:ind w:left="2904" w:hanging="360"/>
      </w:pPr>
    </w:lvl>
    <w:lvl w:ilvl="8" w:tentative="1">
      <w:start w:val="1"/>
      <w:numFmt w:val="decimal"/>
      <w:lvlText w:val="%9."/>
      <w:lvlJc w:val="left"/>
      <w:pPr>
        <w:tabs>
          <w:tab w:val="num" w:pos="3624"/>
        </w:tabs>
        <w:ind w:left="3624" w:hanging="360"/>
      </w:pPr>
    </w:lvl>
  </w:abstractNum>
  <w:abstractNum w:abstractNumId="4">
    <w:nsid w:val="229862E8"/>
    <w:multiLevelType w:val="hybridMultilevel"/>
    <w:tmpl w:val="36F22B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2C2853"/>
    <w:multiLevelType w:val="hybridMultilevel"/>
    <w:tmpl w:val="5BB24F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C8F1667"/>
    <w:multiLevelType w:val="hybridMultilevel"/>
    <w:tmpl w:val="11648146"/>
    <w:lvl w:ilvl="0" w:tplc="D862BC6C">
      <w:start w:val="1"/>
      <w:numFmt w:val="decimal"/>
      <w:lvlText w:val="%1"/>
      <w:lvlJc w:val="left"/>
      <w:pPr>
        <w:ind w:left="1080" w:hanging="360"/>
      </w:pPr>
      <w:rPr>
        <w:rFonts w:ascii="PT Sans Narrow" w:eastAsia="Calibri" w:hAnsi="PT Sans Narrow" w:cs="Times New Roman"/>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4A2827F9"/>
    <w:multiLevelType w:val="hybridMultilevel"/>
    <w:tmpl w:val="ECDA2CFC"/>
    <w:lvl w:ilvl="0" w:tplc="7FB6DC8E">
      <w:start w:val="12"/>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B1658FB"/>
    <w:multiLevelType w:val="hybridMultilevel"/>
    <w:tmpl w:val="1DDCEBB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501A29A7"/>
    <w:multiLevelType w:val="hybridMultilevel"/>
    <w:tmpl w:val="7E9A462C"/>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81014AD"/>
    <w:multiLevelType w:val="hybridMultilevel"/>
    <w:tmpl w:val="7400B986"/>
    <w:lvl w:ilvl="0" w:tplc="C5DC26F0">
      <w:start w:val="1"/>
      <w:numFmt w:val="decimal"/>
      <w:lvlText w:val="%1"/>
      <w:lvlJc w:val="left"/>
      <w:pPr>
        <w:ind w:left="720" w:hanging="360"/>
      </w:pPr>
      <w:rPr>
        <w:rFonts w:ascii="PT Sans Narrow" w:eastAsia="Calibri" w:hAnsi="PT Sans Narrow"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8EF21E9"/>
    <w:multiLevelType w:val="hybridMultilevel"/>
    <w:tmpl w:val="3678EAB4"/>
    <w:lvl w:ilvl="0" w:tplc="04090017">
      <w:start w:val="1"/>
      <w:numFmt w:val="lowerLetter"/>
      <w:lvlText w:val="%1)"/>
      <w:lvlJc w:val="left"/>
      <w:pPr>
        <w:ind w:left="598" w:hanging="360"/>
      </w:pPr>
    </w:lvl>
    <w:lvl w:ilvl="1" w:tplc="04090019" w:tentative="1">
      <w:start w:val="1"/>
      <w:numFmt w:val="lowerLetter"/>
      <w:lvlText w:val="%2."/>
      <w:lvlJc w:val="left"/>
      <w:pPr>
        <w:ind w:left="1318" w:hanging="360"/>
      </w:pPr>
    </w:lvl>
    <w:lvl w:ilvl="2" w:tplc="0409001B" w:tentative="1">
      <w:start w:val="1"/>
      <w:numFmt w:val="lowerRoman"/>
      <w:lvlText w:val="%3."/>
      <w:lvlJc w:val="right"/>
      <w:pPr>
        <w:ind w:left="2038" w:hanging="180"/>
      </w:pPr>
    </w:lvl>
    <w:lvl w:ilvl="3" w:tplc="0409000F" w:tentative="1">
      <w:start w:val="1"/>
      <w:numFmt w:val="decimal"/>
      <w:lvlText w:val="%4."/>
      <w:lvlJc w:val="left"/>
      <w:pPr>
        <w:ind w:left="2758" w:hanging="360"/>
      </w:pPr>
    </w:lvl>
    <w:lvl w:ilvl="4" w:tplc="04090019" w:tentative="1">
      <w:start w:val="1"/>
      <w:numFmt w:val="lowerLetter"/>
      <w:lvlText w:val="%5."/>
      <w:lvlJc w:val="left"/>
      <w:pPr>
        <w:ind w:left="3478" w:hanging="360"/>
      </w:pPr>
    </w:lvl>
    <w:lvl w:ilvl="5" w:tplc="0409001B" w:tentative="1">
      <w:start w:val="1"/>
      <w:numFmt w:val="lowerRoman"/>
      <w:lvlText w:val="%6."/>
      <w:lvlJc w:val="right"/>
      <w:pPr>
        <w:ind w:left="4198" w:hanging="180"/>
      </w:pPr>
    </w:lvl>
    <w:lvl w:ilvl="6" w:tplc="0409000F" w:tentative="1">
      <w:start w:val="1"/>
      <w:numFmt w:val="decimal"/>
      <w:lvlText w:val="%7."/>
      <w:lvlJc w:val="left"/>
      <w:pPr>
        <w:ind w:left="4918" w:hanging="360"/>
      </w:pPr>
    </w:lvl>
    <w:lvl w:ilvl="7" w:tplc="04090019" w:tentative="1">
      <w:start w:val="1"/>
      <w:numFmt w:val="lowerLetter"/>
      <w:lvlText w:val="%8."/>
      <w:lvlJc w:val="left"/>
      <w:pPr>
        <w:ind w:left="5638" w:hanging="360"/>
      </w:pPr>
    </w:lvl>
    <w:lvl w:ilvl="8" w:tplc="0409001B" w:tentative="1">
      <w:start w:val="1"/>
      <w:numFmt w:val="lowerRoman"/>
      <w:lvlText w:val="%9."/>
      <w:lvlJc w:val="right"/>
      <w:pPr>
        <w:ind w:left="6358" w:hanging="180"/>
      </w:pPr>
    </w:lvl>
  </w:abstractNum>
  <w:abstractNum w:abstractNumId="12">
    <w:nsid w:val="68B5259A"/>
    <w:multiLevelType w:val="hybridMultilevel"/>
    <w:tmpl w:val="C70E160C"/>
    <w:lvl w:ilvl="0" w:tplc="3EEC4A88">
      <w:start w:val="1"/>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77EB47E4"/>
    <w:multiLevelType w:val="hybridMultilevel"/>
    <w:tmpl w:val="7DA8338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9576035"/>
    <w:multiLevelType w:val="hybridMultilevel"/>
    <w:tmpl w:val="0E5A0A98"/>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
  </w:num>
  <w:num w:numId="3">
    <w:abstractNumId w:val="8"/>
    <w:lvlOverride w:ilvl="0"/>
    <w:lvlOverride w:ilvl="1">
      <w:startOverride w:val="1"/>
    </w:lvlOverride>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num>
  <w:num w:numId="5">
    <w:abstractNumId w:val="14"/>
  </w:num>
  <w:num w:numId="6">
    <w:abstractNumId w:val="13"/>
  </w:num>
  <w:num w:numId="7">
    <w:abstractNumId w:val="6"/>
  </w:num>
  <w:num w:numId="8">
    <w:abstractNumId w:val="5"/>
  </w:num>
  <w:num w:numId="9">
    <w:abstractNumId w:val="12"/>
  </w:num>
  <w:num w:numId="10">
    <w:abstractNumId w:val="0"/>
  </w:num>
  <w:num w:numId="11">
    <w:abstractNumId w:val="1"/>
  </w:num>
  <w:num w:numId="12">
    <w:abstractNumId w:val="10"/>
  </w:num>
  <w:num w:numId="13">
    <w:abstractNumId w:val="7"/>
  </w:num>
  <w:num w:numId="14">
    <w:abstractNumId w:val="4"/>
  </w:num>
  <w:num w:numId="15">
    <w:abstractNumId w:val="9"/>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activeWritingStyle w:appName="MSWord" w:lang="en-GB" w:vendorID="64" w:dllVersion="6" w:nlCheck="1" w:checkStyle="0"/>
  <w:activeWritingStyle w:appName="MSWord" w:lang="en-US" w:vendorID="64" w:dllVersion="6" w:nlCheck="1" w:checkStyle="0"/>
  <w:activeWritingStyle w:appName="MSWord" w:lang="nb-NO" w:vendorID="64" w:dllVersion="6" w:nlCheck="1" w:checkStyle="0"/>
  <w:activeWritingStyle w:appName="MSWord" w:lang="nb-NO" w:vendorID="64" w:dllVersion="0" w:nlCheck="1" w:checkStyle="0"/>
  <w:activeWritingStyle w:appName="MSWord" w:lang="en-GB" w:vendorID="64" w:dllVersion="0" w:nlCheck="1" w:checkStyle="0"/>
  <w:activeWritingStyle w:appName="MSWord" w:lang="en-US" w:vendorID="64" w:dllVersion="0" w:nlCheck="1" w:checkStyle="0"/>
  <w:activeWritingStyle w:appName="MSWord" w:lang="sv-SE" w:vendorID="64" w:dllVersion="0" w:nlCheck="1" w:checkStyle="0"/>
  <w:activeWritingStyle w:appName="MSWord" w:lang="en-GB" w:vendorID="64" w:dllVersion="4096" w:nlCheck="1" w:checkStyle="0"/>
  <w:activeWritingStyle w:appName="MSWord" w:lang="en-US" w:vendorID="64" w:dllVersion="4096" w:nlCheck="1" w:checkStyle="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age Vancouver&lt;/Style&gt;&lt;LeftDelim&gt;{&lt;/LeftDelim&gt;&lt;RightDelim&gt;}&lt;/RightDelim&gt;&lt;FontName&gt;Cambria&lt;/FontName&gt;&lt;FontSize&gt;10&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vfzfzv9z5ft98ef9aa5rs0dz990d90250re&quot;&gt;Heart-Saved PC&lt;record-ids&gt;&lt;item&gt;72&lt;/item&gt;&lt;item&gt;75&lt;/item&gt;&lt;item&gt;78&lt;/item&gt;&lt;item&gt;82&lt;/item&gt;&lt;item&gt;84&lt;/item&gt;&lt;item&gt;86&lt;/item&gt;&lt;item&gt;87&lt;/item&gt;&lt;item&gt;88&lt;/item&gt;&lt;item&gt;90&lt;/item&gt;&lt;item&gt;91&lt;/item&gt;&lt;item&gt;92&lt;/item&gt;&lt;item&gt;93&lt;/item&gt;&lt;item&gt;94&lt;/item&gt;&lt;item&gt;95&lt;/item&gt;&lt;item&gt;102&lt;/item&gt;&lt;item&gt;106&lt;/item&gt;&lt;item&gt;195&lt;/item&gt;&lt;item&gt;196&lt;/item&gt;&lt;item&gt;197&lt;/item&gt;&lt;item&gt;216&lt;/item&gt;&lt;item&gt;229&lt;/item&gt;&lt;item&gt;261&lt;/item&gt;&lt;item&gt;432&lt;/item&gt;&lt;item&gt;526&lt;/item&gt;&lt;item&gt;617&lt;/item&gt;&lt;item&gt;919&lt;/item&gt;&lt;item&gt;932&lt;/item&gt;&lt;item&gt;935&lt;/item&gt;&lt;item&gt;939&lt;/item&gt;&lt;item&gt;940&lt;/item&gt;&lt;item&gt;941&lt;/item&gt;&lt;item&gt;952&lt;/item&gt;&lt;item&gt;985&lt;/item&gt;&lt;item&gt;986&lt;/item&gt;&lt;item&gt;994&lt;/item&gt;&lt;item&gt;996&lt;/item&gt;&lt;item&gt;1000&lt;/item&gt;&lt;item&gt;1009&lt;/item&gt;&lt;item&gt;1041&lt;/item&gt;&lt;item&gt;1086&lt;/item&gt;&lt;item&gt;1469&lt;/item&gt;&lt;item&gt;1558&lt;/item&gt;&lt;item&gt;1629&lt;/item&gt;&lt;item&gt;1636&lt;/item&gt;&lt;item&gt;2617&lt;/item&gt;&lt;item&gt;2620&lt;/item&gt;&lt;item&gt;2648&lt;/item&gt;&lt;item&gt;2649&lt;/item&gt;&lt;item&gt;2799&lt;/item&gt;&lt;item&gt;2843&lt;/item&gt;&lt;item&gt;2854&lt;/item&gt;&lt;item&gt;2979&lt;/item&gt;&lt;item&gt;3023&lt;/item&gt;&lt;item&gt;3025&lt;/item&gt;&lt;item&gt;3027&lt;/item&gt;&lt;item&gt;3038&lt;/item&gt;&lt;item&gt;3042&lt;/item&gt;&lt;item&gt;3088&lt;/item&gt;&lt;item&gt;3090&lt;/item&gt;&lt;item&gt;3126&lt;/item&gt;&lt;item&gt;3227&lt;/item&gt;&lt;item&gt;3231&lt;/item&gt;&lt;item&gt;3232&lt;/item&gt;&lt;item&gt;3235&lt;/item&gt;&lt;item&gt;3236&lt;/item&gt;&lt;item&gt;3237&lt;/item&gt;&lt;item&gt;3238&lt;/item&gt;&lt;item&gt;3240&lt;/item&gt;&lt;item&gt;3242&lt;/item&gt;&lt;item&gt;3244&lt;/item&gt;&lt;item&gt;3245&lt;/item&gt;&lt;item&gt;3248&lt;/item&gt;&lt;item&gt;3249&lt;/item&gt;&lt;item&gt;3251&lt;/item&gt;&lt;item&gt;3252&lt;/item&gt;&lt;item&gt;3254&lt;/item&gt;&lt;item&gt;3255&lt;/item&gt;&lt;item&gt;3262&lt;/item&gt;&lt;item&gt;3263&lt;/item&gt;&lt;item&gt;3265&lt;/item&gt;&lt;item&gt;3266&lt;/item&gt;&lt;item&gt;3268&lt;/item&gt;&lt;item&gt;3272&lt;/item&gt;&lt;item&gt;3274&lt;/item&gt;&lt;item&gt;3279&lt;/item&gt;&lt;item&gt;3298&lt;/item&gt;&lt;item&gt;3299&lt;/item&gt;&lt;item&gt;3305&lt;/item&gt;&lt;item&gt;3407&lt;/item&gt;&lt;item&gt;3409&lt;/item&gt;&lt;item&gt;3419&lt;/item&gt;&lt;item&gt;3424&lt;/item&gt;&lt;item&gt;4790&lt;/item&gt;&lt;item&gt;4792&lt;/item&gt;&lt;item&gt;4797&lt;/item&gt;&lt;item&gt;4848&lt;/item&gt;&lt;item&gt;4849&lt;/item&gt;&lt;item&gt;4850&lt;/item&gt;&lt;item&gt;4861&lt;/item&gt;&lt;item&gt;4862&lt;/item&gt;&lt;/record-ids&gt;&lt;/item&gt;&lt;/Libraries&gt;"/>
  </w:docVars>
  <w:rsids>
    <w:rsidRoot w:val="008C3792"/>
    <w:rsid w:val="00000009"/>
    <w:rsid w:val="000002EB"/>
    <w:rsid w:val="0000049B"/>
    <w:rsid w:val="000005CA"/>
    <w:rsid w:val="00000EA1"/>
    <w:rsid w:val="00001EBC"/>
    <w:rsid w:val="000021DF"/>
    <w:rsid w:val="00002316"/>
    <w:rsid w:val="000025E9"/>
    <w:rsid w:val="00002CE8"/>
    <w:rsid w:val="00002F13"/>
    <w:rsid w:val="000035C1"/>
    <w:rsid w:val="00003857"/>
    <w:rsid w:val="00003B3D"/>
    <w:rsid w:val="00003BA1"/>
    <w:rsid w:val="00003C79"/>
    <w:rsid w:val="00003DDF"/>
    <w:rsid w:val="00003F03"/>
    <w:rsid w:val="000041C9"/>
    <w:rsid w:val="00004352"/>
    <w:rsid w:val="0000459D"/>
    <w:rsid w:val="000045F7"/>
    <w:rsid w:val="00004BB5"/>
    <w:rsid w:val="00005262"/>
    <w:rsid w:val="00005DCC"/>
    <w:rsid w:val="00006076"/>
    <w:rsid w:val="0000616B"/>
    <w:rsid w:val="00006674"/>
    <w:rsid w:val="00006BC1"/>
    <w:rsid w:val="00006EC9"/>
    <w:rsid w:val="00006F59"/>
    <w:rsid w:val="00006FC3"/>
    <w:rsid w:val="00007173"/>
    <w:rsid w:val="0000734D"/>
    <w:rsid w:val="0000792F"/>
    <w:rsid w:val="0001022A"/>
    <w:rsid w:val="0001046E"/>
    <w:rsid w:val="000104B0"/>
    <w:rsid w:val="000107F7"/>
    <w:rsid w:val="00010D70"/>
    <w:rsid w:val="00011130"/>
    <w:rsid w:val="000112F1"/>
    <w:rsid w:val="00011624"/>
    <w:rsid w:val="00011C66"/>
    <w:rsid w:val="00011CE4"/>
    <w:rsid w:val="00011F84"/>
    <w:rsid w:val="00012001"/>
    <w:rsid w:val="000125D8"/>
    <w:rsid w:val="000129A7"/>
    <w:rsid w:val="0001316E"/>
    <w:rsid w:val="00013581"/>
    <w:rsid w:val="00013848"/>
    <w:rsid w:val="00013F6C"/>
    <w:rsid w:val="00014023"/>
    <w:rsid w:val="000142CD"/>
    <w:rsid w:val="000145F6"/>
    <w:rsid w:val="0001479E"/>
    <w:rsid w:val="00014807"/>
    <w:rsid w:val="00014A2B"/>
    <w:rsid w:val="0001553C"/>
    <w:rsid w:val="00015646"/>
    <w:rsid w:val="0001566A"/>
    <w:rsid w:val="000156ED"/>
    <w:rsid w:val="000158BF"/>
    <w:rsid w:val="00015C48"/>
    <w:rsid w:val="00015F6F"/>
    <w:rsid w:val="00016784"/>
    <w:rsid w:val="00016AEF"/>
    <w:rsid w:val="000170EC"/>
    <w:rsid w:val="00017140"/>
    <w:rsid w:val="000175D9"/>
    <w:rsid w:val="000179F4"/>
    <w:rsid w:val="00017CAE"/>
    <w:rsid w:val="00017DC2"/>
    <w:rsid w:val="00020388"/>
    <w:rsid w:val="0002065D"/>
    <w:rsid w:val="000211FB"/>
    <w:rsid w:val="00021371"/>
    <w:rsid w:val="00021441"/>
    <w:rsid w:val="00021787"/>
    <w:rsid w:val="00021929"/>
    <w:rsid w:val="000227AA"/>
    <w:rsid w:val="00023069"/>
    <w:rsid w:val="00023201"/>
    <w:rsid w:val="00023497"/>
    <w:rsid w:val="000235C1"/>
    <w:rsid w:val="000238ED"/>
    <w:rsid w:val="0002393D"/>
    <w:rsid w:val="000240FE"/>
    <w:rsid w:val="0002424E"/>
    <w:rsid w:val="00024451"/>
    <w:rsid w:val="00024872"/>
    <w:rsid w:val="00024A23"/>
    <w:rsid w:val="00024AAE"/>
    <w:rsid w:val="00025678"/>
    <w:rsid w:val="00025BB3"/>
    <w:rsid w:val="00025D27"/>
    <w:rsid w:val="00025E88"/>
    <w:rsid w:val="00026044"/>
    <w:rsid w:val="0002613E"/>
    <w:rsid w:val="00026438"/>
    <w:rsid w:val="00027764"/>
    <w:rsid w:val="00027A7A"/>
    <w:rsid w:val="00027DA9"/>
    <w:rsid w:val="00027DED"/>
    <w:rsid w:val="000315D7"/>
    <w:rsid w:val="0003162B"/>
    <w:rsid w:val="0003243B"/>
    <w:rsid w:val="00032A00"/>
    <w:rsid w:val="00032D97"/>
    <w:rsid w:val="00032E75"/>
    <w:rsid w:val="00032F89"/>
    <w:rsid w:val="0003302F"/>
    <w:rsid w:val="00033300"/>
    <w:rsid w:val="00033889"/>
    <w:rsid w:val="00033B34"/>
    <w:rsid w:val="00033EBE"/>
    <w:rsid w:val="000340EF"/>
    <w:rsid w:val="00034416"/>
    <w:rsid w:val="000352A5"/>
    <w:rsid w:val="000356E7"/>
    <w:rsid w:val="000363CB"/>
    <w:rsid w:val="000365B6"/>
    <w:rsid w:val="00036B16"/>
    <w:rsid w:val="00036FB9"/>
    <w:rsid w:val="0003721E"/>
    <w:rsid w:val="000372FB"/>
    <w:rsid w:val="000377DE"/>
    <w:rsid w:val="00037B33"/>
    <w:rsid w:val="00037EFB"/>
    <w:rsid w:val="000401E8"/>
    <w:rsid w:val="0004077B"/>
    <w:rsid w:val="000409E1"/>
    <w:rsid w:val="00040B23"/>
    <w:rsid w:val="00040F86"/>
    <w:rsid w:val="000412D0"/>
    <w:rsid w:val="00041650"/>
    <w:rsid w:val="000416C3"/>
    <w:rsid w:val="00041E97"/>
    <w:rsid w:val="00042A45"/>
    <w:rsid w:val="00042D28"/>
    <w:rsid w:val="00042DE6"/>
    <w:rsid w:val="00043EE3"/>
    <w:rsid w:val="000441F6"/>
    <w:rsid w:val="00044634"/>
    <w:rsid w:val="00044CE8"/>
    <w:rsid w:val="00044DE1"/>
    <w:rsid w:val="00044EC3"/>
    <w:rsid w:val="00044EFE"/>
    <w:rsid w:val="000450D7"/>
    <w:rsid w:val="0004534F"/>
    <w:rsid w:val="000453B7"/>
    <w:rsid w:val="00045B3D"/>
    <w:rsid w:val="00046389"/>
    <w:rsid w:val="000465DA"/>
    <w:rsid w:val="0004698D"/>
    <w:rsid w:val="000473ED"/>
    <w:rsid w:val="00047833"/>
    <w:rsid w:val="0004792F"/>
    <w:rsid w:val="00050719"/>
    <w:rsid w:val="000511B2"/>
    <w:rsid w:val="000516DC"/>
    <w:rsid w:val="000520FA"/>
    <w:rsid w:val="000521FA"/>
    <w:rsid w:val="0005222E"/>
    <w:rsid w:val="000523DA"/>
    <w:rsid w:val="00052562"/>
    <w:rsid w:val="0005319A"/>
    <w:rsid w:val="00053A08"/>
    <w:rsid w:val="00053C5B"/>
    <w:rsid w:val="00053D05"/>
    <w:rsid w:val="000544B6"/>
    <w:rsid w:val="00054550"/>
    <w:rsid w:val="00054A40"/>
    <w:rsid w:val="00054C2F"/>
    <w:rsid w:val="00054D61"/>
    <w:rsid w:val="00054EE5"/>
    <w:rsid w:val="000555D4"/>
    <w:rsid w:val="0005591E"/>
    <w:rsid w:val="00055EA6"/>
    <w:rsid w:val="00055FFD"/>
    <w:rsid w:val="000560A8"/>
    <w:rsid w:val="00056173"/>
    <w:rsid w:val="00056429"/>
    <w:rsid w:val="000567EC"/>
    <w:rsid w:val="0005689D"/>
    <w:rsid w:val="00056B0A"/>
    <w:rsid w:val="00056D28"/>
    <w:rsid w:val="00056EDD"/>
    <w:rsid w:val="00056FA3"/>
    <w:rsid w:val="00057769"/>
    <w:rsid w:val="000578E3"/>
    <w:rsid w:val="00057F26"/>
    <w:rsid w:val="00060094"/>
    <w:rsid w:val="00060BA8"/>
    <w:rsid w:val="00060BD5"/>
    <w:rsid w:val="00061036"/>
    <w:rsid w:val="00061268"/>
    <w:rsid w:val="000612D0"/>
    <w:rsid w:val="000613B5"/>
    <w:rsid w:val="000614E4"/>
    <w:rsid w:val="00061D64"/>
    <w:rsid w:val="000629E2"/>
    <w:rsid w:val="00062DBB"/>
    <w:rsid w:val="00062E01"/>
    <w:rsid w:val="0006302B"/>
    <w:rsid w:val="0006311A"/>
    <w:rsid w:val="000632C0"/>
    <w:rsid w:val="000632CE"/>
    <w:rsid w:val="00063977"/>
    <w:rsid w:val="00063B48"/>
    <w:rsid w:val="00063C7E"/>
    <w:rsid w:val="00063D4D"/>
    <w:rsid w:val="00063E92"/>
    <w:rsid w:val="0006426A"/>
    <w:rsid w:val="00064429"/>
    <w:rsid w:val="00064573"/>
    <w:rsid w:val="00064700"/>
    <w:rsid w:val="000652EF"/>
    <w:rsid w:val="00065445"/>
    <w:rsid w:val="00065A71"/>
    <w:rsid w:val="00065A8E"/>
    <w:rsid w:val="00065AE7"/>
    <w:rsid w:val="00065FB7"/>
    <w:rsid w:val="0006686E"/>
    <w:rsid w:val="00066946"/>
    <w:rsid w:val="00066C93"/>
    <w:rsid w:val="000674BF"/>
    <w:rsid w:val="0006760E"/>
    <w:rsid w:val="0006766F"/>
    <w:rsid w:val="000678AE"/>
    <w:rsid w:val="000679DF"/>
    <w:rsid w:val="00070011"/>
    <w:rsid w:val="0007055A"/>
    <w:rsid w:val="0007082D"/>
    <w:rsid w:val="0007157A"/>
    <w:rsid w:val="00071F52"/>
    <w:rsid w:val="00072057"/>
    <w:rsid w:val="000724F4"/>
    <w:rsid w:val="00072793"/>
    <w:rsid w:val="0007307A"/>
    <w:rsid w:val="000731D6"/>
    <w:rsid w:val="00073B30"/>
    <w:rsid w:val="00074692"/>
    <w:rsid w:val="00074E2D"/>
    <w:rsid w:val="00074F3D"/>
    <w:rsid w:val="00075C56"/>
    <w:rsid w:val="00075C90"/>
    <w:rsid w:val="00075EE7"/>
    <w:rsid w:val="000760A7"/>
    <w:rsid w:val="00076282"/>
    <w:rsid w:val="0007647C"/>
    <w:rsid w:val="00076880"/>
    <w:rsid w:val="000769EE"/>
    <w:rsid w:val="00076DDA"/>
    <w:rsid w:val="00076EC3"/>
    <w:rsid w:val="000770B5"/>
    <w:rsid w:val="000776D0"/>
    <w:rsid w:val="00077759"/>
    <w:rsid w:val="00077777"/>
    <w:rsid w:val="00077939"/>
    <w:rsid w:val="00077D18"/>
    <w:rsid w:val="0008001F"/>
    <w:rsid w:val="00080705"/>
    <w:rsid w:val="000808FE"/>
    <w:rsid w:val="0008093A"/>
    <w:rsid w:val="00080A43"/>
    <w:rsid w:val="00080D0F"/>
    <w:rsid w:val="00080E4B"/>
    <w:rsid w:val="00081341"/>
    <w:rsid w:val="000813DE"/>
    <w:rsid w:val="000814B9"/>
    <w:rsid w:val="00081720"/>
    <w:rsid w:val="000818EC"/>
    <w:rsid w:val="0008230B"/>
    <w:rsid w:val="0008234D"/>
    <w:rsid w:val="0008260B"/>
    <w:rsid w:val="00082A4A"/>
    <w:rsid w:val="00082BB2"/>
    <w:rsid w:val="00082C66"/>
    <w:rsid w:val="0008303C"/>
    <w:rsid w:val="000831A6"/>
    <w:rsid w:val="00083413"/>
    <w:rsid w:val="000838AC"/>
    <w:rsid w:val="00083C2D"/>
    <w:rsid w:val="00083C4D"/>
    <w:rsid w:val="00083CDD"/>
    <w:rsid w:val="00083FC8"/>
    <w:rsid w:val="00084664"/>
    <w:rsid w:val="00084693"/>
    <w:rsid w:val="000849E2"/>
    <w:rsid w:val="00085730"/>
    <w:rsid w:val="00085804"/>
    <w:rsid w:val="00085B37"/>
    <w:rsid w:val="00085C62"/>
    <w:rsid w:val="00085C92"/>
    <w:rsid w:val="00085D0E"/>
    <w:rsid w:val="00085DCD"/>
    <w:rsid w:val="0008607B"/>
    <w:rsid w:val="0008613D"/>
    <w:rsid w:val="000862B6"/>
    <w:rsid w:val="000866E8"/>
    <w:rsid w:val="0008671D"/>
    <w:rsid w:val="00086A33"/>
    <w:rsid w:val="00086A7A"/>
    <w:rsid w:val="000870FC"/>
    <w:rsid w:val="00087190"/>
    <w:rsid w:val="0009031D"/>
    <w:rsid w:val="00090718"/>
    <w:rsid w:val="00090DCA"/>
    <w:rsid w:val="00091353"/>
    <w:rsid w:val="00091768"/>
    <w:rsid w:val="0009261E"/>
    <w:rsid w:val="00092A76"/>
    <w:rsid w:val="00092BC3"/>
    <w:rsid w:val="00092F43"/>
    <w:rsid w:val="000931AE"/>
    <w:rsid w:val="00093417"/>
    <w:rsid w:val="000935FC"/>
    <w:rsid w:val="00093C1A"/>
    <w:rsid w:val="00093C39"/>
    <w:rsid w:val="000948A8"/>
    <w:rsid w:val="000948C9"/>
    <w:rsid w:val="00094A61"/>
    <w:rsid w:val="00094CC9"/>
    <w:rsid w:val="00094E74"/>
    <w:rsid w:val="00094EFE"/>
    <w:rsid w:val="00094F88"/>
    <w:rsid w:val="00094FDF"/>
    <w:rsid w:val="00095012"/>
    <w:rsid w:val="000950DE"/>
    <w:rsid w:val="000950E0"/>
    <w:rsid w:val="00095233"/>
    <w:rsid w:val="00095422"/>
    <w:rsid w:val="00095BA1"/>
    <w:rsid w:val="00095C22"/>
    <w:rsid w:val="00095C7D"/>
    <w:rsid w:val="00095DCE"/>
    <w:rsid w:val="000961F6"/>
    <w:rsid w:val="0009630E"/>
    <w:rsid w:val="0009674E"/>
    <w:rsid w:val="00096DA8"/>
    <w:rsid w:val="0009780D"/>
    <w:rsid w:val="00097A84"/>
    <w:rsid w:val="00097BC0"/>
    <w:rsid w:val="00097D99"/>
    <w:rsid w:val="00097E13"/>
    <w:rsid w:val="000A0069"/>
    <w:rsid w:val="000A02BE"/>
    <w:rsid w:val="000A0645"/>
    <w:rsid w:val="000A0886"/>
    <w:rsid w:val="000A0E57"/>
    <w:rsid w:val="000A0E63"/>
    <w:rsid w:val="000A126D"/>
    <w:rsid w:val="000A13B3"/>
    <w:rsid w:val="000A143D"/>
    <w:rsid w:val="000A1A02"/>
    <w:rsid w:val="000A1BF5"/>
    <w:rsid w:val="000A1D1A"/>
    <w:rsid w:val="000A1D3E"/>
    <w:rsid w:val="000A27B5"/>
    <w:rsid w:val="000A27D8"/>
    <w:rsid w:val="000A2883"/>
    <w:rsid w:val="000A2C73"/>
    <w:rsid w:val="000A2D19"/>
    <w:rsid w:val="000A30A7"/>
    <w:rsid w:val="000A38AF"/>
    <w:rsid w:val="000A3B40"/>
    <w:rsid w:val="000A4148"/>
    <w:rsid w:val="000A44FC"/>
    <w:rsid w:val="000A495F"/>
    <w:rsid w:val="000A4F49"/>
    <w:rsid w:val="000A4FBC"/>
    <w:rsid w:val="000A538B"/>
    <w:rsid w:val="000A5B6B"/>
    <w:rsid w:val="000A5D35"/>
    <w:rsid w:val="000A5FFA"/>
    <w:rsid w:val="000A6073"/>
    <w:rsid w:val="000A62EB"/>
    <w:rsid w:val="000A648B"/>
    <w:rsid w:val="000A674B"/>
    <w:rsid w:val="000A6A13"/>
    <w:rsid w:val="000A6B38"/>
    <w:rsid w:val="000A6FAF"/>
    <w:rsid w:val="000A7628"/>
    <w:rsid w:val="000A78CA"/>
    <w:rsid w:val="000A7A72"/>
    <w:rsid w:val="000B0645"/>
    <w:rsid w:val="000B0825"/>
    <w:rsid w:val="000B0A59"/>
    <w:rsid w:val="000B1007"/>
    <w:rsid w:val="000B104E"/>
    <w:rsid w:val="000B146C"/>
    <w:rsid w:val="000B1579"/>
    <w:rsid w:val="000B1736"/>
    <w:rsid w:val="000B1766"/>
    <w:rsid w:val="000B19E5"/>
    <w:rsid w:val="000B1A76"/>
    <w:rsid w:val="000B250F"/>
    <w:rsid w:val="000B27DD"/>
    <w:rsid w:val="000B2B15"/>
    <w:rsid w:val="000B2D34"/>
    <w:rsid w:val="000B2F63"/>
    <w:rsid w:val="000B3072"/>
    <w:rsid w:val="000B3152"/>
    <w:rsid w:val="000B347B"/>
    <w:rsid w:val="000B381E"/>
    <w:rsid w:val="000B3E1B"/>
    <w:rsid w:val="000B4171"/>
    <w:rsid w:val="000B41F3"/>
    <w:rsid w:val="000B434D"/>
    <w:rsid w:val="000B43DB"/>
    <w:rsid w:val="000B4C44"/>
    <w:rsid w:val="000B4FFB"/>
    <w:rsid w:val="000B50E8"/>
    <w:rsid w:val="000B51CD"/>
    <w:rsid w:val="000B54EE"/>
    <w:rsid w:val="000B56A7"/>
    <w:rsid w:val="000B56C0"/>
    <w:rsid w:val="000B5A2D"/>
    <w:rsid w:val="000B5D33"/>
    <w:rsid w:val="000B64A5"/>
    <w:rsid w:val="000B6B0E"/>
    <w:rsid w:val="000B6D1D"/>
    <w:rsid w:val="000B6FEE"/>
    <w:rsid w:val="000B787B"/>
    <w:rsid w:val="000B7ECE"/>
    <w:rsid w:val="000C0016"/>
    <w:rsid w:val="000C04BC"/>
    <w:rsid w:val="000C06DB"/>
    <w:rsid w:val="000C0E74"/>
    <w:rsid w:val="000C1662"/>
    <w:rsid w:val="000C1723"/>
    <w:rsid w:val="000C1F65"/>
    <w:rsid w:val="000C2004"/>
    <w:rsid w:val="000C21C6"/>
    <w:rsid w:val="000C28DF"/>
    <w:rsid w:val="000C3198"/>
    <w:rsid w:val="000C3BDC"/>
    <w:rsid w:val="000C4119"/>
    <w:rsid w:val="000C4294"/>
    <w:rsid w:val="000C430D"/>
    <w:rsid w:val="000C4C24"/>
    <w:rsid w:val="000C4E49"/>
    <w:rsid w:val="000C4F6B"/>
    <w:rsid w:val="000C51C0"/>
    <w:rsid w:val="000C5EEE"/>
    <w:rsid w:val="000C66A2"/>
    <w:rsid w:val="000C6BA2"/>
    <w:rsid w:val="000C7259"/>
    <w:rsid w:val="000C77C1"/>
    <w:rsid w:val="000C7E00"/>
    <w:rsid w:val="000D0160"/>
    <w:rsid w:val="000D029A"/>
    <w:rsid w:val="000D0448"/>
    <w:rsid w:val="000D0E6D"/>
    <w:rsid w:val="000D0FA3"/>
    <w:rsid w:val="000D1273"/>
    <w:rsid w:val="000D13F0"/>
    <w:rsid w:val="000D1753"/>
    <w:rsid w:val="000D1AD2"/>
    <w:rsid w:val="000D1C29"/>
    <w:rsid w:val="000D29A2"/>
    <w:rsid w:val="000D2DA6"/>
    <w:rsid w:val="000D3146"/>
    <w:rsid w:val="000D38D8"/>
    <w:rsid w:val="000D3A76"/>
    <w:rsid w:val="000D3BCB"/>
    <w:rsid w:val="000D3C7C"/>
    <w:rsid w:val="000D41CC"/>
    <w:rsid w:val="000D427C"/>
    <w:rsid w:val="000D4498"/>
    <w:rsid w:val="000D4861"/>
    <w:rsid w:val="000D49FB"/>
    <w:rsid w:val="000D4D8C"/>
    <w:rsid w:val="000D5315"/>
    <w:rsid w:val="000D539E"/>
    <w:rsid w:val="000D53EE"/>
    <w:rsid w:val="000D593B"/>
    <w:rsid w:val="000D5ECE"/>
    <w:rsid w:val="000D637C"/>
    <w:rsid w:val="000D63DD"/>
    <w:rsid w:val="000D6C06"/>
    <w:rsid w:val="000D6DE8"/>
    <w:rsid w:val="000D74AD"/>
    <w:rsid w:val="000D7AD7"/>
    <w:rsid w:val="000D7D43"/>
    <w:rsid w:val="000E010F"/>
    <w:rsid w:val="000E05A8"/>
    <w:rsid w:val="000E05C6"/>
    <w:rsid w:val="000E0AE5"/>
    <w:rsid w:val="000E0EFB"/>
    <w:rsid w:val="000E11E8"/>
    <w:rsid w:val="000E1DDA"/>
    <w:rsid w:val="000E27F6"/>
    <w:rsid w:val="000E2D30"/>
    <w:rsid w:val="000E362E"/>
    <w:rsid w:val="000E3B18"/>
    <w:rsid w:val="000E3C03"/>
    <w:rsid w:val="000E3CA5"/>
    <w:rsid w:val="000E3E15"/>
    <w:rsid w:val="000E3EB9"/>
    <w:rsid w:val="000E48EA"/>
    <w:rsid w:val="000E4995"/>
    <w:rsid w:val="000E4DF3"/>
    <w:rsid w:val="000E50A9"/>
    <w:rsid w:val="000E50BB"/>
    <w:rsid w:val="000E6222"/>
    <w:rsid w:val="000E63EA"/>
    <w:rsid w:val="000E63EF"/>
    <w:rsid w:val="000E66AD"/>
    <w:rsid w:val="000E675B"/>
    <w:rsid w:val="000E6A44"/>
    <w:rsid w:val="000E6EF6"/>
    <w:rsid w:val="000E75C6"/>
    <w:rsid w:val="000E775C"/>
    <w:rsid w:val="000E77E0"/>
    <w:rsid w:val="000E7821"/>
    <w:rsid w:val="000E783E"/>
    <w:rsid w:val="000E7F2B"/>
    <w:rsid w:val="000F0E67"/>
    <w:rsid w:val="000F0F24"/>
    <w:rsid w:val="000F15D7"/>
    <w:rsid w:val="000F2226"/>
    <w:rsid w:val="000F2304"/>
    <w:rsid w:val="000F3556"/>
    <w:rsid w:val="000F3A27"/>
    <w:rsid w:val="000F3B2A"/>
    <w:rsid w:val="000F4021"/>
    <w:rsid w:val="000F4633"/>
    <w:rsid w:val="000F472E"/>
    <w:rsid w:val="000F4C36"/>
    <w:rsid w:val="000F4F40"/>
    <w:rsid w:val="000F4FFE"/>
    <w:rsid w:val="000F5137"/>
    <w:rsid w:val="000F57FE"/>
    <w:rsid w:val="000F591E"/>
    <w:rsid w:val="000F628C"/>
    <w:rsid w:val="000F661E"/>
    <w:rsid w:val="000F6DA0"/>
    <w:rsid w:val="000F6DB3"/>
    <w:rsid w:val="000F6DE5"/>
    <w:rsid w:val="000F6E99"/>
    <w:rsid w:val="000F7298"/>
    <w:rsid w:val="000F72F1"/>
    <w:rsid w:val="000F7319"/>
    <w:rsid w:val="000F7630"/>
    <w:rsid w:val="000F7632"/>
    <w:rsid w:val="000F77DF"/>
    <w:rsid w:val="000F78F5"/>
    <w:rsid w:val="000F7AF1"/>
    <w:rsid w:val="001006E0"/>
    <w:rsid w:val="001008A8"/>
    <w:rsid w:val="00100990"/>
    <w:rsid w:val="00101550"/>
    <w:rsid w:val="001019D7"/>
    <w:rsid w:val="00101A2C"/>
    <w:rsid w:val="00101A9A"/>
    <w:rsid w:val="001024B1"/>
    <w:rsid w:val="001026BD"/>
    <w:rsid w:val="0010285D"/>
    <w:rsid w:val="001029B7"/>
    <w:rsid w:val="00102BF9"/>
    <w:rsid w:val="00102BFE"/>
    <w:rsid w:val="00102C55"/>
    <w:rsid w:val="00102F55"/>
    <w:rsid w:val="00102FDC"/>
    <w:rsid w:val="0010304A"/>
    <w:rsid w:val="00103287"/>
    <w:rsid w:val="00103444"/>
    <w:rsid w:val="00103601"/>
    <w:rsid w:val="001037DA"/>
    <w:rsid w:val="001038B0"/>
    <w:rsid w:val="00103BAC"/>
    <w:rsid w:val="00104191"/>
    <w:rsid w:val="001043EE"/>
    <w:rsid w:val="00104659"/>
    <w:rsid w:val="001046FC"/>
    <w:rsid w:val="00104C85"/>
    <w:rsid w:val="00104F6B"/>
    <w:rsid w:val="00105A43"/>
    <w:rsid w:val="00105BFB"/>
    <w:rsid w:val="00105C24"/>
    <w:rsid w:val="00106489"/>
    <w:rsid w:val="00106A39"/>
    <w:rsid w:val="001076FF"/>
    <w:rsid w:val="001078A0"/>
    <w:rsid w:val="00107C73"/>
    <w:rsid w:val="0011064D"/>
    <w:rsid w:val="001108D4"/>
    <w:rsid w:val="00110FE9"/>
    <w:rsid w:val="00111839"/>
    <w:rsid w:val="001119F2"/>
    <w:rsid w:val="00111AC4"/>
    <w:rsid w:val="00111AC5"/>
    <w:rsid w:val="00111D11"/>
    <w:rsid w:val="00111E34"/>
    <w:rsid w:val="001127F9"/>
    <w:rsid w:val="00112925"/>
    <w:rsid w:val="00112A9A"/>
    <w:rsid w:val="00112FA8"/>
    <w:rsid w:val="001152B7"/>
    <w:rsid w:val="001155B5"/>
    <w:rsid w:val="00115B48"/>
    <w:rsid w:val="00115E4A"/>
    <w:rsid w:val="00116001"/>
    <w:rsid w:val="00116054"/>
    <w:rsid w:val="001163D8"/>
    <w:rsid w:val="00117BA7"/>
    <w:rsid w:val="00117FA1"/>
    <w:rsid w:val="001200FC"/>
    <w:rsid w:val="001202BA"/>
    <w:rsid w:val="001202D6"/>
    <w:rsid w:val="00120856"/>
    <w:rsid w:val="00120E5C"/>
    <w:rsid w:val="0012130C"/>
    <w:rsid w:val="001214AB"/>
    <w:rsid w:val="00121540"/>
    <w:rsid w:val="00122358"/>
    <w:rsid w:val="00122380"/>
    <w:rsid w:val="00122794"/>
    <w:rsid w:val="001228AB"/>
    <w:rsid w:val="0012299F"/>
    <w:rsid w:val="00123489"/>
    <w:rsid w:val="001235BE"/>
    <w:rsid w:val="00123F12"/>
    <w:rsid w:val="00124174"/>
    <w:rsid w:val="00124392"/>
    <w:rsid w:val="0012467F"/>
    <w:rsid w:val="00124863"/>
    <w:rsid w:val="001248FA"/>
    <w:rsid w:val="00124A34"/>
    <w:rsid w:val="00124F2D"/>
    <w:rsid w:val="00125354"/>
    <w:rsid w:val="00125AF3"/>
    <w:rsid w:val="00125D2A"/>
    <w:rsid w:val="00125FF8"/>
    <w:rsid w:val="001269C6"/>
    <w:rsid w:val="00126FAD"/>
    <w:rsid w:val="0012773F"/>
    <w:rsid w:val="00127856"/>
    <w:rsid w:val="00127C2C"/>
    <w:rsid w:val="0013006D"/>
    <w:rsid w:val="0013032F"/>
    <w:rsid w:val="00130561"/>
    <w:rsid w:val="00130865"/>
    <w:rsid w:val="00130927"/>
    <w:rsid w:val="00130961"/>
    <w:rsid w:val="00130996"/>
    <w:rsid w:val="00131070"/>
    <w:rsid w:val="001312D8"/>
    <w:rsid w:val="00132E07"/>
    <w:rsid w:val="00133445"/>
    <w:rsid w:val="0013367E"/>
    <w:rsid w:val="0013368B"/>
    <w:rsid w:val="00133970"/>
    <w:rsid w:val="00133D28"/>
    <w:rsid w:val="001340D1"/>
    <w:rsid w:val="001342C2"/>
    <w:rsid w:val="00134893"/>
    <w:rsid w:val="0013495A"/>
    <w:rsid w:val="00134A2B"/>
    <w:rsid w:val="0013532E"/>
    <w:rsid w:val="001353B6"/>
    <w:rsid w:val="00135575"/>
    <w:rsid w:val="00136139"/>
    <w:rsid w:val="00136206"/>
    <w:rsid w:val="00136434"/>
    <w:rsid w:val="00137306"/>
    <w:rsid w:val="00137387"/>
    <w:rsid w:val="001374C1"/>
    <w:rsid w:val="00137C61"/>
    <w:rsid w:val="00137EDA"/>
    <w:rsid w:val="00140875"/>
    <w:rsid w:val="001408B4"/>
    <w:rsid w:val="00140B26"/>
    <w:rsid w:val="001414C2"/>
    <w:rsid w:val="00141B06"/>
    <w:rsid w:val="00142039"/>
    <w:rsid w:val="0014208A"/>
    <w:rsid w:val="00142464"/>
    <w:rsid w:val="00142B78"/>
    <w:rsid w:val="00142D49"/>
    <w:rsid w:val="00142F72"/>
    <w:rsid w:val="00143280"/>
    <w:rsid w:val="001434A3"/>
    <w:rsid w:val="00143A28"/>
    <w:rsid w:val="001440E1"/>
    <w:rsid w:val="00144ADA"/>
    <w:rsid w:val="00144F53"/>
    <w:rsid w:val="0014515D"/>
    <w:rsid w:val="00145210"/>
    <w:rsid w:val="00145660"/>
    <w:rsid w:val="00145D64"/>
    <w:rsid w:val="00146095"/>
    <w:rsid w:val="00146620"/>
    <w:rsid w:val="00146821"/>
    <w:rsid w:val="001468B3"/>
    <w:rsid w:val="00146CC3"/>
    <w:rsid w:val="00146E38"/>
    <w:rsid w:val="00147156"/>
    <w:rsid w:val="001473DE"/>
    <w:rsid w:val="00147483"/>
    <w:rsid w:val="00147CF5"/>
    <w:rsid w:val="00147D34"/>
    <w:rsid w:val="00147EF9"/>
    <w:rsid w:val="001505B7"/>
    <w:rsid w:val="00150675"/>
    <w:rsid w:val="001506B7"/>
    <w:rsid w:val="0015070E"/>
    <w:rsid w:val="00150C43"/>
    <w:rsid w:val="00150E5F"/>
    <w:rsid w:val="001511FD"/>
    <w:rsid w:val="0015127E"/>
    <w:rsid w:val="001517C1"/>
    <w:rsid w:val="00151946"/>
    <w:rsid w:val="00151B0E"/>
    <w:rsid w:val="00151BD5"/>
    <w:rsid w:val="00151D11"/>
    <w:rsid w:val="00151F2D"/>
    <w:rsid w:val="00152421"/>
    <w:rsid w:val="00152DED"/>
    <w:rsid w:val="00152E18"/>
    <w:rsid w:val="00152F24"/>
    <w:rsid w:val="00153147"/>
    <w:rsid w:val="001533A5"/>
    <w:rsid w:val="001533F1"/>
    <w:rsid w:val="001538DE"/>
    <w:rsid w:val="00153A8C"/>
    <w:rsid w:val="00154579"/>
    <w:rsid w:val="001545AC"/>
    <w:rsid w:val="001547F1"/>
    <w:rsid w:val="00154C97"/>
    <w:rsid w:val="00154EF6"/>
    <w:rsid w:val="0015560A"/>
    <w:rsid w:val="0015592A"/>
    <w:rsid w:val="00155AD6"/>
    <w:rsid w:val="00155C82"/>
    <w:rsid w:val="00155D74"/>
    <w:rsid w:val="00155E07"/>
    <w:rsid w:val="00155F1E"/>
    <w:rsid w:val="00156EBE"/>
    <w:rsid w:val="001575C3"/>
    <w:rsid w:val="001577DF"/>
    <w:rsid w:val="00157D92"/>
    <w:rsid w:val="0016016D"/>
    <w:rsid w:val="001605AA"/>
    <w:rsid w:val="00160B39"/>
    <w:rsid w:val="00160C6E"/>
    <w:rsid w:val="00160E14"/>
    <w:rsid w:val="00161AC0"/>
    <w:rsid w:val="00161E54"/>
    <w:rsid w:val="00163F6B"/>
    <w:rsid w:val="00163FBF"/>
    <w:rsid w:val="001641E1"/>
    <w:rsid w:val="00164ED4"/>
    <w:rsid w:val="00164F40"/>
    <w:rsid w:val="00165386"/>
    <w:rsid w:val="001654D2"/>
    <w:rsid w:val="00165B78"/>
    <w:rsid w:val="00166050"/>
    <w:rsid w:val="001660F1"/>
    <w:rsid w:val="00166286"/>
    <w:rsid w:val="001668F2"/>
    <w:rsid w:val="00166D1C"/>
    <w:rsid w:val="00166E09"/>
    <w:rsid w:val="001671BA"/>
    <w:rsid w:val="0016766F"/>
    <w:rsid w:val="00167A2A"/>
    <w:rsid w:val="00167F11"/>
    <w:rsid w:val="0017082C"/>
    <w:rsid w:val="001708D5"/>
    <w:rsid w:val="00170A95"/>
    <w:rsid w:val="00170CE9"/>
    <w:rsid w:val="00171225"/>
    <w:rsid w:val="001717D8"/>
    <w:rsid w:val="0017201D"/>
    <w:rsid w:val="0017271E"/>
    <w:rsid w:val="0017286C"/>
    <w:rsid w:val="001728FB"/>
    <w:rsid w:val="00172D02"/>
    <w:rsid w:val="00172F1B"/>
    <w:rsid w:val="0017342C"/>
    <w:rsid w:val="0017363E"/>
    <w:rsid w:val="001737DA"/>
    <w:rsid w:val="00173DB1"/>
    <w:rsid w:val="00173E10"/>
    <w:rsid w:val="001742AA"/>
    <w:rsid w:val="001743C9"/>
    <w:rsid w:val="0017477B"/>
    <w:rsid w:val="001748BA"/>
    <w:rsid w:val="00174B31"/>
    <w:rsid w:val="0017511F"/>
    <w:rsid w:val="0017531E"/>
    <w:rsid w:val="00175894"/>
    <w:rsid w:val="00175A0C"/>
    <w:rsid w:val="00175A56"/>
    <w:rsid w:val="00175C3F"/>
    <w:rsid w:val="00175E68"/>
    <w:rsid w:val="0017648F"/>
    <w:rsid w:val="00176E68"/>
    <w:rsid w:val="00176F21"/>
    <w:rsid w:val="00177736"/>
    <w:rsid w:val="001778E8"/>
    <w:rsid w:val="00177A7A"/>
    <w:rsid w:val="00177E06"/>
    <w:rsid w:val="00180051"/>
    <w:rsid w:val="00180698"/>
    <w:rsid w:val="001806FD"/>
    <w:rsid w:val="00180840"/>
    <w:rsid w:val="00180A10"/>
    <w:rsid w:val="00180E21"/>
    <w:rsid w:val="00180F93"/>
    <w:rsid w:val="00180FCF"/>
    <w:rsid w:val="0018143E"/>
    <w:rsid w:val="00181A0C"/>
    <w:rsid w:val="00181EA2"/>
    <w:rsid w:val="00182856"/>
    <w:rsid w:val="00182BBF"/>
    <w:rsid w:val="001831DF"/>
    <w:rsid w:val="0018381F"/>
    <w:rsid w:val="00183A5D"/>
    <w:rsid w:val="0018426D"/>
    <w:rsid w:val="00184997"/>
    <w:rsid w:val="001852AB"/>
    <w:rsid w:val="001853C8"/>
    <w:rsid w:val="00185BD6"/>
    <w:rsid w:val="00185DAC"/>
    <w:rsid w:val="00185DB7"/>
    <w:rsid w:val="00185EF9"/>
    <w:rsid w:val="001861F9"/>
    <w:rsid w:val="001866F4"/>
    <w:rsid w:val="00186922"/>
    <w:rsid w:val="00186C75"/>
    <w:rsid w:val="0018712C"/>
    <w:rsid w:val="001878EA"/>
    <w:rsid w:val="00187953"/>
    <w:rsid w:val="001902D0"/>
    <w:rsid w:val="001908FF"/>
    <w:rsid w:val="001915A9"/>
    <w:rsid w:val="00191775"/>
    <w:rsid w:val="00191D68"/>
    <w:rsid w:val="0019257E"/>
    <w:rsid w:val="001925EC"/>
    <w:rsid w:val="001926E5"/>
    <w:rsid w:val="0019293F"/>
    <w:rsid w:val="001929DC"/>
    <w:rsid w:val="001930A4"/>
    <w:rsid w:val="001938C9"/>
    <w:rsid w:val="00193E2E"/>
    <w:rsid w:val="00194039"/>
    <w:rsid w:val="00194362"/>
    <w:rsid w:val="001945A3"/>
    <w:rsid w:val="0019483E"/>
    <w:rsid w:val="00194B6C"/>
    <w:rsid w:val="00194D1C"/>
    <w:rsid w:val="00195678"/>
    <w:rsid w:val="001958E0"/>
    <w:rsid w:val="00195A7F"/>
    <w:rsid w:val="00195D2A"/>
    <w:rsid w:val="00195E0D"/>
    <w:rsid w:val="00195F0A"/>
    <w:rsid w:val="001960B0"/>
    <w:rsid w:val="00196176"/>
    <w:rsid w:val="00197159"/>
    <w:rsid w:val="001974C8"/>
    <w:rsid w:val="001975F3"/>
    <w:rsid w:val="001976A9"/>
    <w:rsid w:val="001979B3"/>
    <w:rsid w:val="001A037A"/>
    <w:rsid w:val="001A18A3"/>
    <w:rsid w:val="001A18D2"/>
    <w:rsid w:val="001A227A"/>
    <w:rsid w:val="001A23CC"/>
    <w:rsid w:val="001A2404"/>
    <w:rsid w:val="001A24F0"/>
    <w:rsid w:val="001A2730"/>
    <w:rsid w:val="001A2847"/>
    <w:rsid w:val="001A2B25"/>
    <w:rsid w:val="001A3A53"/>
    <w:rsid w:val="001A3BE0"/>
    <w:rsid w:val="001A3E9E"/>
    <w:rsid w:val="001A4522"/>
    <w:rsid w:val="001A4907"/>
    <w:rsid w:val="001A4FA6"/>
    <w:rsid w:val="001A5B62"/>
    <w:rsid w:val="001A5B94"/>
    <w:rsid w:val="001A5EB4"/>
    <w:rsid w:val="001A6203"/>
    <w:rsid w:val="001A6652"/>
    <w:rsid w:val="001A680E"/>
    <w:rsid w:val="001A68FC"/>
    <w:rsid w:val="001A69F9"/>
    <w:rsid w:val="001A6B23"/>
    <w:rsid w:val="001A6D40"/>
    <w:rsid w:val="001A745A"/>
    <w:rsid w:val="001A7858"/>
    <w:rsid w:val="001A7F62"/>
    <w:rsid w:val="001B037C"/>
    <w:rsid w:val="001B0405"/>
    <w:rsid w:val="001B08C3"/>
    <w:rsid w:val="001B1175"/>
    <w:rsid w:val="001B124C"/>
    <w:rsid w:val="001B1296"/>
    <w:rsid w:val="001B1373"/>
    <w:rsid w:val="001B1387"/>
    <w:rsid w:val="001B1CD8"/>
    <w:rsid w:val="001B1E45"/>
    <w:rsid w:val="001B1E6C"/>
    <w:rsid w:val="001B2061"/>
    <w:rsid w:val="001B26D4"/>
    <w:rsid w:val="001B31BA"/>
    <w:rsid w:val="001B35C4"/>
    <w:rsid w:val="001B38F9"/>
    <w:rsid w:val="001B4011"/>
    <w:rsid w:val="001B4142"/>
    <w:rsid w:val="001B4264"/>
    <w:rsid w:val="001B47AC"/>
    <w:rsid w:val="001B5392"/>
    <w:rsid w:val="001B54CA"/>
    <w:rsid w:val="001B55A3"/>
    <w:rsid w:val="001B580B"/>
    <w:rsid w:val="001B587C"/>
    <w:rsid w:val="001B597C"/>
    <w:rsid w:val="001B6354"/>
    <w:rsid w:val="001B69F1"/>
    <w:rsid w:val="001B6FC9"/>
    <w:rsid w:val="001B7202"/>
    <w:rsid w:val="001B7F39"/>
    <w:rsid w:val="001C0407"/>
    <w:rsid w:val="001C073A"/>
    <w:rsid w:val="001C0B8F"/>
    <w:rsid w:val="001C0BA6"/>
    <w:rsid w:val="001C0E7D"/>
    <w:rsid w:val="001C0F0B"/>
    <w:rsid w:val="001C1097"/>
    <w:rsid w:val="001C115C"/>
    <w:rsid w:val="001C11AB"/>
    <w:rsid w:val="001C2220"/>
    <w:rsid w:val="001C228D"/>
    <w:rsid w:val="001C2318"/>
    <w:rsid w:val="001C231E"/>
    <w:rsid w:val="001C274D"/>
    <w:rsid w:val="001C2F54"/>
    <w:rsid w:val="001C33A9"/>
    <w:rsid w:val="001C345C"/>
    <w:rsid w:val="001C37B7"/>
    <w:rsid w:val="001C3B14"/>
    <w:rsid w:val="001C3FE7"/>
    <w:rsid w:val="001C40D7"/>
    <w:rsid w:val="001C41CF"/>
    <w:rsid w:val="001C434C"/>
    <w:rsid w:val="001C460F"/>
    <w:rsid w:val="001C5508"/>
    <w:rsid w:val="001C587C"/>
    <w:rsid w:val="001C5B28"/>
    <w:rsid w:val="001C5B44"/>
    <w:rsid w:val="001C6992"/>
    <w:rsid w:val="001C6A6B"/>
    <w:rsid w:val="001C6F28"/>
    <w:rsid w:val="001C703D"/>
    <w:rsid w:val="001C71E7"/>
    <w:rsid w:val="001C7768"/>
    <w:rsid w:val="001C7EB2"/>
    <w:rsid w:val="001D018E"/>
    <w:rsid w:val="001D01AF"/>
    <w:rsid w:val="001D021E"/>
    <w:rsid w:val="001D034D"/>
    <w:rsid w:val="001D04CD"/>
    <w:rsid w:val="001D0D37"/>
    <w:rsid w:val="001D0D5B"/>
    <w:rsid w:val="001D1152"/>
    <w:rsid w:val="001D1656"/>
    <w:rsid w:val="001D166F"/>
    <w:rsid w:val="001D168F"/>
    <w:rsid w:val="001D18E7"/>
    <w:rsid w:val="001D195C"/>
    <w:rsid w:val="001D1DB9"/>
    <w:rsid w:val="001D1FE0"/>
    <w:rsid w:val="001D2144"/>
    <w:rsid w:val="001D21DF"/>
    <w:rsid w:val="001D2661"/>
    <w:rsid w:val="001D2F60"/>
    <w:rsid w:val="001D2FBD"/>
    <w:rsid w:val="001D3704"/>
    <w:rsid w:val="001D3998"/>
    <w:rsid w:val="001D3B65"/>
    <w:rsid w:val="001D3B97"/>
    <w:rsid w:val="001D3BEB"/>
    <w:rsid w:val="001D3CBD"/>
    <w:rsid w:val="001D4237"/>
    <w:rsid w:val="001D46A5"/>
    <w:rsid w:val="001D46D5"/>
    <w:rsid w:val="001D47FB"/>
    <w:rsid w:val="001D4889"/>
    <w:rsid w:val="001D53B2"/>
    <w:rsid w:val="001D579B"/>
    <w:rsid w:val="001D58E5"/>
    <w:rsid w:val="001D5A26"/>
    <w:rsid w:val="001D63E4"/>
    <w:rsid w:val="001D6732"/>
    <w:rsid w:val="001D6942"/>
    <w:rsid w:val="001D6ACC"/>
    <w:rsid w:val="001D6CD2"/>
    <w:rsid w:val="001D7851"/>
    <w:rsid w:val="001D7A12"/>
    <w:rsid w:val="001E0274"/>
    <w:rsid w:val="001E0412"/>
    <w:rsid w:val="001E0450"/>
    <w:rsid w:val="001E06C6"/>
    <w:rsid w:val="001E0746"/>
    <w:rsid w:val="001E0824"/>
    <w:rsid w:val="001E1595"/>
    <w:rsid w:val="001E176F"/>
    <w:rsid w:val="001E18CE"/>
    <w:rsid w:val="001E1A99"/>
    <w:rsid w:val="001E1C6E"/>
    <w:rsid w:val="001E1E30"/>
    <w:rsid w:val="001E1FF2"/>
    <w:rsid w:val="001E2059"/>
    <w:rsid w:val="001E20B9"/>
    <w:rsid w:val="001E260B"/>
    <w:rsid w:val="001E293B"/>
    <w:rsid w:val="001E31CE"/>
    <w:rsid w:val="001E3C72"/>
    <w:rsid w:val="001E3CCE"/>
    <w:rsid w:val="001E4633"/>
    <w:rsid w:val="001E4815"/>
    <w:rsid w:val="001E4918"/>
    <w:rsid w:val="001E4AEF"/>
    <w:rsid w:val="001E52E2"/>
    <w:rsid w:val="001E5393"/>
    <w:rsid w:val="001E562A"/>
    <w:rsid w:val="001E59A0"/>
    <w:rsid w:val="001E5C4A"/>
    <w:rsid w:val="001E5D2E"/>
    <w:rsid w:val="001E682F"/>
    <w:rsid w:val="001E6B4F"/>
    <w:rsid w:val="001E6C74"/>
    <w:rsid w:val="001E7345"/>
    <w:rsid w:val="001E735D"/>
    <w:rsid w:val="001E7B00"/>
    <w:rsid w:val="001E7ECF"/>
    <w:rsid w:val="001F033D"/>
    <w:rsid w:val="001F0C3A"/>
    <w:rsid w:val="001F0F2D"/>
    <w:rsid w:val="001F1661"/>
    <w:rsid w:val="001F171A"/>
    <w:rsid w:val="001F1812"/>
    <w:rsid w:val="001F2758"/>
    <w:rsid w:val="001F3F2F"/>
    <w:rsid w:val="001F42B6"/>
    <w:rsid w:val="001F4378"/>
    <w:rsid w:val="001F438D"/>
    <w:rsid w:val="001F4CA1"/>
    <w:rsid w:val="001F5305"/>
    <w:rsid w:val="001F5681"/>
    <w:rsid w:val="001F5AB5"/>
    <w:rsid w:val="001F5AF9"/>
    <w:rsid w:val="001F5CBE"/>
    <w:rsid w:val="001F6670"/>
    <w:rsid w:val="001F6EC9"/>
    <w:rsid w:val="001F7217"/>
    <w:rsid w:val="001F784C"/>
    <w:rsid w:val="001F7B4D"/>
    <w:rsid w:val="001F7BBF"/>
    <w:rsid w:val="001F7D57"/>
    <w:rsid w:val="00200AAD"/>
    <w:rsid w:val="00200D4A"/>
    <w:rsid w:val="002012CC"/>
    <w:rsid w:val="00201A25"/>
    <w:rsid w:val="00201A3F"/>
    <w:rsid w:val="00201F6E"/>
    <w:rsid w:val="002023F5"/>
    <w:rsid w:val="00202F8D"/>
    <w:rsid w:val="0020318F"/>
    <w:rsid w:val="00203CEA"/>
    <w:rsid w:val="0020440E"/>
    <w:rsid w:val="00204717"/>
    <w:rsid w:val="00204F0D"/>
    <w:rsid w:val="00204F23"/>
    <w:rsid w:val="00204FE2"/>
    <w:rsid w:val="002073B9"/>
    <w:rsid w:val="002077B7"/>
    <w:rsid w:val="002078A8"/>
    <w:rsid w:val="00207C41"/>
    <w:rsid w:val="00207D13"/>
    <w:rsid w:val="0021055B"/>
    <w:rsid w:val="0021069C"/>
    <w:rsid w:val="0021070C"/>
    <w:rsid w:val="00210B80"/>
    <w:rsid w:val="00210EE3"/>
    <w:rsid w:val="00211121"/>
    <w:rsid w:val="00211231"/>
    <w:rsid w:val="00211E95"/>
    <w:rsid w:val="002121E8"/>
    <w:rsid w:val="002124D5"/>
    <w:rsid w:val="00212821"/>
    <w:rsid w:val="00212A49"/>
    <w:rsid w:val="00212EDC"/>
    <w:rsid w:val="00213241"/>
    <w:rsid w:val="002132BE"/>
    <w:rsid w:val="00213359"/>
    <w:rsid w:val="002134DF"/>
    <w:rsid w:val="00213C44"/>
    <w:rsid w:val="00213F5B"/>
    <w:rsid w:val="002147CC"/>
    <w:rsid w:val="00215024"/>
    <w:rsid w:val="00215077"/>
    <w:rsid w:val="0021518A"/>
    <w:rsid w:val="00215823"/>
    <w:rsid w:val="00215A18"/>
    <w:rsid w:val="00215CCB"/>
    <w:rsid w:val="00215E67"/>
    <w:rsid w:val="00215EBF"/>
    <w:rsid w:val="0021624F"/>
    <w:rsid w:val="00216287"/>
    <w:rsid w:val="002164C3"/>
    <w:rsid w:val="00216670"/>
    <w:rsid w:val="00216DF7"/>
    <w:rsid w:val="00217BF1"/>
    <w:rsid w:val="00217E0B"/>
    <w:rsid w:val="00217F3B"/>
    <w:rsid w:val="00217FEB"/>
    <w:rsid w:val="00220385"/>
    <w:rsid w:val="00220AAA"/>
    <w:rsid w:val="00220E2F"/>
    <w:rsid w:val="00220E4D"/>
    <w:rsid w:val="002213AD"/>
    <w:rsid w:val="002214C2"/>
    <w:rsid w:val="002215E1"/>
    <w:rsid w:val="0022190E"/>
    <w:rsid w:val="00221F29"/>
    <w:rsid w:val="00222161"/>
    <w:rsid w:val="0022231C"/>
    <w:rsid w:val="002225C7"/>
    <w:rsid w:val="00222B9F"/>
    <w:rsid w:val="00222D2C"/>
    <w:rsid w:val="00223337"/>
    <w:rsid w:val="00223493"/>
    <w:rsid w:val="0022375A"/>
    <w:rsid w:val="002237D5"/>
    <w:rsid w:val="00224387"/>
    <w:rsid w:val="0022440F"/>
    <w:rsid w:val="00224763"/>
    <w:rsid w:val="00224958"/>
    <w:rsid w:val="00224FB8"/>
    <w:rsid w:val="002254BB"/>
    <w:rsid w:val="00225694"/>
    <w:rsid w:val="002258E9"/>
    <w:rsid w:val="00225E5F"/>
    <w:rsid w:val="00225F5C"/>
    <w:rsid w:val="00226F9E"/>
    <w:rsid w:val="002277C6"/>
    <w:rsid w:val="002278B5"/>
    <w:rsid w:val="00227F64"/>
    <w:rsid w:val="00230047"/>
    <w:rsid w:val="0023036E"/>
    <w:rsid w:val="0023065E"/>
    <w:rsid w:val="00230682"/>
    <w:rsid w:val="002308DB"/>
    <w:rsid w:val="00230E62"/>
    <w:rsid w:val="00231664"/>
    <w:rsid w:val="00231DEB"/>
    <w:rsid w:val="00232505"/>
    <w:rsid w:val="002329DD"/>
    <w:rsid w:val="00232D7B"/>
    <w:rsid w:val="002332F8"/>
    <w:rsid w:val="002333C6"/>
    <w:rsid w:val="0023346A"/>
    <w:rsid w:val="002335D0"/>
    <w:rsid w:val="0023392C"/>
    <w:rsid w:val="00233D53"/>
    <w:rsid w:val="002344B9"/>
    <w:rsid w:val="002349E1"/>
    <w:rsid w:val="0023507A"/>
    <w:rsid w:val="0023540E"/>
    <w:rsid w:val="0023560A"/>
    <w:rsid w:val="00235618"/>
    <w:rsid w:val="002357AD"/>
    <w:rsid w:val="002358DD"/>
    <w:rsid w:val="00235B9B"/>
    <w:rsid w:val="00235BCE"/>
    <w:rsid w:val="00236011"/>
    <w:rsid w:val="002366CF"/>
    <w:rsid w:val="002367FD"/>
    <w:rsid w:val="00236B00"/>
    <w:rsid w:val="00236B4F"/>
    <w:rsid w:val="002371D0"/>
    <w:rsid w:val="002373A0"/>
    <w:rsid w:val="0023751F"/>
    <w:rsid w:val="0023777A"/>
    <w:rsid w:val="00237A01"/>
    <w:rsid w:val="00237CA1"/>
    <w:rsid w:val="0024011F"/>
    <w:rsid w:val="00240797"/>
    <w:rsid w:val="00240B04"/>
    <w:rsid w:val="0024121E"/>
    <w:rsid w:val="00241808"/>
    <w:rsid w:val="00241888"/>
    <w:rsid w:val="00241FEB"/>
    <w:rsid w:val="002422FA"/>
    <w:rsid w:val="0024248A"/>
    <w:rsid w:val="00242DA8"/>
    <w:rsid w:val="002431CD"/>
    <w:rsid w:val="002436DA"/>
    <w:rsid w:val="00243803"/>
    <w:rsid w:val="00243C70"/>
    <w:rsid w:val="00243D59"/>
    <w:rsid w:val="00243FBC"/>
    <w:rsid w:val="00244AC0"/>
    <w:rsid w:val="00244BAA"/>
    <w:rsid w:val="0024518D"/>
    <w:rsid w:val="002451C5"/>
    <w:rsid w:val="0024558F"/>
    <w:rsid w:val="00245647"/>
    <w:rsid w:val="00246925"/>
    <w:rsid w:val="002479FC"/>
    <w:rsid w:val="0025054A"/>
    <w:rsid w:val="002509A2"/>
    <w:rsid w:val="00250A2C"/>
    <w:rsid w:val="00250B5A"/>
    <w:rsid w:val="00251104"/>
    <w:rsid w:val="0025165E"/>
    <w:rsid w:val="00251976"/>
    <w:rsid w:val="00252142"/>
    <w:rsid w:val="002521E7"/>
    <w:rsid w:val="00252B7A"/>
    <w:rsid w:val="00252C18"/>
    <w:rsid w:val="0025303E"/>
    <w:rsid w:val="00253050"/>
    <w:rsid w:val="002534E5"/>
    <w:rsid w:val="00253D44"/>
    <w:rsid w:val="00254101"/>
    <w:rsid w:val="0025411F"/>
    <w:rsid w:val="002546F8"/>
    <w:rsid w:val="00254702"/>
    <w:rsid w:val="00254C96"/>
    <w:rsid w:val="00254E3A"/>
    <w:rsid w:val="00255462"/>
    <w:rsid w:val="002554DA"/>
    <w:rsid w:val="00255870"/>
    <w:rsid w:val="0025628C"/>
    <w:rsid w:val="0025630A"/>
    <w:rsid w:val="002567A2"/>
    <w:rsid w:val="00256807"/>
    <w:rsid w:val="00256A0D"/>
    <w:rsid w:val="00256DE6"/>
    <w:rsid w:val="00257365"/>
    <w:rsid w:val="00257850"/>
    <w:rsid w:val="00257A87"/>
    <w:rsid w:val="00257E93"/>
    <w:rsid w:val="002600F9"/>
    <w:rsid w:val="0026031F"/>
    <w:rsid w:val="00260925"/>
    <w:rsid w:val="00260D64"/>
    <w:rsid w:val="002611E2"/>
    <w:rsid w:val="0026134A"/>
    <w:rsid w:val="0026195B"/>
    <w:rsid w:val="00261A72"/>
    <w:rsid w:val="00261B37"/>
    <w:rsid w:val="002624BB"/>
    <w:rsid w:val="00262DB0"/>
    <w:rsid w:val="00263337"/>
    <w:rsid w:val="00263501"/>
    <w:rsid w:val="00263676"/>
    <w:rsid w:val="00263779"/>
    <w:rsid w:val="00263A47"/>
    <w:rsid w:val="002646BF"/>
    <w:rsid w:val="0026473F"/>
    <w:rsid w:val="00264C69"/>
    <w:rsid w:val="00264D21"/>
    <w:rsid w:val="00264D6E"/>
    <w:rsid w:val="00264F78"/>
    <w:rsid w:val="00265354"/>
    <w:rsid w:val="00265525"/>
    <w:rsid w:val="002655DF"/>
    <w:rsid w:val="002656D9"/>
    <w:rsid w:val="00265745"/>
    <w:rsid w:val="00265D6B"/>
    <w:rsid w:val="0026653B"/>
    <w:rsid w:val="00266BAD"/>
    <w:rsid w:val="0026709B"/>
    <w:rsid w:val="0026759A"/>
    <w:rsid w:val="002700F5"/>
    <w:rsid w:val="00270469"/>
    <w:rsid w:val="00270CED"/>
    <w:rsid w:val="00270DEC"/>
    <w:rsid w:val="00270EC6"/>
    <w:rsid w:val="002712B3"/>
    <w:rsid w:val="00271C74"/>
    <w:rsid w:val="002720CD"/>
    <w:rsid w:val="00272645"/>
    <w:rsid w:val="00272687"/>
    <w:rsid w:val="00272CAE"/>
    <w:rsid w:val="00272E2E"/>
    <w:rsid w:val="002730C7"/>
    <w:rsid w:val="002737B7"/>
    <w:rsid w:val="00273910"/>
    <w:rsid w:val="00273C2D"/>
    <w:rsid w:val="00273CFF"/>
    <w:rsid w:val="00273D84"/>
    <w:rsid w:val="00273FF2"/>
    <w:rsid w:val="00274077"/>
    <w:rsid w:val="002749B1"/>
    <w:rsid w:val="0027502C"/>
    <w:rsid w:val="002757DF"/>
    <w:rsid w:val="00275D53"/>
    <w:rsid w:val="00275E1D"/>
    <w:rsid w:val="0027605A"/>
    <w:rsid w:val="002768F1"/>
    <w:rsid w:val="002770DE"/>
    <w:rsid w:val="002771BB"/>
    <w:rsid w:val="00277688"/>
    <w:rsid w:val="0027797D"/>
    <w:rsid w:val="00277DFF"/>
    <w:rsid w:val="0028068E"/>
    <w:rsid w:val="002807BA"/>
    <w:rsid w:val="00280B78"/>
    <w:rsid w:val="00280E29"/>
    <w:rsid w:val="002814DD"/>
    <w:rsid w:val="0028181C"/>
    <w:rsid w:val="00281A9A"/>
    <w:rsid w:val="00281CC8"/>
    <w:rsid w:val="00281D37"/>
    <w:rsid w:val="00281F37"/>
    <w:rsid w:val="00281FF7"/>
    <w:rsid w:val="00282802"/>
    <w:rsid w:val="00282A94"/>
    <w:rsid w:val="00283036"/>
    <w:rsid w:val="002837E6"/>
    <w:rsid w:val="00283847"/>
    <w:rsid w:val="00283890"/>
    <w:rsid w:val="00283C95"/>
    <w:rsid w:val="00283FBA"/>
    <w:rsid w:val="002840C8"/>
    <w:rsid w:val="0028473D"/>
    <w:rsid w:val="002848F8"/>
    <w:rsid w:val="0028496A"/>
    <w:rsid w:val="00284C3B"/>
    <w:rsid w:val="00284F36"/>
    <w:rsid w:val="002854BD"/>
    <w:rsid w:val="00285C1F"/>
    <w:rsid w:val="00286378"/>
    <w:rsid w:val="00286658"/>
    <w:rsid w:val="00286FA6"/>
    <w:rsid w:val="00286FD4"/>
    <w:rsid w:val="0028756B"/>
    <w:rsid w:val="00287617"/>
    <w:rsid w:val="00287E8D"/>
    <w:rsid w:val="002900D5"/>
    <w:rsid w:val="0029033C"/>
    <w:rsid w:val="00290491"/>
    <w:rsid w:val="00291373"/>
    <w:rsid w:val="002914BC"/>
    <w:rsid w:val="00291627"/>
    <w:rsid w:val="00291A06"/>
    <w:rsid w:val="00291A24"/>
    <w:rsid w:val="0029268F"/>
    <w:rsid w:val="002929FF"/>
    <w:rsid w:val="00292C5F"/>
    <w:rsid w:val="00292F3C"/>
    <w:rsid w:val="00292FCD"/>
    <w:rsid w:val="00293065"/>
    <w:rsid w:val="0029330C"/>
    <w:rsid w:val="002933D1"/>
    <w:rsid w:val="002936DA"/>
    <w:rsid w:val="002946E5"/>
    <w:rsid w:val="00294AA5"/>
    <w:rsid w:val="00294B05"/>
    <w:rsid w:val="00294BCE"/>
    <w:rsid w:val="00294CD1"/>
    <w:rsid w:val="0029518B"/>
    <w:rsid w:val="002952E5"/>
    <w:rsid w:val="002952ED"/>
    <w:rsid w:val="002953C8"/>
    <w:rsid w:val="00295490"/>
    <w:rsid w:val="00295560"/>
    <w:rsid w:val="00295682"/>
    <w:rsid w:val="002957DF"/>
    <w:rsid w:val="00295C73"/>
    <w:rsid w:val="002960D7"/>
    <w:rsid w:val="00296EE5"/>
    <w:rsid w:val="0029737A"/>
    <w:rsid w:val="00297E34"/>
    <w:rsid w:val="00297E9A"/>
    <w:rsid w:val="002A0426"/>
    <w:rsid w:val="002A09AB"/>
    <w:rsid w:val="002A1264"/>
    <w:rsid w:val="002A15F4"/>
    <w:rsid w:val="002A17A6"/>
    <w:rsid w:val="002A2306"/>
    <w:rsid w:val="002A2331"/>
    <w:rsid w:val="002A2389"/>
    <w:rsid w:val="002A2586"/>
    <w:rsid w:val="002A2ABF"/>
    <w:rsid w:val="002A2CEE"/>
    <w:rsid w:val="002A2E8B"/>
    <w:rsid w:val="002A314F"/>
    <w:rsid w:val="002A3493"/>
    <w:rsid w:val="002A37FE"/>
    <w:rsid w:val="002A3D2E"/>
    <w:rsid w:val="002A4317"/>
    <w:rsid w:val="002A440E"/>
    <w:rsid w:val="002A4A9D"/>
    <w:rsid w:val="002A5260"/>
    <w:rsid w:val="002A5D4E"/>
    <w:rsid w:val="002A6177"/>
    <w:rsid w:val="002A6868"/>
    <w:rsid w:val="002A6938"/>
    <w:rsid w:val="002A6A9D"/>
    <w:rsid w:val="002A6A9F"/>
    <w:rsid w:val="002A7065"/>
    <w:rsid w:val="002A71B8"/>
    <w:rsid w:val="002A7685"/>
    <w:rsid w:val="002A77FD"/>
    <w:rsid w:val="002A7A7E"/>
    <w:rsid w:val="002A7B0C"/>
    <w:rsid w:val="002A7B3D"/>
    <w:rsid w:val="002B0108"/>
    <w:rsid w:val="002B0460"/>
    <w:rsid w:val="002B069B"/>
    <w:rsid w:val="002B0809"/>
    <w:rsid w:val="002B0AFF"/>
    <w:rsid w:val="002B0DF6"/>
    <w:rsid w:val="002B0EB9"/>
    <w:rsid w:val="002B10B3"/>
    <w:rsid w:val="002B16E1"/>
    <w:rsid w:val="002B1A88"/>
    <w:rsid w:val="002B1E28"/>
    <w:rsid w:val="002B2544"/>
    <w:rsid w:val="002B271E"/>
    <w:rsid w:val="002B2B7B"/>
    <w:rsid w:val="002B2E98"/>
    <w:rsid w:val="002B2F4F"/>
    <w:rsid w:val="002B3868"/>
    <w:rsid w:val="002B3BCA"/>
    <w:rsid w:val="002B3D66"/>
    <w:rsid w:val="002B3F7B"/>
    <w:rsid w:val="002B3FB2"/>
    <w:rsid w:val="002B4175"/>
    <w:rsid w:val="002B4275"/>
    <w:rsid w:val="002B4871"/>
    <w:rsid w:val="002B4AF7"/>
    <w:rsid w:val="002B4DEB"/>
    <w:rsid w:val="002B51EF"/>
    <w:rsid w:val="002B53EE"/>
    <w:rsid w:val="002B5C5D"/>
    <w:rsid w:val="002B6263"/>
    <w:rsid w:val="002B6773"/>
    <w:rsid w:val="002B6A0D"/>
    <w:rsid w:val="002B7136"/>
    <w:rsid w:val="002B74DF"/>
    <w:rsid w:val="002B753A"/>
    <w:rsid w:val="002B79CF"/>
    <w:rsid w:val="002C0784"/>
    <w:rsid w:val="002C11F8"/>
    <w:rsid w:val="002C1272"/>
    <w:rsid w:val="002C1484"/>
    <w:rsid w:val="002C15DA"/>
    <w:rsid w:val="002C17FB"/>
    <w:rsid w:val="002C187C"/>
    <w:rsid w:val="002C1D3D"/>
    <w:rsid w:val="002C2636"/>
    <w:rsid w:val="002C2723"/>
    <w:rsid w:val="002C2BBB"/>
    <w:rsid w:val="002C31C1"/>
    <w:rsid w:val="002C3212"/>
    <w:rsid w:val="002C333A"/>
    <w:rsid w:val="002C3387"/>
    <w:rsid w:val="002C3875"/>
    <w:rsid w:val="002C417B"/>
    <w:rsid w:val="002C48F7"/>
    <w:rsid w:val="002C531A"/>
    <w:rsid w:val="002C5448"/>
    <w:rsid w:val="002C55BB"/>
    <w:rsid w:val="002C5943"/>
    <w:rsid w:val="002C59FF"/>
    <w:rsid w:val="002C5BB1"/>
    <w:rsid w:val="002C6F9B"/>
    <w:rsid w:val="002C70AD"/>
    <w:rsid w:val="002C7973"/>
    <w:rsid w:val="002C7C4D"/>
    <w:rsid w:val="002C7D6F"/>
    <w:rsid w:val="002D0342"/>
    <w:rsid w:val="002D059B"/>
    <w:rsid w:val="002D07D0"/>
    <w:rsid w:val="002D08CB"/>
    <w:rsid w:val="002D093B"/>
    <w:rsid w:val="002D0AEC"/>
    <w:rsid w:val="002D0AEE"/>
    <w:rsid w:val="002D0BAD"/>
    <w:rsid w:val="002D0FF9"/>
    <w:rsid w:val="002D14DF"/>
    <w:rsid w:val="002D1647"/>
    <w:rsid w:val="002D19FB"/>
    <w:rsid w:val="002D1FF0"/>
    <w:rsid w:val="002D2365"/>
    <w:rsid w:val="002D2836"/>
    <w:rsid w:val="002D2848"/>
    <w:rsid w:val="002D285B"/>
    <w:rsid w:val="002D2C33"/>
    <w:rsid w:val="002D2C86"/>
    <w:rsid w:val="002D373C"/>
    <w:rsid w:val="002D3FD7"/>
    <w:rsid w:val="002D44BB"/>
    <w:rsid w:val="002D453D"/>
    <w:rsid w:val="002D4785"/>
    <w:rsid w:val="002D4B24"/>
    <w:rsid w:val="002D4D8F"/>
    <w:rsid w:val="002D4E12"/>
    <w:rsid w:val="002D4E86"/>
    <w:rsid w:val="002D50FF"/>
    <w:rsid w:val="002D540F"/>
    <w:rsid w:val="002D567B"/>
    <w:rsid w:val="002D5AAA"/>
    <w:rsid w:val="002D5DD0"/>
    <w:rsid w:val="002D5F7D"/>
    <w:rsid w:val="002D5FA6"/>
    <w:rsid w:val="002D634E"/>
    <w:rsid w:val="002D6396"/>
    <w:rsid w:val="002D690C"/>
    <w:rsid w:val="002D692F"/>
    <w:rsid w:val="002D6999"/>
    <w:rsid w:val="002D7637"/>
    <w:rsid w:val="002D7C40"/>
    <w:rsid w:val="002D7F70"/>
    <w:rsid w:val="002E0214"/>
    <w:rsid w:val="002E0299"/>
    <w:rsid w:val="002E02CB"/>
    <w:rsid w:val="002E0440"/>
    <w:rsid w:val="002E086C"/>
    <w:rsid w:val="002E15AB"/>
    <w:rsid w:val="002E1610"/>
    <w:rsid w:val="002E187F"/>
    <w:rsid w:val="002E19C2"/>
    <w:rsid w:val="002E1D06"/>
    <w:rsid w:val="002E1D3B"/>
    <w:rsid w:val="002E2120"/>
    <w:rsid w:val="002E2903"/>
    <w:rsid w:val="002E2B05"/>
    <w:rsid w:val="002E2F90"/>
    <w:rsid w:val="002E306F"/>
    <w:rsid w:val="002E36C7"/>
    <w:rsid w:val="002E37C4"/>
    <w:rsid w:val="002E3EB4"/>
    <w:rsid w:val="002E4022"/>
    <w:rsid w:val="002E44E1"/>
    <w:rsid w:val="002E4CE5"/>
    <w:rsid w:val="002E4E62"/>
    <w:rsid w:val="002E4ECE"/>
    <w:rsid w:val="002E4F18"/>
    <w:rsid w:val="002E5125"/>
    <w:rsid w:val="002E52C0"/>
    <w:rsid w:val="002E54C2"/>
    <w:rsid w:val="002E5504"/>
    <w:rsid w:val="002E55F6"/>
    <w:rsid w:val="002E571F"/>
    <w:rsid w:val="002E698B"/>
    <w:rsid w:val="002E7248"/>
    <w:rsid w:val="002E742B"/>
    <w:rsid w:val="002E743A"/>
    <w:rsid w:val="002E7717"/>
    <w:rsid w:val="002E7B89"/>
    <w:rsid w:val="002F0163"/>
    <w:rsid w:val="002F01C5"/>
    <w:rsid w:val="002F0A66"/>
    <w:rsid w:val="002F0A7B"/>
    <w:rsid w:val="002F1164"/>
    <w:rsid w:val="002F14DC"/>
    <w:rsid w:val="002F19D0"/>
    <w:rsid w:val="002F1E41"/>
    <w:rsid w:val="002F1F26"/>
    <w:rsid w:val="002F257B"/>
    <w:rsid w:val="002F28AD"/>
    <w:rsid w:val="002F3350"/>
    <w:rsid w:val="002F35C6"/>
    <w:rsid w:val="002F3AD2"/>
    <w:rsid w:val="002F420D"/>
    <w:rsid w:val="002F4567"/>
    <w:rsid w:val="002F469D"/>
    <w:rsid w:val="002F4ACA"/>
    <w:rsid w:val="002F4CB6"/>
    <w:rsid w:val="002F4FC7"/>
    <w:rsid w:val="002F5565"/>
    <w:rsid w:val="002F5996"/>
    <w:rsid w:val="002F5A9A"/>
    <w:rsid w:val="002F5FAB"/>
    <w:rsid w:val="002F6AB0"/>
    <w:rsid w:val="002F6D95"/>
    <w:rsid w:val="002F6FD6"/>
    <w:rsid w:val="002F72FA"/>
    <w:rsid w:val="002F731A"/>
    <w:rsid w:val="002F73AC"/>
    <w:rsid w:val="002F76FC"/>
    <w:rsid w:val="002F7855"/>
    <w:rsid w:val="002F7959"/>
    <w:rsid w:val="002F7AD0"/>
    <w:rsid w:val="002F7CB3"/>
    <w:rsid w:val="002F7D2F"/>
    <w:rsid w:val="00300218"/>
    <w:rsid w:val="00300440"/>
    <w:rsid w:val="0030061F"/>
    <w:rsid w:val="00300988"/>
    <w:rsid w:val="00300EEE"/>
    <w:rsid w:val="00300F48"/>
    <w:rsid w:val="00301500"/>
    <w:rsid w:val="0030164C"/>
    <w:rsid w:val="00301795"/>
    <w:rsid w:val="003018FE"/>
    <w:rsid w:val="00301F07"/>
    <w:rsid w:val="003022CE"/>
    <w:rsid w:val="003025A7"/>
    <w:rsid w:val="00302F1B"/>
    <w:rsid w:val="00303307"/>
    <w:rsid w:val="00303A45"/>
    <w:rsid w:val="00303D0A"/>
    <w:rsid w:val="0030419A"/>
    <w:rsid w:val="003041BD"/>
    <w:rsid w:val="003042AC"/>
    <w:rsid w:val="00304478"/>
    <w:rsid w:val="003047C4"/>
    <w:rsid w:val="00304A92"/>
    <w:rsid w:val="00304D5E"/>
    <w:rsid w:val="0030539D"/>
    <w:rsid w:val="0030540C"/>
    <w:rsid w:val="003057D3"/>
    <w:rsid w:val="00305CC8"/>
    <w:rsid w:val="00305CE1"/>
    <w:rsid w:val="00305EDD"/>
    <w:rsid w:val="003064CC"/>
    <w:rsid w:val="003067CB"/>
    <w:rsid w:val="003068CB"/>
    <w:rsid w:val="00306BEB"/>
    <w:rsid w:val="00306EC2"/>
    <w:rsid w:val="00307FAB"/>
    <w:rsid w:val="0031152A"/>
    <w:rsid w:val="00311C30"/>
    <w:rsid w:val="00311C65"/>
    <w:rsid w:val="00311D1F"/>
    <w:rsid w:val="00311DA3"/>
    <w:rsid w:val="00311F7A"/>
    <w:rsid w:val="003121ED"/>
    <w:rsid w:val="0031242B"/>
    <w:rsid w:val="00312800"/>
    <w:rsid w:val="00312BD7"/>
    <w:rsid w:val="00312E0E"/>
    <w:rsid w:val="00312F8B"/>
    <w:rsid w:val="00313232"/>
    <w:rsid w:val="0031398F"/>
    <w:rsid w:val="00313A97"/>
    <w:rsid w:val="00313E74"/>
    <w:rsid w:val="003140CF"/>
    <w:rsid w:val="00314454"/>
    <w:rsid w:val="00314474"/>
    <w:rsid w:val="00314E1B"/>
    <w:rsid w:val="00314FB3"/>
    <w:rsid w:val="00315031"/>
    <w:rsid w:val="00315232"/>
    <w:rsid w:val="00315411"/>
    <w:rsid w:val="00315511"/>
    <w:rsid w:val="003161A6"/>
    <w:rsid w:val="00316310"/>
    <w:rsid w:val="00316D5E"/>
    <w:rsid w:val="00317248"/>
    <w:rsid w:val="00317C34"/>
    <w:rsid w:val="0032016B"/>
    <w:rsid w:val="00320876"/>
    <w:rsid w:val="0032090C"/>
    <w:rsid w:val="00320CE3"/>
    <w:rsid w:val="00321035"/>
    <w:rsid w:val="003214B3"/>
    <w:rsid w:val="003218AD"/>
    <w:rsid w:val="00321C57"/>
    <w:rsid w:val="00322123"/>
    <w:rsid w:val="00322324"/>
    <w:rsid w:val="003226BB"/>
    <w:rsid w:val="003233F1"/>
    <w:rsid w:val="003234A2"/>
    <w:rsid w:val="0032388C"/>
    <w:rsid w:val="00323D79"/>
    <w:rsid w:val="003243E6"/>
    <w:rsid w:val="00324459"/>
    <w:rsid w:val="003246DA"/>
    <w:rsid w:val="003249AD"/>
    <w:rsid w:val="00324D09"/>
    <w:rsid w:val="00324DD4"/>
    <w:rsid w:val="00325814"/>
    <w:rsid w:val="003260AF"/>
    <w:rsid w:val="0032645D"/>
    <w:rsid w:val="00326640"/>
    <w:rsid w:val="00326814"/>
    <w:rsid w:val="00326817"/>
    <w:rsid w:val="00326B8C"/>
    <w:rsid w:val="0032712E"/>
    <w:rsid w:val="003273A3"/>
    <w:rsid w:val="003274B9"/>
    <w:rsid w:val="0032770D"/>
    <w:rsid w:val="0032775D"/>
    <w:rsid w:val="00327A22"/>
    <w:rsid w:val="00327E55"/>
    <w:rsid w:val="00327E65"/>
    <w:rsid w:val="003301CC"/>
    <w:rsid w:val="0033101B"/>
    <w:rsid w:val="00331298"/>
    <w:rsid w:val="003327D0"/>
    <w:rsid w:val="00332805"/>
    <w:rsid w:val="003329BC"/>
    <w:rsid w:val="003330F0"/>
    <w:rsid w:val="00333144"/>
    <w:rsid w:val="003348CC"/>
    <w:rsid w:val="00334C07"/>
    <w:rsid w:val="00334CEF"/>
    <w:rsid w:val="00334FAE"/>
    <w:rsid w:val="00335668"/>
    <w:rsid w:val="00335A3C"/>
    <w:rsid w:val="00335B07"/>
    <w:rsid w:val="00335B7C"/>
    <w:rsid w:val="00335BD8"/>
    <w:rsid w:val="00335E5D"/>
    <w:rsid w:val="00336113"/>
    <w:rsid w:val="00336567"/>
    <w:rsid w:val="00336B4B"/>
    <w:rsid w:val="00336D43"/>
    <w:rsid w:val="00336E7A"/>
    <w:rsid w:val="00336F31"/>
    <w:rsid w:val="00337049"/>
    <w:rsid w:val="0033724B"/>
    <w:rsid w:val="0033767D"/>
    <w:rsid w:val="003377AC"/>
    <w:rsid w:val="00337B0B"/>
    <w:rsid w:val="00337BB6"/>
    <w:rsid w:val="00337CBD"/>
    <w:rsid w:val="0034017C"/>
    <w:rsid w:val="003406A3"/>
    <w:rsid w:val="003406C3"/>
    <w:rsid w:val="00340A98"/>
    <w:rsid w:val="00341198"/>
    <w:rsid w:val="00341239"/>
    <w:rsid w:val="003417CB"/>
    <w:rsid w:val="00341D96"/>
    <w:rsid w:val="00342067"/>
    <w:rsid w:val="00342309"/>
    <w:rsid w:val="00342B29"/>
    <w:rsid w:val="00342C29"/>
    <w:rsid w:val="00342D85"/>
    <w:rsid w:val="00342DB4"/>
    <w:rsid w:val="00342F00"/>
    <w:rsid w:val="0034306B"/>
    <w:rsid w:val="00343473"/>
    <w:rsid w:val="00343663"/>
    <w:rsid w:val="003437F0"/>
    <w:rsid w:val="00343927"/>
    <w:rsid w:val="00343AA6"/>
    <w:rsid w:val="00343F89"/>
    <w:rsid w:val="0034422F"/>
    <w:rsid w:val="00344CF1"/>
    <w:rsid w:val="00344D48"/>
    <w:rsid w:val="00345177"/>
    <w:rsid w:val="00345315"/>
    <w:rsid w:val="00345346"/>
    <w:rsid w:val="0034538A"/>
    <w:rsid w:val="003458DA"/>
    <w:rsid w:val="00345CA9"/>
    <w:rsid w:val="00346C25"/>
    <w:rsid w:val="00346F55"/>
    <w:rsid w:val="003471E9"/>
    <w:rsid w:val="003472CE"/>
    <w:rsid w:val="003474A7"/>
    <w:rsid w:val="003474B8"/>
    <w:rsid w:val="003474B9"/>
    <w:rsid w:val="003477E6"/>
    <w:rsid w:val="00347BB6"/>
    <w:rsid w:val="00347C0A"/>
    <w:rsid w:val="00350578"/>
    <w:rsid w:val="003506CE"/>
    <w:rsid w:val="003506E7"/>
    <w:rsid w:val="003509CB"/>
    <w:rsid w:val="00350A20"/>
    <w:rsid w:val="00350AC5"/>
    <w:rsid w:val="00350AE0"/>
    <w:rsid w:val="00350D99"/>
    <w:rsid w:val="00350EFE"/>
    <w:rsid w:val="003516CA"/>
    <w:rsid w:val="003516DF"/>
    <w:rsid w:val="0035180B"/>
    <w:rsid w:val="00352755"/>
    <w:rsid w:val="00352CC9"/>
    <w:rsid w:val="00352E9B"/>
    <w:rsid w:val="00353237"/>
    <w:rsid w:val="0035357B"/>
    <w:rsid w:val="003536C1"/>
    <w:rsid w:val="00353C49"/>
    <w:rsid w:val="00353D0E"/>
    <w:rsid w:val="00354143"/>
    <w:rsid w:val="00354243"/>
    <w:rsid w:val="00354381"/>
    <w:rsid w:val="003545A7"/>
    <w:rsid w:val="00354815"/>
    <w:rsid w:val="00354A2E"/>
    <w:rsid w:val="00354C39"/>
    <w:rsid w:val="00354EE9"/>
    <w:rsid w:val="0035577A"/>
    <w:rsid w:val="00356AF2"/>
    <w:rsid w:val="00357F23"/>
    <w:rsid w:val="0036013F"/>
    <w:rsid w:val="003609F0"/>
    <w:rsid w:val="00360B29"/>
    <w:rsid w:val="00360D37"/>
    <w:rsid w:val="00360EE3"/>
    <w:rsid w:val="00360F82"/>
    <w:rsid w:val="003612FF"/>
    <w:rsid w:val="0036151E"/>
    <w:rsid w:val="00361AA2"/>
    <w:rsid w:val="00361E78"/>
    <w:rsid w:val="00363284"/>
    <w:rsid w:val="00363A92"/>
    <w:rsid w:val="00363AC1"/>
    <w:rsid w:val="00363C17"/>
    <w:rsid w:val="00364551"/>
    <w:rsid w:val="003645E3"/>
    <w:rsid w:val="0036479D"/>
    <w:rsid w:val="00364D08"/>
    <w:rsid w:val="00364E2C"/>
    <w:rsid w:val="00364FDA"/>
    <w:rsid w:val="003652BC"/>
    <w:rsid w:val="003653DB"/>
    <w:rsid w:val="00365579"/>
    <w:rsid w:val="003656FD"/>
    <w:rsid w:val="00365BD4"/>
    <w:rsid w:val="00365BF9"/>
    <w:rsid w:val="00365CEB"/>
    <w:rsid w:val="00366164"/>
    <w:rsid w:val="00366733"/>
    <w:rsid w:val="003667E6"/>
    <w:rsid w:val="00366DE9"/>
    <w:rsid w:val="003672FE"/>
    <w:rsid w:val="00367E1B"/>
    <w:rsid w:val="00367F6F"/>
    <w:rsid w:val="0037019E"/>
    <w:rsid w:val="003706D1"/>
    <w:rsid w:val="00370706"/>
    <w:rsid w:val="003708E2"/>
    <w:rsid w:val="003709BD"/>
    <w:rsid w:val="00370AE6"/>
    <w:rsid w:val="003712D8"/>
    <w:rsid w:val="0037231A"/>
    <w:rsid w:val="003723DE"/>
    <w:rsid w:val="00372445"/>
    <w:rsid w:val="003725D1"/>
    <w:rsid w:val="00372B8B"/>
    <w:rsid w:val="00373363"/>
    <w:rsid w:val="00373399"/>
    <w:rsid w:val="00373582"/>
    <w:rsid w:val="00373730"/>
    <w:rsid w:val="003738BA"/>
    <w:rsid w:val="00373B6F"/>
    <w:rsid w:val="00373DB2"/>
    <w:rsid w:val="0037439A"/>
    <w:rsid w:val="00374738"/>
    <w:rsid w:val="00374789"/>
    <w:rsid w:val="00374F95"/>
    <w:rsid w:val="00375057"/>
    <w:rsid w:val="0037527C"/>
    <w:rsid w:val="00375309"/>
    <w:rsid w:val="00375741"/>
    <w:rsid w:val="00375836"/>
    <w:rsid w:val="00375AD3"/>
    <w:rsid w:val="00375BBC"/>
    <w:rsid w:val="00376498"/>
    <w:rsid w:val="003767AA"/>
    <w:rsid w:val="00376DE9"/>
    <w:rsid w:val="00377121"/>
    <w:rsid w:val="0037716C"/>
    <w:rsid w:val="003772C7"/>
    <w:rsid w:val="0037746F"/>
    <w:rsid w:val="00377CD0"/>
    <w:rsid w:val="00377DE3"/>
    <w:rsid w:val="00380039"/>
    <w:rsid w:val="0038016B"/>
    <w:rsid w:val="00380626"/>
    <w:rsid w:val="00380789"/>
    <w:rsid w:val="003809C2"/>
    <w:rsid w:val="0038111A"/>
    <w:rsid w:val="003812AF"/>
    <w:rsid w:val="00381AA7"/>
    <w:rsid w:val="00382123"/>
    <w:rsid w:val="003823F2"/>
    <w:rsid w:val="00382FDB"/>
    <w:rsid w:val="00383383"/>
    <w:rsid w:val="00383719"/>
    <w:rsid w:val="003839C8"/>
    <w:rsid w:val="00383C7A"/>
    <w:rsid w:val="00384216"/>
    <w:rsid w:val="003842D9"/>
    <w:rsid w:val="0038432D"/>
    <w:rsid w:val="00385F6A"/>
    <w:rsid w:val="003860BE"/>
    <w:rsid w:val="003860C3"/>
    <w:rsid w:val="0038684B"/>
    <w:rsid w:val="00386C3B"/>
    <w:rsid w:val="0038732F"/>
    <w:rsid w:val="0038740E"/>
    <w:rsid w:val="0039014F"/>
    <w:rsid w:val="003901C1"/>
    <w:rsid w:val="003912AC"/>
    <w:rsid w:val="00391333"/>
    <w:rsid w:val="00391374"/>
    <w:rsid w:val="0039191A"/>
    <w:rsid w:val="00392471"/>
    <w:rsid w:val="00392772"/>
    <w:rsid w:val="00392F0F"/>
    <w:rsid w:val="0039325A"/>
    <w:rsid w:val="0039373C"/>
    <w:rsid w:val="00393A12"/>
    <w:rsid w:val="00393BC2"/>
    <w:rsid w:val="00393CDF"/>
    <w:rsid w:val="00393E4A"/>
    <w:rsid w:val="00393F67"/>
    <w:rsid w:val="00394B16"/>
    <w:rsid w:val="00394FA6"/>
    <w:rsid w:val="00395D6D"/>
    <w:rsid w:val="003966D3"/>
    <w:rsid w:val="003966E5"/>
    <w:rsid w:val="00396925"/>
    <w:rsid w:val="00397F1B"/>
    <w:rsid w:val="003A00FE"/>
    <w:rsid w:val="003A01A7"/>
    <w:rsid w:val="003A0606"/>
    <w:rsid w:val="003A0ACD"/>
    <w:rsid w:val="003A0DA8"/>
    <w:rsid w:val="003A12C2"/>
    <w:rsid w:val="003A154B"/>
    <w:rsid w:val="003A15DA"/>
    <w:rsid w:val="003A1B1F"/>
    <w:rsid w:val="003A1E44"/>
    <w:rsid w:val="003A24D5"/>
    <w:rsid w:val="003A307E"/>
    <w:rsid w:val="003A34AB"/>
    <w:rsid w:val="003A35B8"/>
    <w:rsid w:val="003A36E9"/>
    <w:rsid w:val="003A3CA9"/>
    <w:rsid w:val="003A3CB9"/>
    <w:rsid w:val="003A4467"/>
    <w:rsid w:val="003A4AA1"/>
    <w:rsid w:val="003A4FCD"/>
    <w:rsid w:val="003A51C8"/>
    <w:rsid w:val="003A5223"/>
    <w:rsid w:val="003A5289"/>
    <w:rsid w:val="003A54CB"/>
    <w:rsid w:val="003A556B"/>
    <w:rsid w:val="003A576A"/>
    <w:rsid w:val="003A579F"/>
    <w:rsid w:val="003A5CD0"/>
    <w:rsid w:val="003A5F1A"/>
    <w:rsid w:val="003A629D"/>
    <w:rsid w:val="003A6512"/>
    <w:rsid w:val="003A6A2A"/>
    <w:rsid w:val="003A6EAD"/>
    <w:rsid w:val="003A6F63"/>
    <w:rsid w:val="003A7171"/>
    <w:rsid w:val="003A76F3"/>
    <w:rsid w:val="003A7C8A"/>
    <w:rsid w:val="003B0224"/>
    <w:rsid w:val="003B07BD"/>
    <w:rsid w:val="003B09FB"/>
    <w:rsid w:val="003B0A57"/>
    <w:rsid w:val="003B0BCC"/>
    <w:rsid w:val="003B154D"/>
    <w:rsid w:val="003B15C5"/>
    <w:rsid w:val="003B1633"/>
    <w:rsid w:val="003B18E2"/>
    <w:rsid w:val="003B1935"/>
    <w:rsid w:val="003B1FB7"/>
    <w:rsid w:val="003B31C5"/>
    <w:rsid w:val="003B3219"/>
    <w:rsid w:val="003B3398"/>
    <w:rsid w:val="003B3A04"/>
    <w:rsid w:val="003B3FC7"/>
    <w:rsid w:val="003B40C5"/>
    <w:rsid w:val="003B429C"/>
    <w:rsid w:val="003B49F2"/>
    <w:rsid w:val="003B4C3C"/>
    <w:rsid w:val="003B5A5D"/>
    <w:rsid w:val="003B5D45"/>
    <w:rsid w:val="003B6513"/>
    <w:rsid w:val="003B69A2"/>
    <w:rsid w:val="003B6B0D"/>
    <w:rsid w:val="003B705F"/>
    <w:rsid w:val="003B73F1"/>
    <w:rsid w:val="003B75AD"/>
    <w:rsid w:val="003B769D"/>
    <w:rsid w:val="003B7A94"/>
    <w:rsid w:val="003B7F15"/>
    <w:rsid w:val="003C0591"/>
    <w:rsid w:val="003C1221"/>
    <w:rsid w:val="003C1437"/>
    <w:rsid w:val="003C1999"/>
    <w:rsid w:val="003C1AD2"/>
    <w:rsid w:val="003C2079"/>
    <w:rsid w:val="003C211C"/>
    <w:rsid w:val="003C23E1"/>
    <w:rsid w:val="003C2B5C"/>
    <w:rsid w:val="003C2D83"/>
    <w:rsid w:val="003C3170"/>
    <w:rsid w:val="003C3410"/>
    <w:rsid w:val="003C4032"/>
    <w:rsid w:val="003C4055"/>
    <w:rsid w:val="003C4369"/>
    <w:rsid w:val="003C450D"/>
    <w:rsid w:val="003C4851"/>
    <w:rsid w:val="003C4B0B"/>
    <w:rsid w:val="003C5692"/>
    <w:rsid w:val="003C5F68"/>
    <w:rsid w:val="003C6290"/>
    <w:rsid w:val="003C6610"/>
    <w:rsid w:val="003C674E"/>
    <w:rsid w:val="003C68F3"/>
    <w:rsid w:val="003C74D6"/>
    <w:rsid w:val="003C7629"/>
    <w:rsid w:val="003C7EF2"/>
    <w:rsid w:val="003C7FF8"/>
    <w:rsid w:val="003D0176"/>
    <w:rsid w:val="003D029A"/>
    <w:rsid w:val="003D06C7"/>
    <w:rsid w:val="003D0ED9"/>
    <w:rsid w:val="003D0FAF"/>
    <w:rsid w:val="003D14F8"/>
    <w:rsid w:val="003D1929"/>
    <w:rsid w:val="003D19AD"/>
    <w:rsid w:val="003D1A90"/>
    <w:rsid w:val="003D1B54"/>
    <w:rsid w:val="003D1D92"/>
    <w:rsid w:val="003D209B"/>
    <w:rsid w:val="003D2293"/>
    <w:rsid w:val="003D24C4"/>
    <w:rsid w:val="003D28E3"/>
    <w:rsid w:val="003D2BC3"/>
    <w:rsid w:val="003D2D8E"/>
    <w:rsid w:val="003D2E20"/>
    <w:rsid w:val="003D2ED0"/>
    <w:rsid w:val="003D3270"/>
    <w:rsid w:val="003D3416"/>
    <w:rsid w:val="003D3435"/>
    <w:rsid w:val="003D36DD"/>
    <w:rsid w:val="003D3DFE"/>
    <w:rsid w:val="003D4B34"/>
    <w:rsid w:val="003D541A"/>
    <w:rsid w:val="003D5EBD"/>
    <w:rsid w:val="003D6D41"/>
    <w:rsid w:val="003D6E0D"/>
    <w:rsid w:val="003D704A"/>
    <w:rsid w:val="003D7149"/>
    <w:rsid w:val="003D7179"/>
    <w:rsid w:val="003D7259"/>
    <w:rsid w:val="003D7450"/>
    <w:rsid w:val="003D78C3"/>
    <w:rsid w:val="003D7CCD"/>
    <w:rsid w:val="003D7E01"/>
    <w:rsid w:val="003E01B5"/>
    <w:rsid w:val="003E0534"/>
    <w:rsid w:val="003E06D2"/>
    <w:rsid w:val="003E08C3"/>
    <w:rsid w:val="003E0ADC"/>
    <w:rsid w:val="003E0CF7"/>
    <w:rsid w:val="003E120C"/>
    <w:rsid w:val="003E130A"/>
    <w:rsid w:val="003E2CC0"/>
    <w:rsid w:val="003E2E0A"/>
    <w:rsid w:val="003E2E44"/>
    <w:rsid w:val="003E2FA5"/>
    <w:rsid w:val="003E3109"/>
    <w:rsid w:val="003E341A"/>
    <w:rsid w:val="003E34CD"/>
    <w:rsid w:val="003E39B1"/>
    <w:rsid w:val="003E3B8F"/>
    <w:rsid w:val="003E3C04"/>
    <w:rsid w:val="003E4401"/>
    <w:rsid w:val="003E4569"/>
    <w:rsid w:val="003E456F"/>
    <w:rsid w:val="003E4BA2"/>
    <w:rsid w:val="003E4CED"/>
    <w:rsid w:val="003E50EB"/>
    <w:rsid w:val="003E5522"/>
    <w:rsid w:val="003E5572"/>
    <w:rsid w:val="003E5AED"/>
    <w:rsid w:val="003E5D5F"/>
    <w:rsid w:val="003E6109"/>
    <w:rsid w:val="003E654B"/>
    <w:rsid w:val="003E69C4"/>
    <w:rsid w:val="003E6ABF"/>
    <w:rsid w:val="003E6B76"/>
    <w:rsid w:val="003E6D1B"/>
    <w:rsid w:val="003E6EE5"/>
    <w:rsid w:val="003E70B9"/>
    <w:rsid w:val="003E7871"/>
    <w:rsid w:val="003E7AE1"/>
    <w:rsid w:val="003E7D5D"/>
    <w:rsid w:val="003E7FED"/>
    <w:rsid w:val="003F0936"/>
    <w:rsid w:val="003F0D22"/>
    <w:rsid w:val="003F15A4"/>
    <w:rsid w:val="003F2158"/>
    <w:rsid w:val="003F23A4"/>
    <w:rsid w:val="003F2C19"/>
    <w:rsid w:val="003F2CED"/>
    <w:rsid w:val="003F2CF9"/>
    <w:rsid w:val="003F32B5"/>
    <w:rsid w:val="003F38C9"/>
    <w:rsid w:val="003F39D8"/>
    <w:rsid w:val="003F3A8E"/>
    <w:rsid w:val="003F4667"/>
    <w:rsid w:val="003F4964"/>
    <w:rsid w:val="003F49A2"/>
    <w:rsid w:val="003F4E7B"/>
    <w:rsid w:val="003F5484"/>
    <w:rsid w:val="003F54D7"/>
    <w:rsid w:val="003F556B"/>
    <w:rsid w:val="003F5620"/>
    <w:rsid w:val="003F5E7A"/>
    <w:rsid w:val="003F5F31"/>
    <w:rsid w:val="003F6015"/>
    <w:rsid w:val="003F6032"/>
    <w:rsid w:val="003F691A"/>
    <w:rsid w:val="003F7380"/>
    <w:rsid w:val="003F759B"/>
    <w:rsid w:val="003F7F74"/>
    <w:rsid w:val="004001E6"/>
    <w:rsid w:val="0040045A"/>
    <w:rsid w:val="004005CE"/>
    <w:rsid w:val="00400AAD"/>
    <w:rsid w:val="00400BE2"/>
    <w:rsid w:val="00400FB4"/>
    <w:rsid w:val="00401181"/>
    <w:rsid w:val="00401AD0"/>
    <w:rsid w:val="00401EAE"/>
    <w:rsid w:val="004021BB"/>
    <w:rsid w:val="004026D6"/>
    <w:rsid w:val="00402BD6"/>
    <w:rsid w:val="004030A3"/>
    <w:rsid w:val="0040318F"/>
    <w:rsid w:val="0040395D"/>
    <w:rsid w:val="00403A7A"/>
    <w:rsid w:val="00403CFF"/>
    <w:rsid w:val="00404058"/>
    <w:rsid w:val="004044BC"/>
    <w:rsid w:val="00404B60"/>
    <w:rsid w:val="004051E2"/>
    <w:rsid w:val="00405D5A"/>
    <w:rsid w:val="00406107"/>
    <w:rsid w:val="004068E2"/>
    <w:rsid w:val="00406C8A"/>
    <w:rsid w:val="00407230"/>
    <w:rsid w:val="00407C49"/>
    <w:rsid w:val="00407D63"/>
    <w:rsid w:val="00407D72"/>
    <w:rsid w:val="00407E96"/>
    <w:rsid w:val="00410483"/>
    <w:rsid w:val="00410B46"/>
    <w:rsid w:val="00411600"/>
    <w:rsid w:val="004116EF"/>
    <w:rsid w:val="00411A46"/>
    <w:rsid w:val="00411CAE"/>
    <w:rsid w:val="00411D0B"/>
    <w:rsid w:val="004121A1"/>
    <w:rsid w:val="00412307"/>
    <w:rsid w:val="004124CF"/>
    <w:rsid w:val="004126E7"/>
    <w:rsid w:val="004128F4"/>
    <w:rsid w:val="00412A4C"/>
    <w:rsid w:val="00412E24"/>
    <w:rsid w:val="00412EFA"/>
    <w:rsid w:val="004131D0"/>
    <w:rsid w:val="0041385B"/>
    <w:rsid w:val="004138F5"/>
    <w:rsid w:val="004143A7"/>
    <w:rsid w:val="004145E0"/>
    <w:rsid w:val="0041488C"/>
    <w:rsid w:val="00414B01"/>
    <w:rsid w:val="00414D15"/>
    <w:rsid w:val="00414F77"/>
    <w:rsid w:val="004155D7"/>
    <w:rsid w:val="00415E16"/>
    <w:rsid w:val="00416996"/>
    <w:rsid w:val="00416E57"/>
    <w:rsid w:val="00416F51"/>
    <w:rsid w:val="0041796E"/>
    <w:rsid w:val="00417BA3"/>
    <w:rsid w:val="004207EA"/>
    <w:rsid w:val="004208DC"/>
    <w:rsid w:val="00421767"/>
    <w:rsid w:val="00421966"/>
    <w:rsid w:val="00421CF9"/>
    <w:rsid w:val="00421F43"/>
    <w:rsid w:val="00422879"/>
    <w:rsid w:val="004231FF"/>
    <w:rsid w:val="0042356A"/>
    <w:rsid w:val="00423703"/>
    <w:rsid w:val="004237FE"/>
    <w:rsid w:val="00423E51"/>
    <w:rsid w:val="00424219"/>
    <w:rsid w:val="004244CC"/>
    <w:rsid w:val="00424701"/>
    <w:rsid w:val="0042488E"/>
    <w:rsid w:val="0042513E"/>
    <w:rsid w:val="00425150"/>
    <w:rsid w:val="0042528D"/>
    <w:rsid w:val="00425E6B"/>
    <w:rsid w:val="00425EB2"/>
    <w:rsid w:val="00425FD6"/>
    <w:rsid w:val="00426055"/>
    <w:rsid w:val="004265CB"/>
    <w:rsid w:val="00426604"/>
    <w:rsid w:val="00426675"/>
    <w:rsid w:val="00426D28"/>
    <w:rsid w:val="004271B7"/>
    <w:rsid w:val="0042741D"/>
    <w:rsid w:val="00427448"/>
    <w:rsid w:val="00430073"/>
    <w:rsid w:val="00430248"/>
    <w:rsid w:val="00430298"/>
    <w:rsid w:val="004303B0"/>
    <w:rsid w:val="00430808"/>
    <w:rsid w:val="00430E44"/>
    <w:rsid w:val="00430E60"/>
    <w:rsid w:val="0043106F"/>
    <w:rsid w:val="0043107D"/>
    <w:rsid w:val="00431201"/>
    <w:rsid w:val="004312B5"/>
    <w:rsid w:val="004312B9"/>
    <w:rsid w:val="00431511"/>
    <w:rsid w:val="00431777"/>
    <w:rsid w:val="0043178C"/>
    <w:rsid w:val="0043190E"/>
    <w:rsid w:val="0043192C"/>
    <w:rsid w:val="00431B5E"/>
    <w:rsid w:val="00431C1B"/>
    <w:rsid w:val="00431C3B"/>
    <w:rsid w:val="0043206C"/>
    <w:rsid w:val="00432317"/>
    <w:rsid w:val="004325DB"/>
    <w:rsid w:val="004326E7"/>
    <w:rsid w:val="0043270B"/>
    <w:rsid w:val="00432868"/>
    <w:rsid w:val="00432A90"/>
    <w:rsid w:val="00432D5B"/>
    <w:rsid w:val="0043303C"/>
    <w:rsid w:val="004330FF"/>
    <w:rsid w:val="004331D9"/>
    <w:rsid w:val="00433402"/>
    <w:rsid w:val="0043378C"/>
    <w:rsid w:val="00433A1C"/>
    <w:rsid w:val="00433A6F"/>
    <w:rsid w:val="00433D80"/>
    <w:rsid w:val="00433E62"/>
    <w:rsid w:val="004344C3"/>
    <w:rsid w:val="00434A26"/>
    <w:rsid w:val="00434F5E"/>
    <w:rsid w:val="004353D3"/>
    <w:rsid w:val="00435430"/>
    <w:rsid w:val="004355C9"/>
    <w:rsid w:val="004355DE"/>
    <w:rsid w:val="00435DD7"/>
    <w:rsid w:val="00435F1D"/>
    <w:rsid w:val="004365A6"/>
    <w:rsid w:val="00436870"/>
    <w:rsid w:val="00436AC1"/>
    <w:rsid w:val="00436FC8"/>
    <w:rsid w:val="00437451"/>
    <w:rsid w:val="00437A4E"/>
    <w:rsid w:val="00440369"/>
    <w:rsid w:val="00440BF8"/>
    <w:rsid w:val="00440DB9"/>
    <w:rsid w:val="00440FFF"/>
    <w:rsid w:val="0044187C"/>
    <w:rsid w:val="004419F3"/>
    <w:rsid w:val="00441B32"/>
    <w:rsid w:val="00441CDF"/>
    <w:rsid w:val="00441F74"/>
    <w:rsid w:val="0044252A"/>
    <w:rsid w:val="00442790"/>
    <w:rsid w:val="00442D1E"/>
    <w:rsid w:val="00443309"/>
    <w:rsid w:val="00443727"/>
    <w:rsid w:val="00443730"/>
    <w:rsid w:val="00443C28"/>
    <w:rsid w:val="00443E04"/>
    <w:rsid w:val="00443E99"/>
    <w:rsid w:val="0044401D"/>
    <w:rsid w:val="00444A67"/>
    <w:rsid w:val="00444D4B"/>
    <w:rsid w:val="004457A4"/>
    <w:rsid w:val="00445B14"/>
    <w:rsid w:val="0044606B"/>
    <w:rsid w:val="0044639E"/>
    <w:rsid w:val="004464A7"/>
    <w:rsid w:val="004464EE"/>
    <w:rsid w:val="0044653E"/>
    <w:rsid w:val="00446602"/>
    <w:rsid w:val="00447EE9"/>
    <w:rsid w:val="00450215"/>
    <w:rsid w:val="00450440"/>
    <w:rsid w:val="004505BD"/>
    <w:rsid w:val="00450B85"/>
    <w:rsid w:val="00450C2E"/>
    <w:rsid w:val="00450F7A"/>
    <w:rsid w:val="004512BF"/>
    <w:rsid w:val="00451379"/>
    <w:rsid w:val="0045141F"/>
    <w:rsid w:val="00451AB0"/>
    <w:rsid w:val="004521A3"/>
    <w:rsid w:val="004524D9"/>
    <w:rsid w:val="004524FB"/>
    <w:rsid w:val="004525F3"/>
    <w:rsid w:val="00452AC6"/>
    <w:rsid w:val="00452DF7"/>
    <w:rsid w:val="00453C44"/>
    <w:rsid w:val="00453DC9"/>
    <w:rsid w:val="0045422B"/>
    <w:rsid w:val="004546BA"/>
    <w:rsid w:val="004546F3"/>
    <w:rsid w:val="0045475E"/>
    <w:rsid w:val="00454BBC"/>
    <w:rsid w:val="00454C0A"/>
    <w:rsid w:val="00454C60"/>
    <w:rsid w:val="00454E07"/>
    <w:rsid w:val="0045539F"/>
    <w:rsid w:val="004558D6"/>
    <w:rsid w:val="00456233"/>
    <w:rsid w:val="004562F8"/>
    <w:rsid w:val="00456697"/>
    <w:rsid w:val="00456B29"/>
    <w:rsid w:val="00456C7B"/>
    <w:rsid w:val="00457748"/>
    <w:rsid w:val="00457772"/>
    <w:rsid w:val="004578B5"/>
    <w:rsid w:val="004605C6"/>
    <w:rsid w:val="004606AC"/>
    <w:rsid w:val="00460C89"/>
    <w:rsid w:val="00460ECB"/>
    <w:rsid w:val="004612D9"/>
    <w:rsid w:val="0046132F"/>
    <w:rsid w:val="004613E7"/>
    <w:rsid w:val="004614D3"/>
    <w:rsid w:val="00461B1B"/>
    <w:rsid w:val="00462001"/>
    <w:rsid w:val="004622D2"/>
    <w:rsid w:val="0046292C"/>
    <w:rsid w:val="00462DFB"/>
    <w:rsid w:val="00462F4E"/>
    <w:rsid w:val="00463057"/>
    <w:rsid w:val="004636DB"/>
    <w:rsid w:val="00463A8A"/>
    <w:rsid w:val="00463EF9"/>
    <w:rsid w:val="004640A3"/>
    <w:rsid w:val="004641FE"/>
    <w:rsid w:val="00464CBD"/>
    <w:rsid w:val="0046548C"/>
    <w:rsid w:val="00465492"/>
    <w:rsid w:val="004661A6"/>
    <w:rsid w:val="00466514"/>
    <w:rsid w:val="0046684E"/>
    <w:rsid w:val="00466880"/>
    <w:rsid w:val="00466A8E"/>
    <w:rsid w:val="00466BD6"/>
    <w:rsid w:val="004674A9"/>
    <w:rsid w:val="0046768A"/>
    <w:rsid w:val="004676EA"/>
    <w:rsid w:val="0046796E"/>
    <w:rsid w:val="00467A41"/>
    <w:rsid w:val="00467AD5"/>
    <w:rsid w:val="00470741"/>
    <w:rsid w:val="004708AA"/>
    <w:rsid w:val="00470DA0"/>
    <w:rsid w:val="0047134C"/>
    <w:rsid w:val="0047163E"/>
    <w:rsid w:val="00471C3A"/>
    <w:rsid w:val="004722E9"/>
    <w:rsid w:val="0047241D"/>
    <w:rsid w:val="00472A7D"/>
    <w:rsid w:val="0047366A"/>
    <w:rsid w:val="004738AF"/>
    <w:rsid w:val="00473C9B"/>
    <w:rsid w:val="00473D1A"/>
    <w:rsid w:val="0047405B"/>
    <w:rsid w:val="00474BA8"/>
    <w:rsid w:val="00474C2B"/>
    <w:rsid w:val="00474E9D"/>
    <w:rsid w:val="00474FFE"/>
    <w:rsid w:val="00475161"/>
    <w:rsid w:val="0047518A"/>
    <w:rsid w:val="00475293"/>
    <w:rsid w:val="004759E2"/>
    <w:rsid w:val="00475B04"/>
    <w:rsid w:val="00475EA4"/>
    <w:rsid w:val="00476553"/>
    <w:rsid w:val="00476B02"/>
    <w:rsid w:val="0047793C"/>
    <w:rsid w:val="00480138"/>
    <w:rsid w:val="004804B6"/>
    <w:rsid w:val="004807D5"/>
    <w:rsid w:val="00480BAA"/>
    <w:rsid w:val="00480F1C"/>
    <w:rsid w:val="004821D0"/>
    <w:rsid w:val="00482685"/>
    <w:rsid w:val="004826AE"/>
    <w:rsid w:val="0048286B"/>
    <w:rsid w:val="00482AF5"/>
    <w:rsid w:val="00482BC3"/>
    <w:rsid w:val="0048328E"/>
    <w:rsid w:val="004834DE"/>
    <w:rsid w:val="004838EC"/>
    <w:rsid w:val="0048394B"/>
    <w:rsid w:val="00483AB2"/>
    <w:rsid w:val="00483BF0"/>
    <w:rsid w:val="00483D57"/>
    <w:rsid w:val="00483D6E"/>
    <w:rsid w:val="00483FFC"/>
    <w:rsid w:val="00484162"/>
    <w:rsid w:val="00484459"/>
    <w:rsid w:val="004846AC"/>
    <w:rsid w:val="0048477D"/>
    <w:rsid w:val="00484B29"/>
    <w:rsid w:val="00484DD3"/>
    <w:rsid w:val="0048504A"/>
    <w:rsid w:val="00485E94"/>
    <w:rsid w:val="004866AF"/>
    <w:rsid w:val="00486897"/>
    <w:rsid w:val="00486A97"/>
    <w:rsid w:val="00486D4A"/>
    <w:rsid w:val="00486ED7"/>
    <w:rsid w:val="0048740C"/>
    <w:rsid w:val="0048791B"/>
    <w:rsid w:val="00487AD3"/>
    <w:rsid w:val="00487DA8"/>
    <w:rsid w:val="00487EA8"/>
    <w:rsid w:val="00490077"/>
    <w:rsid w:val="0049030C"/>
    <w:rsid w:val="0049043B"/>
    <w:rsid w:val="004906BD"/>
    <w:rsid w:val="00490805"/>
    <w:rsid w:val="0049097E"/>
    <w:rsid w:val="0049133D"/>
    <w:rsid w:val="004913DD"/>
    <w:rsid w:val="00491663"/>
    <w:rsid w:val="004918FC"/>
    <w:rsid w:val="0049197A"/>
    <w:rsid w:val="00491B9C"/>
    <w:rsid w:val="00491D1B"/>
    <w:rsid w:val="00491EF6"/>
    <w:rsid w:val="00492098"/>
    <w:rsid w:val="0049215F"/>
    <w:rsid w:val="0049220A"/>
    <w:rsid w:val="00492525"/>
    <w:rsid w:val="00492549"/>
    <w:rsid w:val="00492B5C"/>
    <w:rsid w:val="00492D2D"/>
    <w:rsid w:val="00493267"/>
    <w:rsid w:val="00494A60"/>
    <w:rsid w:val="00494F5B"/>
    <w:rsid w:val="0049506D"/>
    <w:rsid w:val="004957CC"/>
    <w:rsid w:val="00495924"/>
    <w:rsid w:val="00495B46"/>
    <w:rsid w:val="004966A6"/>
    <w:rsid w:val="00496E28"/>
    <w:rsid w:val="00496EB5"/>
    <w:rsid w:val="004974A3"/>
    <w:rsid w:val="004976D3"/>
    <w:rsid w:val="00497BEC"/>
    <w:rsid w:val="004A12BC"/>
    <w:rsid w:val="004A1461"/>
    <w:rsid w:val="004A162F"/>
    <w:rsid w:val="004A1989"/>
    <w:rsid w:val="004A19C1"/>
    <w:rsid w:val="004A20D9"/>
    <w:rsid w:val="004A2622"/>
    <w:rsid w:val="004A28DA"/>
    <w:rsid w:val="004A29C7"/>
    <w:rsid w:val="004A29DC"/>
    <w:rsid w:val="004A2E5B"/>
    <w:rsid w:val="004A35AC"/>
    <w:rsid w:val="004A36B8"/>
    <w:rsid w:val="004A36C7"/>
    <w:rsid w:val="004A3899"/>
    <w:rsid w:val="004A3A54"/>
    <w:rsid w:val="004A3B65"/>
    <w:rsid w:val="004A3FED"/>
    <w:rsid w:val="004A40A7"/>
    <w:rsid w:val="004A4A52"/>
    <w:rsid w:val="004A4CE9"/>
    <w:rsid w:val="004A5008"/>
    <w:rsid w:val="004A5186"/>
    <w:rsid w:val="004A5876"/>
    <w:rsid w:val="004A59D1"/>
    <w:rsid w:val="004A59DF"/>
    <w:rsid w:val="004A5F34"/>
    <w:rsid w:val="004A5FC6"/>
    <w:rsid w:val="004A69FA"/>
    <w:rsid w:val="004A6AFB"/>
    <w:rsid w:val="004A6C74"/>
    <w:rsid w:val="004A737B"/>
    <w:rsid w:val="004A745E"/>
    <w:rsid w:val="004A7799"/>
    <w:rsid w:val="004A7B84"/>
    <w:rsid w:val="004A7BE5"/>
    <w:rsid w:val="004A7C2F"/>
    <w:rsid w:val="004A7D64"/>
    <w:rsid w:val="004B05E3"/>
    <w:rsid w:val="004B063E"/>
    <w:rsid w:val="004B1431"/>
    <w:rsid w:val="004B1E2E"/>
    <w:rsid w:val="004B245F"/>
    <w:rsid w:val="004B264D"/>
    <w:rsid w:val="004B2B20"/>
    <w:rsid w:val="004B2BE0"/>
    <w:rsid w:val="004B2DA9"/>
    <w:rsid w:val="004B3498"/>
    <w:rsid w:val="004B34DC"/>
    <w:rsid w:val="004B35F7"/>
    <w:rsid w:val="004B3B37"/>
    <w:rsid w:val="004B3E6F"/>
    <w:rsid w:val="004B4172"/>
    <w:rsid w:val="004B4545"/>
    <w:rsid w:val="004B4B7C"/>
    <w:rsid w:val="004B5385"/>
    <w:rsid w:val="004B588B"/>
    <w:rsid w:val="004B5965"/>
    <w:rsid w:val="004B5AE7"/>
    <w:rsid w:val="004B5BB0"/>
    <w:rsid w:val="004B5D6F"/>
    <w:rsid w:val="004B60BB"/>
    <w:rsid w:val="004B6267"/>
    <w:rsid w:val="004B63E4"/>
    <w:rsid w:val="004B6F7B"/>
    <w:rsid w:val="004B723B"/>
    <w:rsid w:val="004B7963"/>
    <w:rsid w:val="004B7CCD"/>
    <w:rsid w:val="004B7EFC"/>
    <w:rsid w:val="004B7FFB"/>
    <w:rsid w:val="004C0010"/>
    <w:rsid w:val="004C012A"/>
    <w:rsid w:val="004C01A4"/>
    <w:rsid w:val="004C03CB"/>
    <w:rsid w:val="004C0587"/>
    <w:rsid w:val="004C0E9C"/>
    <w:rsid w:val="004C10FF"/>
    <w:rsid w:val="004C146F"/>
    <w:rsid w:val="004C158F"/>
    <w:rsid w:val="004C16EF"/>
    <w:rsid w:val="004C19A7"/>
    <w:rsid w:val="004C1B31"/>
    <w:rsid w:val="004C1B50"/>
    <w:rsid w:val="004C224C"/>
    <w:rsid w:val="004C24A4"/>
    <w:rsid w:val="004C296C"/>
    <w:rsid w:val="004C2FE9"/>
    <w:rsid w:val="004C3210"/>
    <w:rsid w:val="004C3342"/>
    <w:rsid w:val="004C410B"/>
    <w:rsid w:val="004C4235"/>
    <w:rsid w:val="004C470D"/>
    <w:rsid w:val="004C4866"/>
    <w:rsid w:val="004C5459"/>
    <w:rsid w:val="004C59E5"/>
    <w:rsid w:val="004C5EB8"/>
    <w:rsid w:val="004C70DC"/>
    <w:rsid w:val="004C7165"/>
    <w:rsid w:val="004C7A63"/>
    <w:rsid w:val="004C7C05"/>
    <w:rsid w:val="004D01DE"/>
    <w:rsid w:val="004D05E4"/>
    <w:rsid w:val="004D07DC"/>
    <w:rsid w:val="004D082B"/>
    <w:rsid w:val="004D0919"/>
    <w:rsid w:val="004D0DCE"/>
    <w:rsid w:val="004D0F08"/>
    <w:rsid w:val="004D1238"/>
    <w:rsid w:val="004D1334"/>
    <w:rsid w:val="004D154A"/>
    <w:rsid w:val="004D1C41"/>
    <w:rsid w:val="004D1D40"/>
    <w:rsid w:val="004D244F"/>
    <w:rsid w:val="004D2BB4"/>
    <w:rsid w:val="004D2FBD"/>
    <w:rsid w:val="004D312E"/>
    <w:rsid w:val="004D3242"/>
    <w:rsid w:val="004D3479"/>
    <w:rsid w:val="004D3955"/>
    <w:rsid w:val="004D3B6C"/>
    <w:rsid w:val="004D3D2A"/>
    <w:rsid w:val="004D3F43"/>
    <w:rsid w:val="004D4414"/>
    <w:rsid w:val="004D45FF"/>
    <w:rsid w:val="004D47CC"/>
    <w:rsid w:val="004D4BFF"/>
    <w:rsid w:val="004D51D9"/>
    <w:rsid w:val="004D561F"/>
    <w:rsid w:val="004D5673"/>
    <w:rsid w:val="004D56CB"/>
    <w:rsid w:val="004D5999"/>
    <w:rsid w:val="004D5EC9"/>
    <w:rsid w:val="004D6A39"/>
    <w:rsid w:val="004D6C6A"/>
    <w:rsid w:val="004D708C"/>
    <w:rsid w:val="004D769F"/>
    <w:rsid w:val="004D7AEF"/>
    <w:rsid w:val="004D7DEE"/>
    <w:rsid w:val="004E0503"/>
    <w:rsid w:val="004E0E11"/>
    <w:rsid w:val="004E0F39"/>
    <w:rsid w:val="004E138B"/>
    <w:rsid w:val="004E13BC"/>
    <w:rsid w:val="004E14F3"/>
    <w:rsid w:val="004E16AD"/>
    <w:rsid w:val="004E1787"/>
    <w:rsid w:val="004E1C50"/>
    <w:rsid w:val="004E1C7A"/>
    <w:rsid w:val="004E2282"/>
    <w:rsid w:val="004E25D0"/>
    <w:rsid w:val="004E2AA9"/>
    <w:rsid w:val="004E2E82"/>
    <w:rsid w:val="004E3290"/>
    <w:rsid w:val="004E34C6"/>
    <w:rsid w:val="004E3A74"/>
    <w:rsid w:val="004E41A4"/>
    <w:rsid w:val="004E4500"/>
    <w:rsid w:val="004E49F6"/>
    <w:rsid w:val="004E4D82"/>
    <w:rsid w:val="004E56ED"/>
    <w:rsid w:val="004E57C6"/>
    <w:rsid w:val="004E57FC"/>
    <w:rsid w:val="004E5B81"/>
    <w:rsid w:val="004E5CF6"/>
    <w:rsid w:val="004E5ED5"/>
    <w:rsid w:val="004E60DF"/>
    <w:rsid w:val="004E69F8"/>
    <w:rsid w:val="004E6BA9"/>
    <w:rsid w:val="004E6C06"/>
    <w:rsid w:val="004E6D7F"/>
    <w:rsid w:val="004E7135"/>
    <w:rsid w:val="004E72F4"/>
    <w:rsid w:val="004E7433"/>
    <w:rsid w:val="004E75F0"/>
    <w:rsid w:val="004E7AF2"/>
    <w:rsid w:val="004E7D9C"/>
    <w:rsid w:val="004E7EBD"/>
    <w:rsid w:val="004F0013"/>
    <w:rsid w:val="004F027E"/>
    <w:rsid w:val="004F0481"/>
    <w:rsid w:val="004F071E"/>
    <w:rsid w:val="004F0A36"/>
    <w:rsid w:val="004F0A5A"/>
    <w:rsid w:val="004F121A"/>
    <w:rsid w:val="004F157C"/>
    <w:rsid w:val="004F1B6D"/>
    <w:rsid w:val="004F1C64"/>
    <w:rsid w:val="004F230E"/>
    <w:rsid w:val="004F2837"/>
    <w:rsid w:val="004F2BAC"/>
    <w:rsid w:val="004F382E"/>
    <w:rsid w:val="004F406D"/>
    <w:rsid w:val="004F51EE"/>
    <w:rsid w:val="004F5254"/>
    <w:rsid w:val="004F5907"/>
    <w:rsid w:val="004F5D58"/>
    <w:rsid w:val="004F5F81"/>
    <w:rsid w:val="004F5FFE"/>
    <w:rsid w:val="004F61D1"/>
    <w:rsid w:val="004F62BC"/>
    <w:rsid w:val="004F6379"/>
    <w:rsid w:val="004F668F"/>
    <w:rsid w:val="004F6AEA"/>
    <w:rsid w:val="004F6CA5"/>
    <w:rsid w:val="004F79DA"/>
    <w:rsid w:val="00500664"/>
    <w:rsid w:val="00500685"/>
    <w:rsid w:val="00500A82"/>
    <w:rsid w:val="00500BE4"/>
    <w:rsid w:val="00500CB9"/>
    <w:rsid w:val="00500FDD"/>
    <w:rsid w:val="005016D1"/>
    <w:rsid w:val="005019D0"/>
    <w:rsid w:val="005019E1"/>
    <w:rsid w:val="00501CAD"/>
    <w:rsid w:val="00502080"/>
    <w:rsid w:val="0050302B"/>
    <w:rsid w:val="00503183"/>
    <w:rsid w:val="005038B6"/>
    <w:rsid w:val="00503A3A"/>
    <w:rsid w:val="00503A9A"/>
    <w:rsid w:val="0050406C"/>
    <w:rsid w:val="00504879"/>
    <w:rsid w:val="00505123"/>
    <w:rsid w:val="005056CF"/>
    <w:rsid w:val="0050571E"/>
    <w:rsid w:val="00505938"/>
    <w:rsid w:val="0050596E"/>
    <w:rsid w:val="00505F55"/>
    <w:rsid w:val="00506034"/>
    <w:rsid w:val="00506BCA"/>
    <w:rsid w:val="00506E03"/>
    <w:rsid w:val="005077F6"/>
    <w:rsid w:val="005101E0"/>
    <w:rsid w:val="00510530"/>
    <w:rsid w:val="00510890"/>
    <w:rsid w:val="00510D89"/>
    <w:rsid w:val="00510ED7"/>
    <w:rsid w:val="00511235"/>
    <w:rsid w:val="005114AE"/>
    <w:rsid w:val="00511803"/>
    <w:rsid w:val="00511890"/>
    <w:rsid w:val="00512559"/>
    <w:rsid w:val="0051280D"/>
    <w:rsid w:val="00512A53"/>
    <w:rsid w:val="00512AB2"/>
    <w:rsid w:val="00513456"/>
    <w:rsid w:val="00513B8E"/>
    <w:rsid w:val="00513F48"/>
    <w:rsid w:val="005145FB"/>
    <w:rsid w:val="00514779"/>
    <w:rsid w:val="00514A22"/>
    <w:rsid w:val="00514D99"/>
    <w:rsid w:val="00514F87"/>
    <w:rsid w:val="00515806"/>
    <w:rsid w:val="00515E13"/>
    <w:rsid w:val="0051604C"/>
    <w:rsid w:val="005162FE"/>
    <w:rsid w:val="00516C58"/>
    <w:rsid w:val="005172E8"/>
    <w:rsid w:val="00517374"/>
    <w:rsid w:val="00517E96"/>
    <w:rsid w:val="00520072"/>
    <w:rsid w:val="00520321"/>
    <w:rsid w:val="00520341"/>
    <w:rsid w:val="0052095E"/>
    <w:rsid w:val="00520BDE"/>
    <w:rsid w:val="00521367"/>
    <w:rsid w:val="00521E3D"/>
    <w:rsid w:val="0052243F"/>
    <w:rsid w:val="00522633"/>
    <w:rsid w:val="00522A97"/>
    <w:rsid w:val="00522F7D"/>
    <w:rsid w:val="00523034"/>
    <w:rsid w:val="005234B5"/>
    <w:rsid w:val="005236E5"/>
    <w:rsid w:val="00523804"/>
    <w:rsid w:val="00523817"/>
    <w:rsid w:val="00523DF5"/>
    <w:rsid w:val="005240A0"/>
    <w:rsid w:val="00524203"/>
    <w:rsid w:val="00524339"/>
    <w:rsid w:val="00524508"/>
    <w:rsid w:val="00524515"/>
    <w:rsid w:val="00524973"/>
    <w:rsid w:val="00524ED2"/>
    <w:rsid w:val="00525147"/>
    <w:rsid w:val="00525586"/>
    <w:rsid w:val="005257BD"/>
    <w:rsid w:val="00525C35"/>
    <w:rsid w:val="00525CAA"/>
    <w:rsid w:val="005261E6"/>
    <w:rsid w:val="005263DA"/>
    <w:rsid w:val="005269B1"/>
    <w:rsid w:val="005269C2"/>
    <w:rsid w:val="0052732C"/>
    <w:rsid w:val="005275DF"/>
    <w:rsid w:val="00527F95"/>
    <w:rsid w:val="0053019B"/>
    <w:rsid w:val="0053060E"/>
    <w:rsid w:val="00530D17"/>
    <w:rsid w:val="00531425"/>
    <w:rsid w:val="00531614"/>
    <w:rsid w:val="00531911"/>
    <w:rsid w:val="00531A52"/>
    <w:rsid w:val="00532095"/>
    <w:rsid w:val="00532927"/>
    <w:rsid w:val="00532ABF"/>
    <w:rsid w:val="00532C2E"/>
    <w:rsid w:val="00532E57"/>
    <w:rsid w:val="00532F77"/>
    <w:rsid w:val="00533803"/>
    <w:rsid w:val="005339CA"/>
    <w:rsid w:val="005343E0"/>
    <w:rsid w:val="00534776"/>
    <w:rsid w:val="005347BB"/>
    <w:rsid w:val="00534D8A"/>
    <w:rsid w:val="00534DE5"/>
    <w:rsid w:val="005353CC"/>
    <w:rsid w:val="00535763"/>
    <w:rsid w:val="00536158"/>
    <w:rsid w:val="00536718"/>
    <w:rsid w:val="005373AA"/>
    <w:rsid w:val="005374DD"/>
    <w:rsid w:val="00537A15"/>
    <w:rsid w:val="00537EB9"/>
    <w:rsid w:val="00537FC8"/>
    <w:rsid w:val="005401EC"/>
    <w:rsid w:val="005403BA"/>
    <w:rsid w:val="0054049C"/>
    <w:rsid w:val="005405E1"/>
    <w:rsid w:val="00540C42"/>
    <w:rsid w:val="00540DD3"/>
    <w:rsid w:val="0054146A"/>
    <w:rsid w:val="005415E7"/>
    <w:rsid w:val="0054266D"/>
    <w:rsid w:val="00542E05"/>
    <w:rsid w:val="00542E0D"/>
    <w:rsid w:val="005433D8"/>
    <w:rsid w:val="0054362C"/>
    <w:rsid w:val="00543A68"/>
    <w:rsid w:val="00543B8A"/>
    <w:rsid w:val="00544907"/>
    <w:rsid w:val="00544A7A"/>
    <w:rsid w:val="00544D4D"/>
    <w:rsid w:val="00544E0C"/>
    <w:rsid w:val="00544F99"/>
    <w:rsid w:val="00545124"/>
    <w:rsid w:val="005451A1"/>
    <w:rsid w:val="005453ED"/>
    <w:rsid w:val="005456D7"/>
    <w:rsid w:val="00545749"/>
    <w:rsid w:val="00545CA6"/>
    <w:rsid w:val="00545EED"/>
    <w:rsid w:val="00545F26"/>
    <w:rsid w:val="00547224"/>
    <w:rsid w:val="0054772A"/>
    <w:rsid w:val="00547B66"/>
    <w:rsid w:val="00547C33"/>
    <w:rsid w:val="00547C8D"/>
    <w:rsid w:val="00547CE9"/>
    <w:rsid w:val="00550065"/>
    <w:rsid w:val="0055009D"/>
    <w:rsid w:val="00550187"/>
    <w:rsid w:val="00550407"/>
    <w:rsid w:val="00550678"/>
    <w:rsid w:val="00550F78"/>
    <w:rsid w:val="005513BF"/>
    <w:rsid w:val="00551719"/>
    <w:rsid w:val="00552BE3"/>
    <w:rsid w:val="00552C22"/>
    <w:rsid w:val="005531D5"/>
    <w:rsid w:val="0055322D"/>
    <w:rsid w:val="005534BB"/>
    <w:rsid w:val="00553B0A"/>
    <w:rsid w:val="005543AF"/>
    <w:rsid w:val="00554EB7"/>
    <w:rsid w:val="00555034"/>
    <w:rsid w:val="005552CA"/>
    <w:rsid w:val="00555866"/>
    <w:rsid w:val="00555F47"/>
    <w:rsid w:val="00556FAB"/>
    <w:rsid w:val="00557074"/>
    <w:rsid w:val="005572C0"/>
    <w:rsid w:val="00557368"/>
    <w:rsid w:val="005577F4"/>
    <w:rsid w:val="00557D84"/>
    <w:rsid w:val="00557DCE"/>
    <w:rsid w:val="00557F00"/>
    <w:rsid w:val="00557F04"/>
    <w:rsid w:val="005600EF"/>
    <w:rsid w:val="00560823"/>
    <w:rsid w:val="00560957"/>
    <w:rsid w:val="00561417"/>
    <w:rsid w:val="005614F7"/>
    <w:rsid w:val="005615A4"/>
    <w:rsid w:val="00561702"/>
    <w:rsid w:val="0056209C"/>
    <w:rsid w:val="0056242F"/>
    <w:rsid w:val="00563020"/>
    <w:rsid w:val="00563622"/>
    <w:rsid w:val="00563B71"/>
    <w:rsid w:val="00563C69"/>
    <w:rsid w:val="00563D84"/>
    <w:rsid w:val="005643CB"/>
    <w:rsid w:val="005643E9"/>
    <w:rsid w:val="005645A9"/>
    <w:rsid w:val="00564713"/>
    <w:rsid w:val="005648B3"/>
    <w:rsid w:val="00564CB0"/>
    <w:rsid w:val="00564DF4"/>
    <w:rsid w:val="00564F81"/>
    <w:rsid w:val="00565215"/>
    <w:rsid w:val="005653D9"/>
    <w:rsid w:val="00565555"/>
    <w:rsid w:val="00565655"/>
    <w:rsid w:val="00565781"/>
    <w:rsid w:val="00565CB3"/>
    <w:rsid w:val="00565DF9"/>
    <w:rsid w:val="00565F1D"/>
    <w:rsid w:val="00566180"/>
    <w:rsid w:val="005666BB"/>
    <w:rsid w:val="00566838"/>
    <w:rsid w:val="00566B9F"/>
    <w:rsid w:val="00566C26"/>
    <w:rsid w:val="00566CB3"/>
    <w:rsid w:val="00566EFB"/>
    <w:rsid w:val="0056771C"/>
    <w:rsid w:val="005679C2"/>
    <w:rsid w:val="005679E3"/>
    <w:rsid w:val="00567A4A"/>
    <w:rsid w:val="00567B4B"/>
    <w:rsid w:val="00567B7F"/>
    <w:rsid w:val="00570132"/>
    <w:rsid w:val="00570751"/>
    <w:rsid w:val="00570C2D"/>
    <w:rsid w:val="00570CF9"/>
    <w:rsid w:val="00571508"/>
    <w:rsid w:val="0057157B"/>
    <w:rsid w:val="00571855"/>
    <w:rsid w:val="00571C25"/>
    <w:rsid w:val="00571C34"/>
    <w:rsid w:val="0057208E"/>
    <w:rsid w:val="005724D2"/>
    <w:rsid w:val="00572716"/>
    <w:rsid w:val="00572DA3"/>
    <w:rsid w:val="00572FC7"/>
    <w:rsid w:val="005730CE"/>
    <w:rsid w:val="0057325B"/>
    <w:rsid w:val="00573404"/>
    <w:rsid w:val="0057381B"/>
    <w:rsid w:val="005739BC"/>
    <w:rsid w:val="00573A22"/>
    <w:rsid w:val="00573C51"/>
    <w:rsid w:val="00573D01"/>
    <w:rsid w:val="00573D4D"/>
    <w:rsid w:val="005741A7"/>
    <w:rsid w:val="00574380"/>
    <w:rsid w:val="00574462"/>
    <w:rsid w:val="005744C3"/>
    <w:rsid w:val="00574757"/>
    <w:rsid w:val="00574C32"/>
    <w:rsid w:val="00574E96"/>
    <w:rsid w:val="00575092"/>
    <w:rsid w:val="005750EA"/>
    <w:rsid w:val="005758C8"/>
    <w:rsid w:val="0057596B"/>
    <w:rsid w:val="00575CAD"/>
    <w:rsid w:val="00575D7A"/>
    <w:rsid w:val="00576119"/>
    <w:rsid w:val="005762BD"/>
    <w:rsid w:val="005766B4"/>
    <w:rsid w:val="005767A4"/>
    <w:rsid w:val="00577E97"/>
    <w:rsid w:val="00580139"/>
    <w:rsid w:val="005802B7"/>
    <w:rsid w:val="0058074B"/>
    <w:rsid w:val="005808D3"/>
    <w:rsid w:val="00580DD7"/>
    <w:rsid w:val="005812A2"/>
    <w:rsid w:val="005818CB"/>
    <w:rsid w:val="0058218A"/>
    <w:rsid w:val="00582605"/>
    <w:rsid w:val="00582A21"/>
    <w:rsid w:val="00582F2A"/>
    <w:rsid w:val="00582FAA"/>
    <w:rsid w:val="005832D1"/>
    <w:rsid w:val="0058373A"/>
    <w:rsid w:val="005839EB"/>
    <w:rsid w:val="00583A12"/>
    <w:rsid w:val="00583B0A"/>
    <w:rsid w:val="00583EE0"/>
    <w:rsid w:val="005846A5"/>
    <w:rsid w:val="0058477D"/>
    <w:rsid w:val="005858A6"/>
    <w:rsid w:val="00585F3C"/>
    <w:rsid w:val="00586334"/>
    <w:rsid w:val="0058653A"/>
    <w:rsid w:val="00586695"/>
    <w:rsid w:val="005868C3"/>
    <w:rsid w:val="00586CE6"/>
    <w:rsid w:val="005875A1"/>
    <w:rsid w:val="0058789A"/>
    <w:rsid w:val="005879E9"/>
    <w:rsid w:val="00587EBD"/>
    <w:rsid w:val="00587FD9"/>
    <w:rsid w:val="00590A7B"/>
    <w:rsid w:val="00590AF0"/>
    <w:rsid w:val="00591309"/>
    <w:rsid w:val="005915C2"/>
    <w:rsid w:val="00591C7F"/>
    <w:rsid w:val="00591EF2"/>
    <w:rsid w:val="0059202E"/>
    <w:rsid w:val="00592AE0"/>
    <w:rsid w:val="00592B6F"/>
    <w:rsid w:val="00592CB2"/>
    <w:rsid w:val="0059308E"/>
    <w:rsid w:val="00593153"/>
    <w:rsid w:val="00593249"/>
    <w:rsid w:val="005937C0"/>
    <w:rsid w:val="00593C52"/>
    <w:rsid w:val="00594C66"/>
    <w:rsid w:val="00595079"/>
    <w:rsid w:val="00595628"/>
    <w:rsid w:val="00595C70"/>
    <w:rsid w:val="00595E19"/>
    <w:rsid w:val="005961E1"/>
    <w:rsid w:val="0059641C"/>
    <w:rsid w:val="0059662C"/>
    <w:rsid w:val="00596B6E"/>
    <w:rsid w:val="005971C0"/>
    <w:rsid w:val="005A08A1"/>
    <w:rsid w:val="005A0A33"/>
    <w:rsid w:val="005A0C6C"/>
    <w:rsid w:val="005A12F0"/>
    <w:rsid w:val="005A1605"/>
    <w:rsid w:val="005A1806"/>
    <w:rsid w:val="005A2269"/>
    <w:rsid w:val="005A2387"/>
    <w:rsid w:val="005A2585"/>
    <w:rsid w:val="005A323E"/>
    <w:rsid w:val="005A3323"/>
    <w:rsid w:val="005A3902"/>
    <w:rsid w:val="005A3C3F"/>
    <w:rsid w:val="005A3E0A"/>
    <w:rsid w:val="005A3F81"/>
    <w:rsid w:val="005A3FB2"/>
    <w:rsid w:val="005A40ED"/>
    <w:rsid w:val="005A4185"/>
    <w:rsid w:val="005A45D9"/>
    <w:rsid w:val="005A47D9"/>
    <w:rsid w:val="005A4CC8"/>
    <w:rsid w:val="005A4E63"/>
    <w:rsid w:val="005A4FC8"/>
    <w:rsid w:val="005A5184"/>
    <w:rsid w:val="005A51C9"/>
    <w:rsid w:val="005A5332"/>
    <w:rsid w:val="005A56A1"/>
    <w:rsid w:val="005A5DF4"/>
    <w:rsid w:val="005A60FE"/>
    <w:rsid w:val="005A627E"/>
    <w:rsid w:val="005A635D"/>
    <w:rsid w:val="005A6A64"/>
    <w:rsid w:val="005A6EC2"/>
    <w:rsid w:val="005A7282"/>
    <w:rsid w:val="005A768C"/>
    <w:rsid w:val="005A7BFA"/>
    <w:rsid w:val="005A7E70"/>
    <w:rsid w:val="005A7FAB"/>
    <w:rsid w:val="005B01D4"/>
    <w:rsid w:val="005B0843"/>
    <w:rsid w:val="005B0880"/>
    <w:rsid w:val="005B0989"/>
    <w:rsid w:val="005B1A4A"/>
    <w:rsid w:val="005B2002"/>
    <w:rsid w:val="005B33F2"/>
    <w:rsid w:val="005B3850"/>
    <w:rsid w:val="005B3927"/>
    <w:rsid w:val="005B3B02"/>
    <w:rsid w:val="005B43B4"/>
    <w:rsid w:val="005B442D"/>
    <w:rsid w:val="005B45DF"/>
    <w:rsid w:val="005B476E"/>
    <w:rsid w:val="005B5183"/>
    <w:rsid w:val="005B5432"/>
    <w:rsid w:val="005B591F"/>
    <w:rsid w:val="005B59B2"/>
    <w:rsid w:val="005B5B7C"/>
    <w:rsid w:val="005B5E02"/>
    <w:rsid w:val="005B63CF"/>
    <w:rsid w:val="005B64A8"/>
    <w:rsid w:val="005B6885"/>
    <w:rsid w:val="005B6D5A"/>
    <w:rsid w:val="005B706A"/>
    <w:rsid w:val="005B73A9"/>
    <w:rsid w:val="005B795C"/>
    <w:rsid w:val="005B7B11"/>
    <w:rsid w:val="005B7BEF"/>
    <w:rsid w:val="005C0651"/>
    <w:rsid w:val="005C06DD"/>
    <w:rsid w:val="005C09A4"/>
    <w:rsid w:val="005C0D27"/>
    <w:rsid w:val="005C153D"/>
    <w:rsid w:val="005C1F48"/>
    <w:rsid w:val="005C28CF"/>
    <w:rsid w:val="005C2C4D"/>
    <w:rsid w:val="005C2DC4"/>
    <w:rsid w:val="005C31A2"/>
    <w:rsid w:val="005C36EE"/>
    <w:rsid w:val="005C3825"/>
    <w:rsid w:val="005C43DE"/>
    <w:rsid w:val="005C4FF7"/>
    <w:rsid w:val="005C5849"/>
    <w:rsid w:val="005C5DBF"/>
    <w:rsid w:val="005C6038"/>
    <w:rsid w:val="005C63CC"/>
    <w:rsid w:val="005C64CE"/>
    <w:rsid w:val="005C64DB"/>
    <w:rsid w:val="005C6570"/>
    <w:rsid w:val="005C665F"/>
    <w:rsid w:val="005C694D"/>
    <w:rsid w:val="005C695D"/>
    <w:rsid w:val="005C6C3E"/>
    <w:rsid w:val="005C70F6"/>
    <w:rsid w:val="005C7290"/>
    <w:rsid w:val="005C7501"/>
    <w:rsid w:val="005C7678"/>
    <w:rsid w:val="005C7922"/>
    <w:rsid w:val="005C79AB"/>
    <w:rsid w:val="005C7D7D"/>
    <w:rsid w:val="005D087B"/>
    <w:rsid w:val="005D1150"/>
    <w:rsid w:val="005D169F"/>
    <w:rsid w:val="005D17A6"/>
    <w:rsid w:val="005D2586"/>
    <w:rsid w:val="005D2617"/>
    <w:rsid w:val="005D269C"/>
    <w:rsid w:val="005D273A"/>
    <w:rsid w:val="005D2E04"/>
    <w:rsid w:val="005D2FC5"/>
    <w:rsid w:val="005D320B"/>
    <w:rsid w:val="005D33EC"/>
    <w:rsid w:val="005D4002"/>
    <w:rsid w:val="005D415A"/>
    <w:rsid w:val="005D43E3"/>
    <w:rsid w:val="005D45AF"/>
    <w:rsid w:val="005D4616"/>
    <w:rsid w:val="005D48D0"/>
    <w:rsid w:val="005D4B05"/>
    <w:rsid w:val="005D4BA8"/>
    <w:rsid w:val="005D4DE7"/>
    <w:rsid w:val="005D4F1C"/>
    <w:rsid w:val="005D5A27"/>
    <w:rsid w:val="005D6CE6"/>
    <w:rsid w:val="005D70CF"/>
    <w:rsid w:val="005D7205"/>
    <w:rsid w:val="005D7958"/>
    <w:rsid w:val="005D7A4A"/>
    <w:rsid w:val="005D7C03"/>
    <w:rsid w:val="005D7D25"/>
    <w:rsid w:val="005E0FFE"/>
    <w:rsid w:val="005E15F0"/>
    <w:rsid w:val="005E1950"/>
    <w:rsid w:val="005E19E9"/>
    <w:rsid w:val="005E1A95"/>
    <w:rsid w:val="005E1BD8"/>
    <w:rsid w:val="005E1F56"/>
    <w:rsid w:val="005E244A"/>
    <w:rsid w:val="005E27F0"/>
    <w:rsid w:val="005E2838"/>
    <w:rsid w:val="005E285D"/>
    <w:rsid w:val="005E2D64"/>
    <w:rsid w:val="005E313A"/>
    <w:rsid w:val="005E363C"/>
    <w:rsid w:val="005E3D78"/>
    <w:rsid w:val="005E4053"/>
    <w:rsid w:val="005E45E9"/>
    <w:rsid w:val="005E4726"/>
    <w:rsid w:val="005E497C"/>
    <w:rsid w:val="005E4A8A"/>
    <w:rsid w:val="005E5350"/>
    <w:rsid w:val="005E59C7"/>
    <w:rsid w:val="005E5A41"/>
    <w:rsid w:val="005E5AAF"/>
    <w:rsid w:val="005E5F65"/>
    <w:rsid w:val="005E672A"/>
    <w:rsid w:val="005E6B09"/>
    <w:rsid w:val="005E6C0A"/>
    <w:rsid w:val="005E6D40"/>
    <w:rsid w:val="005E7ADB"/>
    <w:rsid w:val="005F0170"/>
    <w:rsid w:val="005F0EF4"/>
    <w:rsid w:val="005F12E8"/>
    <w:rsid w:val="005F1418"/>
    <w:rsid w:val="005F1845"/>
    <w:rsid w:val="005F21A5"/>
    <w:rsid w:val="005F2A11"/>
    <w:rsid w:val="005F2E6C"/>
    <w:rsid w:val="005F2EE2"/>
    <w:rsid w:val="005F2F30"/>
    <w:rsid w:val="005F373F"/>
    <w:rsid w:val="005F37FE"/>
    <w:rsid w:val="005F391A"/>
    <w:rsid w:val="005F39FB"/>
    <w:rsid w:val="005F3C22"/>
    <w:rsid w:val="005F3F1A"/>
    <w:rsid w:val="005F47FA"/>
    <w:rsid w:val="005F4B0E"/>
    <w:rsid w:val="005F5023"/>
    <w:rsid w:val="005F53CB"/>
    <w:rsid w:val="005F5AB3"/>
    <w:rsid w:val="005F6F53"/>
    <w:rsid w:val="005F773F"/>
    <w:rsid w:val="005F793B"/>
    <w:rsid w:val="005F7A84"/>
    <w:rsid w:val="005F7DDF"/>
    <w:rsid w:val="0060034B"/>
    <w:rsid w:val="00600401"/>
    <w:rsid w:val="006011C4"/>
    <w:rsid w:val="00601683"/>
    <w:rsid w:val="006017B3"/>
    <w:rsid w:val="00601878"/>
    <w:rsid w:val="00601CF4"/>
    <w:rsid w:val="00601E81"/>
    <w:rsid w:val="006022C7"/>
    <w:rsid w:val="00602EEB"/>
    <w:rsid w:val="00603046"/>
    <w:rsid w:val="00603097"/>
    <w:rsid w:val="00603623"/>
    <w:rsid w:val="00603D46"/>
    <w:rsid w:val="00603EF1"/>
    <w:rsid w:val="006040FA"/>
    <w:rsid w:val="006044D2"/>
    <w:rsid w:val="0060484E"/>
    <w:rsid w:val="00604BA7"/>
    <w:rsid w:val="00604D17"/>
    <w:rsid w:val="00604F65"/>
    <w:rsid w:val="006051A5"/>
    <w:rsid w:val="006053A1"/>
    <w:rsid w:val="006057AB"/>
    <w:rsid w:val="00606031"/>
    <w:rsid w:val="00606A96"/>
    <w:rsid w:val="00606E37"/>
    <w:rsid w:val="00607711"/>
    <w:rsid w:val="00607714"/>
    <w:rsid w:val="00607C34"/>
    <w:rsid w:val="00607E25"/>
    <w:rsid w:val="00607FDF"/>
    <w:rsid w:val="00610285"/>
    <w:rsid w:val="006104B7"/>
    <w:rsid w:val="0061067C"/>
    <w:rsid w:val="0061068A"/>
    <w:rsid w:val="006107EC"/>
    <w:rsid w:val="00610F7C"/>
    <w:rsid w:val="006115EE"/>
    <w:rsid w:val="006119A4"/>
    <w:rsid w:val="00611C8A"/>
    <w:rsid w:val="00611CC1"/>
    <w:rsid w:val="00611FF1"/>
    <w:rsid w:val="006125D2"/>
    <w:rsid w:val="00612635"/>
    <w:rsid w:val="006126D3"/>
    <w:rsid w:val="006128B9"/>
    <w:rsid w:val="00612FD9"/>
    <w:rsid w:val="00612FFB"/>
    <w:rsid w:val="006131BB"/>
    <w:rsid w:val="00613221"/>
    <w:rsid w:val="006132F9"/>
    <w:rsid w:val="00613E4A"/>
    <w:rsid w:val="00614074"/>
    <w:rsid w:val="006143BE"/>
    <w:rsid w:val="00614572"/>
    <w:rsid w:val="006145A9"/>
    <w:rsid w:val="00614715"/>
    <w:rsid w:val="006148C8"/>
    <w:rsid w:val="0061495A"/>
    <w:rsid w:val="00614ABA"/>
    <w:rsid w:val="00614D1B"/>
    <w:rsid w:val="00615138"/>
    <w:rsid w:val="00615260"/>
    <w:rsid w:val="0061552E"/>
    <w:rsid w:val="0061585A"/>
    <w:rsid w:val="00616CD0"/>
    <w:rsid w:val="00616ECA"/>
    <w:rsid w:val="00617470"/>
    <w:rsid w:val="00617C47"/>
    <w:rsid w:val="00617EFE"/>
    <w:rsid w:val="00617F14"/>
    <w:rsid w:val="00620042"/>
    <w:rsid w:val="00620109"/>
    <w:rsid w:val="00620B04"/>
    <w:rsid w:val="00621402"/>
    <w:rsid w:val="00622054"/>
    <w:rsid w:val="00622913"/>
    <w:rsid w:val="00622A57"/>
    <w:rsid w:val="00622A78"/>
    <w:rsid w:val="00623124"/>
    <w:rsid w:val="006231DA"/>
    <w:rsid w:val="0062321C"/>
    <w:rsid w:val="00623A4B"/>
    <w:rsid w:val="00623F75"/>
    <w:rsid w:val="0062412F"/>
    <w:rsid w:val="0062445F"/>
    <w:rsid w:val="00624551"/>
    <w:rsid w:val="006247AC"/>
    <w:rsid w:val="00625371"/>
    <w:rsid w:val="006257A5"/>
    <w:rsid w:val="00625CDE"/>
    <w:rsid w:val="00625E04"/>
    <w:rsid w:val="0062617E"/>
    <w:rsid w:val="00626271"/>
    <w:rsid w:val="006263BE"/>
    <w:rsid w:val="0062733A"/>
    <w:rsid w:val="0062766F"/>
    <w:rsid w:val="006276BF"/>
    <w:rsid w:val="00627C3B"/>
    <w:rsid w:val="00627D05"/>
    <w:rsid w:val="006301A8"/>
    <w:rsid w:val="00630CDE"/>
    <w:rsid w:val="00630E97"/>
    <w:rsid w:val="00630F52"/>
    <w:rsid w:val="00631238"/>
    <w:rsid w:val="0063139C"/>
    <w:rsid w:val="00631564"/>
    <w:rsid w:val="006321B8"/>
    <w:rsid w:val="00632BF7"/>
    <w:rsid w:val="006331C5"/>
    <w:rsid w:val="00633558"/>
    <w:rsid w:val="00633627"/>
    <w:rsid w:val="00634158"/>
    <w:rsid w:val="00634421"/>
    <w:rsid w:val="00634514"/>
    <w:rsid w:val="0063465C"/>
    <w:rsid w:val="00634BEF"/>
    <w:rsid w:val="006351AB"/>
    <w:rsid w:val="006352CD"/>
    <w:rsid w:val="006356BA"/>
    <w:rsid w:val="0063636E"/>
    <w:rsid w:val="006363FE"/>
    <w:rsid w:val="006364F1"/>
    <w:rsid w:val="00636B10"/>
    <w:rsid w:val="00636BAC"/>
    <w:rsid w:val="00636EDA"/>
    <w:rsid w:val="00636FB4"/>
    <w:rsid w:val="00637BEA"/>
    <w:rsid w:val="00637C8C"/>
    <w:rsid w:val="006401FD"/>
    <w:rsid w:val="00640495"/>
    <w:rsid w:val="00640577"/>
    <w:rsid w:val="006405B7"/>
    <w:rsid w:val="00640B3D"/>
    <w:rsid w:val="00640C8A"/>
    <w:rsid w:val="00641747"/>
    <w:rsid w:val="006417BE"/>
    <w:rsid w:val="006423B8"/>
    <w:rsid w:val="006423E3"/>
    <w:rsid w:val="00642843"/>
    <w:rsid w:val="006430AB"/>
    <w:rsid w:val="0064351C"/>
    <w:rsid w:val="00643903"/>
    <w:rsid w:val="006444DA"/>
    <w:rsid w:val="00644661"/>
    <w:rsid w:val="0064487B"/>
    <w:rsid w:val="006448C4"/>
    <w:rsid w:val="006448F5"/>
    <w:rsid w:val="006450B4"/>
    <w:rsid w:val="00645D90"/>
    <w:rsid w:val="00646B05"/>
    <w:rsid w:val="00646B9E"/>
    <w:rsid w:val="00646E7C"/>
    <w:rsid w:val="006472BA"/>
    <w:rsid w:val="0064733E"/>
    <w:rsid w:val="00647C88"/>
    <w:rsid w:val="00647D4F"/>
    <w:rsid w:val="00647ED8"/>
    <w:rsid w:val="006500E5"/>
    <w:rsid w:val="00650132"/>
    <w:rsid w:val="0065013C"/>
    <w:rsid w:val="006506C8"/>
    <w:rsid w:val="00650755"/>
    <w:rsid w:val="006507AA"/>
    <w:rsid w:val="00650A16"/>
    <w:rsid w:val="00650FC2"/>
    <w:rsid w:val="00650FEA"/>
    <w:rsid w:val="00650FF7"/>
    <w:rsid w:val="00650FFA"/>
    <w:rsid w:val="0065102F"/>
    <w:rsid w:val="00651ABD"/>
    <w:rsid w:val="0065328D"/>
    <w:rsid w:val="006532DC"/>
    <w:rsid w:val="00653619"/>
    <w:rsid w:val="0065397D"/>
    <w:rsid w:val="00653D89"/>
    <w:rsid w:val="00653E3B"/>
    <w:rsid w:val="0065431A"/>
    <w:rsid w:val="006543F2"/>
    <w:rsid w:val="00654538"/>
    <w:rsid w:val="006548D6"/>
    <w:rsid w:val="00654926"/>
    <w:rsid w:val="006553D6"/>
    <w:rsid w:val="006557CC"/>
    <w:rsid w:val="006558B1"/>
    <w:rsid w:val="00655A35"/>
    <w:rsid w:val="00655D2D"/>
    <w:rsid w:val="00656346"/>
    <w:rsid w:val="006563F8"/>
    <w:rsid w:val="0065662D"/>
    <w:rsid w:val="00657245"/>
    <w:rsid w:val="00657ADC"/>
    <w:rsid w:val="00657CB8"/>
    <w:rsid w:val="00660346"/>
    <w:rsid w:val="006606E7"/>
    <w:rsid w:val="00660C62"/>
    <w:rsid w:val="0066120A"/>
    <w:rsid w:val="00661BCB"/>
    <w:rsid w:val="00661C11"/>
    <w:rsid w:val="0066210C"/>
    <w:rsid w:val="00662534"/>
    <w:rsid w:val="006625BA"/>
    <w:rsid w:val="00662B7B"/>
    <w:rsid w:val="00662B91"/>
    <w:rsid w:val="00662EE9"/>
    <w:rsid w:val="00662F64"/>
    <w:rsid w:val="00663B1E"/>
    <w:rsid w:val="00664010"/>
    <w:rsid w:val="0066412B"/>
    <w:rsid w:val="0066428A"/>
    <w:rsid w:val="0066429D"/>
    <w:rsid w:val="0066432F"/>
    <w:rsid w:val="00664471"/>
    <w:rsid w:val="00664593"/>
    <w:rsid w:val="00664E40"/>
    <w:rsid w:val="00664F20"/>
    <w:rsid w:val="0066575C"/>
    <w:rsid w:val="00665B76"/>
    <w:rsid w:val="00665B8E"/>
    <w:rsid w:val="00665BC3"/>
    <w:rsid w:val="00666032"/>
    <w:rsid w:val="006662E2"/>
    <w:rsid w:val="00666380"/>
    <w:rsid w:val="0066645F"/>
    <w:rsid w:val="00666787"/>
    <w:rsid w:val="0066731E"/>
    <w:rsid w:val="006677DA"/>
    <w:rsid w:val="00667AF1"/>
    <w:rsid w:val="00670921"/>
    <w:rsid w:val="00670D99"/>
    <w:rsid w:val="00670E1A"/>
    <w:rsid w:val="00671648"/>
    <w:rsid w:val="0067182D"/>
    <w:rsid w:val="0067271F"/>
    <w:rsid w:val="00672B15"/>
    <w:rsid w:val="00672D4C"/>
    <w:rsid w:val="0067345A"/>
    <w:rsid w:val="00673703"/>
    <w:rsid w:val="00673776"/>
    <w:rsid w:val="00673919"/>
    <w:rsid w:val="00673A62"/>
    <w:rsid w:val="00674081"/>
    <w:rsid w:val="00674089"/>
    <w:rsid w:val="00674293"/>
    <w:rsid w:val="00674A3C"/>
    <w:rsid w:val="00674AAA"/>
    <w:rsid w:val="0067503D"/>
    <w:rsid w:val="006753A4"/>
    <w:rsid w:val="00675495"/>
    <w:rsid w:val="00675644"/>
    <w:rsid w:val="006756A5"/>
    <w:rsid w:val="006756AC"/>
    <w:rsid w:val="006756EF"/>
    <w:rsid w:val="00675DD0"/>
    <w:rsid w:val="0067668E"/>
    <w:rsid w:val="0067722B"/>
    <w:rsid w:val="006774A5"/>
    <w:rsid w:val="0067753C"/>
    <w:rsid w:val="006779CC"/>
    <w:rsid w:val="00677B8B"/>
    <w:rsid w:val="00677B98"/>
    <w:rsid w:val="00680248"/>
    <w:rsid w:val="006804F2"/>
    <w:rsid w:val="00680531"/>
    <w:rsid w:val="00680580"/>
    <w:rsid w:val="00680F10"/>
    <w:rsid w:val="00681953"/>
    <w:rsid w:val="00681C79"/>
    <w:rsid w:val="00681CEE"/>
    <w:rsid w:val="0068233D"/>
    <w:rsid w:val="0068238E"/>
    <w:rsid w:val="00682BCD"/>
    <w:rsid w:val="00682DB7"/>
    <w:rsid w:val="00682F75"/>
    <w:rsid w:val="00682FD6"/>
    <w:rsid w:val="0068329D"/>
    <w:rsid w:val="00683577"/>
    <w:rsid w:val="006835E0"/>
    <w:rsid w:val="006838DA"/>
    <w:rsid w:val="00683A5A"/>
    <w:rsid w:val="00683B00"/>
    <w:rsid w:val="00683EB7"/>
    <w:rsid w:val="00683FAB"/>
    <w:rsid w:val="00683FFA"/>
    <w:rsid w:val="0068461E"/>
    <w:rsid w:val="00684803"/>
    <w:rsid w:val="00684A05"/>
    <w:rsid w:val="00684A95"/>
    <w:rsid w:val="006850C8"/>
    <w:rsid w:val="006851CA"/>
    <w:rsid w:val="00685227"/>
    <w:rsid w:val="006856AE"/>
    <w:rsid w:val="00686719"/>
    <w:rsid w:val="00686AD4"/>
    <w:rsid w:val="00686C6D"/>
    <w:rsid w:val="00686F93"/>
    <w:rsid w:val="0068706E"/>
    <w:rsid w:val="00687CA5"/>
    <w:rsid w:val="006904BE"/>
    <w:rsid w:val="006909EE"/>
    <w:rsid w:val="0069124F"/>
    <w:rsid w:val="00691374"/>
    <w:rsid w:val="0069154E"/>
    <w:rsid w:val="00691667"/>
    <w:rsid w:val="0069187B"/>
    <w:rsid w:val="006920F1"/>
    <w:rsid w:val="00692255"/>
    <w:rsid w:val="0069246D"/>
    <w:rsid w:val="00692881"/>
    <w:rsid w:val="00692983"/>
    <w:rsid w:val="0069304E"/>
    <w:rsid w:val="006931D4"/>
    <w:rsid w:val="00693422"/>
    <w:rsid w:val="00693C03"/>
    <w:rsid w:val="00693F50"/>
    <w:rsid w:val="0069430E"/>
    <w:rsid w:val="0069434A"/>
    <w:rsid w:val="006945F2"/>
    <w:rsid w:val="00694D71"/>
    <w:rsid w:val="006953D4"/>
    <w:rsid w:val="006953FD"/>
    <w:rsid w:val="006960AD"/>
    <w:rsid w:val="00696172"/>
    <w:rsid w:val="0069679D"/>
    <w:rsid w:val="00696D49"/>
    <w:rsid w:val="00697117"/>
    <w:rsid w:val="0069729A"/>
    <w:rsid w:val="006972E5"/>
    <w:rsid w:val="0069783E"/>
    <w:rsid w:val="00697C34"/>
    <w:rsid w:val="006A027D"/>
    <w:rsid w:val="006A0421"/>
    <w:rsid w:val="006A0445"/>
    <w:rsid w:val="006A07B5"/>
    <w:rsid w:val="006A0843"/>
    <w:rsid w:val="006A0E8F"/>
    <w:rsid w:val="006A0E97"/>
    <w:rsid w:val="006A15C5"/>
    <w:rsid w:val="006A198A"/>
    <w:rsid w:val="006A1D36"/>
    <w:rsid w:val="006A2527"/>
    <w:rsid w:val="006A2BF7"/>
    <w:rsid w:val="006A352A"/>
    <w:rsid w:val="006A3888"/>
    <w:rsid w:val="006A39F0"/>
    <w:rsid w:val="006A45A3"/>
    <w:rsid w:val="006A4A24"/>
    <w:rsid w:val="006A5C0F"/>
    <w:rsid w:val="006A5C51"/>
    <w:rsid w:val="006A5E5E"/>
    <w:rsid w:val="006A6CC9"/>
    <w:rsid w:val="006A70AC"/>
    <w:rsid w:val="006A75D5"/>
    <w:rsid w:val="006A767C"/>
    <w:rsid w:val="006A7AF4"/>
    <w:rsid w:val="006A7D91"/>
    <w:rsid w:val="006A7E68"/>
    <w:rsid w:val="006A7FCC"/>
    <w:rsid w:val="006B049E"/>
    <w:rsid w:val="006B0A71"/>
    <w:rsid w:val="006B0B2F"/>
    <w:rsid w:val="006B0E31"/>
    <w:rsid w:val="006B0EBF"/>
    <w:rsid w:val="006B0F32"/>
    <w:rsid w:val="006B1361"/>
    <w:rsid w:val="006B1430"/>
    <w:rsid w:val="006B1504"/>
    <w:rsid w:val="006B1C5A"/>
    <w:rsid w:val="006B1E0A"/>
    <w:rsid w:val="006B2105"/>
    <w:rsid w:val="006B22AD"/>
    <w:rsid w:val="006B24F9"/>
    <w:rsid w:val="006B26DA"/>
    <w:rsid w:val="006B28ED"/>
    <w:rsid w:val="006B2A3D"/>
    <w:rsid w:val="006B3889"/>
    <w:rsid w:val="006B3A0C"/>
    <w:rsid w:val="006B3D0A"/>
    <w:rsid w:val="006B4DDB"/>
    <w:rsid w:val="006B4E11"/>
    <w:rsid w:val="006B50DD"/>
    <w:rsid w:val="006B5266"/>
    <w:rsid w:val="006B5439"/>
    <w:rsid w:val="006B54C5"/>
    <w:rsid w:val="006B585C"/>
    <w:rsid w:val="006B6855"/>
    <w:rsid w:val="006B69DF"/>
    <w:rsid w:val="006B6BB1"/>
    <w:rsid w:val="006B6E4A"/>
    <w:rsid w:val="006B74AC"/>
    <w:rsid w:val="006B777E"/>
    <w:rsid w:val="006B7968"/>
    <w:rsid w:val="006B7F05"/>
    <w:rsid w:val="006C0322"/>
    <w:rsid w:val="006C09FD"/>
    <w:rsid w:val="006C0B87"/>
    <w:rsid w:val="006C0B8D"/>
    <w:rsid w:val="006C0C19"/>
    <w:rsid w:val="006C0D54"/>
    <w:rsid w:val="006C0D79"/>
    <w:rsid w:val="006C15EC"/>
    <w:rsid w:val="006C16D7"/>
    <w:rsid w:val="006C177B"/>
    <w:rsid w:val="006C1AB3"/>
    <w:rsid w:val="006C22A5"/>
    <w:rsid w:val="006C2570"/>
    <w:rsid w:val="006C27B3"/>
    <w:rsid w:val="006C2801"/>
    <w:rsid w:val="006C308B"/>
    <w:rsid w:val="006C31EF"/>
    <w:rsid w:val="006C3503"/>
    <w:rsid w:val="006C37FC"/>
    <w:rsid w:val="006C386C"/>
    <w:rsid w:val="006C3A8B"/>
    <w:rsid w:val="006C3B07"/>
    <w:rsid w:val="006C3C5C"/>
    <w:rsid w:val="006C3DC5"/>
    <w:rsid w:val="006C4187"/>
    <w:rsid w:val="006C4519"/>
    <w:rsid w:val="006C486B"/>
    <w:rsid w:val="006C4A62"/>
    <w:rsid w:val="006C4B14"/>
    <w:rsid w:val="006C4FA2"/>
    <w:rsid w:val="006C531F"/>
    <w:rsid w:val="006C53F1"/>
    <w:rsid w:val="006C561F"/>
    <w:rsid w:val="006C61E3"/>
    <w:rsid w:val="006C6694"/>
    <w:rsid w:val="006C6D51"/>
    <w:rsid w:val="006C70CE"/>
    <w:rsid w:val="006C7729"/>
    <w:rsid w:val="006C7B22"/>
    <w:rsid w:val="006C7B35"/>
    <w:rsid w:val="006D05F2"/>
    <w:rsid w:val="006D06B6"/>
    <w:rsid w:val="006D088D"/>
    <w:rsid w:val="006D0932"/>
    <w:rsid w:val="006D0E33"/>
    <w:rsid w:val="006D1226"/>
    <w:rsid w:val="006D1391"/>
    <w:rsid w:val="006D1477"/>
    <w:rsid w:val="006D17FB"/>
    <w:rsid w:val="006D1CCF"/>
    <w:rsid w:val="006D1D83"/>
    <w:rsid w:val="006D1E31"/>
    <w:rsid w:val="006D206D"/>
    <w:rsid w:val="006D2440"/>
    <w:rsid w:val="006D24AA"/>
    <w:rsid w:val="006D2B2B"/>
    <w:rsid w:val="006D2FDC"/>
    <w:rsid w:val="006D3D2C"/>
    <w:rsid w:val="006D4F73"/>
    <w:rsid w:val="006D5182"/>
    <w:rsid w:val="006D51CC"/>
    <w:rsid w:val="006D6093"/>
    <w:rsid w:val="006D6838"/>
    <w:rsid w:val="006D6B19"/>
    <w:rsid w:val="006D7B6C"/>
    <w:rsid w:val="006E00A6"/>
    <w:rsid w:val="006E0448"/>
    <w:rsid w:val="006E0620"/>
    <w:rsid w:val="006E06D6"/>
    <w:rsid w:val="006E07AA"/>
    <w:rsid w:val="006E0B95"/>
    <w:rsid w:val="006E0BE6"/>
    <w:rsid w:val="006E0ED9"/>
    <w:rsid w:val="006E10C0"/>
    <w:rsid w:val="006E1A73"/>
    <w:rsid w:val="006E20EB"/>
    <w:rsid w:val="006E2637"/>
    <w:rsid w:val="006E270F"/>
    <w:rsid w:val="006E2BA0"/>
    <w:rsid w:val="006E3805"/>
    <w:rsid w:val="006E3B55"/>
    <w:rsid w:val="006E4037"/>
    <w:rsid w:val="006E4368"/>
    <w:rsid w:val="006E4375"/>
    <w:rsid w:val="006E4497"/>
    <w:rsid w:val="006E47A1"/>
    <w:rsid w:val="006E4AF1"/>
    <w:rsid w:val="006E4D30"/>
    <w:rsid w:val="006E5097"/>
    <w:rsid w:val="006E50E0"/>
    <w:rsid w:val="006E55CC"/>
    <w:rsid w:val="006E5BF2"/>
    <w:rsid w:val="006E62C1"/>
    <w:rsid w:val="006E6404"/>
    <w:rsid w:val="006E6648"/>
    <w:rsid w:val="006E666B"/>
    <w:rsid w:val="006E683F"/>
    <w:rsid w:val="006E685F"/>
    <w:rsid w:val="006E69FE"/>
    <w:rsid w:val="006E6BED"/>
    <w:rsid w:val="006E705A"/>
    <w:rsid w:val="006E7181"/>
    <w:rsid w:val="006E78A7"/>
    <w:rsid w:val="006E7C6E"/>
    <w:rsid w:val="006E7F7D"/>
    <w:rsid w:val="006E7FC9"/>
    <w:rsid w:val="006F0460"/>
    <w:rsid w:val="006F06FE"/>
    <w:rsid w:val="006F1262"/>
    <w:rsid w:val="006F179E"/>
    <w:rsid w:val="006F1C36"/>
    <w:rsid w:val="006F2485"/>
    <w:rsid w:val="006F258D"/>
    <w:rsid w:val="006F26B1"/>
    <w:rsid w:val="006F2FA0"/>
    <w:rsid w:val="006F2FAA"/>
    <w:rsid w:val="006F3131"/>
    <w:rsid w:val="006F34BD"/>
    <w:rsid w:val="006F3920"/>
    <w:rsid w:val="006F406C"/>
    <w:rsid w:val="006F4138"/>
    <w:rsid w:val="006F507D"/>
    <w:rsid w:val="006F50C3"/>
    <w:rsid w:val="006F536D"/>
    <w:rsid w:val="006F54A7"/>
    <w:rsid w:val="006F594A"/>
    <w:rsid w:val="006F59A8"/>
    <w:rsid w:val="006F60CE"/>
    <w:rsid w:val="006F61A0"/>
    <w:rsid w:val="006F625C"/>
    <w:rsid w:val="006F64F0"/>
    <w:rsid w:val="006F6ABB"/>
    <w:rsid w:val="006F6B11"/>
    <w:rsid w:val="006F6CC5"/>
    <w:rsid w:val="006F6CD9"/>
    <w:rsid w:val="006F6E99"/>
    <w:rsid w:val="006F739E"/>
    <w:rsid w:val="006F7477"/>
    <w:rsid w:val="006F7620"/>
    <w:rsid w:val="006F776C"/>
    <w:rsid w:val="006F7DA1"/>
    <w:rsid w:val="00700624"/>
    <w:rsid w:val="007012B6"/>
    <w:rsid w:val="00701374"/>
    <w:rsid w:val="00701825"/>
    <w:rsid w:val="00701B08"/>
    <w:rsid w:val="00701CBC"/>
    <w:rsid w:val="00701E1D"/>
    <w:rsid w:val="007020AB"/>
    <w:rsid w:val="007023CB"/>
    <w:rsid w:val="00702690"/>
    <w:rsid w:val="0070286E"/>
    <w:rsid w:val="00702ADB"/>
    <w:rsid w:val="00702C74"/>
    <w:rsid w:val="00702D6E"/>
    <w:rsid w:val="00702ED1"/>
    <w:rsid w:val="00703126"/>
    <w:rsid w:val="0070319E"/>
    <w:rsid w:val="007033A8"/>
    <w:rsid w:val="00703403"/>
    <w:rsid w:val="00703DF9"/>
    <w:rsid w:val="00703E60"/>
    <w:rsid w:val="007040F9"/>
    <w:rsid w:val="0070418C"/>
    <w:rsid w:val="00704743"/>
    <w:rsid w:val="00704768"/>
    <w:rsid w:val="00704AD0"/>
    <w:rsid w:val="007050DC"/>
    <w:rsid w:val="007051D2"/>
    <w:rsid w:val="0070524D"/>
    <w:rsid w:val="007053F4"/>
    <w:rsid w:val="007054F6"/>
    <w:rsid w:val="007058DC"/>
    <w:rsid w:val="0070625F"/>
    <w:rsid w:val="007062E1"/>
    <w:rsid w:val="00706599"/>
    <w:rsid w:val="0070660D"/>
    <w:rsid w:val="007066C5"/>
    <w:rsid w:val="0070696D"/>
    <w:rsid w:val="00706DC5"/>
    <w:rsid w:val="00706DFD"/>
    <w:rsid w:val="0070786C"/>
    <w:rsid w:val="00707BF8"/>
    <w:rsid w:val="00707D27"/>
    <w:rsid w:val="00710478"/>
    <w:rsid w:val="00710822"/>
    <w:rsid w:val="00710A39"/>
    <w:rsid w:val="007110E5"/>
    <w:rsid w:val="0071125F"/>
    <w:rsid w:val="00711494"/>
    <w:rsid w:val="00711987"/>
    <w:rsid w:val="007119C9"/>
    <w:rsid w:val="00711CD7"/>
    <w:rsid w:val="0071233D"/>
    <w:rsid w:val="007125DA"/>
    <w:rsid w:val="00712775"/>
    <w:rsid w:val="00713FC3"/>
    <w:rsid w:val="007145B0"/>
    <w:rsid w:val="00714750"/>
    <w:rsid w:val="00714A2C"/>
    <w:rsid w:val="00714C45"/>
    <w:rsid w:val="00714DF0"/>
    <w:rsid w:val="007151C8"/>
    <w:rsid w:val="00715297"/>
    <w:rsid w:val="00715448"/>
    <w:rsid w:val="00715495"/>
    <w:rsid w:val="007157C3"/>
    <w:rsid w:val="00715BD4"/>
    <w:rsid w:val="00715C68"/>
    <w:rsid w:val="00716587"/>
    <w:rsid w:val="007165B6"/>
    <w:rsid w:val="00716FE2"/>
    <w:rsid w:val="007177E5"/>
    <w:rsid w:val="00717CCF"/>
    <w:rsid w:val="0072034B"/>
    <w:rsid w:val="00720535"/>
    <w:rsid w:val="00720C36"/>
    <w:rsid w:val="00720D77"/>
    <w:rsid w:val="00720F41"/>
    <w:rsid w:val="00721122"/>
    <w:rsid w:val="007218BB"/>
    <w:rsid w:val="00721A0A"/>
    <w:rsid w:val="00721E7A"/>
    <w:rsid w:val="00722087"/>
    <w:rsid w:val="007224BA"/>
    <w:rsid w:val="00722B19"/>
    <w:rsid w:val="00722EF9"/>
    <w:rsid w:val="00723507"/>
    <w:rsid w:val="0072389A"/>
    <w:rsid w:val="00723DF1"/>
    <w:rsid w:val="007240E5"/>
    <w:rsid w:val="0072416B"/>
    <w:rsid w:val="00724330"/>
    <w:rsid w:val="00724347"/>
    <w:rsid w:val="007246DF"/>
    <w:rsid w:val="00725456"/>
    <w:rsid w:val="007259E1"/>
    <w:rsid w:val="00725A1A"/>
    <w:rsid w:val="00725AAF"/>
    <w:rsid w:val="00725D21"/>
    <w:rsid w:val="007261CF"/>
    <w:rsid w:val="0072630B"/>
    <w:rsid w:val="007263D4"/>
    <w:rsid w:val="007268C7"/>
    <w:rsid w:val="00726AC8"/>
    <w:rsid w:val="00727165"/>
    <w:rsid w:val="00730C6E"/>
    <w:rsid w:val="007313E6"/>
    <w:rsid w:val="00731507"/>
    <w:rsid w:val="00731689"/>
    <w:rsid w:val="00731711"/>
    <w:rsid w:val="00731FE5"/>
    <w:rsid w:val="0073203A"/>
    <w:rsid w:val="0073209D"/>
    <w:rsid w:val="007326F1"/>
    <w:rsid w:val="00732768"/>
    <w:rsid w:val="00732AD8"/>
    <w:rsid w:val="00732E58"/>
    <w:rsid w:val="00732F20"/>
    <w:rsid w:val="00733F57"/>
    <w:rsid w:val="00733F93"/>
    <w:rsid w:val="00734171"/>
    <w:rsid w:val="00734381"/>
    <w:rsid w:val="0073460F"/>
    <w:rsid w:val="0073466A"/>
    <w:rsid w:val="0073475B"/>
    <w:rsid w:val="0073489C"/>
    <w:rsid w:val="00734E11"/>
    <w:rsid w:val="00734EF1"/>
    <w:rsid w:val="0073586E"/>
    <w:rsid w:val="00735A1D"/>
    <w:rsid w:val="00736431"/>
    <w:rsid w:val="00736525"/>
    <w:rsid w:val="007366CC"/>
    <w:rsid w:val="00736893"/>
    <w:rsid w:val="00736B68"/>
    <w:rsid w:val="00736BC6"/>
    <w:rsid w:val="00737722"/>
    <w:rsid w:val="00737735"/>
    <w:rsid w:val="00737B77"/>
    <w:rsid w:val="00737BF0"/>
    <w:rsid w:val="00737D19"/>
    <w:rsid w:val="00737D1B"/>
    <w:rsid w:val="00737EA0"/>
    <w:rsid w:val="0074009E"/>
    <w:rsid w:val="007407FB"/>
    <w:rsid w:val="007408D6"/>
    <w:rsid w:val="00740C73"/>
    <w:rsid w:val="00741400"/>
    <w:rsid w:val="007420CA"/>
    <w:rsid w:val="00742816"/>
    <w:rsid w:val="00742835"/>
    <w:rsid w:val="007435DD"/>
    <w:rsid w:val="007436C3"/>
    <w:rsid w:val="00743FCC"/>
    <w:rsid w:val="00744448"/>
    <w:rsid w:val="0074465E"/>
    <w:rsid w:val="00744849"/>
    <w:rsid w:val="007449F7"/>
    <w:rsid w:val="00744A66"/>
    <w:rsid w:val="00744B00"/>
    <w:rsid w:val="00744F42"/>
    <w:rsid w:val="00745173"/>
    <w:rsid w:val="00745257"/>
    <w:rsid w:val="007456BA"/>
    <w:rsid w:val="0074579A"/>
    <w:rsid w:val="00745968"/>
    <w:rsid w:val="00745B8A"/>
    <w:rsid w:val="00745F47"/>
    <w:rsid w:val="007463A0"/>
    <w:rsid w:val="007464CF"/>
    <w:rsid w:val="00746574"/>
    <w:rsid w:val="007466AC"/>
    <w:rsid w:val="00746857"/>
    <w:rsid w:val="00746BFD"/>
    <w:rsid w:val="007475A9"/>
    <w:rsid w:val="007476E2"/>
    <w:rsid w:val="00747810"/>
    <w:rsid w:val="00750155"/>
    <w:rsid w:val="00750AFA"/>
    <w:rsid w:val="00750BF4"/>
    <w:rsid w:val="007510D6"/>
    <w:rsid w:val="007511A8"/>
    <w:rsid w:val="007514AE"/>
    <w:rsid w:val="00751633"/>
    <w:rsid w:val="00752391"/>
    <w:rsid w:val="0075249D"/>
    <w:rsid w:val="007529DA"/>
    <w:rsid w:val="00752AE2"/>
    <w:rsid w:val="00752B56"/>
    <w:rsid w:val="00752BC4"/>
    <w:rsid w:val="007532EC"/>
    <w:rsid w:val="00753379"/>
    <w:rsid w:val="00753471"/>
    <w:rsid w:val="007534A4"/>
    <w:rsid w:val="00753878"/>
    <w:rsid w:val="007539CA"/>
    <w:rsid w:val="00753EC8"/>
    <w:rsid w:val="00754271"/>
    <w:rsid w:val="0075462A"/>
    <w:rsid w:val="00755400"/>
    <w:rsid w:val="00755D0F"/>
    <w:rsid w:val="00755D3E"/>
    <w:rsid w:val="00755EB2"/>
    <w:rsid w:val="007562F2"/>
    <w:rsid w:val="007566B1"/>
    <w:rsid w:val="00756B1B"/>
    <w:rsid w:val="0075701B"/>
    <w:rsid w:val="00757256"/>
    <w:rsid w:val="00757BC4"/>
    <w:rsid w:val="00757C11"/>
    <w:rsid w:val="00757E86"/>
    <w:rsid w:val="00757F48"/>
    <w:rsid w:val="007600AF"/>
    <w:rsid w:val="007603CC"/>
    <w:rsid w:val="0076043D"/>
    <w:rsid w:val="00760D1D"/>
    <w:rsid w:val="0076132E"/>
    <w:rsid w:val="00761428"/>
    <w:rsid w:val="0076198B"/>
    <w:rsid w:val="00761E24"/>
    <w:rsid w:val="0076258A"/>
    <w:rsid w:val="00762888"/>
    <w:rsid w:val="007628AA"/>
    <w:rsid w:val="007629ED"/>
    <w:rsid w:val="00762B0E"/>
    <w:rsid w:val="007635C9"/>
    <w:rsid w:val="0076365D"/>
    <w:rsid w:val="00763A83"/>
    <w:rsid w:val="00763C66"/>
    <w:rsid w:val="00763CDC"/>
    <w:rsid w:val="00763EF7"/>
    <w:rsid w:val="00763F11"/>
    <w:rsid w:val="00764273"/>
    <w:rsid w:val="007642A5"/>
    <w:rsid w:val="00764401"/>
    <w:rsid w:val="00764823"/>
    <w:rsid w:val="0076485C"/>
    <w:rsid w:val="00764949"/>
    <w:rsid w:val="00765608"/>
    <w:rsid w:val="00765C6D"/>
    <w:rsid w:val="00766410"/>
    <w:rsid w:val="007664BC"/>
    <w:rsid w:val="00766686"/>
    <w:rsid w:val="007667F0"/>
    <w:rsid w:val="007669E1"/>
    <w:rsid w:val="00766F58"/>
    <w:rsid w:val="007672B6"/>
    <w:rsid w:val="00770075"/>
    <w:rsid w:val="0077032E"/>
    <w:rsid w:val="007705B5"/>
    <w:rsid w:val="00770663"/>
    <w:rsid w:val="00770D28"/>
    <w:rsid w:val="00771294"/>
    <w:rsid w:val="00771335"/>
    <w:rsid w:val="007713FB"/>
    <w:rsid w:val="00771903"/>
    <w:rsid w:val="00771CE6"/>
    <w:rsid w:val="007723C7"/>
    <w:rsid w:val="007728EE"/>
    <w:rsid w:val="00772E86"/>
    <w:rsid w:val="00772F6E"/>
    <w:rsid w:val="0077390C"/>
    <w:rsid w:val="0077397B"/>
    <w:rsid w:val="007739B3"/>
    <w:rsid w:val="00773BDD"/>
    <w:rsid w:val="00774005"/>
    <w:rsid w:val="0077414F"/>
    <w:rsid w:val="007741E6"/>
    <w:rsid w:val="00774972"/>
    <w:rsid w:val="00774CE3"/>
    <w:rsid w:val="00775056"/>
    <w:rsid w:val="00775B2F"/>
    <w:rsid w:val="0077652D"/>
    <w:rsid w:val="007774DF"/>
    <w:rsid w:val="00777681"/>
    <w:rsid w:val="00777956"/>
    <w:rsid w:val="00777974"/>
    <w:rsid w:val="00777A00"/>
    <w:rsid w:val="00777A65"/>
    <w:rsid w:val="00777B49"/>
    <w:rsid w:val="00777C2F"/>
    <w:rsid w:val="00777FEA"/>
    <w:rsid w:val="00780290"/>
    <w:rsid w:val="00780743"/>
    <w:rsid w:val="00780AF0"/>
    <w:rsid w:val="0078178B"/>
    <w:rsid w:val="00781811"/>
    <w:rsid w:val="00781A50"/>
    <w:rsid w:val="007821A4"/>
    <w:rsid w:val="00782578"/>
    <w:rsid w:val="0078280A"/>
    <w:rsid w:val="00782B7E"/>
    <w:rsid w:val="00782BCD"/>
    <w:rsid w:val="00782BCE"/>
    <w:rsid w:val="00782F10"/>
    <w:rsid w:val="00783106"/>
    <w:rsid w:val="00783145"/>
    <w:rsid w:val="007833A5"/>
    <w:rsid w:val="00783CDD"/>
    <w:rsid w:val="00784120"/>
    <w:rsid w:val="007846F0"/>
    <w:rsid w:val="00784986"/>
    <w:rsid w:val="00785462"/>
    <w:rsid w:val="007858DD"/>
    <w:rsid w:val="00785C57"/>
    <w:rsid w:val="00785CEE"/>
    <w:rsid w:val="00785D6E"/>
    <w:rsid w:val="00786742"/>
    <w:rsid w:val="0078718D"/>
    <w:rsid w:val="0078748C"/>
    <w:rsid w:val="00787636"/>
    <w:rsid w:val="00787724"/>
    <w:rsid w:val="0078792D"/>
    <w:rsid w:val="00787AC8"/>
    <w:rsid w:val="00790410"/>
    <w:rsid w:val="0079045D"/>
    <w:rsid w:val="0079048D"/>
    <w:rsid w:val="007904C8"/>
    <w:rsid w:val="00790989"/>
    <w:rsid w:val="00790A38"/>
    <w:rsid w:val="00790F39"/>
    <w:rsid w:val="00791862"/>
    <w:rsid w:val="00791C95"/>
    <w:rsid w:val="007922D3"/>
    <w:rsid w:val="0079252B"/>
    <w:rsid w:val="00792562"/>
    <w:rsid w:val="007928BA"/>
    <w:rsid w:val="00792B1B"/>
    <w:rsid w:val="00792B58"/>
    <w:rsid w:val="00793ADC"/>
    <w:rsid w:val="00793F0F"/>
    <w:rsid w:val="0079416F"/>
    <w:rsid w:val="00794455"/>
    <w:rsid w:val="00794897"/>
    <w:rsid w:val="00794BB2"/>
    <w:rsid w:val="00794C9E"/>
    <w:rsid w:val="00794DA9"/>
    <w:rsid w:val="00794FB2"/>
    <w:rsid w:val="007951AD"/>
    <w:rsid w:val="007951FC"/>
    <w:rsid w:val="00795CAC"/>
    <w:rsid w:val="007960C0"/>
    <w:rsid w:val="00796127"/>
    <w:rsid w:val="007965B0"/>
    <w:rsid w:val="00796925"/>
    <w:rsid w:val="00796AFD"/>
    <w:rsid w:val="00796B41"/>
    <w:rsid w:val="00796D06"/>
    <w:rsid w:val="00797D9B"/>
    <w:rsid w:val="00797EC9"/>
    <w:rsid w:val="007A0192"/>
    <w:rsid w:val="007A0485"/>
    <w:rsid w:val="007A0896"/>
    <w:rsid w:val="007A0DB8"/>
    <w:rsid w:val="007A1144"/>
    <w:rsid w:val="007A15C2"/>
    <w:rsid w:val="007A1715"/>
    <w:rsid w:val="007A1A83"/>
    <w:rsid w:val="007A21C1"/>
    <w:rsid w:val="007A25E4"/>
    <w:rsid w:val="007A25F2"/>
    <w:rsid w:val="007A298C"/>
    <w:rsid w:val="007A300D"/>
    <w:rsid w:val="007A3DBB"/>
    <w:rsid w:val="007A3E25"/>
    <w:rsid w:val="007A3E4E"/>
    <w:rsid w:val="007A4092"/>
    <w:rsid w:val="007A4D2A"/>
    <w:rsid w:val="007A53E2"/>
    <w:rsid w:val="007A5406"/>
    <w:rsid w:val="007A547D"/>
    <w:rsid w:val="007A5B96"/>
    <w:rsid w:val="007A65BD"/>
    <w:rsid w:val="007A686E"/>
    <w:rsid w:val="007A6BDF"/>
    <w:rsid w:val="007A715B"/>
    <w:rsid w:val="007A75B4"/>
    <w:rsid w:val="007A7BEC"/>
    <w:rsid w:val="007B05FD"/>
    <w:rsid w:val="007B1286"/>
    <w:rsid w:val="007B18A7"/>
    <w:rsid w:val="007B1AC3"/>
    <w:rsid w:val="007B1CD7"/>
    <w:rsid w:val="007B1E3D"/>
    <w:rsid w:val="007B2257"/>
    <w:rsid w:val="007B2385"/>
    <w:rsid w:val="007B23C1"/>
    <w:rsid w:val="007B3A6D"/>
    <w:rsid w:val="007B3AA3"/>
    <w:rsid w:val="007B4525"/>
    <w:rsid w:val="007B4A1C"/>
    <w:rsid w:val="007B4A8D"/>
    <w:rsid w:val="007B4AC1"/>
    <w:rsid w:val="007B506F"/>
    <w:rsid w:val="007B57E2"/>
    <w:rsid w:val="007B5E1B"/>
    <w:rsid w:val="007B614E"/>
    <w:rsid w:val="007B67BA"/>
    <w:rsid w:val="007B6908"/>
    <w:rsid w:val="007B6F27"/>
    <w:rsid w:val="007B7349"/>
    <w:rsid w:val="007B75CF"/>
    <w:rsid w:val="007B7612"/>
    <w:rsid w:val="007B796A"/>
    <w:rsid w:val="007C0093"/>
    <w:rsid w:val="007C08DB"/>
    <w:rsid w:val="007C0925"/>
    <w:rsid w:val="007C0F28"/>
    <w:rsid w:val="007C11C5"/>
    <w:rsid w:val="007C135E"/>
    <w:rsid w:val="007C1418"/>
    <w:rsid w:val="007C1444"/>
    <w:rsid w:val="007C1C62"/>
    <w:rsid w:val="007C1CB3"/>
    <w:rsid w:val="007C1D9B"/>
    <w:rsid w:val="007C1E41"/>
    <w:rsid w:val="007C1E77"/>
    <w:rsid w:val="007C28EA"/>
    <w:rsid w:val="007C2986"/>
    <w:rsid w:val="007C2EA7"/>
    <w:rsid w:val="007C309C"/>
    <w:rsid w:val="007C3195"/>
    <w:rsid w:val="007C34D3"/>
    <w:rsid w:val="007C37D8"/>
    <w:rsid w:val="007C3CB0"/>
    <w:rsid w:val="007C3D2B"/>
    <w:rsid w:val="007C3E21"/>
    <w:rsid w:val="007C3EF9"/>
    <w:rsid w:val="007C425F"/>
    <w:rsid w:val="007C4B67"/>
    <w:rsid w:val="007C54F2"/>
    <w:rsid w:val="007C55F4"/>
    <w:rsid w:val="007C5A79"/>
    <w:rsid w:val="007C5AB8"/>
    <w:rsid w:val="007C5E86"/>
    <w:rsid w:val="007C5F3F"/>
    <w:rsid w:val="007C604A"/>
    <w:rsid w:val="007C66EA"/>
    <w:rsid w:val="007C7120"/>
    <w:rsid w:val="007C7719"/>
    <w:rsid w:val="007C7FF0"/>
    <w:rsid w:val="007D0CC0"/>
    <w:rsid w:val="007D0CD5"/>
    <w:rsid w:val="007D0F64"/>
    <w:rsid w:val="007D0F85"/>
    <w:rsid w:val="007D12E0"/>
    <w:rsid w:val="007D1796"/>
    <w:rsid w:val="007D1B5C"/>
    <w:rsid w:val="007D1FEE"/>
    <w:rsid w:val="007D2404"/>
    <w:rsid w:val="007D24A2"/>
    <w:rsid w:val="007D2887"/>
    <w:rsid w:val="007D2A89"/>
    <w:rsid w:val="007D2B3B"/>
    <w:rsid w:val="007D2BD3"/>
    <w:rsid w:val="007D328B"/>
    <w:rsid w:val="007D3375"/>
    <w:rsid w:val="007D3F1F"/>
    <w:rsid w:val="007D4185"/>
    <w:rsid w:val="007D4CFD"/>
    <w:rsid w:val="007D4D64"/>
    <w:rsid w:val="007D5208"/>
    <w:rsid w:val="007D540E"/>
    <w:rsid w:val="007D55D7"/>
    <w:rsid w:val="007D5B05"/>
    <w:rsid w:val="007D604C"/>
    <w:rsid w:val="007D6123"/>
    <w:rsid w:val="007D64D4"/>
    <w:rsid w:val="007D6553"/>
    <w:rsid w:val="007D6653"/>
    <w:rsid w:val="007D66CB"/>
    <w:rsid w:val="007D675D"/>
    <w:rsid w:val="007D67ED"/>
    <w:rsid w:val="007D68AA"/>
    <w:rsid w:val="007D70FC"/>
    <w:rsid w:val="007D7538"/>
    <w:rsid w:val="007E0010"/>
    <w:rsid w:val="007E01D9"/>
    <w:rsid w:val="007E05C9"/>
    <w:rsid w:val="007E085E"/>
    <w:rsid w:val="007E0AB2"/>
    <w:rsid w:val="007E0F9C"/>
    <w:rsid w:val="007E1468"/>
    <w:rsid w:val="007E1887"/>
    <w:rsid w:val="007E1EDA"/>
    <w:rsid w:val="007E2024"/>
    <w:rsid w:val="007E2075"/>
    <w:rsid w:val="007E21B3"/>
    <w:rsid w:val="007E237D"/>
    <w:rsid w:val="007E23C0"/>
    <w:rsid w:val="007E2973"/>
    <w:rsid w:val="007E29A5"/>
    <w:rsid w:val="007E36FE"/>
    <w:rsid w:val="007E376C"/>
    <w:rsid w:val="007E376D"/>
    <w:rsid w:val="007E392E"/>
    <w:rsid w:val="007E42A6"/>
    <w:rsid w:val="007E4655"/>
    <w:rsid w:val="007E4A1C"/>
    <w:rsid w:val="007E4BB1"/>
    <w:rsid w:val="007E4C25"/>
    <w:rsid w:val="007E4FA8"/>
    <w:rsid w:val="007E5321"/>
    <w:rsid w:val="007E5EBF"/>
    <w:rsid w:val="007E6D32"/>
    <w:rsid w:val="007E6D36"/>
    <w:rsid w:val="007E7466"/>
    <w:rsid w:val="007E7D68"/>
    <w:rsid w:val="007F0139"/>
    <w:rsid w:val="007F081D"/>
    <w:rsid w:val="007F0AF4"/>
    <w:rsid w:val="007F0CDB"/>
    <w:rsid w:val="007F1037"/>
    <w:rsid w:val="007F11E8"/>
    <w:rsid w:val="007F129F"/>
    <w:rsid w:val="007F135E"/>
    <w:rsid w:val="007F1E35"/>
    <w:rsid w:val="007F20CB"/>
    <w:rsid w:val="007F217B"/>
    <w:rsid w:val="007F21CF"/>
    <w:rsid w:val="007F2219"/>
    <w:rsid w:val="007F23B0"/>
    <w:rsid w:val="007F29EE"/>
    <w:rsid w:val="007F2C9D"/>
    <w:rsid w:val="007F300E"/>
    <w:rsid w:val="007F3018"/>
    <w:rsid w:val="007F3162"/>
    <w:rsid w:val="007F39EB"/>
    <w:rsid w:val="007F3C96"/>
    <w:rsid w:val="007F3F76"/>
    <w:rsid w:val="007F42A4"/>
    <w:rsid w:val="007F49E6"/>
    <w:rsid w:val="007F4AA4"/>
    <w:rsid w:val="007F5144"/>
    <w:rsid w:val="007F515C"/>
    <w:rsid w:val="007F55B4"/>
    <w:rsid w:val="007F58D0"/>
    <w:rsid w:val="007F5B9C"/>
    <w:rsid w:val="007F5F8B"/>
    <w:rsid w:val="007F5FDE"/>
    <w:rsid w:val="007F610F"/>
    <w:rsid w:val="007F69D6"/>
    <w:rsid w:val="007F6B3B"/>
    <w:rsid w:val="007F6B60"/>
    <w:rsid w:val="007F6B96"/>
    <w:rsid w:val="007F6C23"/>
    <w:rsid w:val="007F6CCA"/>
    <w:rsid w:val="007F6FB3"/>
    <w:rsid w:val="007F7221"/>
    <w:rsid w:val="007F730A"/>
    <w:rsid w:val="007F747F"/>
    <w:rsid w:val="007F7978"/>
    <w:rsid w:val="007F79AE"/>
    <w:rsid w:val="007F7F65"/>
    <w:rsid w:val="007F7F83"/>
    <w:rsid w:val="00800DF3"/>
    <w:rsid w:val="00800E21"/>
    <w:rsid w:val="00800FBC"/>
    <w:rsid w:val="00801A80"/>
    <w:rsid w:val="00801F7E"/>
    <w:rsid w:val="008020B7"/>
    <w:rsid w:val="0080211F"/>
    <w:rsid w:val="0080248C"/>
    <w:rsid w:val="00802535"/>
    <w:rsid w:val="00802D0E"/>
    <w:rsid w:val="00802E65"/>
    <w:rsid w:val="008040CD"/>
    <w:rsid w:val="00804272"/>
    <w:rsid w:val="008042DE"/>
    <w:rsid w:val="008046A3"/>
    <w:rsid w:val="008048DD"/>
    <w:rsid w:val="00804F1D"/>
    <w:rsid w:val="00804FD3"/>
    <w:rsid w:val="0080512C"/>
    <w:rsid w:val="00805215"/>
    <w:rsid w:val="00805928"/>
    <w:rsid w:val="00805A9B"/>
    <w:rsid w:val="00805B91"/>
    <w:rsid w:val="00806469"/>
    <w:rsid w:val="008071BD"/>
    <w:rsid w:val="008073C1"/>
    <w:rsid w:val="0080783F"/>
    <w:rsid w:val="00807B05"/>
    <w:rsid w:val="008100B8"/>
    <w:rsid w:val="00810B46"/>
    <w:rsid w:val="00810BC9"/>
    <w:rsid w:val="00810BCE"/>
    <w:rsid w:val="00810C7D"/>
    <w:rsid w:val="00810ED1"/>
    <w:rsid w:val="008110CD"/>
    <w:rsid w:val="0081117A"/>
    <w:rsid w:val="008111FB"/>
    <w:rsid w:val="00811929"/>
    <w:rsid w:val="0081246B"/>
    <w:rsid w:val="0081249C"/>
    <w:rsid w:val="0081307B"/>
    <w:rsid w:val="0081342C"/>
    <w:rsid w:val="008138C5"/>
    <w:rsid w:val="008139AE"/>
    <w:rsid w:val="00813AD2"/>
    <w:rsid w:val="00813C67"/>
    <w:rsid w:val="00814076"/>
    <w:rsid w:val="008140C0"/>
    <w:rsid w:val="0081422F"/>
    <w:rsid w:val="00814378"/>
    <w:rsid w:val="008148E9"/>
    <w:rsid w:val="00814A81"/>
    <w:rsid w:val="00815385"/>
    <w:rsid w:val="00815D7B"/>
    <w:rsid w:val="00815DA7"/>
    <w:rsid w:val="00816A34"/>
    <w:rsid w:val="00817586"/>
    <w:rsid w:val="008175F4"/>
    <w:rsid w:val="00817670"/>
    <w:rsid w:val="00817A33"/>
    <w:rsid w:val="00817BD5"/>
    <w:rsid w:val="00817CB9"/>
    <w:rsid w:val="00820BF9"/>
    <w:rsid w:val="00821278"/>
    <w:rsid w:val="008217F7"/>
    <w:rsid w:val="00821E62"/>
    <w:rsid w:val="00821E80"/>
    <w:rsid w:val="00821EB0"/>
    <w:rsid w:val="008221A6"/>
    <w:rsid w:val="00822598"/>
    <w:rsid w:val="00823056"/>
    <w:rsid w:val="0082339B"/>
    <w:rsid w:val="008235C7"/>
    <w:rsid w:val="008237CC"/>
    <w:rsid w:val="008237FF"/>
    <w:rsid w:val="0082380E"/>
    <w:rsid w:val="00823A3E"/>
    <w:rsid w:val="00824137"/>
    <w:rsid w:val="008245CE"/>
    <w:rsid w:val="00824F35"/>
    <w:rsid w:val="0082579D"/>
    <w:rsid w:val="00825A6D"/>
    <w:rsid w:val="00825AA1"/>
    <w:rsid w:val="008262BD"/>
    <w:rsid w:val="00826442"/>
    <w:rsid w:val="008264C6"/>
    <w:rsid w:val="008268E7"/>
    <w:rsid w:val="0082691D"/>
    <w:rsid w:val="00826A16"/>
    <w:rsid w:val="00826CAC"/>
    <w:rsid w:val="0082723E"/>
    <w:rsid w:val="0082728D"/>
    <w:rsid w:val="008273A3"/>
    <w:rsid w:val="008275CC"/>
    <w:rsid w:val="008277D7"/>
    <w:rsid w:val="008277EF"/>
    <w:rsid w:val="0083010A"/>
    <w:rsid w:val="008301D9"/>
    <w:rsid w:val="0083067C"/>
    <w:rsid w:val="0083091B"/>
    <w:rsid w:val="00830E78"/>
    <w:rsid w:val="00831049"/>
    <w:rsid w:val="008310D7"/>
    <w:rsid w:val="00831A57"/>
    <w:rsid w:val="00831BED"/>
    <w:rsid w:val="00831C1E"/>
    <w:rsid w:val="00831E0B"/>
    <w:rsid w:val="00832B62"/>
    <w:rsid w:val="00833286"/>
    <w:rsid w:val="0083328F"/>
    <w:rsid w:val="008333D8"/>
    <w:rsid w:val="00833B11"/>
    <w:rsid w:val="00833B39"/>
    <w:rsid w:val="00833F57"/>
    <w:rsid w:val="00834209"/>
    <w:rsid w:val="008345DE"/>
    <w:rsid w:val="008346B3"/>
    <w:rsid w:val="00834C29"/>
    <w:rsid w:val="00835052"/>
    <w:rsid w:val="008354DA"/>
    <w:rsid w:val="00835632"/>
    <w:rsid w:val="00835C0C"/>
    <w:rsid w:val="00835C8E"/>
    <w:rsid w:val="00835E3B"/>
    <w:rsid w:val="00835ECD"/>
    <w:rsid w:val="008361B6"/>
    <w:rsid w:val="0083634D"/>
    <w:rsid w:val="0083638D"/>
    <w:rsid w:val="008363C5"/>
    <w:rsid w:val="00836568"/>
    <w:rsid w:val="008365F1"/>
    <w:rsid w:val="00836779"/>
    <w:rsid w:val="00836DD3"/>
    <w:rsid w:val="0083728D"/>
    <w:rsid w:val="00837355"/>
    <w:rsid w:val="00837474"/>
    <w:rsid w:val="008376D3"/>
    <w:rsid w:val="00837A68"/>
    <w:rsid w:val="00837CC6"/>
    <w:rsid w:val="00837FE3"/>
    <w:rsid w:val="00840520"/>
    <w:rsid w:val="00840A9B"/>
    <w:rsid w:val="00840AC7"/>
    <w:rsid w:val="00840B1D"/>
    <w:rsid w:val="008411AC"/>
    <w:rsid w:val="0084137C"/>
    <w:rsid w:val="0084190A"/>
    <w:rsid w:val="00842051"/>
    <w:rsid w:val="008424CF"/>
    <w:rsid w:val="008424FB"/>
    <w:rsid w:val="008426C3"/>
    <w:rsid w:val="00843451"/>
    <w:rsid w:val="00843BDC"/>
    <w:rsid w:val="00843ED9"/>
    <w:rsid w:val="008445DD"/>
    <w:rsid w:val="00845314"/>
    <w:rsid w:val="00845725"/>
    <w:rsid w:val="00845B05"/>
    <w:rsid w:val="00846397"/>
    <w:rsid w:val="008463F5"/>
    <w:rsid w:val="008465AA"/>
    <w:rsid w:val="0084665F"/>
    <w:rsid w:val="0084707A"/>
    <w:rsid w:val="0084776C"/>
    <w:rsid w:val="00847804"/>
    <w:rsid w:val="008501AF"/>
    <w:rsid w:val="00850ACC"/>
    <w:rsid w:val="0085100B"/>
    <w:rsid w:val="008513DE"/>
    <w:rsid w:val="00851D53"/>
    <w:rsid w:val="00851F0D"/>
    <w:rsid w:val="00852360"/>
    <w:rsid w:val="0085242C"/>
    <w:rsid w:val="00852439"/>
    <w:rsid w:val="008526D8"/>
    <w:rsid w:val="0085271F"/>
    <w:rsid w:val="008527E9"/>
    <w:rsid w:val="00852EBF"/>
    <w:rsid w:val="0085340A"/>
    <w:rsid w:val="0085342A"/>
    <w:rsid w:val="0085362C"/>
    <w:rsid w:val="0085374E"/>
    <w:rsid w:val="00853AC3"/>
    <w:rsid w:val="00853AC7"/>
    <w:rsid w:val="00854010"/>
    <w:rsid w:val="00854492"/>
    <w:rsid w:val="008547CC"/>
    <w:rsid w:val="00854977"/>
    <w:rsid w:val="00854A88"/>
    <w:rsid w:val="00854DCE"/>
    <w:rsid w:val="008552C2"/>
    <w:rsid w:val="00855468"/>
    <w:rsid w:val="008559DF"/>
    <w:rsid w:val="008560FF"/>
    <w:rsid w:val="00856CBE"/>
    <w:rsid w:val="008571F8"/>
    <w:rsid w:val="008573A9"/>
    <w:rsid w:val="008573B7"/>
    <w:rsid w:val="008577C2"/>
    <w:rsid w:val="00857902"/>
    <w:rsid w:val="00857DB5"/>
    <w:rsid w:val="00857F6F"/>
    <w:rsid w:val="00860139"/>
    <w:rsid w:val="008602CF"/>
    <w:rsid w:val="008603D8"/>
    <w:rsid w:val="0086044E"/>
    <w:rsid w:val="0086082F"/>
    <w:rsid w:val="00860D33"/>
    <w:rsid w:val="0086137B"/>
    <w:rsid w:val="00861675"/>
    <w:rsid w:val="00861B19"/>
    <w:rsid w:val="00861CAF"/>
    <w:rsid w:val="00861DF7"/>
    <w:rsid w:val="00862711"/>
    <w:rsid w:val="0086295A"/>
    <w:rsid w:val="00862BEE"/>
    <w:rsid w:val="00862ECB"/>
    <w:rsid w:val="008632D4"/>
    <w:rsid w:val="008635B4"/>
    <w:rsid w:val="00863702"/>
    <w:rsid w:val="00864355"/>
    <w:rsid w:val="0086464E"/>
    <w:rsid w:val="00864FE0"/>
    <w:rsid w:val="00865739"/>
    <w:rsid w:val="00865EFC"/>
    <w:rsid w:val="008668A0"/>
    <w:rsid w:val="0086699E"/>
    <w:rsid w:val="00866AB9"/>
    <w:rsid w:val="00866CB1"/>
    <w:rsid w:val="00867348"/>
    <w:rsid w:val="0086764B"/>
    <w:rsid w:val="00867714"/>
    <w:rsid w:val="00867FCE"/>
    <w:rsid w:val="00870026"/>
    <w:rsid w:val="008703DA"/>
    <w:rsid w:val="0087079F"/>
    <w:rsid w:val="00870A6F"/>
    <w:rsid w:val="0087107D"/>
    <w:rsid w:val="00871FE6"/>
    <w:rsid w:val="008720AB"/>
    <w:rsid w:val="008721C5"/>
    <w:rsid w:val="008723A5"/>
    <w:rsid w:val="00872500"/>
    <w:rsid w:val="00872C05"/>
    <w:rsid w:val="00873246"/>
    <w:rsid w:val="008735FC"/>
    <w:rsid w:val="0087381A"/>
    <w:rsid w:val="00873F7A"/>
    <w:rsid w:val="008745E7"/>
    <w:rsid w:val="00874614"/>
    <w:rsid w:val="00874F53"/>
    <w:rsid w:val="00875179"/>
    <w:rsid w:val="008752CD"/>
    <w:rsid w:val="008753B6"/>
    <w:rsid w:val="00875412"/>
    <w:rsid w:val="0087551C"/>
    <w:rsid w:val="008755A9"/>
    <w:rsid w:val="00875BB0"/>
    <w:rsid w:val="008764A8"/>
    <w:rsid w:val="008764B1"/>
    <w:rsid w:val="008764E8"/>
    <w:rsid w:val="0087671E"/>
    <w:rsid w:val="00876F27"/>
    <w:rsid w:val="008770A6"/>
    <w:rsid w:val="00877114"/>
    <w:rsid w:val="00877404"/>
    <w:rsid w:val="00877518"/>
    <w:rsid w:val="00877557"/>
    <w:rsid w:val="008775A3"/>
    <w:rsid w:val="00877A92"/>
    <w:rsid w:val="00877C1B"/>
    <w:rsid w:val="00880085"/>
    <w:rsid w:val="00880162"/>
    <w:rsid w:val="008808E4"/>
    <w:rsid w:val="00880B14"/>
    <w:rsid w:val="00880B5D"/>
    <w:rsid w:val="008810AD"/>
    <w:rsid w:val="008811E7"/>
    <w:rsid w:val="008812F5"/>
    <w:rsid w:val="008814DF"/>
    <w:rsid w:val="008815BE"/>
    <w:rsid w:val="008818F5"/>
    <w:rsid w:val="00881B96"/>
    <w:rsid w:val="00882541"/>
    <w:rsid w:val="00882CAF"/>
    <w:rsid w:val="00882F7B"/>
    <w:rsid w:val="0088363E"/>
    <w:rsid w:val="00883A5F"/>
    <w:rsid w:val="00883AE1"/>
    <w:rsid w:val="00883F76"/>
    <w:rsid w:val="00883F9B"/>
    <w:rsid w:val="008843FA"/>
    <w:rsid w:val="008844CC"/>
    <w:rsid w:val="008844D8"/>
    <w:rsid w:val="008850A3"/>
    <w:rsid w:val="008850B6"/>
    <w:rsid w:val="00885327"/>
    <w:rsid w:val="00885419"/>
    <w:rsid w:val="00885960"/>
    <w:rsid w:val="00885D63"/>
    <w:rsid w:val="00886008"/>
    <w:rsid w:val="00886893"/>
    <w:rsid w:val="008868AE"/>
    <w:rsid w:val="00886919"/>
    <w:rsid w:val="00887100"/>
    <w:rsid w:val="00887E96"/>
    <w:rsid w:val="00887FC2"/>
    <w:rsid w:val="008901C2"/>
    <w:rsid w:val="00890216"/>
    <w:rsid w:val="0089046C"/>
    <w:rsid w:val="00890E22"/>
    <w:rsid w:val="00890FCB"/>
    <w:rsid w:val="008912E2"/>
    <w:rsid w:val="00891610"/>
    <w:rsid w:val="008916AF"/>
    <w:rsid w:val="0089175F"/>
    <w:rsid w:val="008917A7"/>
    <w:rsid w:val="008919A7"/>
    <w:rsid w:val="00891AD3"/>
    <w:rsid w:val="00892651"/>
    <w:rsid w:val="008926E8"/>
    <w:rsid w:val="00892A33"/>
    <w:rsid w:val="008930A7"/>
    <w:rsid w:val="008930D5"/>
    <w:rsid w:val="008931CD"/>
    <w:rsid w:val="008938E6"/>
    <w:rsid w:val="008944D3"/>
    <w:rsid w:val="00894662"/>
    <w:rsid w:val="00894A29"/>
    <w:rsid w:val="00894A2F"/>
    <w:rsid w:val="00894B4A"/>
    <w:rsid w:val="00894B68"/>
    <w:rsid w:val="00894BDC"/>
    <w:rsid w:val="008950F2"/>
    <w:rsid w:val="0089513D"/>
    <w:rsid w:val="0089545D"/>
    <w:rsid w:val="008955D4"/>
    <w:rsid w:val="00895679"/>
    <w:rsid w:val="00895FE5"/>
    <w:rsid w:val="008964DF"/>
    <w:rsid w:val="0089651C"/>
    <w:rsid w:val="00896A82"/>
    <w:rsid w:val="00896E06"/>
    <w:rsid w:val="00896F28"/>
    <w:rsid w:val="008975DD"/>
    <w:rsid w:val="00897C19"/>
    <w:rsid w:val="00897EA4"/>
    <w:rsid w:val="008A001C"/>
    <w:rsid w:val="008A0251"/>
    <w:rsid w:val="008A036A"/>
    <w:rsid w:val="008A1666"/>
    <w:rsid w:val="008A210C"/>
    <w:rsid w:val="008A229E"/>
    <w:rsid w:val="008A251A"/>
    <w:rsid w:val="008A25E3"/>
    <w:rsid w:val="008A2793"/>
    <w:rsid w:val="008A2D3D"/>
    <w:rsid w:val="008A3013"/>
    <w:rsid w:val="008A34B2"/>
    <w:rsid w:val="008A34EC"/>
    <w:rsid w:val="008A3818"/>
    <w:rsid w:val="008A3843"/>
    <w:rsid w:val="008A38DB"/>
    <w:rsid w:val="008A3D65"/>
    <w:rsid w:val="008A4851"/>
    <w:rsid w:val="008A4DAF"/>
    <w:rsid w:val="008A4E2A"/>
    <w:rsid w:val="008A585D"/>
    <w:rsid w:val="008A5C47"/>
    <w:rsid w:val="008A5E5B"/>
    <w:rsid w:val="008A6344"/>
    <w:rsid w:val="008A71C1"/>
    <w:rsid w:val="008A723C"/>
    <w:rsid w:val="008A7707"/>
    <w:rsid w:val="008A7B71"/>
    <w:rsid w:val="008B0678"/>
    <w:rsid w:val="008B07E1"/>
    <w:rsid w:val="008B0B83"/>
    <w:rsid w:val="008B0F73"/>
    <w:rsid w:val="008B1086"/>
    <w:rsid w:val="008B10C6"/>
    <w:rsid w:val="008B111A"/>
    <w:rsid w:val="008B119A"/>
    <w:rsid w:val="008B1CCA"/>
    <w:rsid w:val="008B1CF6"/>
    <w:rsid w:val="008B1F4B"/>
    <w:rsid w:val="008B1FF8"/>
    <w:rsid w:val="008B2242"/>
    <w:rsid w:val="008B27AC"/>
    <w:rsid w:val="008B319F"/>
    <w:rsid w:val="008B3405"/>
    <w:rsid w:val="008B34D5"/>
    <w:rsid w:val="008B402A"/>
    <w:rsid w:val="008B439C"/>
    <w:rsid w:val="008B455C"/>
    <w:rsid w:val="008B4801"/>
    <w:rsid w:val="008B4EAA"/>
    <w:rsid w:val="008B509D"/>
    <w:rsid w:val="008B512B"/>
    <w:rsid w:val="008B523B"/>
    <w:rsid w:val="008B56A3"/>
    <w:rsid w:val="008B58D7"/>
    <w:rsid w:val="008B6AB1"/>
    <w:rsid w:val="008B6C95"/>
    <w:rsid w:val="008B759C"/>
    <w:rsid w:val="008B769B"/>
    <w:rsid w:val="008C0003"/>
    <w:rsid w:val="008C0133"/>
    <w:rsid w:val="008C0141"/>
    <w:rsid w:val="008C01E2"/>
    <w:rsid w:val="008C09BC"/>
    <w:rsid w:val="008C1189"/>
    <w:rsid w:val="008C126E"/>
    <w:rsid w:val="008C133C"/>
    <w:rsid w:val="008C1375"/>
    <w:rsid w:val="008C1624"/>
    <w:rsid w:val="008C1725"/>
    <w:rsid w:val="008C1836"/>
    <w:rsid w:val="008C1ADE"/>
    <w:rsid w:val="008C1AF5"/>
    <w:rsid w:val="008C2321"/>
    <w:rsid w:val="008C261C"/>
    <w:rsid w:val="008C2A77"/>
    <w:rsid w:val="008C2E57"/>
    <w:rsid w:val="008C3009"/>
    <w:rsid w:val="008C3044"/>
    <w:rsid w:val="008C3792"/>
    <w:rsid w:val="008C4321"/>
    <w:rsid w:val="008C49A7"/>
    <w:rsid w:val="008C5196"/>
    <w:rsid w:val="008C55CF"/>
    <w:rsid w:val="008C571B"/>
    <w:rsid w:val="008C5837"/>
    <w:rsid w:val="008C5BC9"/>
    <w:rsid w:val="008C62A2"/>
    <w:rsid w:val="008C63FD"/>
    <w:rsid w:val="008C6D61"/>
    <w:rsid w:val="008C7871"/>
    <w:rsid w:val="008C7FDC"/>
    <w:rsid w:val="008D002A"/>
    <w:rsid w:val="008D0051"/>
    <w:rsid w:val="008D00B2"/>
    <w:rsid w:val="008D051F"/>
    <w:rsid w:val="008D08D1"/>
    <w:rsid w:val="008D08E8"/>
    <w:rsid w:val="008D0DD5"/>
    <w:rsid w:val="008D0FF3"/>
    <w:rsid w:val="008D128F"/>
    <w:rsid w:val="008D14E2"/>
    <w:rsid w:val="008D19E0"/>
    <w:rsid w:val="008D1B06"/>
    <w:rsid w:val="008D21DC"/>
    <w:rsid w:val="008D23C9"/>
    <w:rsid w:val="008D2460"/>
    <w:rsid w:val="008D25EE"/>
    <w:rsid w:val="008D264E"/>
    <w:rsid w:val="008D2861"/>
    <w:rsid w:val="008D29C4"/>
    <w:rsid w:val="008D29FE"/>
    <w:rsid w:val="008D2C23"/>
    <w:rsid w:val="008D2DC7"/>
    <w:rsid w:val="008D3253"/>
    <w:rsid w:val="008D3729"/>
    <w:rsid w:val="008D3776"/>
    <w:rsid w:val="008D37F8"/>
    <w:rsid w:val="008D38D5"/>
    <w:rsid w:val="008D3D05"/>
    <w:rsid w:val="008D3D33"/>
    <w:rsid w:val="008D46B0"/>
    <w:rsid w:val="008D49AE"/>
    <w:rsid w:val="008D49E2"/>
    <w:rsid w:val="008D4EEE"/>
    <w:rsid w:val="008D514A"/>
    <w:rsid w:val="008D5745"/>
    <w:rsid w:val="008D576E"/>
    <w:rsid w:val="008D57A0"/>
    <w:rsid w:val="008D5900"/>
    <w:rsid w:val="008D60A8"/>
    <w:rsid w:val="008D6166"/>
    <w:rsid w:val="008D67EF"/>
    <w:rsid w:val="008D6A16"/>
    <w:rsid w:val="008D6C74"/>
    <w:rsid w:val="008D754B"/>
    <w:rsid w:val="008D75CC"/>
    <w:rsid w:val="008D7EC4"/>
    <w:rsid w:val="008E0D84"/>
    <w:rsid w:val="008E166A"/>
    <w:rsid w:val="008E199C"/>
    <w:rsid w:val="008E1A73"/>
    <w:rsid w:val="008E1B46"/>
    <w:rsid w:val="008E23BE"/>
    <w:rsid w:val="008E266F"/>
    <w:rsid w:val="008E2A7B"/>
    <w:rsid w:val="008E2CF7"/>
    <w:rsid w:val="008E3117"/>
    <w:rsid w:val="008E3A77"/>
    <w:rsid w:val="008E3CB9"/>
    <w:rsid w:val="008E4406"/>
    <w:rsid w:val="008E4AA5"/>
    <w:rsid w:val="008E4C4E"/>
    <w:rsid w:val="008E5470"/>
    <w:rsid w:val="008E5730"/>
    <w:rsid w:val="008E585E"/>
    <w:rsid w:val="008E5D17"/>
    <w:rsid w:val="008E61C8"/>
    <w:rsid w:val="008E6487"/>
    <w:rsid w:val="008E64B0"/>
    <w:rsid w:val="008E674A"/>
    <w:rsid w:val="008E6831"/>
    <w:rsid w:val="008E6901"/>
    <w:rsid w:val="008E7A78"/>
    <w:rsid w:val="008E7F45"/>
    <w:rsid w:val="008F045C"/>
    <w:rsid w:val="008F04C3"/>
    <w:rsid w:val="008F0598"/>
    <w:rsid w:val="008F0996"/>
    <w:rsid w:val="008F0F24"/>
    <w:rsid w:val="008F13DE"/>
    <w:rsid w:val="008F25C8"/>
    <w:rsid w:val="008F2617"/>
    <w:rsid w:val="008F3752"/>
    <w:rsid w:val="008F49F3"/>
    <w:rsid w:val="008F4B2B"/>
    <w:rsid w:val="008F4BD9"/>
    <w:rsid w:val="008F4F9F"/>
    <w:rsid w:val="008F51A7"/>
    <w:rsid w:val="008F5513"/>
    <w:rsid w:val="008F586E"/>
    <w:rsid w:val="008F5896"/>
    <w:rsid w:val="008F6AE4"/>
    <w:rsid w:val="008F767E"/>
    <w:rsid w:val="008F7F46"/>
    <w:rsid w:val="00900143"/>
    <w:rsid w:val="009007EB"/>
    <w:rsid w:val="009008C2"/>
    <w:rsid w:val="00901510"/>
    <w:rsid w:val="00901539"/>
    <w:rsid w:val="00901B37"/>
    <w:rsid w:val="00902461"/>
    <w:rsid w:val="00902EC9"/>
    <w:rsid w:val="009037E1"/>
    <w:rsid w:val="00904009"/>
    <w:rsid w:val="009046BC"/>
    <w:rsid w:val="00904B9F"/>
    <w:rsid w:val="00904D6C"/>
    <w:rsid w:val="009050DF"/>
    <w:rsid w:val="009061A6"/>
    <w:rsid w:val="00906418"/>
    <w:rsid w:val="0090676B"/>
    <w:rsid w:val="009068CC"/>
    <w:rsid w:val="009072F8"/>
    <w:rsid w:val="00907531"/>
    <w:rsid w:val="00907C18"/>
    <w:rsid w:val="00910477"/>
    <w:rsid w:val="00910B15"/>
    <w:rsid w:val="00911955"/>
    <w:rsid w:val="00911C81"/>
    <w:rsid w:val="00911CF4"/>
    <w:rsid w:val="00911D4C"/>
    <w:rsid w:val="0091210D"/>
    <w:rsid w:val="00912325"/>
    <w:rsid w:val="009124C4"/>
    <w:rsid w:val="0091257B"/>
    <w:rsid w:val="009127C0"/>
    <w:rsid w:val="009128B4"/>
    <w:rsid w:val="00912A49"/>
    <w:rsid w:val="00912B8E"/>
    <w:rsid w:val="00913124"/>
    <w:rsid w:val="00913360"/>
    <w:rsid w:val="00913498"/>
    <w:rsid w:val="0091379D"/>
    <w:rsid w:val="009137DE"/>
    <w:rsid w:val="00913827"/>
    <w:rsid w:val="00913AF8"/>
    <w:rsid w:val="00914258"/>
    <w:rsid w:val="0091536E"/>
    <w:rsid w:val="00915909"/>
    <w:rsid w:val="00915D89"/>
    <w:rsid w:val="00915E00"/>
    <w:rsid w:val="0091605B"/>
    <w:rsid w:val="00916547"/>
    <w:rsid w:val="009165A7"/>
    <w:rsid w:val="0091707C"/>
    <w:rsid w:val="00917292"/>
    <w:rsid w:val="00917332"/>
    <w:rsid w:val="0091767A"/>
    <w:rsid w:val="00917779"/>
    <w:rsid w:val="00917820"/>
    <w:rsid w:val="009178E6"/>
    <w:rsid w:val="00917BF9"/>
    <w:rsid w:val="009207AF"/>
    <w:rsid w:val="009208FB"/>
    <w:rsid w:val="00920B6E"/>
    <w:rsid w:val="0092114E"/>
    <w:rsid w:val="00921210"/>
    <w:rsid w:val="009213DB"/>
    <w:rsid w:val="00921E71"/>
    <w:rsid w:val="00922035"/>
    <w:rsid w:val="009220AC"/>
    <w:rsid w:val="009221A9"/>
    <w:rsid w:val="009223D2"/>
    <w:rsid w:val="00922422"/>
    <w:rsid w:val="0092254B"/>
    <w:rsid w:val="0092278D"/>
    <w:rsid w:val="00922958"/>
    <w:rsid w:val="0092359F"/>
    <w:rsid w:val="009236EA"/>
    <w:rsid w:val="00923C8D"/>
    <w:rsid w:val="00923EB9"/>
    <w:rsid w:val="009249DA"/>
    <w:rsid w:val="00925113"/>
    <w:rsid w:val="00925284"/>
    <w:rsid w:val="00925833"/>
    <w:rsid w:val="009260CF"/>
    <w:rsid w:val="00926725"/>
    <w:rsid w:val="00926765"/>
    <w:rsid w:val="009268F8"/>
    <w:rsid w:val="00926AC4"/>
    <w:rsid w:val="00926AD7"/>
    <w:rsid w:val="00926B4B"/>
    <w:rsid w:val="00926B7F"/>
    <w:rsid w:val="0092749E"/>
    <w:rsid w:val="00927599"/>
    <w:rsid w:val="009277AE"/>
    <w:rsid w:val="00927AA9"/>
    <w:rsid w:val="00927B89"/>
    <w:rsid w:val="00927C68"/>
    <w:rsid w:val="00927D22"/>
    <w:rsid w:val="0093006A"/>
    <w:rsid w:val="00930195"/>
    <w:rsid w:val="00930212"/>
    <w:rsid w:val="009303FB"/>
    <w:rsid w:val="00930461"/>
    <w:rsid w:val="00930537"/>
    <w:rsid w:val="009308E2"/>
    <w:rsid w:val="00930BDE"/>
    <w:rsid w:val="009311EA"/>
    <w:rsid w:val="0093126D"/>
    <w:rsid w:val="0093170F"/>
    <w:rsid w:val="00931906"/>
    <w:rsid w:val="00931B69"/>
    <w:rsid w:val="00931FF2"/>
    <w:rsid w:val="00932057"/>
    <w:rsid w:val="009323F8"/>
    <w:rsid w:val="0093244A"/>
    <w:rsid w:val="00932626"/>
    <w:rsid w:val="0093282B"/>
    <w:rsid w:val="00932D68"/>
    <w:rsid w:val="00932EC0"/>
    <w:rsid w:val="009332C6"/>
    <w:rsid w:val="0093357C"/>
    <w:rsid w:val="00933B9F"/>
    <w:rsid w:val="009345D4"/>
    <w:rsid w:val="0093495D"/>
    <w:rsid w:val="00934AD8"/>
    <w:rsid w:val="00934B52"/>
    <w:rsid w:val="00935011"/>
    <w:rsid w:val="00935475"/>
    <w:rsid w:val="0093580D"/>
    <w:rsid w:val="00935B51"/>
    <w:rsid w:val="00935D72"/>
    <w:rsid w:val="00935FF2"/>
    <w:rsid w:val="009360F9"/>
    <w:rsid w:val="00936574"/>
    <w:rsid w:val="009367B7"/>
    <w:rsid w:val="0093689F"/>
    <w:rsid w:val="009369A2"/>
    <w:rsid w:val="009377E6"/>
    <w:rsid w:val="009379B2"/>
    <w:rsid w:val="00937E95"/>
    <w:rsid w:val="00940F99"/>
    <w:rsid w:val="00941B21"/>
    <w:rsid w:val="0094229C"/>
    <w:rsid w:val="00942329"/>
    <w:rsid w:val="00943167"/>
    <w:rsid w:val="00943932"/>
    <w:rsid w:val="00943A86"/>
    <w:rsid w:val="00943B72"/>
    <w:rsid w:val="00944093"/>
    <w:rsid w:val="00944104"/>
    <w:rsid w:val="009443B1"/>
    <w:rsid w:val="0094455B"/>
    <w:rsid w:val="009446FF"/>
    <w:rsid w:val="009452EE"/>
    <w:rsid w:val="009453B6"/>
    <w:rsid w:val="0094542F"/>
    <w:rsid w:val="009457BC"/>
    <w:rsid w:val="00945834"/>
    <w:rsid w:val="00946216"/>
    <w:rsid w:val="00946509"/>
    <w:rsid w:val="00946AB6"/>
    <w:rsid w:val="00946BED"/>
    <w:rsid w:val="009475E6"/>
    <w:rsid w:val="009500CA"/>
    <w:rsid w:val="009503AF"/>
    <w:rsid w:val="00950835"/>
    <w:rsid w:val="0095091C"/>
    <w:rsid w:val="0095128F"/>
    <w:rsid w:val="00951353"/>
    <w:rsid w:val="00951379"/>
    <w:rsid w:val="00951408"/>
    <w:rsid w:val="009516C6"/>
    <w:rsid w:val="00951B75"/>
    <w:rsid w:val="00951DED"/>
    <w:rsid w:val="00951FC0"/>
    <w:rsid w:val="00952303"/>
    <w:rsid w:val="0095247B"/>
    <w:rsid w:val="00952815"/>
    <w:rsid w:val="009528C8"/>
    <w:rsid w:val="00952BC6"/>
    <w:rsid w:val="00952BDE"/>
    <w:rsid w:val="00953219"/>
    <w:rsid w:val="00953410"/>
    <w:rsid w:val="00953EA0"/>
    <w:rsid w:val="00953EC7"/>
    <w:rsid w:val="00954EB2"/>
    <w:rsid w:val="0095551E"/>
    <w:rsid w:val="009555C0"/>
    <w:rsid w:val="00955EB4"/>
    <w:rsid w:val="00955F90"/>
    <w:rsid w:val="00956044"/>
    <w:rsid w:val="00956255"/>
    <w:rsid w:val="00956964"/>
    <w:rsid w:val="00956B81"/>
    <w:rsid w:val="00956C96"/>
    <w:rsid w:val="00956F47"/>
    <w:rsid w:val="00957A65"/>
    <w:rsid w:val="00957A93"/>
    <w:rsid w:val="00957AFF"/>
    <w:rsid w:val="009600F1"/>
    <w:rsid w:val="00960184"/>
    <w:rsid w:val="00960BD4"/>
    <w:rsid w:val="00960E6E"/>
    <w:rsid w:val="00961268"/>
    <w:rsid w:val="00961CDA"/>
    <w:rsid w:val="0096405A"/>
    <w:rsid w:val="00964215"/>
    <w:rsid w:val="00964308"/>
    <w:rsid w:val="00964441"/>
    <w:rsid w:val="009646DF"/>
    <w:rsid w:val="009647B0"/>
    <w:rsid w:val="0096486A"/>
    <w:rsid w:val="00964D93"/>
    <w:rsid w:val="00964E20"/>
    <w:rsid w:val="00964F03"/>
    <w:rsid w:val="00965B11"/>
    <w:rsid w:val="009670EF"/>
    <w:rsid w:val="00967C0B"/>
    <w:rsid w:val="0097035C"/>
    <w:rsid w:val="009704C1"/>
    <w:rsid w:val="009709E6"/>
    <w:rsid w:val="009711F3"/>
    <w:rsid w:val="009713A7"/>
    <w:rsid w:val="00971477"/>
    <w:rsid w:val="00971496"/>
    <w:rsid w:val="00971542"/>
    <w:rsid w:val="00971856"/>
    <w:rsid w:val="00971AFB"/>
    <w:rsid w:val="00971BC3"/>
    <w:rsid w:val="00971E2E"/>
    <w:rsid w:val="00971E79"/>
    <w:rsid w:val="00972366"/>
    <w:rsid w:val="009725A3"/>
    <w:rsid w:val="00972B12"/>
    <w:rsid w:val="00972B86"/>
    <w:rsid w:val="0097365B"/>
    <w:rsid w:val="00973888"/>
    <w:rsid w:val="00973A9C"/>
    <w:rsid w:val="00973AAD"/>
    <w:rsid w:val="00973CCE"/>
    <w:rsid w:val="00974159"/>
    <w:rsid w:val="009744A3"/>
    <w:rsid w:val="009748C1"/>
    <w:rsid w:val="0097515D"/>
    <w:rsid w:val="00975370"/>
    <w:rsid w:val="00975665"/>
    <w:rsid w:val="009756AA"/>
    <w:rsid w:val="009758E4"/>
    <w:rsid w:val="0097609D"/>
    <w:rsid w:val="00976138"/>
    <w:rsid w:val="00976E5C"/>
    <w:rsid w:val="0097703A"/>
    <w:rsid w:val="0097737F"/>
    <w:rsid w:val="009773A2"/>
    <w:rsid w:val="00977472"/>
    <w:rsid w:val="009777A4"/>
    <w:rsid w:val="009779AE"/>
    <w:rsid w:val="009801A2"/>
    <w:rsid w:val="009802C6"/>
    <w:rsid w:val="00980407"/>
    <w:rsid w:val="00980AD7"/>
    <w:rsid w:val="0098146B"/>
    <w:rsid w:val="00981A51"/>
    <w:rsid w:val="00982115"/>
    <w:rsid w:val="00982D5A"/>
    <w:rsid w:val="009835F4"/>
    <w:rsid w:val="00983B7E"/>
    <w:rsid w:val="009841E1"/>
    <w:rsid w:val="00984494"/>
    <w:rsid w:val="0098463D"/>
    <w:rsid w:val="009847A7"/>
    <w:rsid w:val="0098485B"/>
    <w:rsid w:val="009848DF"/>
    <w:rsid w:val="009852CD"/>
    <w:rsid w:val="00985913"/>
    <w:rsid w:val="00985E4B"/>
    <w:rsid w:val="009860F0"/>
    <w:rsid w:val="00986132"/>
    <w:rsid w:val="00986277"/>
    <w:rsid w:val="00986547"/>
    <w:rsid w:val="0098683C"/>
    <w:rsid w:val="0098686C"/>
    <w:rsid w:val="009872BC"/>
    <w:rsid w:val="0098733B"/>
    <w:rsid w:val="00990530"/>
    <w:rsid w:val="00990574"/>
    <w:rsid w:val="00990A31"/>
    <w:rsid w:val="00990AD8"/>
    <w:rsid w:val="00990E83"/>
    <w:rsid w:val="0099162D"/>
    <w:rsid w:val="00991B27"/>
    <w:rsid w:val="00991CBC"/>
    <w:rsid w:val="00992094"/>
    <w:rsid w:val="00992191"/>
    <w:rsid w:val="009924F6"/>
    <w:rsid w:val="00992646"/>
    <w:rsid w:val="00992AA7"/>
    <w:rsid w:val="009932B2"/>
    <w:rsid w:val="00993639"/>
    <w:rsid w:val="009945A0"/>
    <w:rsid w:val="00994AEF"/>
    <w:rsid w:val="00994D9C"/>
    <w:rsid w:val="009959F1"/>
    <w:rsid w:val="00995AB5"/>
    <w:rsid w:val="00995B44"/>
    <w:rsid w:val="00995D72"/>
    <w:rsid w:val="00995FAA"/>
    <w:rsid w:val="00996614"/>
    <w:rsid w:val="00996862"/>
    <w:rsid w:val="00997394"/>
    <w:rsid w:val="00997450"/>
    <w:rsid w:val="009976A3"/>
    <w:rsid w:val="0099787E"/>
    <w:rsid w:val="00997A44"/>
    <w:rsid w:val="00997BD5"/>
    <w:rsid w:val="00997D4A"/>
    <w:rsid w:val="00997FDC"/>
    <w:rsid w:val="009A0158"/>
    <w:rsid w:val="009A034D"/>
    <w:rsid w:val="009A05D3"/>
    <w:rsid w:val="009A06D2"/>
    <w:rsid w:val="009A0AF2"/>
    <w:rsid w:val="009A0ECE"/>
    <w:rsid w:val="009A17B0"/>
    <w:rsid w:val="009A1EE7"/>
    <w:rsid w:val="009A2514"/>
    <w:rsid w:val="009A35F5"/>
    <w:rsid w:val="009A38A6"/>
    <w:rsid w:val="009A404C"/>
    <w:rsid w:val="009A4305"/>
    <w:rsid w:val="009A44FB"/>
    <w:rsid w:val="009A4763"/>
    <w:rsid w:val="009A4AA3"/>
    <w:rsid w:val="009A4CD6"/>
    <w:rsid w:val="009A50D8"/>
    <w:rsid w:val="009A5ADC"/>
    <w:rsid w:val="009A5AEA"/>
    <w:rsid w:val="009A5B9D"/>
    <w:rsid w:val="009A625D"/>
    <w:rsid w:val="009A6361"/>
    <w:rsid w:val="009A63B3"/>
    <w:rsid w:val="009A64C6"/>
    <w:rsid w:val="009A6A9B"/>
    <w:rsid w:val="009A6ADB"/>
    <w:rsid w:val="009A6D7B"/>
    <w:rsid w:val="009A725E"/>
    <w:rsid w:val="009A75FA"/>
    <w:rsid w:val="009A7B68"/>
    <w:rsid w:val="009B06CB"/>
    <w:rsid w:val="009B13E7"/>
    <w:rsid w:val="009B1B95"/>
    <w:rsid w:val="009B1ECA"/>
    <w:rsid w:val="009B2F99"/>
    <w:rsid w:val="009B397B"/>
    <w:rsid w:val="009B39BA"/>
    <w:rsid w:val="009B3CFA"/>
    <w:rsid w:val="009B4290"/>
    <w:rsid w:val="009B45B8"/>
    <w:rsid w:val="009B4AB3"/>
    <w:rsid w:val="009B4BD2"/>
    <w:rsid w:val="009B50E0"/>
    <w:rsid w:val="009B5270"/>
    <w:rsid w:val="009B59EA"/>
    <w:rsid w:val="009B5F9E"/>
    <w:rsid w:val="009B6073"/>
    <w:rsid w:val="009B631B"/>
    <w:rsid w:val="009B6382"/>
    <w:rsid w:val="009B6C38"/>
    <w:rsid w:val="009B7067"/>
    <w:rsid w:val="009B73EC"/>
    <w:rsid w:val="009B7FA4"/>
    <w:rsid w:val="009C004A"/>
    <w:rsid w:val="009C0298"/>
    <w:rsid w:val="009C198F"/>
    <w:rsid w:val="009C19E0"/>
    <w:rsid w:val="009C255C"/>
    <w:rsid w:val="009C28BF"/>
    <w:rsid w:val="009C2E01"/>
    <w:rsid w:val="009C2FA9"/>
    <w:rsid w:val="009C335F"/>
    <w:rsid w:val="009C36EF"/>
    <w:rsid w:val="009C3A7D"/>
    <w:rsid w:val="009C3C84"/>
    <w:rsid w:val="009C404D"/>
    <w:rsid w:val="009C45C1"/>
    <w:rsid w:val="009C47F8"/>
    <w:rsid w:val="009C493B"/>
    <w:rsid w:val="009C4DC9"/>
    <w:rsid w:val="009C5337"/>
    <w:rsid w:val="009C5997"/>
    <w:rsid w:val="009C59FF"/>
    <w:rsid w:val="009C5F04"/>
    <w:rsid w:val="009C6607"/>
    <w:rsid w:val="009C6749"/>
    <w:rsid w:val="009C6988"/>
    <w:rsid w:val="009C6FF8"/>
    <w:rsid w:val="009C70D2"/>
    <w:rsid w:val="009C7431"/>
    <w:rsid w:val="009C7739"/>
    <w:rsid w:val="009C7C9C"/>
    <w:rsid w:val="009C7D9A"/>
    <w:rsid w:val="009D029A"/>
    <w:rsid w:val="009D0378"/>
    <w:rsid w:val="009D0562"/>
    <w:rsid w:val="009D0848"/>
    <w:rsid w:val="009D08EC"/>
    <w:rsid w:val="009D09B9"/>
    <w:rsid w:val="009D0DD6"/>
    <w:rsid w:val="009D0E61"/>
    <w:rsid w:val="009D0EF4"/>
    <w:rsid w:val="009D1166"/>
    <w:rsid w:val="009D13A5"/>
    <w:rsid w:val="009D14E8"/>
    <w:rsid w:val="009D1EEA"/>
    <w:rsid w:val="009D24CC"/>
    <w:rsid w:val="009D27E5"/>
    <w:rsid w:val="009D298A"/>
    <w:rsid w:val="009D38CC"/>
    <w:rsid w:val="009D3ED2"/>
    <w:rsid w:val="009D4006"/>
    <w:rsid w:val="009D4240"/>
    <w:rsid w:val="009D45A1"/>
    <w:rsid w:val="009D47E4"/>
    <w:rsid w:val="009D4C24"/>
    <w:rsid w:val="009D4D90"/>
    <w:rsid w:val="009D4E05"/>
    <w:rsid w:val="009D4F9B"/>
    <w:rsid w:val="009D516C"/>
    <w:rsid w:val="009D542E"/>
    <w:rsid w:val="009D5532"/>
    <w:rsid w:val="009D557E"/>
    <w:rsid w:val="009D5C48"/>
    <w:rsid w:val="009D5D82"/>
    <w:rsid w:val="009D5FDF"/>
    <w:rsid w:val="009D6379"/>
    <w:rsid w:val="009D65C3"/>
    <w:rsid w:val="009D70C3"/>
    <w:rsid w:val="009D7B74"/>
    <w:rsid w:val="009D7F67"/>
    <w:rsid w:val="009E0ED3"/>
    <w:rsid w:val="009E0F8C"/>
    <w:rsid w:val="009E1123"/>
    <w:rsid w:val="009E12E3"/>
    <w:rsid w:val="009E14BC"/>
    <w:rsid w:val="009E1B1F"/>
    <w:rsid w:val="009E1BB1"/>
    <w:rsid w:val="009E1BBD"/>
    <w:rsid w:val="009E1C0A"/>
    <w:rsid w:val="009E2337"/>
    <w:rsid w:val="009E27FF"/>
    <w:rsid w:val="009E2A73"/>
    <w:rsid w:val="009E2C1C"/>
    <w:rsid w:val="009E2F56"/>
    <w:rsid w:val="009E32D1"/>
    <w:rsid w:val="009E3729"/>
    <w:rsid w:val="009E3867"/>
    <w:rsid w:val="009E3A79"/>
    <w:rsid w:val="009E3BFD"/>
    <w:rsid w:val="009E41C0"/>
    <w:rsid w:val="009E44A8"/>
    <w:rsid w:val="009E4820"/>
    <w:rsid w:val="009E4FAA"/>
    <w:rsid w:val="009E5463"/>
    <w:rsid w:val="009E55BC"/>
    <w:rsid w:val="009E5ACF"/>
    <w:rsid w:val="009E5F71"/>
    <w:rsid w:val="009E5FEE"/>
    <w:rsid w:val="009E67B8"/>
    <w:rsid w:val="009E6A1B"/>
    <w:rsid w:val="009E6D0D"/>
    <w:rsid w:val="009E7623"/>
    <w:rsid w:val="009E7812"/>
    <w:rsid w:val="009E7840"/>
    <w:rsid w:val="009E7842"/>
    <w:rsid w:val="009E78C7"/>
    <w:rsid w:val="009E7ADC"/>
    <w:rsid w:val="009E7BF9"/>
    <w:rsid w:val="009F0180"/>
    <w:rsid w:val="009F03BC"/>
    <w:rsid w:val="009F048C"/>
    <w:rsid w:val="009F0908"/>
    <w:rsid w:val="009F0A6A"/>
    <w:rsid w:val="009F0B55"/>
    <w:rsid w:val="009F0D70"/>
    <w:rsid w:val="009F0ECC"/>
    <w:rsid w:val="009F109C"/>
    <w:rsid w:val="009F13CB"/>
    <w:rsid w:val="009F141E"/>
    <w:rsid w:val="009F14C1"/>
    <w:rsid w:val="009F15E4"/>
    <w:rsid w:val="009F1643"/>
    <w:rsid w:val="009F188F"/>
    <w:rsid w:val="009F1D5B"/>
    <w:rsid w:val="009F1DF4"/>
    <w:rsid w:val="009F1EC7"/>
    <w:rsid w:val="009F26BA"/>
    <w:rsid w:val="009F2735"/>
    <w:rsid w:val="009F2CD6"/>
    <w:rsid w:val="009F338D"/>
    <w:rsid w:val="009F3540"/>
    <w:rsid w:val="009F36FD"/>
    <w:rsid w:val="009F37EB"/>
    <w:rsid w:val="009F3B9D"/>
    <w:rsid w:val="009F3CE0"/>
    <w:rsid w:val="009F3EC0"/>
    <w:rsid w:val="009F4197"/>
    <w:rsid w:val="009F43B4"/>
    <w:rsid w:val="009F4450"/>
    <w:rsid w:val="009F44D6"/>
    <w:rsid w:val="009F451D"/>
    <w:rsid w:val="009F4632"/>
    <w:rsid w:val="009F46BE"/>
    <w:rsid w:val="009F4E76"/>
    <w:rsid w:val="009F4EC1"/>
    <w:rsid w:val="009F5293"/>
    <w:rsid w:val="009F5FD4"/>
    <w:rsid w:val="009F69AD"/>
    <w:rsid w:val="009F6B1D"/>
    <w:rsid w:val="009F6FA0"/>
    <w:rsid w:val="009F761B"/>
    <w:rsid w:val="009F769C"/>
    <w:rsid w:val="009F787C"/>
    <w:rsid w:val="009F7A1E"/>
    <w:rsid w:val="009F7B26"/>
    <w:rsid w:val="009F7E13"/>
    <w:rsid w:val="00A001A1"/>
    <w:rsid w:val="00A006FF"/>
    <w:rsid w:val="00A00B51"/>
    <w:rsid w:val="00A01E7F"/>
    <w:rsid w:val="00A01EC7"/>
    <w:rsid w:val="00A0214E"/>
    <w:rsid w:val="00A021FF"/>
    <w:rsid w:val="00A0287F"/>
    <w:rsid w:val="00A02EAE"/>
    <w:rsid w:val="00A02F48"/>
    <w:rsid w:val="00A03710"/>
    <w:rsid w:val="00A03BF5"/>
    <w:rsid w:val="00A03ED9"/>
    <w:rsid w:val="00A03FF1"/>
    <w:rsid w:val="00A0428E"/>
    <w:rsid w:val="00A04B56"/>
    <w:rsid w:val="00A04E8B"/>
    <w:rsid w:val="00A04FA7"/>
    <w:rsid w:val="00A04FCA"/>
    <w:rsid w:val="00A050A4"/>
    <w:rsid w:val="00A051D7"/>
    <w:rsid w:val="00A05E72"/>
    <w:rsid w:val="00A064B4"/>
    <w:rsid w:val="00A06997"/>
    <w:rsid w:val="00A07005"/>
    <w:rsid w:val="00A07182"/>
    <w:rsid w:val="00A072AC"/>
    <w:rsid w:val="00A0758C"/>
    <w:rsid w:val="00A075C9"/>
    <w:rsid w:val="00A07CD1"/>
    <w:rsid w:val="00A07D87"/>
    <w:rsid w:val="00A101FB"/>
    <w:rsid w:val="00A10388"/>
    <w:rsid w:val="00A10407"/>
    <w:rsid w:val="00A108FA"/>
    <w:rsid w:val="00A10B3C"/>
    <w:rsid w:val="00A11564"/>
    <w:rsid w:val="00A116CF"/>
    <w:rsid w:val="00A11758"/>
    <w:rsid w:val="00A1190C"/>
    <w:rsid w:val="00A11EC1"/>
    <w:rsid w:val="00A12140"/>
    <w:rsid w:val="00A12996"/>
    <w:rsid w:val="00A12C86"/>
    <w:rsid w:val="00A12EC6"/>
    <w:rsid w:val="00A12F9C"/>
    <w:rsid w:val="00A12FDF"/>
    <w:rsid w:val="00A131F4"/>
    <w:rsid w:val="00A13528"/>
    <w:rsid w:val="00A13CDD"/>
    <w:rsid w:val="00A13EBF"/>
    <w:rsid w:val="00A14408"/>
    <w:rsid w:val="00A14527"/>
    <w:rsid w:val="00A1478D"/>
    <w:rsid w:val="00A14833"/>
    <w:rsid w:val="00A14DEF"/>
    <w:rsid w:val="00A151A3"/>
    <w:rsid w:val="00A152F1"/>
    <w:rsid w:val="00A15618"/>
    <w:rsid w:val="00A1569D"/>
    <w:rsid w:val="00A15719"/>
    <w:rsid w:val="00A15BF6"/>
    <w:rsid w:val="00A15C61"/>
    <w:rsid w:val="00A1616F"/>
    <w:rsid w:val="00A1620E"/>
    <w:rsid w:val="00A1628F"/>
    <w:rsid w:val="00A16332"/>
    <w:rsid w:val="00A16D9C"/>
    <w:rsid w:val="00A16F12"/>
    <w:rsid w:val="00A16F87"/>
    <w:rsid w:val="00A1718F"/>
    <w:rsid w:val="00A17EAC"/>
    <w:rsid w:val="00A20338"/>
    <w:rsid w:val="00A2056E"/>
    <w:rsid w:val="00A20586"/>
    <w:rsid w:val="00A2071B"/>
    <w:rsid w:val="00A2139C"/>
    <w:rsid w:val="00A213D6"/>
    <w:rsid w:val="00A21ECB"/>
    <w:rsid w:val="00A21F7A"/>
    <w:rsid w:val="00A221F7"/>
    <w:rsid w:val="00A223F1"/>
    <w:rsid w:val="00A225E0"/>
    <w:rsid w:val="00A229D6"/>
    <w:rsid w:val="00A22AE1"/>
    <w:rsid w:val="00A23DC7"/>
    <w:rsid w:val="00A23F3C"/>
    <w:rsid w:val="00A24036"/>
    <w:rsid w:val="00A24A2E"/>
    <w:rsid w:val="00A25000"/>
    <w:rsid w:val="00A2521D"/>
    <w:rsid w:val="00A25B49"/>
    <w:rsid w:val="00A261EA"/>
    <w:rsid w:val="00A264BD"/>
    <w:rsid w:val="00A26663"/>
    <w:rsid w:val="00A26774"/>
    <w:rsid w:val="00A26BCA"/>
    <w:rsid w:val="00A26BFC"/>
    <w:rsid w:val="00A27037"/>
    <w:rsid w:val="00A271A8"/>
    <w:rsid w:val="00A27832"/>
    <w:rsid w:val="00A27965"/>
    <w:rsid w:val="00A27B5B"/>
    <w:rsid w:val="00A27FAB"/>
    <w:rsid w:val="00A3024D"/>
    <w:rsid w:val="00A30E8F"/>
    <w:rsid w:val="00A311A5"/>
    <w:rsid w:val="00A315AC"/>
    <w:rsid w:val="00A31725"/>
    <w:rsid w:val="00A322E7"/>
    <w:rsid w:val="00A32497"/>
    <w:rsid w:val="00A32E0A"/>
    <w:rsid w:val="00A330CB"/>
    <w:rsid w:val="00A3354C"/>
    <w:rsid w:val="00A33722"/>
    <w:rsid w:val="00A33A66"/>
    <w:rsid w:val="00A33DC9"/>
    <w:rsid w:val="00A34E31"/>
    <w:rsid w:val="00A3511A"/>
    <w:rsid w:val="00A35533"/>
    <w:rsid w:val="00A359D8"/>
    <w:rsid w:val="00A35D44"/>
    <w:rsid w:val="00A35D62"/>
    <w:rsid w:val="00A35DE5"/>
    <w:rsid w:val="00A35EE0"/>
    <w:rsid w:val="00A3621C"/>
    <w:rsid w:val="00A37315"/>
    <w:rsid w:val="00A373AD"/>
    <w:rsid w:val="00A3772C"/>
    <w:rsid w:val="00A37855"/>
    <w:rsid w:val="00A37D4D"/>
    <w:rsid w:val="00A406C6"/>
    <w:rsid w:val="00A4120B"/>
    <w:rsid w:val="00A41984"/>
    <w:rsid w:val="00A41D90"/>
    <w:rsid w:val="00A426B1"/>
    <w:rsid w:val="00A4272A"/>
    <w:rsid w:val="00A42A24"/>
    <w:rsid w:val="00A4317B"/>
    <w:rsid w:val="00A431C0"/>
    <w:rsid w:val="00A43266"/>
    <w:rsid w:val="00A43826"/>
    <w:rsid w:val="00A441C9"/>
    <w:rsid w:val="00A442C2"/>
    <w:rsid w:val="00A44B81"/>
    <w:rsid w:val="00A44DAB"/>
    <w:rsid w:val="00A454B3"/>
    <w:rsid w:val="00A45829"/>
    <w:rsid w:val="00A45BC2"/>
    <w:rsid w:val="00A4606E"/>
    <w:rsid w:val="00A46326"/>
    <w:rsid w:val="00A463B1"/>
    <w:rsid w:val="00A46902"/>
    <w:rsid w:val="00A46E1F"/>
    <w:rsid w:val="00A5037F"/>
    <w:rsid w:val="00A50490"/>
    <w:rsid w:val="00A50781"/>
    <w:rsid w:val="00A50B29"/>
    <w:rsid w:val="00A50CBA"/>
    <w:rsid w:val="00A511D3"/>
    <w:rsid w:val="00A512D7"/>
    <w:rsid w:val="00A5148B"/>
    <w:rsid w:val="00A515ED"/>
    <w:rsid w:val="00A51790"/>
    <w:rsid w:val="00A51D3B"/>
    <w:rsid w:val="00A51DF6"/>
    <w:rsid w:val="00A5234A"/>
    <w:rsid w:val="00A523FC"/>
    <w:rsid w:val="00A5281B"/>
    <w:rsid w:val="00A5287C"/>
    <w:rsid w:val="00A53049"/>
    <w:rsid w:val="00A533B2"/>
    <w:rsid w:val="00A5397A"/>
    <w:rsid w:val="00A53EF1"/>
    <w:rsid w:val="00A5426E"/>
    <w:rsid w:val="00A544D0"/>
    <w:rsid w:val="00A5460D"/>
    <w:rsid w:val="00A54EF3"/>
    <w:rsid w:val="00A54F49"/>
    <w:rsid w:val="00A55120"/>
    <w:rsid w:val="00A5513A"/>
    <w:rsid w:val="00A552F6"/>
    <w:rsid w:val="00A55908"/>
    <w:rsid w:val="00A5598B"/>
    <w:rsid w:val="00A55A63"/>
    <w:rsid w:val="00A55E08"/>
    <w:rsid w:val="00A563E9"/>
    <w:rsid w:val="00A57622"/>
    <w:rsid w:val="00A57638"/>
    <w:rsid w:val="00A577B9"/>
    <w:rsid w:val="00A577CF"/>
    <w:rsid w:val="00A57DB2"/>
    <w:rsid w:val="00A57EF9"/>
    <w:rsid w:val="00A602F2"/>
    <w:rsid w:val="00A609E5"/>
    <w:rsid w:val="00A60EB7"/>
    <w:rsid w:val="00A6129F"/>
    <w:rsid w:val="00A61764"/>
    <w:rsid w:val="00A6181B"/>
    <w:rsid w:val="00A62317"/>
    <w:rsid w:val="00A62BA7"/>
    <w:rsid w:val="00A62D98"/>
    <w:rsid w:val="00A62E00"/>
    <w:rsid w:val="00A63173"/>
    <w:rsid w:val="00A634F4"/>
    <w:rsid w:val="00A6356B"/>
    <w:rsid w:val="00A6373F"/>
    <w:rsid w:val="00A63AE1"/>
    <w:rsid w:val="00A64040"/>
    <w:rsid w:val="00A642A0"/>
    <w:rsid w:val="00A648CC"/>
    <w:rsid w:val="00A64CF6"/>
    <w:rsid w:val="00A64D1F"/>
    <w:rsid w:val="00A64E27"/>
    <w:rsid w:val="00A664F3"/>
    <w:rsid w:val="00A70013"/>
    <w:rsid w:val="00A703E8"/>
    <w:rsid w:val="00A706A0"/>
    <w:rsid w:val="00A70823"/>
    <w:rsid w:val="00A709FB"/>
    <w:rsid w:val="00A71B2A"/>
    <w:rsid w:val="00A71FCE"/>
    <w:rsid w:val="00A71FD7"/>
    <w:rsid w:val="00A7207B"/>
    <w:rsid w:val="00A72103"/>
    <w:rsid w:val="00A7294A"/>
    <w:rsid w:val="00A72998"/>
    <w:rsid w:val="00A72FC0"/>
    <w:rsid w:val="00A7309D"/>
    <w:rsid w:val="00A73284"/>
    <w:rsid w:val="00A743C1"/>
    <w:rsid w:val="00A7487F"/>
    <w:rsid w:val="00A74A0E"/>
    <w:rsid w:val="00A74AD4"/>
    <w:rsid w:val="00A74CA6"/>
    <w:rsid w:val="00A754BF"/>
    <w:rsid w:val="00A75BE9"/>
    <w:rsid w:val="00A75D53"/>
    <w:rsid w:val="00A75FEC"/>
    <w:rsid w:val="00A7616E"/>
    <w:rsid w:val="00A76353"/>
    <w:rsid w:val="00A763CF"/>
    <w:rsid w:val="00A7698C"/>
    <w:rsid w:val="00A76995"/>
    <w:rsid w:val="00A77658"/>
    <w:rsid w:val="00A77827"/>
    <w:rsid w:val="00A77BF4"/>
    <w:rsid w:val="00A80240"/>
    <w:rsid w:val="00A80245"/>
    <w:rsid w:val="00A80367"/>
    <w:rsid w:val="00A8054E"/>
    <w:rsid w:val="00A806F0"/>
    <w:rsid w:val="00A80AB6"/>
    <w:rsid w:val="00A80E26"/>
    <w:rsid w:val="00A81119"/>
    <w:rsid w:val="00A8111A"/>
    <w:rsid w:val="00A814B5"/>
    <w:rsid w:val="00A81C96"/>
    <w:rsid w:val="00A81E4E"/>
    <w:rsid w:val="00A820B4"/>
    <w:rsid w:val="00A823BB"/>
    <w:rsid w:val="00A8284A"/>
    <w:rsid w:val="00A828FC"/>
    <w:rsid w:val="00A82B13"/>
    <w:rsid w:val="00A82EC3"/>
    <w:rsid w:val="00A83330"/>
    <w:rsid w:val="00A83567"/>
    <w:rsid w:val="00A837C0"/>
    <w:rsid w:val="00A83E48"/>
    <w:rsid w:val="00A84278"/>
    <w:rsid w:val="00A8449A"/>
    <w:rsid w:val="00A845E1"/>
    <w:rsid w:val="00A84B1B"/>
    <w:rsid w:val="00A84CA6"/>
    <w:rsid w:val="00A8525B"/>
    <w:rsid w:val="00A852C2"/>
    <w:rsid w:val="00A85447"/>
    <w:rsid w:val="00A854CD"/>
    <w:rsid w:val="00A85711"/>
    <w:rsid w:val="00A85F30"/>
    <w:rsid w:val="00A862C9"/>
    <w:rsid w:val="00A8630F"/>
    <w:rsid w:val="00A86508"/>
    <w:rsid w:val="00A86604"/>
    <w:rsid w:val="00A86817"/>
    <w:rsid w:val="00A90096"/>
    <w:rsid w:val="00A909E9"/>
    <w:rsid w:val="00A90ACF"/>
    <w:rsid w:val="00A91247"/>
    <w:rsid w:val="00A91659"/>
    <w:rsid w:val="00A91DC1"/>
    <w:rsid w:val="00A92EAD"/>
    <w:rsid w:val="00A93026"/>
    <w:rsid w:val="00A934C1"/>
    <w:rsid w:val="00A93897"/>
    <w:rsid w:val="00A93AFD"/>
    <w:rsid w:val="00A942B8"/>
    <w:rsid w:val="00A95478"/>
    <w:rsid w:val="00A95A4C"/>
    <w:rsid w:val="00A9644A"/>
    <w:rsid w:val="00A96B04"/>
    <w:rsid w:val="00A96D2E"/>
    <w:rsid w:val="00A96D7F"/>
    <w:rsid w:val="00A973BC"/>
    <w:rsid w:val="00A976B9"/>
    <w:rsid w:val="00A97B1B"/>
    <w:rsid w:val="00A97CB0"/>
    <w:rsid w:val="00AA0849"/>
    <w:rsid w:val="00AA08D2"/>
    <w:rsid w:val="00AA0C11"/>
    <w:rsid w:val="00AA0C4B"/>
    <w:rsid w:val="00AA0D86"/>
    <w:rsid w:val="00AA10B8"/>
    <w:rsid w:val="00AA117C"/>
    <w:rsid w:val="00AA11B7"/>
    <w:rsid w:val="00AA158E"/>
    <w:rsid w:val="00AA15A7"/>
    <w:rsid w:val="00AA1627"/>
    <w:rsid w:val="00AA1AC6"/>
    <w:rsid w:val="00AA2323"/>
    <w:rsid w:val="00AA2479"/>
    <w:rsid w:val="00AA2F13"/>
    <w:rsid w:val="00AA30D3"/>
    <w:rsid w:val="00AA3150"/>
    <w:rsid w:val="00AA3B73"/>
    <w:rsid w:val="00AA46BE"/>
    <w:rsid w:val="00AA46D2"/>
    <w:rsid w:val="00AA47CE"/>
    <w:rsid w:val="00AA4BC1"/>
    <w:rsid w:val="00AA57EE"/>
    <w:rsid w:val="00AA5B1B"/>
    <w:rsid w:val="00AA5B62"/>
    <w:rsid w:val="00AA5E7B"/>
    <w:rsid w:val="00AA6290"/>
    <w:rsid w:val="00AA62C3"/>
    <w:rsid w:val="00AA6652"/>
    <w:rsid w:val="00AA66DF"/>
    <w:rsid w:val="00AA68A7"/>
    <w:rsid w:val="00AA6A44"/>
    <w:rsid w:val="00AA6D30"/>
    <w:rsid w:val="00AA6FDE"/>
    <w:rsid w:val="00AA74A0"/>
    <w:rsid w:val="00AA75F2"/>
    <w:rsid w:val="00AA768E"/>
    <w:rsid w:val="00AA77D6"/>
    <w:rsid w:val="00AA7B02"/>
    <w:rsid w:val="00AA7B2E"/>
    <w:rsid w:val="00AB010F"/>
    <w:rsid w:val="00AB04B5"/>
    <w:rsid w:val="00AB0955"/>
    <w:rsid w:val="00AB09FA"/>
    <w:rsid w:val="00AB0A76"/>
    <w:rsid w:val="00AB101E"/>
    <w:rsid w:val="00AB1CF2"/>
    <w:rsid w:val="00AB1D4A"/>
    <w:rsid w:val="00AB26E2"/>
    <w:rsid w:val="00AB2E1C"/>
    <w:rsid w:val="00AB34B4"/>
    <w:rsid w:val="00AB38E8"/>
    <w:rsid w:val="00AB3C88"/>
    <w:rsid w:val="00AB409F"/>
    <w:rsid w:val="00AB40A2"/>
    <w:rsid w:val="00AB415A"/>
    <w:rsid w:val="00AB4501"/>
    <w:rsid w:val="00AB45B0"/>
    <w:rsid w:val="00AB48BE"/>
    <w:rsid w:val="00AB49AA"/>
    <w:rsid w:val="00AB4B24"/>
    <w:rsid w:val="00AB4E47"/>
    <w:rsid w:val="00AB51FB"/>
    <w:rsid w:val="00AB5826"/>
    <w:rsid w:val="00AB5894"/>
    <w:rsid w:val="00AB5923"/>
    <w:rsid w:val="00AB5AD5"/>
    <w:rsid w:val="00AB5D42"/>
    <w:rsid w:val="00AB60A7"/>
    <w:rsid w:val="00AB616D"/>
    <w:rsid w:val="00AB6325"/>
    <w:rsid w:val="00AB66B6"/>
    <w:rsid w:val="00AB678B"/>
    <w:rsid w:val="00AB6AB8"/>
    <w:rsid w:val="00AB6F01"/>
    <w:rsid w:val="00AB734B"/>
    <w:rsid w:val="00AB79E7"/>
    <w:rsid w:val="00AB7BFB"/>
    <w:rsid w:val="00AC0101"/>
    <w:rsid w:val="00AC05CC"/>
    <w:rsid w:val="00AC0ED6"/>
    <w:rsid w:val="00AC1994"/>
    <w:rsid w:val="00AC1DEA"/>
    <w:rsid w:val="00AC1E43"/>
    <w:rsid w:val="00AC1FF5"/>
    <w:rsid w:val="00AC21FC"/>
    <w:rsid w:val="00AC2B26"/>
    <w:rsid w:val="00AC2C5A"/>
    <w:rsid w:val="00AC2E69"/>
    <w:rsid w:val="00AC3017"/>
    <w:rsid w:val="00AC320A"/>
    <w:rsid w:val="00AC32DB"/>
    <w:rsid w:val="00AC3719"/>
    <w:rsid w:val="00AC38B1"/>
    <w:rsid w:val="00AC3956"/>
    <w:rsid w:val="00AC3C6E"/>
    <w:rsid w:val="00AC3DE2"/>
    <w:rsid w:val="00AC433C"/>
    <w:rsid w:val="00AC442A"/>
    <w:rsid w:val="00AC4510"/>
    <w:rsid w:val="00AC4674"/>
    <w:rsid w:val="00AC4782"/>
    <w:rsid w:val="00AC4793"/>
    <w:rsid w:val="00AC51BE"/>
    <w:rsid w:val="00AC56EF"/>
    <w:rsid w:val="00AC5709"/>
    <w:rsid w:val="00AC5A62"/>
    <w:rsid w:val="00AC5CBB"/>
    <w:rsid w:val="00AC6043"/>
    <w:rsid w:val="00AC6044"/>
    <w:rsid w:val="00AC6100"/>
    <w:rsid w:val="00AC66C2"/>
    <w:rsid w:val="00AC6BC3"/>
    <w:rsid w:val="00AC6E90"/>
    <w:rsid w:val="00AC70AD"/>
    <w:rsid w:val="00AC711D"/>
    <w:rsid w:val="00AC74FD"/>
    <w:rsid w:val="00AC75B6"/>
    <w:rsid w:val="00AC76CB"/>
    <w:rsid w:val="00AC7782"/>
    <w:rsid w:val="00AC7810"/>
    <w:rsid w:val="00AC78ED"/>
    <w:rsid w:val="00AC7C10"/>
    <w:rsid w:val="00AC7E7D"/>
    <w:rsid w:val="00AD0343"/>
    <w:rsid w:val="00AD0766"/>
    <w:rsid w:val="00AD07F5"/>
    <w:rsid w:val="00AD0945"/>
    <w:rsid w:val="00AD107A"/>
    <w:rsid w:val="00AD118C"/>
    <w:rsid w:val="00AD1824"/>
    <w:rsid w:val="00AD1908"/>
    <w:rsid w:val="00AD1E13"/>
    <w:rsid w:val="00AD2135"/>
    <w:rsid w:val="00AD21DC"/>
    <w:rsid w:val="00AD23F6"/>
    <w:rsid w:val="00AD252B"/>
    <w:rsid w:val="00AD26E9"/>
    <w:rsid w:val="00AD32A2"/>
    <w:rsid w:val="00AD32C8"/>
    <w:rsid w:val="00AD3434"/>
    <w:rsid w:val="00AD3A15"/>
    <w:rsid w:val="00AD460E"/>
    <w:rsid w:val="00AD4E2E"/>
    <w:rsid w:val="00AD4EDF"/>
    <w:rsid w:val="00AD554D"/>
    <w:rsid w:val="00AD5DC9"/>
    <w:rsid w:val="00AD625F"/>
    <w:rsid w:val="00AD630F"/>
    <w:rsid w:val="00AD6658"/>
    <w:rsid w:val="00AD7043"/>
    <w:rsid w:val="00AD7818"/>
    <w:rsid w:val="00AD7C65"/>
    <w:rsid w:val="00AD7D14"/>
    <w:rsid w:val="00AE0556"/>
    <w:rsid w:val="00AE0782"/>
    <w:rsid w:val="00AE0B00"/>
    <w:rsid w:val="00AE0D0C"/>
    <w:rsid w:val="00AE0EA9"/>
    <w:rsid w:val="00AE0FE2"/>
    <w:rsid w:val="00AE1420"/>
    <w:rsid w:val="00AE1560"/>
    <w:rsid w:val="00AE1636"/>
    <w:rsid w:val="00AE19A3"/>
    <w:rsid w:val="00AE1AFA"/>
    <w:rsid w:val="00AE1E3C"/>
    <w:rsid w:val="00AE2617"/>
    <w:rsid w:val="00AE28EE"/>
    <w:rsid w:val="00AE2932"/>
    <w:rsid w:val="00AE2B0E"/>
    <w:rsid w:val="00AE3015"/>
    <w:rsid w:val="00AE3E79"/>
    <w:rsid w:val="00AE3F87"/>
    <w:rsid w:val="00AE3FC2"/>
    <w:rsid w:val="00AE4165"/>
    <w:rsid w:val="00AE48E1"/>
    <w:rsid w:val="00AE494C"/>
    <w:rsid w:val="00AE4A98"/>
    <w:rsid w:val="00AE4E3E"/>
    <w:rsid w:val="00AE5050"/>
    <w:rsid w:val="00AE52C7"/>
    <w:rsid w:val="00AE5406"/>
    <w:rsid w:val="00AE57C7"/>
    <w:rsid w:val="00AE59F3"/>
    <w:rsid w:val="00AE61F8"/>
    <w:rsid w:val="00AE6396"/>
    <w:rsid w:val="00AE6C76"/>
    <w:rsid w:val="00AE6D8E"/>
    <w:rsid w:val="00AE7932"/>
    <w:rsid w:val="00AE7A85"/>
    <w:rsid w:val="00AE7C0F"/>
    <w:rsid w:val="00AF07CB"/>
    <w:rsid w:val="00AF08E2"/>
    <w:rsid w:val="00AF0EFD"/>
    <w:rsid w:val="00AF10A0"/>
    <w:rsid w:val="00AF15D4"/>
    <w:rsid w:val="00AF16EF"/>
    <w:rsid w:val="00AF17D3"/>
    <w:rsid w:val="00AF1BC7"/>
    <w:rsid w:val="00AF2C33"/>
    <w:rsid w:val="00AF2D5A"/>
    <w:rsid w:val="00AF2D99"/>
    <w:rsid w:val="00AF3A52"/>
    <w:rsid w:val="00AF3CBE"/>
    <w:rsid w:val="00AF4542"/>
    <w:rsid w:val="00AF4799"/>
    <w:rsid w:val="00AF47DD"/>
    <w:rsid w:val="00AF48C5"/>
    <w:rsid w:val="00AF4909"/>
    <w:rsid w:val="00AF508B"/>
    <w:rsid w:val="00AF512B"/>
    <w:rsid w:val="00AF56CB"/>
    <w:rsid w:val="00AF592D"/>
    <w:rsid w:val="00AF5C11"/>
    <w:rsid w:val="00AF5D57"/>
    <w:rsid w:val="00AF5F26"/>
    <w:rsid w:val="00AF5F4B"/>
    <w:rsid w:val="00AF60E1"/>
    <w:rsid w:val="00AF6D4A"/>
    <w:rsid w:val="00AF7D49"/>
    <w:rsid w:val="00AF7DB3"/>
    <w:rsid w:val="00AF7FAD"/>
    <w:rsid w:val="00B000A9"/>
    <w:rsid w:val="00B001A1"/>
    <w:rsid w:val="00B0066C"/>
    <w:rsid w:val="00B00786"/>
    <w:rsid w:val="00B00B1B"/>
    <w:rsid w:val="00B00F67"/>
    <w:rsid w:val="00B02039"/>
    <w:rsid w:val="00B03604"/>
    <w:rsid w:val="00B037AF"/>
    <w:rsid w:val="00B03AE8"/>
    <w:rsid w:val="00B041ED"/>
    <w:rsid w:val="00B049F9"/>
    <w:rsid w:val="00B04BAD"/>
    <w:rsid w:val="00B050EE"/>
    <w:rsid w:val="00B0541D"/>
    <w:rsid w:val="00B055CF"/>
    <w:rsid w:val="00B05EFD"/>
    <w:rsid w:val="00B062A6"/>
    <w:rsid w:val="00B06BEB"/>
    <w:rsid w:val="00B06E48"/>
    <w:rsid w:val="00B074A3"/>
    <w:rsid w:val="00B0772B"/>
    <w:rsid w:val="00B07775"/>
    <w:rsid w:val="00B078DB"/>
    <w:rsid w:val="00B07E7F"/>
    <w:rsid w:val="00B10575"/>
    <w:rsid w:val="00B10BB6"/>
    <w:rsid w:val="00B10C13"/>
    <w:rsid w:val="00B10D9A"/>
    <w:rsid w:val="00B10E89"/>
    <w:rsid w:val="00B10F35"/>
    <w:rsid w:val="00B11375"/>
    <w:rsid w:val="00B11615"/>
    <w:rsid w:val="00B11790"/>
    <w:rsid w:val="00B11AB2"/>
    <w:rsid w:val="00B11E07"/>
    <w:rsid w:val="00B12281"/>
    <w:rsid w:val="00B1244B"/>
    <w:rsid w:val="00B126DE"/>
    <w:rsid w:val="00B12945"/>
    <w:rsid w:val="00B12FD6"/>
    <w:rsid w:val="00B1334D"/>
    <w:rsid w:val="00B1380D"/>
    <w:rsid w:val="00B13DCD"/>
    <w:rsid w:val="00B14624"/>
    <w:rsid w:val="00B14683"/>
    <w:rsid w:val="00B14C2F"/>
    <w:rsid w:val="00B14EA4"/>
    <w:rsid w:val="00B151D0"/>
    <w:rsid w:val="00B156B2"/>
    <w:rsid w:val="00B16036"/>
    <w:rsid w:val="00B166B1"/>
    <w:rsid w:val="00B16C13"/>
    <w:rsid w:val="00B16DD8"/>
    <w:rsid w:val="00B16F9A"/>
    <w:rsid w:val="00B170EA"/>
    <w:rsid w:val="00B1713E"/>
    <w:rsid w:val="00B1738A"/>
    <w:rsid w:val="00B1750C"/>
    <w:rsid w:val="00B17A98"/>
    <w:rsid w:val="00B17D76"/>
    <w:rsid w:val="00B17F19"/>
    <w:rsid w:val="00B2019E"/>
    <w:rsid w:val="00B2031D"/>
    <w:rsid w:val="00B21604"/>
    <w:rsid w:val="00B216DE"/>
    <w:rsid w:val="00B218A3"/>
    <w:rsid w:val="00B219DC"/>
    <w:rsid w:val="00B21B7F"/>
    <w:rsid w:val="00B21C92"/>
    <w:rsid w:val="00B21CE3"/>
    <w:rsid w:val="00B21D13"/>
    <w:rsid w:val="00B21F15"/>
    <w:rsid w:val="00B2207D"/>
    <w:rsid w:val="00B22919"/>
    <w:rsid w:val="00B22E3C"/>
    <w:rsid w:val="00B240C9"/>
    <w:rsid w:val="00B2439F"/>
    <w:rsid w:val="00B24669"/>
    <w:rsid w:val="00B248B3"/>
    <w:rsid w:val="00B249E1"/>
    <w:rsid w:val="00B24A56"/>
    <w:rsid w:val="00B250AF"/>
    <w:rsid w:val="00B25262"/>
    <w:rsid w:val="00B2536A"/>
    <w:rsid w:val="00B2560B"/>
    <w:rsid w:val="00B265D3"/>
    <w:rsid w:val="00B2695A"/>
    <w:rsid w:val="00B26C88"/>
    <w:rsid w:val="00B26E71"/>
    <w:rsid w:val="00B27223"/>
    <w:rsid w:val="00B30BFA"/>
    <w:rsid w:val="00B30CEF"/>
    <w:rsid w:val="00B30EFE"/>
    <w:rsid w:val="00B31674"/>
    <w:rsid w:val="00B31833"/>
    <w:rsid w:val="00B31B14"/>
    <w:rsid w:val="00B31DA1"/>
    <w:rsid w:val="00B31EB1"/>
    <w:rsid w:val="00B31FC9"/>
    <w:rsid w:val="00B3207B"/>
    <w:rsid w:val="00B32217"/>
    <w:rsid w:val="00B323F9"/>
    <w:rsid w:val="00B325AC"/>
    <w:rsid w:val="00B336F7"/>
    <w:rsid w:val="00B33FD5"/>
    <w:rsid w:val="00B3422C"/>
    <w:rsid w:val="00B34476"/>
    <w:rsid w:val="00B34617"/>
    <w:rsid w:val="00B347BA"/>
    <w:rsid w:val="00B34C53"/>
    <w:rsid w:val="00B353DB"/>
    <w:rsid w:val="00B35AF1"/>
    <w:rsid w:val="00B35B13"/>
    <w:rsid w:val="00B35CAE"/>
    <w:rsid w:val="00B35D57"/>
    <w:rsid w:val="00B36054"/>
    <w:rsid w:val="00B3612E"/>
    <w:rsid w:val="00B361BA"/>
    <w:rsid w:val="00B363D7"/>
    <w:rsid w:val="00B36D8D"/>
    <w:rsid w:val="00B36F3C"/>
    <w:rsid w:val="00B3712E"/>
    <w:rsid w:val="00B3752F"/>
    <w:rsid w:val="00B37601"/>
    <w:rsid w:val="00B37755"/>
    <w:rsid w:val="00B3789E"/>
    <w:rsid w:val="00B37C1C"/>
    <w:rsid w:val="00B37CDA"/>
    <w:rsid w:val="00B37E67"/>
    <w:rsid w:val="00B37E93"/>
    <w:rsid w:val="00B4002B"/>
    <w:rsid w:val="00B402D8"/>
    <w:rsid w:val="00B40D0C"/>
    <w:rsid w:val="00B40FDB"/>
    <w:rsid w:val="00B4130D"/>
    <w:rsid w:val="00B41C80"/>
    <w:rsid w:val="00B41E38"/>
    <w:rsid w:val="00B41E73"/>
    <w:rsid w:val="00B420DF"/>
    <w:rsid w:val="00B42136"/>
    <w:rsid w:val="00B428C6"/>
    <w:rsid w:val="00B42C76"/>
    <w:rsid w:val="00B42D63"/>
    <w:rsid w:val="00B4338C"/>
    <w:rsid w:val="00B43751"/>
    <w:rsid w:val="00B4388A"/>
    <w:rsid w:val="00B43959"/>
    <w:rsid w:val="00B43DFB"/>
    <w:rsid w:val="00B440FF"/>
    <w:rsid w:val="00B447C1"/>
    <w:rsid w:val="00B44A67"/>
    <w:rsid w:val="00B45083"/>
    <w:rsid w:val="00B451A0"/>
    <w:rsid w:val="00B45280"/>
    <w:rsid w:val="00B45731"/>
    <w:rsid w:val="00B459F5"/>
    <w:rsid w:val="00B45A2F"/>
    <w:rsid w:val="00B45A70"/>
    <w:rsid w:val="00B46584"/>
    <w:rsid w:val="00B46938"/>
    <w:rsid w:val="00B46BF9"/>
    <w:rsid w:val="00B46F12"/>
    <w:rsid w:val="00B46F7F"/>
    <w:rsid w:val="00B4798D"/>
    <w:rsid w:val="00B47B85"/>
    <w:rsid w:val="00B47C51"/>
    <w:rsid w:val="00B500B6"/>
    <w:rsid w:val="00B50D0B"/>
    <w:rsid w:val="00B510CA"/>
    <w:rsid w:val="00B511F7"/>
    <w:rsid w:val="00B51C2D"/>
    <w:rsid w:val="00B51D4F"/>
    <w:rsid w:val="00B51D80"/>
    <w:rsid w:val="00B51DB1"/>
    <w:rsid w:val="00B51E6E"/>
    <w:rsid w:val="00B52341"/>
    <w:rsid w:val="00B527AD"/>
    <w:rsid w:val="00B52D28"/>
    <w:rsid w:val="00B53AFC"/>
    <w:rsid w:val="00B53B86"/>
    <w:rsid w:val="00B54F51"/>
    <w:rsid w:val="00B5559B"/>
    <w:rsid w:val="00B558E6"/>
    <w:rsid w:val="00B55B9D"/>
    <w:rsid w:val="00B5615F"/>
    <w:rsid w:val="00B56304"/>
    <w:rsid w:val="00B5634F"/>
    <w:rsid w:val="00B56597"/>
    <w:rsid w:val="00B565A1"/>
    <w:rsid w:val="00B56FAA"/>
    <w:rsid w:val="00B571C0"/>
    <w:rsid w:val="00B5748F"/>
    <w:rsid w:val="00B5764C"/>
    <w:rsid w:val="00B57850"/>
    <w:rsid w:val="00B57B0C"/>
    <w:rsid w:val="00B61FD5"/>
    <w:rsid w:val="00B62F10"/>
    <w:rsid w:val="00B635BE"/>
    <w:rsid w:val="00B63AF2"/>
    <w:rsid w:val="00B64297"/>
    <w:rsid w:val="00B64437"/>
    <w:rsid w:val="00B6464A"/>
    <w:rsid w:val="00B646A9"/>
    <w:rsid w:val="00B65157"/>
    <w:rsid w:val="00B6578C"/>
    <w:rsid w:val="00B657C1"/>
    <w:rsid w:val="00B65B52"/>
    <w:rsid w:val="00B65CE7"/>
    <w:rsid w:val="00B667AE"/>
    <w:rsid w:val="00B669CA"/>
    <w:rsid w:val="00B67051"/>
    <w:rsid w:val="00B67BB3"/>
    <w:rsid w:val="00B67FD8"/>
    <w:rsid w:val="00B708E3"/>
    <w:rsid w:val="00B70FA5"/>
    <w:rsid w:val="00B71293"/>
    <w:rsid w:val="00B71E70"/>
    <w:rsid w:val="00B729EF"/>
    <w:rsid w:val="00B72B22"/>
    <w:rsid w:val="00B72DDA"/>
    <w:rsid w:val="00B72E57"/>
    <w:rsid w:val="00B73089"/>
    <w:rsid w:val="00B73224"/>
    <w:rsid w:val="00B7323D"/>
    <w:rsid w:val="00B73FD0"/>
    <w:rsid w:val="00B7415C"/>
    <w:rsid w:val="00B743B2"/>
    <w:rsid w:val="00B74A76"/>
    <w:rsid w:val="00B74C90"/>
    <w:rsid w:val="00B74D6A"/>
    <w:rsid w:val="00B74F84"/>
    <w:rsid w:val="00B75089"/>
    <w:rsid w:val="00B750CD"/>
    <w:rsid w:val="00B754D6"/>
    <w:rsid w:val="00B755BC"/>
    <w:rsid w:val="00B7582B"/>
    <w:rsid w:val="00B75BBB"/>
    <w:rsid w:val="00B75CDC"/>
    <w:rsid w:val="00B75DCA"/>
    <w:rsid w:val="00B76125"/>
    <w:rsid w:val="00B7640A"/>
    <w:rsid w:val="00B76651"/>
    <w:rsid w:val="00B766F4"/>
    <w:rsid w:val="00B76838"/>
    <w:rsid w:val="00B76901"/>
    <w:rsid w:val="00B7720B"/>
    <w:rsid w:val="00B7783B"/>
    <w:rsid w:val="00B77A51"/>
    <w:rsid w:val="00B77F57"/>
    <w:rsid w:val="00B77F89"/>
    <w:rsid w:val="00B77FC6"/>
    <w:rsid w:val="00B8003C"/>
    <w:rsid w:val="00B801FA"/>
    <w:rsid w:val="00B80318"/>
    <w:rsid w:val="00B80A08"/>
    <w:rsid w:val="00B80A21"/>
    <w:rsid w:val="00B812EE"/>
    <w:rsid w:val="00B816A8"/>
    <w:rsid w:val="00B81D6A"/>
    <w:rsid w:val="00B8210A"/>
    <w:rsid w:val="00B82254"/>
    <w:rsid w:val="00B8246D"/>
    <w:rsid w:val="00B82BEA"/>
    <w:rsid w:val="00B82CC5"/>
    <w:rsid w:val="00B82D73"/>
    <w:rsid w:val="00B831BC"/>
    <w:rsid w:val="00B8333E"/>
    <w:rsid w:val="00B83467"/>
    <w:rsid w:val="00B83CF2"/>
    <w:rsid w:val="00B83EED"/>
    <w:rsid w:val="00B843C0"/>
    <w:rsid w:val="00B8483F"/>
    <w:rsid w:val="00B84CBB"/>
    <w:rsid w:val="00B8517E"/>
    <w:rsid w:val="00B8518F"/>
    <w:rsid w:val="00B85261"/>
    <w:rsid w:val="00B857D2"/>
    <w:rsid w:val="00B85967"/>
    <w:rsid w:val="00B8598A"/>
    <w:rsid w:val="00B85BD5"/>
    <w:rsid w:val="00B85BFB"/>
    <w:rsid w:val="00B85D8F"/>
    <w:rsid w:val="00B85E7D"/>
    <w:rsid w:val="00B86431"/>
    <w:rsid w:val="00B86887"/>
    <w:rsid w:val="00B86CB8"/>
    <w:rsid w:val="00B86F12"/>
    <w:rsid w:val="00B871A6"/>
    <w:rsid w:val="00B876EB"/>
    <w:rsid w:val="00B87D7E"/>
    <w:rsid w:val="00B9042E"/>
    <w:rsid w:val="00B9093A"/>
    <w:rsid w:val="00B90A4B"/>
    <w:rsid w:val="00B90BFF"/>
    <w:rsid w:val="00B90FA0"/>
    <w:rsid w:val="00B9150B"/>
    <w:rsid w:val="00B916CF"/>
    <w:rsid w:val="00B91887"/>
    <w:rsid w:val="00B91C8C"/>
    <w:rsid w:val="00B92442"/>
    <w:rsid w:val="00B925AA"/>
    <w:rsid w:val="00B92A0B"/>
    <w:rsid w:val="00B92A8F"/>
    <w:rsid w:val="00B92F59"/>
    <w:rsid w:val="00B930BA"/>
    <w:rsid w:val="00B934B2"/>
    <w:rsid w:val="00B93580"/>
    <w:rsid w:val="00B93594"/>
    <w:rsid w:val="00B93B1D"/>
    <w:rsid w:val="00B93B56"/>
    <w:rsid w:val="00B93BF7"/>
    <w:rsid w:val="00B93C0F"/>
    <w:rsid w:val="00B94094"/>
    <w:rsid w:val="00B94781"/>
    <w:rsid w:val="00B947CB"/>
    <w:rsid w:val="00B949ED"/>
    <w:rsid w:val="00B94FA3"/>
    <w:rsid w:val="00B955A6"/>
    <w:rsid w:val="00B95813"/>
    <w:rsid w:val="00B95DB7"/>
    <w:rsid w:val="00B96312"/>
    <w:rsid w:val="00B9681C"/>
    <w:rsid w:val="00B96AAD"/>
    <w:rsid w:val="00B96B19"/>
    <w:rsid w:val="00B972BA"/>
    <w:rsid w:val="00B97737"/>
    <w:rsid w:val="00B97E04"/>
    <w:rsid w:val="00BA0075"/>
    <w:rsid w:val="00BA029A"/>
    <w:rsid w:val="00BA02A2"/>
    <w:rsid w:val="00BA0402"/>
    <w:rsid w:val="00BA044E"/>
    <w:rsid w:val="00BA0A48"/>
    <w:rsid w:val="00BA0CE0"/>
    <w:rsid w:val="00BA0EF0"/>
    <w:rsid w:val="00BA1189"/>
    <w:rsid w:val="00BA1609"/>
    <w:rsid w:val="00BA16A6"/>
    <w:rsid w:val="00BA19BD"/>
    <w:rsid w:val="00BA1DB9"/>
    <w:rsid w:val="00BA1E90"/>
    <w:rsid w:val="00BA2210"/>
    <w:rsid w:val="00BA2752"/>
    <w:rsid w:val="00BA27FC"/>
    <w:rsid w:val="00BA2D1A"/>
    <w:rsid w:val="00BA2DE5"/>
    <w:rsid w:val="00BA31AC"/>
    <w:rsid w:val="00BA3223"/>
    <w:rsid w:val="00BA331C"/>
    <w:rsid w:val="00BA3870"/>
    <w:rsid w:val="00BA3D0F"/>
    <w:rsid w:val="00BA3E08"/>
    <w:rsid w:val="00BA3F85"/>
    <w:rsid w:val="00BA46F0"/>
    <w:rsid w:val="00BA4966"/>
    <w:rsid w:val="00BA52B7"/>
    <w:rsid w:val="00BA5393"/>
    <w:rsid w:val="00BA5532"/>
    <w:rsid w:val="00BA55F3"/>
    <w:rsid w:val="00BA5602"/>
    <w:rsid w:val="00BA5B93"/>
    <w:rsid w:val="00BA5C3D"/>
    <w:rsid w:val="00BA5D0C"/>
    <w:rsid w:val="00BA6227"/>
    <w:rsid w:val="00BA6F27"/>
    <w:rsid w:val="00BA7D67"/>
    <w:rsid w:val="00BA7FA5"/>
    <w:rsid w:val="00BB01CC"/>
    <w:rsid w:val="00BB06D1"/>
    <w:rsid w:val="00BB094C"/>
    <w:rsid w:val="00BB1357"/>
    <w:rsid w:val="00BB1621"/>
    <w:rsid w:val="00BB1830"/>
    <w:rsid w:val="00BB1F31"/>
    <w:rsid w:val="00BB2151"/>
    <w:rsid w:val="00BB2547"/>
    <w:rsid w:val="00BB2EBF"/>
    <w:rsid w:val="00BB3845"/>
    <w:rsid w:val="00BB3EE1"/>
    <w:rsid w:val="00BB3F16"/>
    <w:rsid w:val="00BB3F4D"/>
    <w:rsid w:val="00BB4060"/>
    <w:rsid w:val="00BB40FF"/>
    <w:rsid w:val="00BB43E7"/>
    <w:rsid w:val="00BB4981"/>
    <w:rsid w:val="00BB4BB3"/>
    <w:rsid w:val="00BB4C89"/>
    <w:rsid w:val="00BB5120"/>
    <w:rsid w:val="00BB53D0"/>
    <w:rsid w:val="00BB5BD1"/>
    <w:rsid w:val="00BB5C62"/>
    <w:rsid w:val="00BB5CE4"/>
    <w:rsid w:val="00BB5E4F"/>
    <w:rsid w:val="00BB60BB"/>
    <w:rsid w:val="00BB6354"/>
    <w:rsid w:val="00BB6BA3"/>
    <w:rsid w:val="00BB7259"/>
    <w:rsid w:val="00BB7C67"/>
    <w:rsid w:val="00BB7F3C"/>
    <w:rsid w:val="00BC01B8"/>
    <w:rsid w:val="00BC05E6"/>
    <w:rsid w:val="00BC0CD9"/>
    <w:rsid w:val="00BC0DF1"/>
    <w:rsid w:val="00BC1176"/>
    <w:rsid w:val="00BC17BE"/>
    <w:rsid w:val="00BC1A8D"/>
    <w:rsid w:val="00BC2E8F"/>
    <w:rsid w:val="00BC347C"/>
    <w:rsid w:val="00BC34DE"/>
    <w:rsid w:val="00BC3591"/>
    <w:rsid w:val="00BC370C"/>
    <w:rsid w:val="00BC37D0"/>
    <w:rsid w:val="00BC3BC8"/>
    <w:rsid w:val="00BC3BF2"/>
    <w:rsid w:val="00BC3E5C"/>
    <w:rsid w:val="00BC40C6"/>
    <w:rsid w:val="00BC47AE"/>
    <w:rsid w:val="00BC48F5"/>
    <w:rsid w:val="00BC4AD4"/>
    <w:rsid w:val="00BC57E4"/>
    <w:rsid w:val="00BC661F"/>
    <w:rsid w:val="00BC6D93"/>
    <w:rsid w:val="00BC790C"/>
    <w:rsid w:val="00BC7A89"/>
    <w:rsid w:val="00BC7CD1"/>
    <w:rsid w:val="00BC7EA4"/>
    <w:rsid w:val="00BC7EF5"/>
    <w:rsid w:val="00BD0411"/>
    <w:rsid w:val="00BD0515"/>
    <w:rsid w:val="00BD092C"/>
    <w:rsid w:val="00BD17A7"/>
    <w:rsid w:val="00BD19DD"/>
    <w:rsid w:val="00BD2240"/>
    <w:rsid w:val="00BD24EF"/>
    <w:rsid w:val="00BD2574"/>
    <w:rsid w:val="00BD2874"/>
    <w:rsid w:val="00BD297D"/>
    <w:rsid w:val="00BD38C1"/>
    <w:rsid w:val="00BD3AEF"/>
    <w:rsid w:val="00BD4162"/>
    <w:rsid w:val="00BD422B"/>
    <w:rsid w:val="00BD4284"/>
    <w:rsid w:val="00BD4489"/>
    <w:rsid w:val="00BD4A04"/>
    <w:rsid w:val="00BD4AD9"/>
    <w:rsid w:val="00BD5073"/>
    <w:rsid w:val="00BD522F"/>
    <w:rsid w:val="00BD52C6"/>
    <w:rsid w:val="00BD5571"/>
    <w:rsid w:val="00BD58C6"/>
    <w:rsid w:val="00BD5C0F"/>
    <w:rsid w:val="00BD5E7C"/>
    <w:rsid w:val="00BD5FBE"/>
    <w:rsid w:val="00BD5FD7"/>
    <w:rsid w:val="00BD623E"/>
    <w:rsid w:val="00BD6482"/>
    <w:rsid w:val="00BD692E"/>
    <w:rsid w:val="00BD69BF"/>
    <w:rsid w:val="00BD6AC6"/>
    <w:rsid w:val="00BD6CF2"/>
    <w:rsid w:val="00BD6D21"/>
    <w:rsid w:val="00BD73DC"/>
    <w:rsid w:val="00BD7D13"/>
    <w:rsid w:val="00BD7E04"/>
    <w:rsid w:val="00BE0085"/>
    <w:rsid w:val="00BE0468"/>
    <w:rsid w:val="00BE0F82"/>
    <w:rsid w:val="00BE11EA"/>
    <w:rsid w:val="00BE1386"/>
    <w:rsid w:val="00BE15E2"/>
    <w:rsid w:val="00BE15F1"/>
    <w:rsid w:val="00BE17DB"/>
    <w:rsid w:val="00BE2037"/>
    <w:rsid w:val="00BE21C9"/>
    <w:rsid w:val="00BE23AD"/>
    <w:rsid w:val="00BE24A4"/>
    <w:rsid w:val="00BE276F"/>
    <w:rsid w:val="00BE280B"/>
    <w:rsid w:val="00BE2B70"/>
    <w:rsid w:val="00BE2B84"/>
    <w:rsid w:val="00BE37B2"/>
    <w:rsid w:val="00BE3D0D"/>
    <w:rsid w:val="00BE42B5"/>
    <w:rsid w:val="00BE4943"/>
    <w:rsid w:val="00BE4A99"/>
    <w:rsid w:val="00BE5504"/>
    <w:rsid w:val="00BE5565"/>
    <w:rsid w:val="00BE5C1F"/>
    <w:rsid w:val="00BE6241"/>
    <w:rsid w:val="00BE64D9"/>
    <w:rsid w:val="00BE728B"/>
    <w:rsid w:val="00BE7475"/>
    <w:rsid w:val="00BE7530"/>
    <w:rsid w:val="00BE79F5"/>
    <w:rsid w:val="00BF014E"/>
    <w:rsid w:val="00BF157B"/>
    <w:rsid w:val="00BF162C"/>
    <w:rsid w:val="00BF173A"/>
    <w:rsid w:val="00BF1BA8"/>
    <w:rsid w:val="00BF1C9B"/>
    <w:rsid w:val="00BF21E7"/>
    <w:rsid w:val="00BF2E1B"/>
    <w:rsid w:val="00BF3298"/>
    <w:rsid w:val="00BF3C29"/>
    <w:rsid w:val="00BF3D06"/>
    <w:rsid w:val="00BF3E38"/>
    <w:rsid w:val="00BF445F"/>
    <w:rsid w:val="00BF4518"/>
    <w:rsid w:val="00BF4725"/>
    <w:rsid w:val="00BF47E4"/>
    <w:rsid w:val="00BF48DD"/>
    <w:rsid w:val="00BF4B94"/>
    <w:rsid w:val="00BF4CE4"/>
    <w:rsid w:val="00BF4E33"/>
    <w:rsid w:val="00BF55D4"/>
    <w:rsid w:val="00BF5913"/>
    <w:rsid w:val="00BF5EE6"/>
    <w:rsid w:val="00BF606E"/>
    <w:rsid w:val="00BF68F0"/>
    <w:rsid w:val="00BF6A02"/>
    <w:rsid w:val="00BF6ACF"/>
    <w:rsid w:val="00BF6B94"/>
    <w:rsid w:val="00BF6C92"/>
    <w:rsid w:val="00BF7279"/>
    <w:rsid w:val="00BF7A08"/>
    <w:rsid w:val="00BF7C20"/>
    <w:rsid w:val="00C01028"/>
    <w:rsid w:val="00C01393"/>
    <w:rsid w:val="00C019A6"/>
    <w:rsid w:val="00C019DC"/>
    <w:rsid w:val="00C01C0E"/>
    <w:rsid w:val="00C01E5E"/>
    <w:rsid w:val="00C02610"/>
    <w:rsid w:val="00C02797"/>
    <w:rsid w:val="00C02D00"/>
    <w:rsid w:val="00C02FFF"/>
    <w:rsid w:val="00C03223"/>
    <w:rsid w:val="00C0398A"/>
    <w:rsid w:val="00C03F8C"/>
    <w:rsid w:val="00C040DE"/>
    <w:rsid w:val="00C040E2"/>
    <w:rsid w:val="00C04579"/>
    <w:rsid w:val="00C051F0"/>
    <w:rsid w:val="00C051FC"/>
    <w:rsid w:val="00C053B0"/>
    <w:rsid w:val="00C05898"/>
    <w:rsid w:val="00C0613F"/>
    <w:rsid w:val="00C066EA"/>
    <w:rsid w:val="00C06797"/>
    <w:rsid w:val="00C07240"/>
    <w:rsid w:val="00C0766F"/>
    <w:rsid w:val="00C07C2B"/>
    <w:rsid w:val="00C07D56"/>
    <w:rsid w:val="00C10D88"/>
    <w:rsid w:val="00C114D0"/>
    <w:rsid w:val="00C1189B"/>
    <w:rsid w:val="00C118E7"/>
    <w:rsid w:val="00C11ED1"/>
    <w:rsid w:val="00C123B8"/>
    <w:rsid w:val="00C127BE"/>
    <w:rsid w:val="00C12803"/>
    <w:rsid w:val="00C12B02"/>
    <w:rsid w:val="00C12C1E"/>
    <w:rsid w:val="00C139C0"/>
    <w:rsid w:val="00C13CC2"/>
    <w:rsid w:val="00C14090"/>
    <w:rsid w:val="00C1433E"/>
    <w:rsid w:val="00C14563"/>
    <w:rsid w:val="00C146BA"/>
    <w:rsid w:val="00C14FCB"/>
    <w:rsid w:val="00C154E1"/>
    <w:rsid w:val="00C15545"/>
    <w:rsid w:val="00C1567F"/>
    <w:rsid w:val="00C158F5"/>
    <w:rsid w:val="00C15A31"/>
    <w:rsid w:val="00C168AE"/>
    <w:rsid w:val="00C16C5D"/>
    <w:rsid w:val="00C174DA"/>
    <w:rsid w:val="00C1776B"/>
    <w:rsid w:val="00C202BF"/>
    <w:rsid w:val="00C20927"/>
    <w:rsid w:val="00C20A43"/>
    <w:rsid w:val="00C20AF2"/>
    <w:rsid w:val="00C20FF6"/>
    <w:rsid w:val="00C210C3"/>
    <w:rsid w:val="00C2149E"/>
    <w:rsid w:val="00C2173B"/>
    <w:rsid w:val="00C21755"/>
    <w:rsid w:val="00C218DE"/>
    <w:rsid w:val="00C21979"/>
    <w:rsid w:val="00C21D97"/>
    <w:rsid w:val="00C2216E"/>
    <w:rsid w:val="00C227AC"/>
    <w:rsid w:val="00C22C3A"/>
    <w:rsid w:val="00C2373A"/>
    <w:rsid w:val="00C23E08"/>
    <w:rsid w:val="00C2444A"/>
    <w:rsid w:val="00C24A06"/>
    <w:rsid w:val="00C24AC0"/>
    <w:rsid w:val="00C24E09"/>
    <w:rsid w:val="00C25929"/>
    <w:rsid w:val="00C25998"/>
    <w:rsid w:val="00C25A08"/>
    <w:rsid w:val="00C25B90"/>
    <w:rsid w:val="00C25D8B"/>
    <w:rsid w:val="00C2644F"/>
    <w:rsid w:val="00C26809"/>
    <w:rsid w:val="00C2682C"/>
    <w:rsid w:val="00C2757E"/>
    <w:rsid w:val="00C2764E"/>
    <w:rsid w:val="00C2799B"/>
    <w:rsid w:val="00C27BD9"/>
    <w:rsid w:val="00C30581"/>
    <w:rsid w:val="00C307EB"/>
    <w:rsid w:val="00C309FF"/>
    <w:rsid w:val="00C30C9F"/>
    <w:rsid w:val="00C30FC1"/>
    <w:rsid w:val="00C316E9"/>
    <w:rsid w:val="00C3184B"/>
    <w:rsid w:val="00C318DF"/>
    <w:rsid w:val="00C31BC3"/>
    <w:rsid w:val="00C31C4D"/>
    <w:rsid w:val="00C31CF5"/>
    <w:rsid w:val="00C32250"/>
    <w:rsid w:val="00C32630"/>
    <w:rsid w:val="00C32742"/>
    <w:rsid w:val="00C32C0F"/>
    <w:rsid w:val="00C32FF7"/>
    <w:rsid w:val="00C3334E"/>
    <w:rsid w:val="00C333EA"/>
    <w:rsid w:val="00C3374F"/>
    <w:rsid w:val="00C337A3"/>
    <w:rsid w:val="00C33A19"/>
    <w:rsid w:val="00C33B61"/>
    <w:rsid w:val="00C33CB8"/>
    <w:rsid w:val="00C33D03"/>
    <w:rsid w:val="00C34B3B"/>
    <w:rsid w:val="00C34C38"/>
    <w:rsid w:val="00C34E4F"/>
    <w:rsid w:val="00C352B2"/>
    <w:rsid w:val="00C35334"/>
    <w:rsid w:val="00C357B0"/>
    <w:rsid w:val="00C35879"/>
    <w:rsid w:val="00C35E37"/>
    <w:rsid w:val="00C35F6E"/>
    <w:rsid w:val="00C36361"/>
    <w:rsid w:val="00C36B4C"/>
    <w:rsid w:val="00C36C29"/>
    <w:rsid w:val="00C36EBA"/>
    <w:rsid w:val="00C370C9"/>
    <w:rsid w:val="00C376AE"/>
    <w:rsid w:val="00C37843"/>
    <w:rsid w:val="00C37E42"/>
    <w:rsid w:val="00C4028D"/>
    <w:rsid w:val="00C40475"/>
    <w:rsid w:val="00C40887"/>
    <w:rsid w:val="00C40B8B"/>
    <w:rsid w:val="00C40C77"/>
    <w:rsid w:val="00C41246"/>
    <w:rsid w:val="00C41268"/>
    <w:rsid w:val="00C4133D"/>
    <w:rsid w:val="00C41824"/>
    <w:rsid w:val="00C42972"/>
    <w:rsid w:val="00C43388"/>
    <w:rsid w:val="00C435F6"/>
    <w:rsid w:val="00C43BDF"/>
    <w:rsid w:val="00C44009"/>
    <w:rsid w:val="00C44806"/>
    <w:rsid w:val="00C44A4D"/>
    <w:rsid w:val="00C455B0"/>
    <w:rsid w:val="00C4592C"/>
    <w:rsid w:val="00C45A94"/>
    <w:rsid w:val="00C45B95"/>
    <w:rsid w:val="00C460E2"/>
    <w:rsid w:val="00C46109"/>
    <w:rsid w:val="00C46C7B"/>
    <w:rsid w:val="00C47308"/>
    <w:rsid w:val="00C4730D"/>
    <w:rsid w:val="00C4734E"/>
    <w:rsid w:val="00C473A7"/>
    <w:rsid w:val="00C47C28"/>
    <w:rsid w:val="00C50539"/>
    <w:rsid w:val="00C50852"/>
    <w:rsid w:val="00C50E42"/>
    <w:rsid w:val="00C5103F"/>
    <w:rsid w:val="00C51933"/>
    <w:rsid w:val="00C51D08"/>
    <w:rsid w:val="00C51E5E"/>
    <w:rsid w:val="00C525D7"/>
    <w:rsid w:val="00C52F67"/>
    <w:rsid w:val="00C53061"/>
    <w:rsid w:val="00C53301"/>
    <w:rsid w:val="00C53438"/>
    <w:rsid w:val="00C53D6F"/>
    <w:rsid w:val="00C53E00"/>
    <w:rsid w:val="00C54A76"/>
    <w:rsid w:val="00C54B06"/>
    <w:rsid w:val="00C54D3A"/>
    <w:rsid w:val="00C553FB"/>
    <w:rsid w:val="00C558B0"/>
    <w:rsid w:val="00C569D3"/>
    <w:rsid w:val="00C56B0D"/>
    <w:rsid w:val="00C56C4E"/>
    <w:rsid w:val="00C574B5"/>
    <w:rsid w:val="00C579A7"/>
    <w:rsid w:val="00C57BDD"/>
    <w:rsid w:val="00C57EDF"/>
    <w:rsid w:val="00C60146"/>
    <w:rsid w:val="00C60196"/>
    <w:rsid w:val="00C60388"/>
    <w:rsid w:val="00C60BE3"/>
    <w:rsid w:val="00C60EA6"/>
    <w:rsid w:val="00C60F08"/>
    <w:rsid w:val="00C619C3"/>
    <w:rsid w:val="00C61A33"/>
    <w:rsid w:val="00C6221B"/>
    <w:rsid w:val="00C6231C"/>
    <w:rsid w:val="00C624F7"/>
    <w:rsid w:val="00C62876"/>
    <w:rsid w:val="00C62C4D"/>
    <w:rsid w:val="00C62C62"/>
    <w:rsid w:val="00C632C9"/>
    <w:rsid w:val="00C63D63"/>
    <w:rsid w:val="00C63DCD"/>
    <w:rsid w:val="00C64090"/>
    <w:rsid w:val="00C64660"/>
    <w:rsid w:val="00C64A60"/>
    <w:rsid w:val="00C6523C"/>
    <w:rsid w:val="00C65D2E"/>
    <w:rsid w:val="00C65F78"/>
    <w:rsid w:val="00C6676B"/>
    <w:rsid w:val="00C66DBB"/>
    <w:rsid w:val="00C67509"/>
    <w:rsid w:val="00C67D42"/>
    <w:rsid w:val="00C67DBD"/>
    <w:rsid w:val="00C67F92"/>
    <w:rsid w:val="00C700A5"/>
    <w:rsid w:val="00C70307"/>
    <w:rsid w:val="00C70702"/>
    <w:rsid w:val="00C70751"/>
    <w:rsid w:val="00C70788"/>
    <w:rsid w:val="00C707CE"/>
    <w:rsid w:val="00C70E76"/>
    <w:rsid w:val="00C71003"/>
    <w:rsid w:val="00C7111F"/>
    <w:rsid w:val="00C71755"/>
    <w:rsid w:val="00C71833"/>
    <w:rsid w:val="00C71B21"/>
    <w:rsid w:val="00C7204A"/>
    <w:rsid w:val="00C7229E"/>
    <w:rsid w:val="00C72940"/>
    <w:rsid w:val="00C72B36"/>
    <w:rsid w:val="00C72BAE"/>
    <w:rsid w:val="00C73426"/>
    <w:rsid w:val="00C7360C"/>
    <w:rsid w:val="00C73615"/>
    <w:rsid w:val="00C736EF"/>
    <w:rsid w:val="00C7442F"/>
    <w:rsid w:val="00C74464"/>
    <w:rsid w:val="00C74915"/>
    <w:rsid w:val="00C74B89"/>
    <w:rsid w:val="00C74DF1"/>
    <w:rsid w:val="00C75089"/>
    <w:rsid w:val="00C7523B"/>
    <w:rsid w:val="00C755B5"/>
    <w:rsid w:val="00C75956"/>
    <w:rsid w:val="00C7596B"/>
    <w:rsid w:val="00C75CC7"/>
    <w:rsid w:val="00C75F6A"/>
    <w:rsid w:val="00C760DA"/>
    <w:rsid w:val="00C76133"/>
    <w:rsid w:val="00C767DD"/>
    <w:rsid w:val="00C76FC0"/>
    <w:rsid w:val="00C77DC3"/>
    <w:rsid w:val="00C77E3A"/>
    <w:rsid w:val="00C80666"/>
    <w:rsid w:val="00C80776"/>
    <w:rsid w:val="00C80B8F"/>
    <w:rsid w:val="00C81613"/>
    <w:rsid w:val="00C8189F"/>
    <w:rsid w:val="00C82406"/>
    <w:rsid w:val="00C829C0"/>
    <w:rsid w:val="00C82CE1"/>
    <w:rsid w:val="00C83211"/>
    <w:rsid w:val="00C8385A"/>
    <w:rsid w:val="00C83CC8"/>
    <w:rsid w:val="00C84085"/>
    <w:rsid w:val="00C8492D"/>
    <w:rsid w:val="00C84958"/>
    <w:rsid w:val="00C8497C"/>
    <w:rsid w:val="00C84C32"/>
    <w:rsid w:val="00C85457"/>
    <w:rsid w:val="00C85B34"/>
    <w:rsid w:val="00C85D75"/>
    <w:rsid w:val="00C85F39"/>
    <w:rsid w:val="00C86263"/>
    <w:rsid w:val="00C86400"/>
    <w:rsid w:val="00C86553"/>
    <w:rsid w:val="00C86ADB"/>
    <w:rsid w:val="00C86BDC"/>
    <w:rsid w:val="00C86F0A"/>
    <w:rsid w:val="00C8777E"/>
    <w:rsid w:val="00C87E90"/>
    <w:rsid w:val="00C90069"/>
    <w:rsid w:val="00C900AB"/>
    <w:rsid w:val="00C90156"/>
    <w:rsid w:val="00C90817"/>
    <w:rsid w:val="00C90FC6"/>
    <w:rsid w:val="00C9120C"/>
    <w:rsid w:val="00C91408"/>
    <w:rsid w:val="00C91C11"/>
    <w:rsid w:val="00C91CA6"/>
    <w:rsid w:val="00C91D71"/>
    <w:rsid w:val="00C9243A"/>
    <w:rsid w:val="00C92707"/>
    <w:rsid w:val="00C92718"/>
    <w:rsid w:val="00C927EF"/>
    <w:rsid w:val="00C929C1"/>
    <w:rsid w:val="00C92B30"/>
    <w:rsid w:val="00C93295"/>
    <w:rsid w:val="00C93464"/>
    <w:rsid w:val="00C93DF8"/>
    <w:rsid w:val="00C940EA"/>
    <w:rsid w:val="00C943BD"/>
    <w:rsid w:val="00C944C7"/>
    <w:rsid w:val="00C94795"/>
    <w:rsid w:val="00C94AEF"/>
    <w:rsid w:val="00C94BFB"/>
    <w:rsid w:val="00C94D5B"/>
    <w:rsid w:val="00C95384"/>
    <w:rsid w:val="00C953EA"/>
    <w:rsid w:val="00C9569C"/>
    <w:rsid w:val="00C95870"/>
    <w:rsid w:val="00C95A44"/>
    <w:rsid w:val="00C95BD4"/>
    <w:rsid w:val="00C95CCF"/>
    <w:rsid w:val="00C95D98"/>
    <w:rsid w:val="00C95E27"/>
    <w:rsid w:val="00C95E9B"/>
    <w:rsid w:val="00C96259"/>
    <w:rsid w:val="00C968F4"/>
    <w:rsid w:val="00C96ABB"/>
    <w:rsid w:val="00C96CB0"/>
    <w:rsid w:val="00C9703E"/>
    <w:rsid w:val="00C9705C"/>
    <w:rsid w:val="00C97546"/>
    <w:rsid w:val="00C97A1A"/>
    <w:rsid w:val="00C97E10"/>
    <w:rsid w:val="00CA027F"/>
    <w:rsid w:val="00CA0BE5"/>
    <w:rsid w:val="00CA0E0C"/>
    <w:rsid w:val="00CA1433"/>
    <w:rsid w:val="00CA1456"/>
    <w:rsid w:val="00CA14DA"/>
    <w:rsid w:val="00CA1BC4"/>
    <w:rsid w:val="00CA2577"/>
    <w:rsid w:val="00CA2D76"/>
    <w:rsid w:val="00CA3A21"/>
    <w:rsid w:val="00CA3A2C"/>
    <w:rsid w:val="00CA3A48"/>
    <w:rsid w:val="00CA3CAC"/>
    <w:rsid w:val="00CA3E61"/>
    <w:rsid w:val="00CA45F9"/>
    <w:rsid w:val="00CA50E6"/>
    <w:rsid w:val="00CA516C"/>
    <w:rsid w:val="00CA56C6"/>
    <w:rsid w:val="00CA5D35"/>
    <w:rsid w:val="00CA6190"/>
    <w:rsid w:val="00CA653C"/>
    <w:rsid w:val="00CA6996"/>
    <w:rsid w:val="00CA6DF4"/>
    <w:rsid w:val="00CA7164"/>
    <w:rsid w:val="00CA7412"/>
    <w:rsid w:val="00CA77A1"/>
    <w:rsid w:val="00CA7DBD"/>
    <w:rsid w:val="00CB02CD"/>
    <w:rsid w:val="00CB094F"/>
    <w:rsid w:val="00CB101C"/>
    <w:rsid w:val="00CB1D80"/>
    <w:rsid w:val="00CB1F82"/>
    <w:rsid w:val="00CB2075"/>
    <w:rsid w:val="00CB24AA"/>
    <w:rsid w:val="00CB2759"/>
    <w:rsid w:val="00CB2964"/>
    <w:rsid w:val="00CB2F9C"/>
    <w:rsid w:val="00CB36EB"/>
    <w:rsid w:val="00CB406C"/>
    <w:rsid w:val="00CB412B"/>
    <w:rsid w:val="00CB41D9"/>
    <w:rsid w:val="00CB453A"/>
    <w:rsid w:val="00CB4A58"/>
    <w:rsid w:val="00CB4BA4"/>
    <w:rsid w:val="00CB4F90"/>
    <w:rsid w:val="00CB59C8"/>
    <w:rsid w:val="00CB621D"/>
    <w:rsid w:val="00CB6405"/>
    <w:rsid w:val="00CB64CD"/>
    <w:rsid w:val="00CB65DA"/>
    <w:rsid w:val="00CB6837"/>
    <w:rsid w:val="00CB6875"/>
    <w:rsid w:val="00CB68E0"/>
    <w:rsid w:val="00CB6949"/>
    <w:rsid w:val="00CB69CD"/>
    <w:rsid w:val="00CB738B"/>
    <w:rsid w:val="00CB7B32"/>
    <w:rsid w:val="00CB7B74"/>
    <w:rsid w:val="00CC01CF"/>
    <w:rsid w:val="00CC06C8"/>
    <w:rsid w:val="00CC072B"/>
    <w:rsid w:val="00CC11E6"/>
    <w:rsid w:val="00CC132E"/>
    <w:rsid w:val="00CC18E5"/>
    <w:rsid w:val="00CC1D8C"/>
    <w:rsid w:val="00CC225F"/>
    <w:rsid w:val="00CC23BB"/>
    <w:rsid w:val="00CC2837"/>
    <w:rsid w:val="00CC30FA"/>
    <w:rsid w:val="00CC3304"/>
    <w:rsid w:val="00CC350D"/>
    <w:rsid w:val="00CC3945"/>
    <w:rsid w:val="00CC3AC0"/>
    <w:rsid w:val="00CC411E"/>
    <w:rsid w:val="00CC4195"/>
    <w:rsid w:val="00CC487B"/>
    <w:rsid w:val="00CC493F"/>
    <w:rsid w:val="00CC4A6C"/>
    <w:rsid w:val="00CC4B0C"/>
    <w:rsid w:val="00CC4FEF"/>
    <w:rsid w:val="00CC4FF0"/>
    <w:rsid w:val="00CC5001"/>
    <w:rsid w:val="00CC50D1"/>
    <w:rsid w:val="00CC54E6"/>
    <w:rsid w:val="00CC552D"/>
    <w:rsid w:val="00CC5E19"/>
    <w:rsid w:val="00CC606B"/>
    <w:rsid w:val="00CC6437"/>
    <w:rsid w:val="00CC6AE8"/>
    <w:rsid w:val="00CC722D"/>
    <w:rsid w:val="00CC76E5"/>
    <w:rsid w:val="00CC7E2E"/>
    <w:rsid w:val="00CD00A4"/>
    <w:rsid w:val="00CD085D"/>
    <w:rsid w:val="00CD0B36"/>
    <w:rsid w:val="00CD0F77"/>
    <w:rsid w:val="00CD10DF"/>
    <w:rsid w:val="00CD116A"/>
    <w:rsid w:val="00CD11A8"/>
    <w:rsid w:val="00CD1AAB"/>
    <w:rsid w:val="00CD28F2"/>
    <w:rsid w:val="00CD2F54"/>
    <w:rsid w:val="00CD399F"/>
    <w:rsid w:val="00CD3B12"/>
    <w:rsid w:val="00CD3B36"/>
    <w:rsid w:val="00CD3E87"/>
    <w:rsid w:val="00CD3FC4"/>
    <w:rsid w:val="00CD430B"/>
    <w:rsid w:val="00CD4920"/>
    <w:rsid w:val="00CD4C34"/>
    <w:rsid w:val="00CD4CDD"/>
    <w:rsid w:val="00CD4E13"/>
    <w:rsid w:val="00CD5751"/>
    <w:rsid w:val="00CD5E05"/>
    <w:rsid w:val="00CD5E3B"/>
    <w:rsid w:val="00CD742E"/>
    <w:rsid w:val="00CD75E3"/>
    <w:rsid w:val="00CD7952"/>
    <w:rsid w:val="00CD7A69"/>
    <w:rsid w:val="00CE02FD"/>
    <w:rsid w:val="00CE0F5C"/>
    <w:rsid w:val="00CE10F8"/>
    <w:rsid w:val="00CE15DE"/>
    <w:rsid w:val="00CE18E3"/>
    <w:rsid w:val="00CE197D"/>
    <w:rsid w:val="00CE2639"/>
    <w:rsid w:val="00CE2732"/>
    <w:rsid w:val="00CE2806"/>
    <w:rsid w:val="00CE32A7"/>
    <w:rsid w:val="00CE3321"/>
    <w:rsid w:val="00CE3399"/>
    <w:rsid w:val="00CE339C"/>
    <w:rsid w:val="00CE33B8"/>
    <w:rsid w:val="00CE35D5"/>
    <w:rsid w:val="00CE38A0"/>
    <w:rsid w:val="00CE47FF"/>
    <w:rsid w:val="00CE4900"/>
    <w:rsid w:val="00CE49F7"/>
    <w:rsid w:val="00CE4A0B"/>
    <w:rsid w:val="00CE4AD3"/>
    <w:rsid w:val="00CE540C"/>
    <w:rsid w:val="00CE564E"/>
    <w:rsid w:val="00CE5CBB"/>
    <w:rsid w:val="00CE5F2B"/>
    <w:rsid w:val="00CE6521"/>
    <w:rsid w:val="00CE729D"/>
    <w:rsid w:val="00CE7365"/>
    <w:rsid w:val="00CE749D"/>
    <w:rsid w:val="00CE79B6"/>
    <w:rsid w:val="00CE7BDA"/>
    <w:rsid w:val="00CF05E5"/>
    <w:rsid w:val="00CF0688"/>
    <w:rsid w:val="00CF07E6"/>
    <w:rsid w:val="00CF0954"/>
    <w:rsid w:val="00CF13D4"/>
    <w:rsid w:val="00CF18AB"/>
    <w:rsid w:val="00CF1929"/>
    <w:rsid w:val="00CF19CC"/>
    <w:rsid w:val="00CF2157"/>
    <w:rsid w:val="00CF25B1"/>
    <w:rsid w:val="00CF26D5"/>
    <w:rsid w:val="00CF2B39"/>
    <w:rsid w:val="00CF2C03"/>
    <w:rsid w:val="00CF3581"/>
    <w:rsid w:val="00CF3B66"/>
    <w:rsid w:val="00CF3DE2"/>
    <w:rsid w:val="00CF3E55"/>
    <w:rsid w:val="00CF40AD"/>
    <w:rsid w:val="00CF4168"/>
    <w:rsid w:val="00CF41CC"/>
    <w:rsid w:val="00CF47C0"/>
    <w:rsid w:val="00CF5111"/>
    <w:rsid w:val="00CF51A5"/>
    <w:rsid w:val="00CF58EA"/>
    <w:rsid w:val="00CF5BF4"/>
    <w:rsid w:val="00CF617D"/>
    <w:rsid w:val="00CF63B5"/>
    <w:rsid w:val="00CF63EE"/>
    <w:rsid w:val="00CF6A34"/>
    <w:rsid w:val="00CF6BC0"/>
    <w:rsid w:val="00CF7821"/>
    <w:rsid w:val="00CF7CE1"/>
    <w:rsid w:val="00CF7D97"/>
    <w:rsid w:val="00D001BB"/>
    <w:rsid w:val="00D001F8"/>
    <w:rsid w:val="00D00348"/>
    <w:rsid w:val="00D0078D"/>
    <w:rsid w:val="00D00B96"/>
    <w:rsid w:val="00D00D35"/>
    <w:rsid w:val="00D01017"/>
    <w:rsid w:val="00D012EC"/>
    <w:rsid w:val="00D01F8C"/>
    <w:rsid w:val="00D01FF9"/>
    <w:rsid w:val="00D02171"/>
    <w:rsid w:val="00D0271F"/>
    <w:rsid w:val="00D02938"/>
    <w:rsid w:val="00D02BE5"/>
    <w:rsid w:val="00D02C77"/>
    <w:rsid w:val="00D02CEB"/>
    <w:rsid w:val="00D02F6C"/>
    <w:rsid w:val="00D03117"/>
    <w:rsid w:val="00D03253"/>
    <w:rsid w:val="00D03A92"/>
    <w:rsid w:val="00D03AA0"/>
    <w:rsid w:val="00D03AD8"/>
    <w:rsid w:val="00D03B76"/>
    <w:rsid w:val="00D03D1C"/>
    <w:rsid w:val="00D03E9D"/>
    <w:rsid w:val="00D0412F"/>
    <w:rsid w:val="00D04135"/>
    <w:rsid w:val="00D04597"/>
    <w:rsid w:val="00D048B9"/>
    <w:rsid w:val="00D04984"/>
    <w:rsid w:val="00D04ABC"/>
    <w:rsid w:val="00D04B04"/>
    <w:rsid w:val="00D04BEE"/>
    <w:rsid w:val="00D05055"/>
    <w:rsid w:val="00D05BBB"/>
    <w:rsid w:val="00D05C34"/>
    <w:rsid w:val="00D05ED1"/>
    <w:rsid w:val="00D06629"/>
    <w:rsid w:val="00D06777"/>
    <w:rsid w:val="00D06825"/>
    <w:rsid w:val="00D068FF"/>
    <w:rsid w:val="00D07A69"/>
    <w:rsid w:val="00D1054F"/>
    <w:rsid w:val="00D10992"/>
    <w:rsid w:val="00D10D54"/>
    <w:rsid w:val="00D10DF6"/>
    <w:rsid w:val="00D11309"/>
    <w:rsid w:val="00D1151E"/>
    <w:rsid w:val="00D11789"/>
    <w:rsid w:val="00D11804"/>
    <w:rsid w:val="00D11AE9"/>
    <w:rsid w:val="00D124A4"/>
    <w:rsid w:val="00D12A93"/>
    <w:rsid w:val="00D12C5A"/>
    <w:rsid w:val="00D12CCE"/>
    <w:rsid w:val="00D13D26"/>
    <w:rsid w:val="00D14012"/>
    <w:rsid w:val="00D140C8"/>
    <w:rsid w:val="00D147ED"/>
    <w:rsid w:val="00D14AA5"/>
    <w:rsid w:val="00D1530A"/>
    <w:rsid w:val="00D15549"/>
    <w:rsid w:val="00D159B2"/>
    <w:rsid w:val="00D15AC9"/>
    <w:rsid w:val="00D15BB8"/>
    <w:rsid w:val="00D16212"/>
    <w:rsid w:val="00D16513"/>
    <w:rsid w:val="00D165A9"/>
    <w:rsid w:val="00D16963"/>
    <w:rsid w:val="00D16C8C"/>
    <w:rsid w:val="00D170EA"/>
    <w:rsid w:val="00D17230"/>
    <w:rsid w:val="00D178DA"/>
    <w:rsid w:val="00D178EE"/>
    <w:rsid w:val="00D17D76"/>
    <w:rsid w:val="00D17DA7"/>
    <w:rsid w:val="00D17FCF"/>
    <w:rsid w:val="00D2049A"/>
    <w:rsid w:val="00D206A8"/>
    <w:rsid w:val="00D20720"/>
    <w:rsid w:val="00D2079E"/>
    <w:rsid w:val="00D208A3"/>
    <w:rsid w:val="00D20C83"/>
    <w:rsid w:val="00D20CAD"/>
    <w:rsid w:val="00D2109A"/>
    <w:rsid w:val="00D210EB"/>
    <w:rsid w:val="00D214FC"/>
    <w:rsid w:val="00D218B3"/>
    <w:rsid w:val="00D21E3F"/>
    <w:rsid w:val="00D220D6"/>
    <w:rsid w:val="00D221FD"/>
    <w:rsid w:val="00D22519"/>
    <w:rsid w:val="00D2266C"/>
    <w:rsid w:val="00D229B6"/>
    <w:rsid w:val="00D238EB"/>
    <w:rsid w:val="00D23E4E"/>
    <w:rsid w:val="00D240E0"/>
    <w:rsid w:val="00D24541"/>
    <w:rsid w:val="00D24CC8"/>
    <w:rsid w:val="00D24DDF"/>
    <w:rsid w:val="00D25BAB"/>
    <w:rsid w:val="00D25F11"/>
    <w:rsid w:val="00D2687F"/>
    <w:rsid w:val="00D271F2"/>
    <w:rsid w:val="00D2749A"/>
    <w:rsid w:val="00D275C5"/>
    <w:rsid w:val="00D27760"/>
    <w:rsid w:val="00D278D4"/>
    <w:rsid w:val="00D27D8E"/>
    <w:rsid w:val="00D3024B"/>
    <w:rsid w:val="00D3058F"/>
    <w:rsid w:val="00D30979"/>
    <w:rsid w:val="00D30EC8"/>
    <w:rsid w:val="00D31052"/>
    <w:rsid w:val="00D31687"/>
    <w:rsid w:val="00D3186A"/>
    <w:rsid w:val="00D321E1"/>
    <w:rsid w:val="00D3250D"/>
    <w:rsid w:val="00D325B2"/>
    <w:rsid w:val="00D32776"/>
    <w:rsid w:val="00D32907"/>
    <w:rsid w:val="00D336B1"/>
    <w:rsid w:val="00D33732"/>
    <w:rsid w:val="00D337ED"/>
    <w:rsid w:val="00D33D18"/>
    <w:rsid w:val="00D342F5"/>
    <w:rsid w:val="00D3434A"/>
    <w:rsid w:val="00D34A03"/>
    <w:rsid w:val="00D34BB8"/>
    <w:rsid w:val="00D3502E"/>
    <w:rsid w:val="00D35220"/>
    <w:rsid w:val="00D35369"/>
    <w:rsid w:val="00D35925"/>
    <w:rsid w:val="00D35B6B"/>
    <w:rsid w:val="00D35EBE"/>
    <w:rsid w:val="00D35FCD"/>
    <w:rsid w:val="00D366AE"/>
    <w:rsid w:val="00D37653"/>
    <w:rsid w:val="00D3773A"/>
    <w:rsid w:val="00D37A42"/>
    <w:rsid w:val="00D4014D"/>
    <w:rsid w:val="00D40264"/>
    <w:rsid w:val="00D402CB"/>
    <w:rsid w:val="00D416BE"/>
    <w:rsid w:val="00D41745"/>
    <w:rsid w:val="00D41FB4"/>
    <w:rsid w:val="00D429C1"/>
    <w:rsid w:val="00D43360"/>
    <w:rsid w:val="00D433C3"/>
    <w:rsid w:val="00D43475"/>
    <w:rsid w:val="00D43494"/>
    <w:rsid w:val="00D435A3"/>
    <w:rsid w:val="00D43E11"/>
    <w:rsid w:val="00D445FA"/>
    <w:rsid w:val="00D44AA9"/>
    <w:rsid w:val="00D44F96"/>
    <w:rsid w:val="00D45374"/>
    <w:rsid w:val="00D45625"/>
    <w:rsid w:val="00D46101"/>
    <w:rsid w:val="00D46816"/>
    <w:rsid w:val="00D46849"/>
    <w:rsid w:val="00D468A3"/>
    <w:rsid w:val="00D46A05"/>
    <w:rsid w:val="00D46A0C"/>
    <w:rsid w:val="00D46FB4"/>
    <w:rsid w:val="00D47A2B"/>
    <w:rsid w:val="00D47FFA"/>
    <w:rsid w:val="00D5034C"/>
    <w:rsid w:val="00D5059F"/>
    <w:rsid w:val="00D50DD3"/>
    <w:rsid w:val="00D515A1"/>
    <w:rsid w:val="00D51A0B"/>
    <w:rsid w:val="00D52060"/>
    <w:rsid w:val="00D526CE"/>
    <w:rsid w:val="00D52FFA"/>
    <w:rsid w:val="00D5384A"/>
    <w:rsid w:val="00D53BED"/>
    <w:rsid w:val="00D53E81"/>
    <w:rsid w:val="00D5426A"/>
    <w:rsid w:val="00D545F9"/>
    <w:rsid w:val="00D54687"/>
    <w:rsid w:val="00D54CE1"/>
    <w:rsid w:val="00D55038"/>
    <w:rsid w:val="00D5597B"/>
    <w:rsid w:val="00D55B04"/>
    <w:rsid w:val="00D55D87"/>
    <w:rsid w:val="00D56137"/>
    <w:rsid w:val="00D561B1"/>
    <w:rsid w:val="00D566FC"/>
    <w:rsid w:val="00D569BE"/>
    <w:rsid w:val="00D569C0"/>
    <w:rsid w:val="00D57404"/>
    <w:rsid w:val="00D576DB"/>
    <w:rsid w:val="00D577D0"/>
    <w:rsid w:val="00D57965"/>
    <w:rsid w:val="00D57AAC"/>
    <w:rsid w:val="00D603FC"/>
    <w:rsid w:val="00D6042D"/>
    <w:rsid w:val="00D60887"/>
    <w:rsid w:val="00D60910"/>
    <w:rsid w:val="00D6097F"/>
    <w:rsid w:val="00D60C94"/>
    <w:rsid w:val="00D60D4C"/>
    <w:rsid w:val="00D60F9B"/>
    <w:rsid w:val="00D617FB"/>
    <w:rsid w:val="00D61EB5"/>
    <w:rsid w:val="00D62384"/>
    <w:rsid w:val="00D6262A"/>
    <w:rsid w:val="00D62EF2"/>
    <w:rsid w:val="00D63208"/>
    <w:rsid w:val="00D63368"/>
    <w:rsid w:val="00D6339B"/>
    <w:rsid w:val="00D63F86"/>
    <w:rsid w:val="00D642D2"/>
    <w:rsid w:val="00D64E24"/>
    <w:rsid w:val="00D6518A"/>
    <w:rsid w:val="00D65489"/>
    <w:rsid w:val="00D662A8"/>
    <w:rsid w:val="00D662E2"/>
    <w:rsid w:val="00D6670E"/>
    <w:rsid w:val="00D6675B"/>
    <w:rsid w:val="00D668CC"/>
    <w:rsid w:val="00D66AC4"/>
    <w:rsid w:val="00D66C77"/>
    <w:rsid w:val="00D66C98"/>
    <w:rsid w:val="00D66CCC"/>
    <w:rsid w:val="00D6712F"/>
    <w:rsid w:val="00D67A49"/>
    <w:rsid w:val="00D67C6B"/>
    <w:rsid w:val="00D70002"/>
    <w:rsid w:val="00D70158"/>
    <w:rsid w:val="00D70766"/>
    <w:rsid w:val="00D70B22"/>
    <w:rsid w:val="00D7135B"/>
    <w:rsid w:val="00D71410"/>
    <w:rsid w:val="00D7192E"/>
    <w:rsid w:val="00D71D49"/>
    <w:rsid w:val="00D71D58"/>
    <w:rsid w:val="00D72B03"/>
    <w:rsid w:val="00D732AB"/>
    <w:rsid w:val="00D7380D"/>
    <w:rsid w:val="00D73F4F"/>
    <w:rsid w:val="00D74C76"/>
    <w:rsid w:val="00D74C79"/>
    <w:rsid w:val="00D74EA5"/>
    <w:rsid w:val="00D75060"/>
    <w:rsid w:val="00D75133"/>
    <w:rsid w:val="00D751F5"/>
    <w:rsid w:val="00D75558"/>
    <w:rsid w:val="00D75A03"/>
    <w:rsid w:val="00D7640A"/>
    <w:rsid w:val="00D76B9A"/>
    <w:rsid w:val="00D77032"/>
    <w:rsid w:val="00D77698"/>
    <w:rsid w:val="00D7780B"/>
    <w:rsid w:val="00D778AB"/>
    <w:rsid w:val="00D77BA2"/>
    <w:rsid w:val="00D77BDC"/>
    <w:rsid w:val="00D80626"/>
    <w:rsid w:val="00D80A15"/>
    <w:rsid w:val="00D80C76"/>
    <w:rsid w:val="00D80D28"/>
    <w:rsid w:val="00D80FB5"/>
    <w:rsid w:val="00D80FF9"/>
    <w:rsid w:val="00D813F1"/>
    <w:rsid w:val="00D81483"/>
    <w:rsid w:val="00D81D7D"/>
    <w:rsid w:val="00D828CB"/>
    <w:rsid w:val="00D82F04"/>
    <w:rsid w:val="00D83170"/>
    <w:rsid w:val="00D83472"/>
    <w:rsid w:val="00D839BA"/>
    <w:rsid w:val="00D83C6B"/>
    <w:rsid w:val="00D84322"/>
    <w:rsid w:val="00D84343"/>
    <w:rsid w:val="00D8444F"/>
    <w:rsid w:val="00D84754"/>
    <w:rsid w:val="00D84FDB"/>
    <w:rsid w:val="00D8552F"/>
    <w:rsid w:val="00D8554B"/>
    <w:rsid w:val="00D85D3C"/>
    <w:rsid w:val="00D86181"/>
    <w:rsid w:val="00D8637F"/>
    <w:rsid w:val="00D86746"/>
    <w:rsid w:val="00D8685C"/>
    <w:rsid w:val="00D86DF3"/>
    <w:rsid w:val="00D86EEC"/>
    <w:rsid w:val="00D87750"/>
    <w:rsid w:val="00D87AE0"/>
    <w:rsid w:val="00D87DE5"/>
    <w:rsid w:val="00D9023C"/>
    <w:rsid w:val="00D9045F"/>
    <w:rsid w:val="00D90AE1"/>
    <w:rsid w:val="00D90BAE"/>
    <w:rsid w:val="00D90BC0"/>
    <w:rsid w:val="00D90D01"/>
    <w:rsid w:val="00D90D9D"/>
    <w:rsid w:val="00D91077"/>
    <w:rsid w:val="00D91651"/>
    <w:rsid w:val="00D91801"/>
    <w:rsid w:val="00D91AE5"/>
    <w:rsid w:val="00D92073"/>
    <w:rsid w:val="00D9232C"/>
    <w:rsid w:val="00D9251C"/>
    <w:rsid w:val="00D9262E"/>
    <w:rsid w:val="00D92783"/>
    <w:rsid w:val="00D92CF2"/>
    <w:rsid w:val="00D93DBC"/>
    <w:rsid w:val="00D93E9D"/>
    <w:rsid w:val="00D947F4"/>
    <w:rsid w:val="00D94826"/>
    <w:rsid w:val="00D94893"/>
    <w:rsid w:val="00D94A0F"/>
    <w:rsid w:val="00D94D9A"/>
    <w:rsid w:val="00D95561"/>
    <w:rsid w:val="00D956B6"/>
    <w:rsid w:val="00D95A24"/>
    <w:rsid w:val="00D95ABB"/>
    <w:rsid w:val="00D96154"/>
    <w:rsid w:val="00D96166"/>
    <w:rsid w:val="00D962E1"/>
    <w:rsid w:val="00D9672A"/>
    <w:rsid w:val="00D96732"/>
    <w:rsid w:val="00D96860"/>
    <w:rsid w:val="00D96BDC"/>
    <w:rsid w:val="00D96CCE"/>
    <w:rsid w:val="00D9772C"/>
    <w:rsid w:val="00DA02C2"/>
    <w:rsid w:val="00DA06A2"/>
    <w:rsid w:val="00DA076A"/>
    <w:rsid w:val="00DA0B9D"/>
    <w:rsid w:val="00DA0D93"/>
    <w:rsid w:val="00DA0F1C"/>
    <w:rsid w:val="00DA1809"/>
    <w:rsid w:val="00DA2178"/>
    <w:rsid w:val="00DA2D34"/>
    <w:rsid w:val="00DA3092"/>
    <w:rsid w:val="00DA45A3"/>
    <w:rsid w:val="00DA4621"/>
    <w:rsid w:val="00DA46DD"/>
    <w:rsid w:val="00DA4BC2"/>
    <w:rsid w:val="00DA58B6"/>
    <w:rsid w:val="00DA60B5"/>
    <w:rsid w:val="00DA626A"/>
    <w:rsid w:val="00DA63C1"/>
    <w:rsid w:val="00DA652B"/>
    <w:rsid w:val="00DA6EB9"/>
    <w:rsid w:val="00DA7378"/>
    <w:rsid w:val="00DA73F6"/>
    <w:rsid w:val="00DA758E"/>
    <w:rsid w:val="00DA772D"/>
    <w:rsid w:val="00DA7813"/>
    <w:rsid w:val="00DA7A49"/>
    <w:rsid w:val="00DA7D97"/>
    <w:rsid w:val="00DA7DCB"/>
    <w:rsid w:val="00DA7E06"/>
    <w:rsid w:val="00DB006B"/>
    <w:rsid w:val="00DB02CF"/>
    <w:rsid w:val="00DB03FB"/>
    <w:rsid w:val="00DB0986"/>
    <w:rsid w:val="00DB13A7"/>
    <w:rsid w:val="00DB14F1"/>
    <w:rsid w:val="00DB18EC"/>
    <w:rsid w:val="00DB25FB"/>
    <w:rsid w:val="00DB2D36"/>
    <w:rsid w:val="00DB2D66"/>
    <w:rsid w:val="00DB2EF1"/>
    <w:rsid w:val="00DB2FA0"/>
    <w:rsid w:val="00DB371F"/>
    <w:rsid w:val="00DB37B6"/>
    <w:rsid w:val="00DB38FA"/>
    <w:rsid w:val="00DB3E29"/>
    <w:rsid w:val="00DB3F4C"/>
    <w:rsid w:val="00DB4523"/>
    <w:rsid w:val="00DB4675"/>
    <w:rsid w:val="00DB4AE8"/>
    <w:rsid w:val="00DB4BDD"/>
    <w:rsid w:val="00DB4C37"/>
    <w:rsid w:val="00DB5624"/>
    <w:rsid w:val="00DB5C3A"/>
    <w:rsid w:val="00DB5EB6"/>
    <w:rsid w:val="00DB6401"/>
    <w:rsid w:val="00DB6785"/>
    <w:rsid w:val="00DB6B79"/>
    <w:rsid w:val="00DB6CA7"/>
    <w:rsid w:val="00DB7551"/>
    <w:rsid w:val="00DB7676"/>
    <w:rsid w:val="00DB7830"/>
    <w:rsid w:val="00DB7C69"/>
    <w:rsid w:val="00DC0775"/>
    <w:rsid w:val="00DC09E2"/>
    <w:rsid w:val="00DC17C0"/>
    <w:rsid w:val="00DC1F86"/>
    <w:rsid w:val="00DC2354"/>
    <w:rsid w:val="00DC25E1"/>
    <w:rsid w:val="00DC2ABD"/>
    <w:rsid w:val="00DC409C"/>
    <w:rsid w:val="00DC409E"/>
    <w:rsid w:val="00DC4234"/>
    <w:rsid w:val="00DC4287"/>
    <w:rsid w:val="00DC431F"/>
    <w:rsid w:val="00DC4340"/>
    <w:rsid w:val="00DC4A8A"/>
    <w:rsid w:val="00DC5B8E"/>
    <w:rsid w:val="00DC5CDD"/>
    <w:rsid w:val="00DC5D23"/>
    <w:rsid w:val="00DC6810"/>
    <w:rsid w:val="00DC6B53"/>
    <w:rsid w:val="00DC6B54"/>
    <w:rsid w:val="00DC7B2A"/>
    <w:rsid w:val="00DC7EC2"/>
    <w:rsid w:val="00DC7FF7"/>
    <w:rsid w:val="00DD0167"/>
    <w:rsid w:val="00DD07B5"/>
    <w:rsid w:val="00DD099C"/>
    <w:rsid w:val="00DD0C82"/>
    <w:rsid w:val="00DD108A"/>
    <w:rsid w:val="00DD12B4"/>
    <w:rsid w:val="00DD133C"/>
    <w:rsid w:val="00DD1801"/>
    <w:rsid w:val="00DD1A4E"/>
    <w:rsid w:val="00DD2148"/>
    <w:rsid w:val="00DD2381"/>
    <w:rsid w:val="00DD2399"/>
    <w:rsid w:val="00DD2614"/>
    <w:rsid w:val="00DD307F"/>
    <w:rsid w:val="00DD3121"/>
    <w:rsid w:val="00DD33D8"/>
    <w:rsid w:val="00DD3614"/>
    <w:rsid w:val="00DD387A"/>
    <w:rsid w:val="00DD3BB5"/>
    <w:rsid w:val="00DD4915"/>
    <w:rsid w:val="00DD4BE3"/>
    <w:rsid w:val="00DD4FE3"/>
    <w:rsid w:val="00DD51C8"/>
    <w:rsid w:val="00DD5389"/>
    <w:rsid w:val="00DD54A4"/>
    <w:rsid w:val="00DD5D52"/>
    <w:rsid w:val="00DD6043"/>
    <w:rsid w:val="00DD629C"/>
    <w:rsid w:val="00DD6797"/>
    <w:rsid w:val="00DD7527"/>
    <w:rsid w:val="00DD758D"/>
    <w:rsid w:val="00DD75FB"/>
    <w:rsid w:val="00DD7823"/>
    <w:rsid w:val="00DE081F"/>
    <w:rsid w:val="00DE130E"/>
    <w:rsid w:val="00DE13A1"/>
    <w:rsid w:val="00DE179D"/>
    <w:rsid w:val="00DE17A8"/>
    <w:rsid w:val="00DE19D0"/>
    <w:rsid w:val="00DE1C1E"/>
    <w:rsid w:val="00DE22FA"/>
    <w:rsid w:val="00DE2373"/>
    <w:rsid w:val="00DE268D"/>
    <w:rsid w:val="00DE284D"/>
    <w:rsid w:val="00DE2A86"/>
    <w:rsid w:val="00DE3151"/>
    <w:rsid w:val="00DE3884"/>
    <w:rsid w:val="00DE3922"/>
    <w:rsid w:val="00DE3B29"/>
    <w:rsid w:val="00DE3B5F"/>
    <w:rsid w:val="00DE3E61"/>
    <w:rsid w:val="00DE3E80"/>
    <w:rsid w:val="00DE3EDE"/>
    <w:rsid w:val="00DE4D46"/>
    <w:rsid w:val="00DE5091"/>
    <w:rsid w:val="00DE51EF"/>
    <w:rsid w:val="00DE532F"/>
    <w:rsid w:val="00DE534E"/>
    <w:rsid w:val="00DE548D"/>
    <w:rsid w:val="00DE5586"/>
    <w:rsid w:val="00DE6678"/>
    <w:rsid w:val="00DE6722"/>
    <w:rsid w:val="00DF0238"/>
    <w:rsid w:val="00DF1282"/>
    <w:rsid w:val="00DF13F9"/>
    <w:rsid w:val="00DF15C3"/>
    <w:rsid w:val="00DF17B5"/>
    <w:rsid w:val="00DF199F"/>
    <w:rsid w:val="00DF2135"/>
    <w:rsid w:val="00DF2308"/>
    <w:rsid w:val="00DF2CB4"/>
    <w:rsid w:val="00DF321A"/>
    <w:rsid w:val="00DF3290"/>
    <w:rsid w:val="00DF375D"/>
    <w:rsid w:val="00DF38F5"/>
    <w:rsid w:val="00DF3C19"/>
    <w:rsid w:val="00DF40C1"/>
    <w:rsid w:val="00DF40CA"/>
    <w:rsid w:val="00DF4208"/>
    <w:rsid w:val="00DF433E"/>
    <w:rsid w:val="00DF4368"/>
    <w:rsid w:val="00DF43F6"/>
    <w:rsid w:val="00DF4517"/>
    <w:rsid w:val="00DF467A"/>
    <w:rsid w:val="00DF477F"/>
    <w:rsid w:val="00DF5242"/>
    <w:rsid w:val="00DF558C"/>
    <w:rsid w:val="00DF589A"/>
    <w:rsid w:val="00DF5A6C"/>
    <w:rsid w:val="00DF5E49"/>
    <w:rsid w:val="00DF5EF5"/>
    <w:rsid w:val="00DF685D"/>
    <w:rsid w:val="00DF7060"/>
    <w:rsid w:val="00DF76E6"/>
    <w:rsid w:val="00E001C2"/>
    <w:rsid w:val="00E00211"/>
    <w:rsid w:val="00E00A93"/>
    <w:rsid w:val="00E00EF7"/>
    <w:rsid w:val="00E014BB"/>
    <w:rsid w:val="00E015E5"/>
    <w:rsid w:val="00E017A9"/>
    <w:rsid w:val="00E02342"/>
    <w:rsid w:val="00E02FB1"/>
    <w:rsid w:val="00E033A6"/>
    <w:rsid w:val="00E03F76"/>
    <w:rsid w:val="00E04D4F"/>
    <w:rsid w:val="00E04FB1"/>
    <w:rsid w:val="00E053C9"/>
    <w:rsid w:val="00E05616"/>
    <w:rsid w:val="00E05C60"/>
    <w:rsid w:val="00E05CEF"/>
    <w:rsid w:val="00E05E0C"/>
    <w:rsid w:val="00E05E71"/>
    <w:rsid w:val="00E06029"/>
    <w:rsid w:val="00E06044"/>
    <w:rsid w:val="00E06181"/>
    <w:rsid w:val="00E06421"/>
    <w:rsid w:val="00E065D1"/>
    <w:rsid w:val="00E06ED5"/>
    <w:rsid w:val="00E07078"/>
    <w:rsid w:val="00E079F2"/>
    <w:rsid w:val="00E07CF8"/>
    <w:rsid w:val="00E104AA"/>
    <w:rsid w:val="00E10856"/>
    <w:rsid w:val="00E10884"/>
    <w:rsid w:val="00E108FA"/>
    <w:rsid w:val="00E1091A"/>
    <w:rsid w:val="00E10A9F"/>
    <w:rsid w:val="00E10F8C"/>
    <w:rsid w:val="00E11293"/>
    <w:rsid w:val="00E11632"/>
    <w:rsid w:val="00E11986"/>
    <w:rsid w:val="00E11B58"/>
    <w:rsid w:val="00E11CBA"/>
    <w:rsid w:val="00E1323A"/>
    <w:rsid w:val="00E13455"/>
    <w:rsid w:val="00E140BC"/>
    <w:rsid w:val="00E1454F"/>
    <w:rsid w:val="00E14743"/>
    <w:rsid w:val="00E14ABC"/>
    <w:rsid w:val="00E14D00"/>
    <w:rsid w:val="00E15530"/>
    <w:rsid w:val="00E15F43"/>
    <w:rsid w:val="00E16548"/>
    <w:rsid w:val="00E1678C"/>
    <w:rsid w:val="00E16B63"/>
    <w:rsid w:val="00E16B9C"/>
    <w:rsid w:val="00E16E67"/>
    <w:rsid w:val="00E17414"/>
    <w:rsid w:val="00E174F5"/>
    <w:rsid w:val="00E1754D"/>
    <w:rsid w:val="00E1757D"/>
    <w:rsid w:val="00E17C73"/>
    <w:rsid w:val="00E17CF4"/>
    <w:rsid w:val="00E203F1"/>
    <w:rsid w:val="00E20BF6"/>
    <w:rsid w:val="00E20E83"/>
    <w:rsid w:val="00E20EA9"/>
    <w:rsid w:val="00E212D8"/>
    <w:rsid w:val="00E21C12"/>
    <w:rsid w:val="00E224BE"/>
    <w:rsid w:val="00E22614"/>
    <w:rsid w:val="00E229CE"/>
    <w:rsid w:val="00E22BAD"/>
    <w:rsid w:val="00E22C02"/>
    <w:rsid w:val="00E22CC9"/>
    <w:rsid w:val="00E230A1"/>
    <w:rsid w:val="00E23A88"/>
    <w:rsid w:val="00E23C06"/>
    <w:rsid w:val="00E23C3D"/>
    <w:rsid w:val="00E24626"/>
    <w:rsid w:val="00E24A40"/>
    <w:rsid w:val="00E24B61"/>
    <w:rsid w:val="00E24C2E"/>
    <w:rsid w:val="00E24F68"/>
    <w:rsid w:val="00E25650"/>
    <w:rsid w:val="00E25951"/>
    <w:rsid w:val="00E2595F"/>
    <w:rsid w:val="00E25C71"/>
    <w:rsid w:val="00E2626C"/>
    <w:rsid w:val="00E266A6"/>
    <w:rsid w:val="00E267E3"/>
    <w:rsid w:val="00E2694F"/>
    <w:rsid w:val="00E26F4F"/>
    <w:rsid w:val="00E27680"/>
    <w:rsid w:val="00E2771D"/>
    <w:rsid w:val="00E27805"/>
    <w:rsid w:val="00E27BEF"/>
    <w:rsid w:val="00E27D10"/>
    <w:rsid w:val="00E30025"/>
    <w:rsid w:val="00E3022D"/>
    <w:rsid w:val="00E30D57"/>
    <w:rsid w:val="00E312A6"/>
    <w:rsid w:val="00E3158F"/>
    <w:rsid w:val="00E31C3F"/>
    <w:rsid w:val="00E31DBB"/>
    <w:rsid w:val="00E31F0F"/>
    <w:rsid w:val="00E32122"/>
    <w:rsid w:val="00E321A5"/>
    <w:rsid w:val="00E321BB"/>
    <w:rsid w:val="00E326F7"/>
    <w:rsid w:val="00E32712"/>
    <w:rsid w:val="00E329E7"/>
    <w:rsid w:val="00E32AE1"/>
    <w:rsid w:val="00E3300E"/>
    <w:rsid w:val="00E331B6"/>
    <w:rsid w:val="00E33ADA"/>
    <w:rsid w:val="00E34582"/>
    <w:rsid w:val="00E34690"/>
    <w:rsid w:val="00E34753"/>
    <w:rsid w:val="00E34A73"/>
    <w:rsid w:val="00E34C4D"/>
    <w:rsid w:val="00E34EAA"/>
    <w:rsid w:val="00E352C6"/>
    <w:rsid w:val="00E3557B"/>
    <w:rsid w:val="00E3571E"/>
    <w:rsid w:val="00E35B51"/>
    <w:rsid w:val="00E3610B"/>
    <w:rsid w:val="00E370C4"/>
    <w:rsid w:val="00E370E7"/>
    <w:rsid w:val="00E373E6"/>
    <w:rsid w:val="00E37705"/>
    <w:rsid w:val="00E37DCE"/>
    <w:rsid w:val="00E4044F"/>
    <w:rsid w:val="00E41118"/>
    <w:rsid w:val="00E4169B"/>
    <w:rsid w:val="00E41711"/>
    <w:rsid w:val="00E41BCC"/>
    <w:rsid w:val="00E4240B"/>
    <w:rsid w:val="00E4247D"/>
    <w:rsid w:val="00E429EA"/>
    <w:rsid w:val="00E44120"/>
    <w:rsid w:val="00E445BB"/>
    <w:rsid w:val="00E44CBB"/>
    <w:rsid w:val="00E45A5F"/>
    <w:rsid w:val="00E45D20"/>
    <w:rsid w:val="00E46150"/>
    <w:rsid w:val="00E461CD"/>
    <w:rsid w:val="00E4633F"/>
    <w:rsid w:val="00E4678E"/>
    <w:rsid w:val="00E47119"/>
    <w:rsid w:val="00E473F4"/>
    <w:rsid w:val="00E47861"/>
    <w:rsid w:val="00E47B56"/>
    <w:rsid w:val="00E47C0E"/>
    <w:rsid w:val="00E47EDC"/>
    <w:rsid w:val="00E501EE"/>
    <w:rsid w:val="00E5080F"/>
    <w:rsid w:val="00E51086"/>
    <w:rsid w:val="00E51107"/>
    <w:rsid w:val="00E511A6"/>
    <w:rsid w:val="00E51599"/>
    <w:rsid w:val="00E51B3C"/>
    <w:rsid w:val="00E51D13"/>
    <w:rsid w:val="00E51D4F"/>
    <w:rsid w:val="00E51F9D"/>
    <w:rsid w:val="00E51FD7"/>
    <w:rsid w:val="00E52049"/>
    <w:rsid w:val="00E52226"/>
    <w:rsid w:val="00E522FD"/>
    <w:rsid w:val="00E52D15"/>
    <w:rsid w:val="00E52F76"/>
    <w:rsid w:val="00E53012"/>
    <w:rsid w:val="00E5353F"/>
    <w:rsid w:val="00E53876"/>
    <w:rsid w:val="00E53AED"/>
    <w:rsid w:val="00E53E0A"/>
    <w:rsid w:val="00E5460E"/>
    <w:rsid w:val="00E5507D"/>
    <w:rsid w:val="00E55731"/>
    <w:rsid w:val="00E55867"/>
    <w:rsid w:val="00E55E64"/>
    <w:rsid w:val="00E55F94"/>
    <w:rsid w:val="00E5616A"/>
    <w:rsid w:val="00E562B1"/>
    <w:rsid w:val="00E56AEB"/>
    <w:rsid w:val="00E56C8A"/>
    <w:rsid w:val="00E56C9D"/>
    <w:rsid w:val="00E56D1C"/>
    <w:rsid w:val="00E5716B"/>
    <w:rsid w:val="00E57265"/>
    <w:rsid w:val="00E5759F"/>
    <w:rsid w:val="00E57734"/>
    <w:rsid w:val="00E5786F"/>
    <w:rsid w:val="00E600F3"/>
    <w:rsid w:val="00E60106"/>
    <w:rsid w:val="00E602B6"/>
    <w:rsid w:val="00E60468"/>
    <w:rsid w:val="00E6063A"/>
    <w:rsid w:val="00E608CB"/>
    <w:rsid w:val="00E60A87"/>
    <w:rsid w:val="00E60AF7"/>
    <w:rsid w:val="00E60BED"/>
    <w:rsid w:val="00E60DC3"/>
    <w:rsid w:val="00E61B10"/>
    <w:rsid w:val="00E61F77"/>
    <w:rsid w:val="00E629E4"/>
    <w:rsid w:val="00E62B57"/>
    <w:rsid w:val="00E62D95"/>
    <w:rsid w:val="00E62D9F"/>
    <w:rsid w:val="00E62E1A"/>
    <w:rsid w:val="00E6308D"/>
    <w:rsid w:val="00E6333B"/>
    <w:rsid w:val="00E637D5"/>
    <w:rsid w:val="00E63BC1"/>
    <w:rsid w:val="00E63C29"/>
    <w:rsid w:val="00E63DBA"/>
    <w:rsid w:val="00E640D9"/>
    <w:rsid w:val="00E643D2"/>
    <w:rsid w:val="00E647B5"/>
    <w:rsid w:val="00E64CD4"/>
    <w:rsid w:val="00E64DE9"/>
    <w:rsid w:val="00E64E33"/>
    <w:rsid w:val="00E652BA"/>
    <w:rsid w:val="00E65388"/>
    <w:rsid w:val="00E657E8"/>
    <w:rsid w:val="00E65BAB"/>
    <w:rsid w:val="00E65F01"/>
    <w:rsid w:val="00E66199"/>
    <w:rsid w:val="00E66648"/>
    <w:rsid w:val="00E66A48"/>
    <w:rsid w:val="00E66C08"/>
    <w:rsid w:val="00E66CAD"/>
    <w:rsid w:val="00E67193"/>
    <w:rsid w:val="00E679EA"/>
    <w:rsid w:val="00E7024E"/>
    <w:rsid w:val="00E704A3"/>
    <w:rsid w:val="00E70BBF"/>
    <w:rsid w:val="00E71807"/>
    <w:rsid w:val="00E719A4"/>
    <w:rsid w:val="00E719B0"/>
    <w:rsid w:val="00E71ACE"/>
    <w:rsid w:val="00E71C2A"/>
    <w:rsid w:val="00E72237"/>
    <w:rsid w:val="00E7235D"/>
    <w:rsid w:val="00E72527"/>
    <w:rsid w:val="00E734CE"/>
    <w:rsid w:val="00E73C02"/>
    <w:rsid w:val="00E73C51"/>
    <w:rsid w:val="00E73EF5"/>
    <w:rsid w:val="00E73F2E"/>
    <w:rsid w:val="00E74364"/>
    <w:rsid w:val="00E7468C"/>
    <w:rsid w:val="00E7493A"/>
    <w:rsid w:val="00E74E8F"/>
    <w:rsid w:val="00E7512C"/>
    <w:rsid w:val="00E75393"/>
    <w:rsid w:val="00E7587D"/>
    <w:rsid w:val="00E758E1"/>
    <w:rsid w:val="00E75FCB"/>
    <w:rsid w:val="00E7635F"/>
    <w:rsid w:val="00E7646C"/>
    <w:rsid w:val="00E764E5"/>
    <w:rsid w:val="00E77461"/>
    <w:rsid w:val="00E77961"/>
    <w:rsid w:val="00E77E04"/>
    <w:rsid w:val="00E806A7"/>
    <w:rsid w:val="00E80770"/>
    <w:rsid w:val="00E80B9F"/>
    <w:rsid w:val="00E80DA3"/>
    <w:rsid w:val="00E80F40"/>
    <w:rsid w:val="00E8195E"/>
    <w:rsid w:val="00E81BE2"/>
    <w:rsid w:val="00E82271"/>
    <w:rsid w:val="00E828AD"/>
    <w:rsid w:val="00E82AD2"/>
    <w:rsid w:val="00E82BCA"/>
    <w:rsid w:val="00E831D8"/>
    <w:rsid w:val="00E8358E"/>
    <w:rsid w:val="00E83657"/>
    <w:rsid w:val="00E8389B"/>
    <w:rsid w:val="00E8400D"/>
    <w:rsid w:val="00E84DD3"/>
    <w:rsid w:val="00E84F80"/>
    <w:rsid w:val="00E85006"/>
    <w:rsid w:val="00E8560C"/>
    <w:rsid w:val="00E85BFA"/>
    <w:rsid w:val="00E85DCD"/>
    <w:rsid w:val="00E86B2E"/>
    <w:rsid w:val="00E86B71"/>
    <w:rsid w:val="00E8767F"/>
    <w:rsid w:val="00E87CE0"/>
    <w:rsid w:val="00E9031E"/>
    <w:rsid w:val="00E903C2"/>
    <w:rsid w:val="00E90682"/>
    <w:rsid w:val="00E906E4"/>
    <w:rsid w:val="00E90804"/>
    <w:rsid w:val="00E90A41"/>
    <w:rsid w:val="00E90F38"/>
    <w:rsid w:val="00E910F0"/>
    <w:rsid w:val="00E9191A"/>
    <w:rsid w:val="00E91AD0"/>
    <w:rsid w:val="00E91BF1"/>
    <w:rsid w:val="00E91CF8"/>
    <w:rsid w:val="00E9200A"/>
    <w:rsid w:val="00E9217E"/>
    <w:rsid w:val="00E92958"/>
    <w:rsid w:val="00E92ABF"/>
    <w:rsid w:val="00E92BD3"/>
    <w:rsid w:val="00E931DC"/>
    <w:rsid w:val="00E9361C"/>
    <w:rsid w:val="00E93762"/>
    <w:rsid w:val="00E93D8B"/>
    <w:rsid w:val="00E93E73"/>
    <w:rsid w:val="00E94754"/>
    <w:rsid w:val="00E94BAD"/>
    <w:rsid w:val="00E94F27"/>
    <w:rsid w:val="00E95075"/>
    <w:rsid w:val="00E950B2"/>
    <w:rsid w:val="00E9522E"/>
    <w:rsid w:val="00E95E62"/>
    <w:rsid w:val="00E96026"/>
    <w:rsid w:val="00E960F0"/>
    <w:rsid w:val="00E96277"/>
    <w:rsid w:val="00E96D29"/>
    <w:rsid w:val="00E9760C"/>
    <w:rsid w:val="00E97909"/>
    <w:rsid w:val="00E97B55"/>
    <w:rsid w:val="00E97CBF"/>
    <w:rsid w:val="00E97D51"/>
    <w:rsid w:val="00E97E19"/>
    <w:rsid w:val="00EA1484"/>
    <w:rsid w:val="00EA17E2"/>
    <w:rsid w:val="00EA1832"/>
    <w:rsid w:val="00EA1923"/>
    <w:rsid w:val="00EA1A63"/>
    <w:rsid w:val="00EA1AE0"/>
    <w:rsid w:val="00EA276C"/>
    <w:rsid w:val="00EA28AB"/>
    <w:rsid w:val="00EA291C"/>
    <w:rsid w:val="00EA2C98"/>
    <w:rsid w:val="00EA2E56"/>
    <w:rsid w:val="00EA3927"/>
    <w:rsid w:val="00EA4019"/>
    <w:rsid w:val="00EA4212"/>
    <w:rsid w:val="00EA4A2E"/>
    <w:rsid w:val="00EA4D43"/>
    <w:rsid w:val="00EA4FB1"/>
    <w:rsid w:val="00EA5CE5"/>
    <w:rsid w:val="00EA5DB2"/>
    <w:rsid w:val="00EA6230"/>
    <w:rsid w:val="00EA62C2"/>
    <w:rsid w:val="00EA63D9"/>
    <w:rsid w:val="00EA6431"/>
    <w:rsid w:val="00EA6766"/>
    <w:rsid w:val="00EA67AB"/>
    <w:rsid w:val="00EA67DC"/>
    <w:rsid w:val="00EA6871"/>
    <w:rsid w:val="00EA696E"/>
    <w:rsid w:val="00EA6CAC"/>
    <w:rsid w:val="00EA6F5B"/>
    <w:rsid w:val="00EA74A6"/>
    <w:rsid w:val="00EA78FC"/>
    <w:rsid w:val="00EA7E8F"/>
    <w:rsid w:val="00EB0369"/>
    <w:rsid w:val="00EB0A46"/>
    <w:rsid w:val="00EB0C5B"/>
    <w:rsid w:val="00EB0FE4"/>
    <w:rsid w:val="00EB115B"/>
    <w:rsid w:val="00EB1206"/>
    <w:rsid w:val="00EB120D"/>
    <w:rsid w:val="00EB1333"/>
    <w:rsid w:val="00EB13E4"/>
    <w:rsid w:val="00EB149B"/>
    <w:rsid w:val="00EB155D"/>
    <w:rsid w:val="00EB1872"/>
    <w:rsid w:val="00EB1C1B"/>
    <w:rsid w:val="00EB1E6E"/>
    <w:rsid w:val="00EB1FC0"/>
    <w:rsid w:val="00EB2594"/>
    <w:rsid w:val="00EB2C02"/>
    <w:rsid w:val="00EB3287"/>
    <w:rsid w:val="00EB37DE"/>
    <w:rsid w:val="00EB3A36"/>
    <w:rsid w:val="00EB3F19"/>
    <w:rsid w:val="00EB4D91"/>
    <w:rsid w:val="00EB4EF3"/>
    <w:rsid w:val="00EB571E"/>
    <w:rsid w:val="00EB5FEC"/>
    <w:rsid w:val="00EB663D"/>
    <w:rsid w:val="00EB675E"/>
    <w:rsid w:val="00EB6DB0"/>
    <w:rsid w:val="00EB70D1"/>
    <w:rsid w:val="00EB71EF"/>
    <w:rsid w:val="00EB7485"/>
    <w:rsid w:val="00EB759B"/>
    <w:rsid w:val="00EC0185"/>
    <w:rsid w:val="00EC047F"/>
    <w:rsid w:val="00EC0D74"/>
    <w:rsid w:val="00EC139E"/>
    <w:rsid w:val="00EC18A7"/>
    <w:rsid w:val="00EC25AF"/>
    <w:rsid w:val="00EC25BF"/>
    <w:rsid w:val="00EC2833"/>
    <w:rsid w:val="00EC2FC5"/>
    <w:rsid w:val="00EC310E"/>
    <w:rsid w:val="00EC32D0"/>
    <w:rsid w:val="00EC32F9"/>
    <w:rsid w:val="00EC36B0"/>
    <w:rsid w:val="00EC3FF6"/>
    <w:rsid w:val="00EC450B"/>
    <w:rsid w:val="00EC4D33"/>
    <w:rsid w:val="00EC500C"/>
    <w:rsid w:val="00EC502B"/>
    <w:rsid w:val="00EC50EB"/>
    <w:rsid w:val="00EC56D7"/>
    <w:rsid w:val="00EC594D"/>
    <w:rsid w:val="00EC5C7E"/>
    <w:rsid w:val="00EC5DC6"/>
    <w:rsid w:val="00EC6012"/>
    <w:rsid w:val="00EC60D4"/>
    <w:rsid w:val="00EC622B"/>
    <w:rsid w:val="00EC6259"/>
    <w:rsid w:val="00EC6968"/>
    <w:rsid w:val="00EC7142"/>
    <w:rsid w:val="00EC71DC"/>
    <w:rsid w:val="00EC78E9"/>
    <w:rsid w:val="00EC7AAA"/>
    <w:rsid w:val="00ED0078"/>
    <w:rsid w:val="00ED0CC7"/>
    <w:rsid w:val="00ED158E"/>
    <w:rsid w:val="00ED1A2D"/>
    <w:rsid w:val="00ED1E99"/>
    <w:rsid w:val="00ED2F0D"/>
    <w:rsid w:val="00ED3822"/>
    <w:rsid w:val="00ED4582"/>
    <w:rsid w:val="00ED49C7"/>
    <w:rsid w:val="00ED4AD6"/>
    <w:rsid w:val="00ED4B2A"/>
    <w:rsid w:val="00ED4C58"/>
    <w:rsid w:val="00ED4E96"/>
    <w:rsid w:val="00ED500B"/>
    <w:rsid w:val="00ED51FB"/>
    <w:rsid w:val="00ED5605"/>
    <w:rsid w:val="00ED56A1"/>
    <w:rsid w:val="00ED5719"/>
    <w:rsid w:val="00ED5740"/>
    <w:rsid w:val="00ED5CA8"/>
    <w:rsid w:val="00ED5E29"/>
    <w:rsid w:val="00ED6799"/>
    <w:rsid w:val="00ED68F4"/>
    <w:rsid w:val="00ED6A55"/>
    <w:rsid w:val="00ED6AE5"/>
    <w:rsid w:val="00ED6C32"/>
    <w:rsid w:val="00ED7491"/>
    <w:rsid w:val="00ED75A2"/>
    <w:rsid w:val="00ED75BD"/>
    <w:rsid w:val="00ED7709"/>
    <w:rsid w:val="00ED7CD9"/>
    <w:rsid w:val="00ED7EF4"/>
    <w:rsid w:val="00ED7FBC"/>
    <w:rsid w:val="00EE0564"/>
    <w:rsid w:val="00EE0B0C"/>
    <w:rsid w:val="00EE0B9B"/>
    <w:rsid w:val="00EE18BC"/>
    <w:rsid w:val="00EE1FC5"/>
    <w:rsid w:val="00EE1FDE"/>
    <w:rsid w:val="00EE2159"/>
    <w:rsid w:val="00EE2265"/>
    <w:rsid w:val="00EE2448"/>
    <w:rsid w:val="00EE24B1"/>
    <w:rsid w:val="00EE27EC"/>
    <w:rsid w:val="00EE32FD"/>
    <w:rsid w:val="00EE354A"/>
    <w:rsid w:val="00EE3B18"/>
    <w:rsid w:val="00EE43FF"/>
    <w:rsid w:val="00EE4567"/>
    <w:rsid w:val="00EE4788"/>
    <w:rsid w:val="00EE4817"/>
    <w:rsid w:val="00EE5160"/>
    <w:rsid w:val="00EE535C"/>
    <w:rsid w:val="00EE5ACF"/>
    <w:rsid w:val="00EE63F7"/>
    <w:rsid w:val="00EE6B34"/>
    <w:rsid w:val="00EE6DFF"/>
    <w:rsid w:val="00EE7230"/>
    <w:rsid w:val="00EE74D3"/>
    <w:rsid w:val="00EE760C"/>
    <w:rsid w:val="00EE7DB1"/>
    <w:rsid w:val="00EF0087"/>
    <w:rsid w:val="00EF01D7"/>
    <w:rsid w:val="00EF0312"/>
    <w:rsid w:val="00EF0BAA"/>
    <w:rsid w:val="00EF1777"/>
    <w:rsid w:val="00EF1C65"/>
    <w:rsid w:val="00EF1D74"/>
    <w:rsid w:val="00EF1DB4"/>
    <w:rsid w:val="00EF1F17"/>
    <w:rsid w:val="00EF1F6F"/>
    <w:rsid w:val="00EF20C1"/>
    <w:rsid w:val="00EF23EE"/>
    <w:rsid w:val="00EF268B"/>
    <w:rsid w:val="00EF2964"/>
    <w:rsid w:val="00EF29C0"/>
    <w:rsid w:val="00EF2BEB"/>
    <w:rsid w:val="00EF322E"/>
    <w:rsid w:val="00EF35FB"/>
    <w:rsid w:val="00EF37AF"/>
    <w:rsid w:val="00EF38A5"/>
    <w:rsid w:val="00EF38AC"/>
    <w:rsid w:val="00EF39F3"/>
    <w:rsid w:val="00EF3F76"/>
    <w:rsid w:val="00EF40FF"/>
    <w:rsid w:val="00EF4823"/>
    <w:rsid w:val="00EF495E"/>
    <w:rsid w:val="00EF4CBE"/>
    <w:rsid w:val="00EF4E77"/>
    <w:rsid w:val="00EF5061"/>
    <w:rsid w:val="00EF526E"/>
    <w:rsid w:val="00EF5465"/>
    <w:rsid w:val="00EF5481"/>
    <w:rsid w:val="00EF5773"/>
    <w:rsid w:val="00EF57A1"/>
    <w:rsid w:val="00EF59E0"/>
    <w:rsid w:val="00EF5C49"/>
    <w:rsid w:val="00EF5EEB"/>
    <w:rsid w:val="00EF624E"/>
    <w:rsid w:val="00EF6A1A"/>
    <w:rsid w:val="00EF6AC0"/>
    <w:rsid w:val="00EF7089"/>
    <w:rsid w:val="00EF71CF"/>
    <w:rsid w:val="00F00043"/>
    <w:rsid w:val="00F00288"/>
    <w:rsid w:val="00F00A37"/>
    <w:rsid w:val="00F00F8F"/>
    <w:rsid w:val="00F01055"/>
    <w:rsid w:val="00F01839"/>
    <w:rsid w:val="00F01CC3"/>
    <w:rsid w:val="00F020F6"/>
    <w:rsid w:val="00F02213"/>
    <w:rsid w:val="00F0222A"/>
    <w:rsid w:val="00F02658"/>
    <w:rsid w:val="00F02749"/>
    <w:rsid w:val="00F029C5"/>
    <w:rsid w:val="00F02D5A"/>
    <w:rsid w:val="00F030FC"/>
    <w:rsid w:val="00F0316B"/>
    <w:rsid w:val="00F0331C"/>
    <w:rsid w:val="00F037FF"/>
    <w:rsid w:val="00F0392E"/>
    <w:rsid w:val="00F03A82"/>
    <w:rsid w:val="00F03D69"/>
    <w:rsid w:val="00F03E18"/>
    <w:rsid w:val="00F04616"/>
    <w:rsid w:val="00F04F93"/>
    <w:rsid w:val="00F05059"/>
    <w:rsid w:val="00F050B8"/>
    <w:rsid w:val="00F057A9"/>
    <w:rsid w:val="00F05868"/>
    <w:rsid w:val="00F06162"/>
    <w:rsid w:val="00F0676D"/>
    <w:rsid w:val="00F06C7B"/>
    <w:rsid w:val="00F06C95"/>
    <w:rsid w:val="00F079B5"/>
    <w:rsid w:val="00F10A32"/>
    <w:rsid w:val="00F10AE8"/>
    <w:rsid w:val="00F10BD1"/>
    <w:rsid w:val="00F10C46"/>
    <w:rsid w:val="00F11096"/>
    <w:rsid w:val="00F113CF"/>
    <w:rsid w:val="00F116B2"/>
    <w:rsid w:val="00F11B31"/>
    <w:rsid w:val="00F11C56"/>
    <w:rsid w:val="00F12072"/>
    <w:rsid w:val="00F12B4C"/>
    <w:rsid w:val="00F13D6B"/>
    <w:rsid w:val="00F14022"/>
    <w:rsid w:val="00F1464C"/>
    <w:rsid w:val="00F14BF9"/>
    <w:rsid w:val="00F14C38"/>
    <w:rsid w:val="00F14F54"/>
    <w:rsid w:val="00F14F79"/>
    <w:rsid w:val="00F1500C"/>
    <w:rsid w:val="00F15557"/>
    <w:rsid w:val="00F15815"/>
    <w:rsid w:val="00F1582D"/>
    <w:rsid w:val="00F15ACD"/>
    <w:rsid w:val="00F15B26"/>
    <w:rsid w:val="00F15C8C"/>
    <w:rsid w:val="00F15F4A"/>
    <w:rsid w:val="00F15FFB"/>
    <w:rsid w:val="00F16ADC"/>
    <w:rsid w:val="00F16D14"/>
    <w:rsid w:val="00F16DFE"/>
    <w:rsid w:val="00F16E31"/>
    <w:rsid w:val="00F1792C"/>
    <w:rsid w:val="00F1796C"/>
    <w:rsid w:val="00F17B15"/>
    <w:rsid w:val="00F17B5D"/>
    <w:rsid w:val="00F17D27"/>
    <w:rsid w:val="00F200DB"/>
    <w:rsid w:val="00F200FD"/>
    <w:rsid w:val="00F20680"/>
    <w:rsid w:val="00F208AB"/>
    <w:rsid w:val="00F20ABE"/>
    <w:rsid w:val="00F20D04"/>
    <w:rsid w:val="00F20D42"/>
    <w:rsid w:val="00F211FD"/>
    <w:rsid w:val="00F2145A"/>
    <w:rsid w:val="00F216B3"/>
    <w:rsid w:val="00F21739"/>
    <w:rsid w:val="00F21A52"/>
    <w:rsid w:val="00F22FA3"/>
    <w:rsid w:val="00F23016"/>
    <w:rsid w:val="00F23360"/>
    <w:rsid w:val="00F239D8"/>
    <w:rsid w:val="00F24048"/>
    <w:rsid w:val="00F2422B"/>
    <w:rsid w:val="00F24307"/>
    <w:rsid w:val="00F24533"/>
    <w:rsid w:val="00F24586"/>
    <w:rsid w:val="00F2459D"/>
    <w:rsid w:val="00F246F5"/>
    <w:rsid w:val="00F24775"/>
    <w:rsid w:val="00F24D3B"/>
    <w:rsid w:val="00F24F3C"/>
    <w:rsid w:val="00F2543C"/>
    <w:rsid w:val="00F25532"/>
    <w:rsid w:val="00F25575"/>
    <w:rsid w:val="00F26BEA"/>
    <w:rsid w:val="00F26EF7"/>
    <w:rsid w:val="00F27E29"/>
    <w:rsid w:val="00F303BE"/>
    <w:rsid w:val="00F30CCA"/>
    <w:rsid w:val="00F30E67"/>
    <w:rsid w:val="00F31833"/>
    <w:rsid w:val="00F31BFE"/>
    <w:rsid w:val="00F31E82"/>
    <w:rsid w:val="00F31FCA"/>
    <w:rsid w:val="00F3229B"/>
    <w:rsid w:val="00F32572"/>
    <w:rsid w:val="00F32595"/>
    <w:rsid w:val="00F328C0"/>
    <w:rsid w:val="00F32990"/>
    <w:rsid w:val="00F32A82"/>
    <w:rsid w:val="00F32D59"/>
    <w:rsid w:val="00F336D7"/>
    <w:rsid w:val="00F337CE"/>
    <w:rsid w:val="00F34113"/>
    <w:rsid w:val="00F34CA2"/>
    <w:rsid w:val="00F352E5"/>
    <w:rsid w:val="00F3700A"/>
    <w:rsid w:val="00F371C8"/>
    <w:rsid w:val="00F374F7"/>
    <w:rsid w:val="00F376AF"/>
    <w:rsid w:val="00F37DCA"/>
    <w:rsid w:val="00F4000C"/>
    <w:rsid w:val="00F4069B"/>
    <w:rsid w:val="00F406A8"/>
    <w:rsid w:val="00F4164D"/>
    <w:rsid w:val="00F41679"/>
    <w:rsid w:val="00F418AB"/>
    <w:rsid w:val="00F418BB"/>
    <w:rsid w:val="00F42262"/>
    <w:rsid w:val="00F4260C"/>
    <w:rsid w:val="00F42BE0"/>
    <w:rsid w:val="00F42F49"/>
    <w:rsid w:val="00F4317A"/>
    <w:rsid w:val="00F43782"/>
    <w:rsid w:val="00F44642"/>
    <w:rsid w:val="00F44D01"/>
    <w:rsid w:val="00F44D55"/>
    <w:rsid w:val="00F45269"/>
    <w:rsid w:val="00F45340"/>
    <w:rsid w:val="00F45448"/>
    <w:rsid w:val="00F45587"/>
    <w:rsid w:val="00F45804"/>
    <w:rsid w:val="00F459A8"/>
    <w:rsid w:val="00F459FF"/>
    <w:rsid w:val="00F45C34"/>
    <w:rsid w:val="00F461A5"/>
    <w:rsid w:val="00F46350"/>
    <w:rsid w:val="00F46B0D"/>
    <w:rsid w:val="00F46D34"/>
    <w:rsid w:val="00F473B4"/>
    <w:rsid w:val="00F47474"/>
    <w:rsid w:val="00F4757A"/>
    <w:rsid w:val="00F4758D"/>
    <w:rsid w:val="00F47C93"/>
    <w:rsid w:val="00F50767"/>
    <w:rsid w:val="00F50B4A"/>
    <w:rsid w:val="00F50F04"/>
    <w:rsid w:val="00F50FCB"/>
    <w:rsid w:val="00F513BC"/>
    <w:rsid w:val="00F516ED"/>
    <w:rsid w:val="00F5189B"/>
    <w:rsid w:val="00F51AC9"/>
    <w:rsid w:val="00F51FB4"/>
    <w:rsid w:val="00F51FC3"/>
    <w:rsid w:val="00F51FD1"/>
    <w:rsid w:val="00F5264F"/>
    <w:rsid w:val="00F526F9"/>
    <w:rsid w:val="00F531C8"/>
    <w:rsid w:val="00F5325D"/>
    <w:rsid w:val="00F5366F"/>
    <w:rsid w:val="00F539EA"/>
    <w:rsid w:val="00F53C54"/>
    <w:rsid w:val="00F53EA6"/>
    <w:rsid w:val="00F53F29"/>
    <w:rsid w:val="00F54041"/>
    <w:rsid w:val="00F54456"/>
    <w:rsid w:val="00F54B43"/>
    <w:rsid w:val="00F552B7"/>
    <w:rsid w:val="00F5531C"/>
    <w:rsid w:val="00F55943"/>
    <w:rsid w:val="00F560FD"/>
    <w:rsid w:val="00F565B2"/>
    <w:rsid w:val="00F565F0"/>
    <w:rsid w:val="00F5740B"/>
    <w:rsid w:val="00F57522"/>
    <w:rsid w:val="00F579F1"/>
    <w:rsid w:val="00F57B06"/>
    <w:rsid w:val="00F57B2B"/>
    <w:rsid w:val="00F6009A"/>
    <w:rsid w:val="00F60158"/>
    <w:rsid w:val="00F60DB3"/>
    <w:rsid w:val="00F610A1"/>
    <w:rsid w:val="00F61358"/>
    <w:rsid w:val="00F6192F"/>
    <w:rsid w:val="00F624BE"/>
    <w:rsid w:val="00F625B2"/>
    <w:rsid w:val="00F62ACC"/>
    <w:rsid w:val="00F62EEC"/>
    <w:rsid w:val="00F62F63"/>
    <w:rsid w:val="00F635DD"/>
    <w:rsid w:val="00F636D0"/>
    <w:rsid w:val="00F63AA8"/>
    <w:rsid w:val="00F63B9D"/>
    <w:rsid w:val="00F640EF"/>
    <w:rsid w:val="00F659F4"/>
    <w:rsid w:val="00F65D64"/>
    <w:rsid w:val="00F67141"/>
    <w:rsid w:val="00F67510"/>
    <w:rsid w:val="00F677EB"/>
    <w:rsid w:val="00F67917"/>
    <w:rsid w:val="00F67A4A"/>
    <w:rsid w:val="00F67F36"/>
    <w:rsid w:val="00F70312"/>
    <w:rsid w:val="00F7043D"/>
    <w:rsid w:val="00F70A1F"/>
    <w:rsid w:val="00F70F0F"/>
    <w:rsid w:val="00F710ED"/>
    <w:rsid w:val="00F71100"/>
    <w:rsid w:val="00F71463"/>
    <w:rsid w:val="00F7148C"/>
    <w:rsid w:val="00F71A56"/>
    <w:rsid w:val="00F72450"/>
    <w:rsid w:val="00F7258C"/>
    <w:rsid w:val="00F72A95"/>
    <w:rsid w:val="00F72D29"/>
    <w:rsid w:val="00F72F99"/>
    <w:rsid w:val="00F73136"/>
    <w:rsid w:val="00F73188"/>
    <w:rsid w:val="00F73F93"/>
    <w:rsid w:val="00F7442A"/>
    <w:rsid w:val="00F74647"/>
    <w:rsid w:val="00F74C5C"/>
    <w:rsid w:val="00F74E03"/>
    <w:rsid w:val="00F74E63"/>
    <w:rsid w:val="00F7552F"/>
    <w:rsid w:val="00F756C3"/>
    <w:rsid w:val="00F757D1"/>
    <w:rsid w:val="00F75866"/>
    <w:rsid w:val="00F75D5D"/>
    <w:rsid w:val="00F76231"/>
    <w:rsid w:val="00F76302"/>
    <w:rsid w:val="00F764D0"/>
    <w:rsid w:val="00F7669A"/>
    <w:rsid w:val="00F7687A"/>
    <w:rsid w:val="00F769E0"/>
    <w:rsid w:val="00F76E1F"/>
    <w:rsid w:val="00F771A7"/>
    <w:rsid w:val="00F77309"/>
    <w:rsid w:val="00F77338"/>
    <w:rsid w:val="00F7787A"/>
    <w:rsid w:val="00F77C74"/>
    <w:rsid w:val="00F800AD"/>
    <w:rsid w:val="00F803EC"/>
    <w:rsid w:val="00F8069F"/>
    <w:rsid w:val="00F80CCF"/>
    <w:rsid w:val="00F81C83"/>
    <w:rsid w:val="00F81CCA"/>
    <w:rsid w:val="00F81DC1"/>
    <w:rsid w:val="00F82106"/>
    <w:rsid w:val="00F821FD"/>
    <w:rsid w:val="00F8231E"/>
    <w:rsid w:val="00F825B7"/>
    <w:rsid w:val="00F83061"/>
    <w:rsid w:val="00F839F5"/>
    <w:rsid w:val="00F83CA5"/>
    <w:rsid w:val="00F84545"/>
    <w:rsid w:val="00F848F6"/>
    <w:rsid w:val="00F84B81"/>
    <w:rsid w:val="00F84C6A"/>
    <w:rsid w:val="00F851E2"/>
    <w:rsid w:val="00F85357"/>
    <w:rsid w:val="00F85386"/>
    <w:rsid w:val="00F85696"/>
    <w:rsid w:val="00F85F88"/>
    <w:rsid w:val="00F867CD"/>
    <w:rsid w:val="00F8685D"/>
    <w:rsid w:val="00F86AEE"/>
    <w:rsid w:val="00F87100"/>
    <w:rsid w:val="00F871E2"/>
    <w:rsid w:val="00F87480"/>
    <w:rsid w:val="00F87971"/>
    <w:rsid w:val="00F87AC0"/>
    <w:rsid w:val="00F87C99"/>
    <w:rsid w:val="00F87D0B"/>
    <w:rsid w:val="00F9012D"/>
    <w:rsid w:val="00F90BB5"/>
    <w:rsid w:val="00F91F44"/>
    <w:rsid w:val="00F9236E"/>
    <w:rsid w:val="00F923EF"/>
    <w:rsid w:val="00F92690"/>
    <w:rsid w:val="00F9278D"/>
    <w:rsid w:val="00F92A0A"/>
    <w:rsid w:val="00F93116"/>
    <w:rsid w:val="00F9323D"/>
    <w:rsid w:val="00F932BA"/>
    <w:rsid w:val="00F932DD"/>
    <w:rsid w:val="00F933F8"/>
    <w:rsid w:val="00F93625"/>
    <w:rsid w:val="00F93E40"/>
    <w:rsid w:val="00F93EDD"/>
    <w:rsid w:val="00F941E6"/>
    <w:rsid w:val="00F945AE"/>
    <w:rsid w:val="00F949F8"/>
    <w:rsid w:val="00F94EFD"/>
    <w:rsid w:val="00F95421"/>
    <w:rsid w:val="00F9581B"/>
    <w:rsid w:val="00F96367"/>
    <w:rsid w:val="00F9643E"/>
    <w:rsid w:val="00F9694F"/>
    <w:rsid w:val="00F96DDF"/>
    <w:rsid w:val="00F96FE6"/>
    <w:rsid w:val="00F97301"/>
    <w:rsid w:val="00F97767"/>
    <w:rsid w:val="00F97E7A"/>
    <w:rsid w:val="00FA07DD"/>
    <w:rsid w:val="00FA082C"/>
    <w:rsid w:val="00FA09E0"/>
    <w:rsid w:val="00FA0EFB"/>
    <w:rsid w:val="00FA157C"/>
    <w:rsid w:val="00FA15AA"/>
    <w:rsid w:val="00FA197E"/>
    <w:rsid w:val="00FA2266"/>
    <w:rsid w:val="00FA238D"/>
    <w:rsid w:val="00FA23D5"/>
    <w:rsid w:val="00FA247C"/>
    <w:rsid w:val="00FA2737"/>
    <w:rsid w:val="00FA2A37"/>
    <w:rsid w:val="00FA335C"/>
    <w:rsid w:val="00FA34C6"/>
    <w:rsid w:val="00FA3B49"/>
    <w:rsid w:val="00FA3E38"/>
    <w:rsid w:val="00FA3E7C"/>
    <w:rsid w:val="00FA4434"/>
    <w:rsid w:val="00FA4D37"/>
    <w:rsid w:val="00FA4F48"/>
    <w:rsid w:val="00FA52B1"/>
    <w:rsid w:val="00FA55C0"/>
    <w:rsid w:val="00FA59C8"/>
    <w:rsid w:val="00FA5B75"/>
    <w:rsid w:val="00FA5F15"/>
    <w:rsid w:val="00FA6260"/>
    <w:rsid w:val="00FA6300"/>
    <w:rsid w:val="00FA6536"/>
    <w:rsid w:val="00FA69FB"/>
    <w:rsid w:val="00FA7033"/>
    <w:rsid w:val="00FA73F0"/>
    <w:rsid w:val="00FA768B"/>
    <w:rsid w:val="00FA773B"/>
    <w:rsid w:val="00FA7B15"/>
    <w:rsid w:val="00FB0183"/>
    <w:rsid w:val="00FB0247"/>
    <w:rsid w:val="00FB0362"/>
    <w:rsid w:val="00FB05FB"/>
    <w:rsid w:val="00FB0C33"/>
    <w:rsid w:val="00FB0E70"/>
    <w:rsid w:val="00FB0EE2"/>
    <w:rsid w:val="00FB0FB7"/>
    <w:rsid w:val="00FB1221"/>
    <w:rsid w:val="00FB1553"/>
    <w:rsid w:val="00FB15D8"/>
    <w:rsid w:val="00FB1A52"/>
    <w:rsid w:val="00FB1D3D"/>
    <w:rsid w:val="00FB1D6C"/>
    <w:rsid w:val="00FB1EF3"/>
    <w:rsid w:val="00FB1FBA"/>
    <w:rsid w:val="00FB292F"/>
    <w:rsid w:val="00FB339A"/>
    <w:rsid w:val="00FB3D03"/>
    <w:rsid w:val="00FB3E91"/>
    <w:rsid w:val="00FB3FF6"/>
    <w:rsid w:val="00FB44C6"/>
    <w:rsid w:val="00FB4950"/>
    <w:rsid w:val="00FB5037"/>
    <w:rsid w:val="00FB5DEB"/>
    <w:rsid w:val="00FB63B9"/>
    <w:rsid w:val="00FB63D9"/>
    <w:rsid w:val="00FB6450"/>
    <w:rsid w:val="00FB6865"/>
    <w:rsid w:val="00FB6C69"/>
    <w:rsid w:val="00FB729F"/>
    <w:rsid w:val="00FB7476"/>
    <w:rsid w:val="00FB77BB"/>
    <w:rsid w:val="00FB7A89"/>
    <w:rsid w:val="00FC01F1"/>
    <w:rsid w:val="00FC079C"/>
    <w:rsid w:val="00FC1234"/>
    <w:rsid w:val="00FC21E3"/>
    <w:rsid w:val="00FC21FB"/>
    <w:rsid w:val="00FC2533"/>
    <w:rsid w:val="00FC2856"/>
    <w:rsid w:val="00FC2980"/>
    <w:rsid w:val="00FC2CE7"/>
    <w:rsid w:val="00FC370F"/>
    <w:rsid w:val="00FC3844"/>
    <w:rsid w:val="00FC3893"/>
    <w:rsid w:val="00FC3B10"/>
    <w:rsid w:val="00FC3DF9"/>
    <w:rsid w:val="00FC3F8B"/>
    <w:rsid w:val="00FC419A"/>
    <w:rsid w:val="00FC4510"/>
    <w:rsid w:val="00FC494F"/>
    <w:rsid w:val="00FC4E75"/>
    <w:rsid w:val="00FC549A"/>
    <w:rsid w:val="00FC5A53"/>
    <w:rsid w:val="00FC5E8D"/>
    <w:rsid w:val="00FC605F"/>
    <w:rsid w:val="00FC6251"/>
    <w:rsid w:val="00FC63B7"/>
    <w:rsid w:val="00FC644E"/>
    <w:rsid w:val="00FC6B29"/>
    <w:rsid w:val="00FC7011"/>
    <w:rsid w:val="00FC7D0F"/>
    <w:rsid w:val="00FD01B5"/>
    <w:rsid w:val="00FD0FA9"/>
    <w:rsid w:val="00FD128B"/>
    <w:rsid w:val="00FD14CE"/>
    <w:rsid w:val="00FD19FE"/>
    <w:rsid w:val="00FD1AEC"/>
    <w:rsid w:val="00FD1C03"/>
    <w:rsid w:val="00FD1C46"/>
    <w:rsid w:val="00FD2337"/>
    <w:rsid w:val="00FD29B8"/>
    <w:rsid w:val="00FD2CB1"/>
    <w:rsid w:val="00FD37C5"/>
    <w:rsid w:val="00FD3AFB"/>
    <w:rsid w:val="00FD4AE2"/>
    <w:rsid w:val="00FD55E0"/>
    <w:rsid w:val="00FD577A"/>
    <w:rsid w:val="00FD592A"/>
    <w:rsid w:val="00FD598B"/>
    <w:rsid w:val="00FD5E32"/>
    <w:rsid w:val="00FD61E6"/>
    <w:rsid w:val="00FD630D"/>
    <w:rsid w:val="00FD6390"/>
    <w:rsid w:val="00FD6A9E"/>
    <w:rsid w:val="00FD7314"/>
    <w:rsid w:val="00FD7413"/>
    <w:rsid w:val="00FD768E"/>
    <w:rsid w:val="00FD7691"/>
    <w:rsid w:val="00FD77C4"/>
    <w:rsid w:val="00FE0250"/>
    <w:rsid w:val="00FE0460"/>
    <w:rsid w:val="00FE0CA7"/>
    <w:rsid w:val="00FE0D4D"/>
    <w:rsid w:val="00FE15A4"/>
    <w:rsid w:val="00FE1CEB"/>
    <w:rsid w:val="00FE2A81"/>
    <w:rsid w:val="00FE2BA8"/>
    <w:rsid w:val="00FE2DD2"/>
    <w:rsid w:val="00FE2F21"/>
    <w:rsid w:val="00FE32AF"/>
    <w:rsid w:val="00FE36EE"/>
    <w:rsid w:val="00FE3AA1"/>
    <w:rsid w:val="00FE3B4A"/>
    <w:rsid w:val="00FE3E89"/>
    <w:rsid w:val="00FE42FF"/>
    <w:rsid w:val="00FE47E1"/>
    <w:rsid w:val="00FE489D"/>
    <w:rsid w:val="00FE4977"/>
    <w:rsid w:val="00FE499A"/>
    <w:rsid w:val="00FE5147"/>
    <w:rsid w:val="00FE5684"/>
    <w:rsid w:val="00FE5891"/>
    <w:rsid w:val="00FE5A26"/>
    <w:rsid w:val="00FE61BD"/>
    <w:rsid w:val="00FE63DE"/>
    <w:rsid w:val="00FE656B"/>
    <w:rsid w:val="00FE686F"/>
    <w:rsid w:val="00FE6B1C"/>
    <w:rsid w:val="00FE6BDD"/>
    <w:rsid w:val="00FE72C0"/>
    <w:rsid w:val="00FE7394"/>
    <w:rsid w:val="00FE76D7"/>
    <w:rsid w:val="00FE78DF"/>
    <w:rsid w:val="00FE79C6"/>
    <w:rsid w:val="00FE79F4"/>
    <w:rsid w:val="00FF00A2"/>
    <w:rsid w:val="00FF05B2"/>
    <w:rsid w:val="00FF07D8"/>
    <w:rsid w:val="00FF087A"/>
    <w:rsid w:val="00FF0A13"/>
    <w:rsid w:val="00FF118D"/>
    <w:rsid w:val="00FF181F"/>
    <w:rsid w:val="00FF1933"/>
    <w:rsid w:val="00FF1A25"/>
    <w:rsid w:val="00FF1D4C"/>
    <w:rsid w:val="00FF1E51"/>
    <w:rsid w:val="00FF230F"/>
    <w:rsid w:val="00FF2352"/>
    <w:rsid w:val="00FF3044"/>
    <w:rsid w:val="00FF41F9"/>
    <w:rsid w:val="00FF43D4"/>
    <w:rsid w:val="00FF54F1"/>
    <w:rsid w:val="00FF5683"/>
    <w:rsid w:val="00FF5A5D"/>
    <w:rsid w:val="00FF5D94"/>
    <w:rsid w:val="00FF6808"/>
    <w:rsid w:val="00FF6E83"/>
    <w:rsid w:val="00FF708D"/>
    <w:rsid w:val="00FF7164"/>
    <w:rsid w:val="00FF7526"/>
    <w:rsid w:val="00FF7535"/>
    <w:rsid w:val="00FF7968"/>
    <w:rsid w:val="00FF7B68"/>
    <w:rsid w:val="04D36A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C8952C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qFormat="1"/>
    <w:lsdException w:name="Medium Shading 2 Accent 1"/>
    <w:lsdException w:name="Medium List 1 Accent 1"/>
    <w:lsdException w:name="Revision" w:semiHidden="1" w:unhideWhenUsed="1"/>
    <w:lsdException w:name="List Paragraph" w:uiPriority="34" w:qFormat="1"/>
    <w:lsdException w:name="Quote" w:qFormat="1"/>
    <w:lsdException w:name="Intense Quote" w:qFormat="1"/>
    <w:lsdException w:name="Medium List 2 Accent 1"/>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qFormat="1"/>
    <w:lsdException w:name="Colorful Grid Accent 1" w:uiPriority="73" w:qFormat="1"/>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lsdException w:name="Medium Grid 1 Accent 2" w:uiPriority="34" w:qFormat="1"/>
    <w:lsdException w:name="Medium Grid 2 Accent 2" w:uiPriority="29" w:qFormat="1"/>
    <w:lsdException w:name="Medium Grid 3 Accent 2" w:uiPriority="30"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34" w:qFormat="1"/>
    <w:lsdException w:name="Medium Shading 1 Accent 3" w:uiPriority="73"/>
    <w:lsdException w:name="Medium Shading 2 Accent 3" w:uiPriority="60"/>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iPriority="66"/>
    <w:lsdException w:name="Colorful Shading Accent 3" w:uiPriority="67"/>
    <w:lsdException w:name="Colorful List Accent 3" w:uiPriority="68"/>
    <w:lsdException w:name="Colorful Grid Accent 3" w:uiPriority="69"/>
    <w:lsdException w:name="Light Shading Accent 4" w:uiPriority="70"/>
    <w:lsdException w:name="Light List Accent 4" w:uiPriority="71"/>
    <w:lsdException w:name="Light Grid Accent 4" w:uiPriority="72"/>
    <w:lsdException w:name="Medium Shading 1 Accent 4" w:uiPriority="73"/>
    <w:lsdException w:name="Medium Shading 2 Accent 4" w:uiPriority="60"/>
    <w:lsdException w:name="Medium List 1 Accent 4" w:uiPriority="61"/>
    <w:lsdException w:name="Medium List 2 Accent 4" w:uiPriority="62"/>
    <w:lsdException w:name="Medium Grid 1 Accent 4" w:uiPriority="63"/>
    <w:lsdException w:name="Medium Grid 2 Accent 4" w:uiPriority="64"/>
    <w:lsdException w:name="Medium Grid 3 Accent 4" w:uiPriority="65"/>
    <w:lsdException w:name="Dark List Accent 4" w:uiPriority="66"/>
    <w:lsdException w:name="Colorful Shading Accent 4" w:uiPriority="67"/>
    <w:lsdException w:name="Colorful List Accent 4" w:uiPriority="68"/>
    <w:lsdException w:name="Colorful Grid Accent 4" w:uiPriority="69"/>
    <w:lsdException w:name="Light Shading Accent 5" w:uiPriority="70"/>
    <w:lsdException w:name="Light List Accent 5" w:uiPriority="71"/>
    <w:lsdException w:name="Light Grid Accent 5" w:uiPriority="72"/>
    <w:lsdException w:name="Medium Shading 1 Accent 5" w:uiPriority="73"/>
    <w:lsdException w:name="Medium Shading 2 Accent 5" w:uiPriority="60"/>
    <w:lsdException w:name="Medium List 1 Accent 5" w:uiPriority="61"/>
    <w:lsdException w:name="Medium List 2 Accent 5" w:uiPriority="62"/>
    <w:lsdException w:name="Medium Grid 1 Accent 5" w:uiPriority="63"/>
    <w:lsdException w:name="Medium Grid 2 Accent 5" w:uiPriority="64"/>
    <w:lsdException w:name="Medium Grid 3 Accent 5" w:uiPriority="65"/>
    <w:lsdException w:name="Dark List Accent 5" w:uiPriority="66"/>
    <w:lsdException w:name="Colorful Shading Accent 5" w:uiPriority="67"/>
    <w:lsdException w:name="Colorful List Accent 5" w:uiPriority="68"/>
    <w:lsdException w:name="Colorful Grid Accent 5" w:uiPriority="69"/>
    <w:lsdException w:name="Light Shading Accent 6" w:uiPriority="70"/>
    <w:lsdException w:name="Light List Accent 6" w:uiPriority="71"/>
    <w:lsdException w:name="Light Grid Accent 6" w:uiPriority="72"/>
    <w:lsdException w:name="Medium Shading 1 Accent 6" w:uiPriority="73"/>
    <w:lsdException w:name="Medium Shading 2 Accent 6" w:uiPriority="60"/>
    <w:lsdException w:name="Medium List 1 Accent 6" w:uiPriority="61"/>
    <w:lsdException w:name="Medium List 2 Accent 6" w:uiPriority="62"/>
    <w:lsdException w:name="Medium Grid 1 Accent 6" w:uiPriority="63"/>
    <w:lsdException w:name="Medium Grid 2 Accent 6" w:uiPriority="64"/>
    <w:lsdException w:name="Medium Grid 3 Accent 6" w:uiPriority="65"/>
    <w:lsdException w:name="Dark List Accent 6" w:uiPriority="66"/>
    <w:lsdException w:name="Colorful Shading Accent 6" w:uiPriority="67"/>
    <w:lsdException w:name="Colorful List Accent 6" w:uiPriority="68"/>
    <w:lsdException w:name="Colorful Grid Accent 6" w:uiPriority="69"/>
    <w:lsdException w:name="Subtle Emphasis" w:uiPriority="70" w:qFormat="1"/>
    <w:lsdException w:name="Intense Emphasis" w:uiPriority="71" w:qFormat="1"/>
    <w:lsdException w:name="Subtle Reference" w:uiPriority="72" w:qFormat="1"/>
    <w:lsdException w:name="Intense Reference" w:uiPriority="73" w:qFormat="1"/>
    <w:lsdException w:name="Book Title" w:uiPriority="60" w:qFormat="1"/>
    <w:lsdException w:name="Bibliography" w:semiHidden="1" w:uiPriority="61" w:unhideWhenUsed="1"/>
    <w:lsdException w:name="TOC Heading" w:semiHidden="1" w:uiPriority="62" w:unhideWhenUsed="1" w:qFormat="1"/>
    <w:lsdException w:name="Plain Table 1" w:uiPriority="63"/>
    <w:lsdException w:name="Plain Table 2" w:uiPriority="64"/>
    <w:lsdException w:name="Plain Table 3" w:uiPriority="65" w:qFormat="1"/>
    <w:lsdException w:name="Plain Table 4" w:uiPriority="66" w:qFormat="1"/>
    <w:lsdException w:name="Plain Table 5" w:uiPriority="67" w:qFormat="1"/>
    <w:lsdException w:name="Grid Table Light" w:uiPriority="68" w:qFormat="1"/>
    <w:lsdException w:name="Grid Table 1 Light" w:uiPriority="69" w:qFormat="1"/>
    <w:lsdException w:name="Grid Table 2" w:uiPriority="70"/>
    <w:lsdException w:name="Grid Table 3" w:uiPriority="71" w:qFormat="1"/>
    <w:lsdException w:name="Grid Table 4" w:uiPriority="72"/>
    <w:lsdException w:name="Grid Table 5 Dark" w:uiPriority="73"/>
    <w:lsdException w:name="Grid Table 6 Colorful" w:uiPriority="19" w:qFormat="1"/>
    <w:lsdException w:name="Grid Table 7 Colorful" w:uiPriority="21" w:qFormat="1"/>
    <w:lsdException w:name="Grid Table 1 Light Accent 1" w:uiPriority="31" w:qFormat="1"/>
    <w:lsdException w:name="Grid Table 2 Accent 1" w:uiPriority="32" w:qFormat="1"/>
    <w:lsdException w:name="Grid Table 3 Accent 1" w:uiPriority="33" w:qFormat="1"/>
    <w:lsdException w:name="Grid Table 4 Accent 1" w:uiPriority="37"/>
    <w:lsdException w:name="Grid Table 5 Dark Accent 1" w:uiPriority="39" w:qFormat="1"/>
    <w:lsdException w:name="Grid Table 6 Colorful Accent 1" w:uiPriority="41"/>
    <w:lsdException w:name="Grid Table 7 Colorful Accent 1" w:uiPriority="42"/>
    <w:lsdException w:name="Grid Table 1 Light Accent 2" w:uiPriority="43"/>
    <w:lsdException w:name="Grid Table 2 Accent 2" w:uiPriority="44"/>
    <w:lsdException w:name="Grid Table 3 Accent 2" w:uiPriority="45"/>
    <w:lsdException w:name="Grid Table 4 Accent 2" w:uiPriority="40"/>
    <w:lsdException w:name="Grid Table 5 Dark Accent 2" w:uiPriority="46"/>
    <w:lsdException w:name="Grid Table 6 Colorful Accent 2" w:uiPriority="47"/>
    <w:lsdException w:name="Grid Table 7 Colorful Accent 2" w:uiPriority="48"/>
    <w:lsdException w:name="Grid Table 1 Light Accent 3" w:uiPriority="49"/>
    <w:lsdException w:name="Grid Table 2 Accent 3" w:uiPriority="50"/>
    <w:lsdException w:name="Grid Table 3 Accent 3" w:uiPriority="51"/>
    <w:lsdException w:name="Grid Table 4 Accent 3" w:uiPriority="52"/>
    <w:lsdException w:name="Grid Table 5 Dark Accent 3" w:uiPriority="46"/>
    <w:lsdException w:name="Grid Table 6 Colorful Accent 3" w:uiPriority="47"/>
    <w:lsdException w:name="Grid Table 7 Colorful Accent 3" w:uiPriority="48"/>
    <w:lsdException w:name="Grid Table 1 Light Accent 4" w:uiPriority="49"/>
    <w:lsdException w:name="Grid Table 2 Accent 4" w:uiPriority="50"/>
    <w:lsdException w:name="Grid Table 3 Accent 4" w:uiPriority="51"/>
    <w:lsdException w:name="Grid Table 4 Accent 4" w:uiPriority="52"/>
    <w:lsdException w:name="Grid Table 5 Dark Accent 4" w:uiPriority="46"/>
    <w:lsdException w:name="Grid Table 6 Colorful Accent 4" w:uiPriority="47"/>
    <w:lsdException w:name="Grid Table 7 Colorful Accent 4" w:uiPriority="48"/>
    <w:lsdException w:name="Grid Table 1 Light Accent 5" w:uiPriority="49"/>
    <w:lsdException w:name="Grid Table 2 Accent 5" w:uiPriority="50"/>
    <w:lsdException w:name="Grid Table 3 Accent 5" w:uiPriority="51"/>
    <w:lsdException w:name="Grid Table 4 Accent 5" w:uiPriority="52"/>
    <w:lsdException w:name="Grid Table 5 Dark Accent 5" w:uiPriority="46"/>
    <w:lsdException w:name="Grid Table 6 Colorful Accent 5" w:uiPriority="47"/>
    <w:lsdException w:name="Grid Table 7 Colorful Accent 5" w:uiPriority="48"/>
    <w:lsdException w:name="Grid Table 1 Light Accent 6" w:uiPriority="49"/>
    <w:lsdException w:name="Grid Table 2 Accent 6" w:uiPriority="50"/>
    <w:lsdException w:name="Grid Table 3 Accent 6" w:uiPriority="51"/>
    <w:lsdException w:name="Grid Table 4 Accent 6" w:uiPriority="52"/>
    <w:lsdException w:name="Grid Table 5 Dark Accent 6" w:uiPriority="46"/>
    <w:lsdException w:name="Grid Table 6 Colorful Accent 6" w:uiPriority="47"/>
    <w:lsdException w:name="Grid Table 7 Colorful Accent 6" w:uiPriority="48"/>
    <w:lsdException w:name="List Table 1 Light" w:uiPriority="49"/>
    <w:lsdException w:name="List Table 2" w:uiPriority="50"/>
    <w:lsdException w:name="List Table 3" w:uiPriority="51"/>
    <w:lsdException w:name="List Table 4" w:uiPriority="52"/>
    <w:lsdException w:name="List Table 5 Dark" w:uiPriority="46"/>
    <w:lsdException w:name="List Table 6 Colorful" w:uiPriority="47"/>
    <w:lsdException w:name="List Table 7 Colorful" w:uiPriority="48"/>
    <w:lsdException w:name="List Table 1 Light Accent 1" w:uiPriority="49"/>
    <w:lsdException w:name="List Table 2 Accent 1" w:uiPriority="50"/>
    <w:lsdException w:name="List Table 3 Accent 1" w:uiPriority="51"/>
    <w:lsdException w:name="List Table 4 Accent 1" w:uiPriority="52"/>
    <w:lsdException w:name="List Table 5 Dark Accent 1" w:uiPriority="46"/>
    <w:lsdException w:name="List Table 6 Colorful Accent 1" w:uiPriority="47"/>
    <w:lsdException w:name="List Table 7 Colorful Accent 1" w:uiPriority="48"/>
    <w:lsdException w:name="List Table 1 Light Accent 2" w:uiPriority="49"/>
    <w:lsdException w:name="List Table 2 Accent 2" w:uiPriority="50"/>
    <w:lsdException w:name="List Table 3 Accent 2" w:uiPriority="51"/>
    <w:lsdException w:name="List Table 4 Accent 2" w:uiPriority="52"/>
    <w:lsdException w:name="List Table 5 Dark Accent 2" w:uiPriority="46"/>
    <w:lsdException w:name="List Table 6 Colorful Accent 2" w:uiPriority="47"/>
    <w:lsdException w:name="List Table 7 Colorful Accent 2" w:uiPriority="48"/>
    <w:lsdException w:name="List Table 1 Light Accent 3" w:uiPriority="49"/>
    <w:lsdException w:name="List Table 2 Accent 3" w:uiPriority="50"/>
    <w:lsdException w:name="List Table 3 Accent 3" w:uiPriority="51"/>
    <w:lsdException w:name="List Table 4 Accent 3" w:uiPriority="52"/>
    <w:lsdException w:name="List Table 5 Dark Accent 3" w:uiPriority="46"/>
    <w:lsdException w:name="List Table 6 Colorful Accent 3" w:uiPriority="47"/>
    <w:lsdException w:name="List Table 7 Colorful Accent 3" w:uiPriority="48"/>
    <w:lsdException w:name="List Table 1 Light Accent 4" w:uiPriority="49"/>
    <w:lsdException w:name="List Table 2 Accent 4" w:uiPriority="50"/>
    <w:lsdException w:name="List Table 3 Accent 4" w:uiPriority="51"/>
    <w:lsdException w:name="List Table 4 Accent 4" w:uiPriority="52"/>
    <w:lsdException w:name="List Table 5 Dark Accent 4" w:uiPriority="46"/>
    <w:lsdException w:name="List Table 6 Colorful Accent 4" w:uiPriority="47"/>
    <w:lsdException w:name="List Table 7 Colorful Accent 4" w:uiPriority="48"/>
    <w:lsdException w:name="List Table 1 Light Accent 5" w:uiPriority="49"/>
    <w:lsdException w:name="List Table 2 Accent 5" w:uiPriority="50"/>
    <w:lsdException w:name="List Table 3 Accent 5" w:uiPriority="51"/>
    <w:lsdException w:name="List Table 4 Accent 5" w:uiPriority="52"/>
    <w:lsdException w:name="List Table 5 Dark Accent 5" w:uiPriority="46"/>
    <w:lsdException w:name="List Table 6 Colorful Accent 5" w:uiPriority="47"/>
    <w:lsdException w:name="List Table 7 Colorful Accent 5" w:uiPriority="48"/>
    <w:lsdException w:name="List Table 1 Light Accent 6" w:uiPriority="49"/>
    <w:lsdException w:name="List Table 2 Accent 6" w:uiPriority="50"/>
    <w:lsdException w:name="List Table 3 Accent 6" w:uiPriority="51"/>
    <w:lsdException w:name="List Table 4 Accent 6" w:uiPriority="52"/>
    <w:lsdException w:name="List Table 5 Dark Accent 6" w:uiPriority="46"/>
    <w:lsdException w:name="List Table 6 Colorful Accent 6" w:uiPriority="47"/>
    <w:lsdException w:name="List Table 7 Colorful Accent 6" w:uiPriority="48"/>
    <w:lsdException w:name="Mention" w:semiHidden="1" w:unhideWhenUsed="1"/>
    <w:lsdException w:name="Smart Hyperlink" w:semiHidden="1" w:unhideWhenUsed="1"/>
  </w:latentStyles>
  <w:style w:type="paragraph" w:default="1" w:styleId="Normal">
    <w:name w:val="Normal"/>
    <w:qFormat/>
    <w:rsid w:val="00681CEE"/>
    <w:rPr>
      <w:sz w:val="24"/>
      <w:szCs w:val="24"/>
    </w:rPr>
  </w:style>
  <w:style w:type="paragraph" w:styleId="Heading1">
    <w:name w:val="heading 1"/>
    <w:basedOn w:val="Normal"/>
    <w:next w:val="Normal"/>
    <w:link w:val="Heading1Char"/>
    <w:uiPriority w:val="9"/>
    <w:qFormat/>
    <w:rsid w:val="008C3792"/>
    <w:pPr>
      <w:keepNext/>
      <w:keepLines/>
      <w:spacing w:before="48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4330FF"/>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330FF"/>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C3792"/>
    <w:rPr>
      <w:rFonts w:ascii="Cambria" w:eastAsia="Times New Roman" w:hAnsi="Cambria"/>
      <w:b/>
      <w:bCs/>
      <w:color w:val="365F91"/>
      <w:sz w:val="28"/>
      <w:szCs w:val="28"/>
    </w:rPr>
  </w:style>
  <w:style w:type="paragraph" w:styleId="NormalWeb">
    <w:name w:val="Normal (Web)"/>
    <w:basedOn w:val="Normal"/>
    <w:uiPriority w:val="99"/>
    <w:rsid w:val="008C3792"/>
    <w:pPr>
      <w:spacing w:before="100" w:beforeAutospacing="1" w:after="100" w:afterAutospacing="1"/>
    </w:pPr>
    <w:rPr>
      <w:rFonts w:eastAsia="Times New Roman"/>
    </w:rPr>
  </w:style>
  <w:style w:type="character" w:styleId="Hyperlink">
    <w:name w:val="Hyperlink"/>
    <w:uiPriority w:val="99"/>
    <w:unhideWhenUsed/>
    <w:rsid w:val="008C3792"/>
    <w:rPr>
      <w:color w:val="0000FF"/>
      <w:u w:val="single"/>
    </w:rPr>
  </w:style>
  <w:style w:type="paragraph" w:customStyle="1" w:styleId="MediumGrid1-Accent21">
    <w:name w:val="Medium Grid 1 - Accent 21"/>
    <w:basedOn w:val="Normal"/>
    <w:link w:val="MediumGrid1-Accent2Char"/>
    <w:uiPriority w:val="34"/>
    <w:qFormat/>
    <w:rsid w:val="008C3792"/>
    <w:pPr>
      <w:ind w:left="720"/>
      <w:contextualSpacing/>
    </w:pPr>
  </w:style>
  <w:style w:type="paragraph" w:styleId="Header">
    <w:name w:val="header"/>
    <w:basedOn w:val="Normal"/>
    <w:link w:val="HeaderChar"/>
    <w:uiPriority w:val="99"/>
    <w:unhideWhenUsed/>
    <w:rsid w:val="008C3792"/>
    <w:pPr>
      <w:tabs>
        <w:tab w:val="center" w:pos="4680"/>
        <w:tab w:val="right" w:pos="9360"/>
      </w:tabs>
    </w:pPr>
  </w:style>
  <w:style w:type="character" w:customStyle="1" w:styleId="HeaderChar">
    <w:name w:val="Header Char"/>
    <w:link w:val="Header"/>
    <w:uiPriority w:val="99"/>
    <w:rsid w:val="008C3792"/>
    <w:rPr>
      <w:rFonts w:eastAsia="Calibri"/>
    </w:rPr>
  </w:style>
  <w:style w:type="paragraph" w:styleId="Footer">
    <w:name w:val="footer"/>
    <w:basedOn w:val="Normal"/>
    <w:link w:val="FooterChar"/>
    <w:uiPriority w:val="99"/>
    <w:unhideWhenUsed/>
    <w:rsid w:val="008C3792"/>
    <w:pPr>
      <w:tabs>
        <w:tab w:val="center" w:pos="4680"/>
        <w:tab w:val="right" w:pos="9360"/>
      </w:tabs>
    </w:pPr>
  </w:style>
  <w:style w:type="character" w:customStyle="1" w:styleId="FooterChar">
    <w:name w:val="Footer Char"/>
    <w:link w:val="Footer"/>
    <w:uiPriority w:val="99"/>
    <w:rsid w:val="008C3792"/>
    <w:rPr>
      <w:rFonts w:eastAsia="Calibri"/>
    </w:rPr>
  </w:style>
  <w:style w:type="table" w:styleId="TableGrid">
    <w:name w:val="Table Grid"/>
    <w:basedOn w:val="TableNormal"/>
    <w:uiPriority w:val="39"/>
    <w:rsid w:val="008C3792"/>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C3792"/>
    <w:rPr>
      <w:rFonts w:ascii="Tahoma" w:hAnsi="Tahoma" w:cs="Tahoma"/>
      <w:sz w:val="16"/>
      <w:szCs w:val="16"/>
    </w:rPr>
  </w:style>
  <w:style w:type="character" w:customStyle="1" w:styleId="BalloonTextChar">
    <w:name w:val="Balloon Text Char"/>
    <w:link w:val="BalloonText"/>
    <w:uiPriority w:val="99"/>
    <w:semiHidden/>
    <w:rsid w:val="008C3792"/>
    <w:rPr>
      <w:rFonts w:ascii="Tahoma" w:eastAsia="Calibri" w:hAnsi="Tahoma" w:cs="Tahoma"/>
      <w:sz w:val="16"/>
      <w:szCs w:val="16"/>
    </w:rPr>
  </w:style>
  <w:style w:type="character" w:customStyle="1" w:styleId="Normal1">
    <w:name w:val="Normal1"/>
    <w:basedOn w:val="DefaultParagraphFont"/>
    <w:rsid w:val="008C3792"/>
  </w:style>
  <w:style w:type="table" w:customStyle="1" w:styleId="BookTitle1">
    <w:name w:val="Book Title1"/>
    <w:basedOn w:val="TableNormal"/>
    <w:uiPriority w:val="61"/>
    <w:qFormat/>
    <w:rsid w:val="008C3792"/>
    <w:tblPr>
      <w:tblStyleRowBandSize w:val="1"/>
      <w:tblStyleColBandSize w:val="1"/>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Middelsskyggelegging21">
    <w:name w:val="Middels skyggelegging 21"/>
    <w:basedOn w:val="TableNormal"/>
    <w:uiPriority w:val="64"/>
    <w:rsid w:val="008C3792"/>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Fargerikskyggelegging1">
    <w:name w:val="Fargerik skyggelegging1"/>
    <w:basedOn w:val="TableNormal"/>
    <w:uiPriority w:val="71"/>
    <w:rsid w:val="008C3792"/>
    <w:rPr>
      <w:color w:val="000000"/>
    </w:rPr>
    <w:tblPr>
      <w:tblStyleRowBandSize w:val="1"/>
      <w:tblStyleColBandSize w:val="1"/>
      <w:tblInd w:w="0" w:type="dxa"/>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CellMar>
        <w:top w:w="0" w:type="dxa"/>
        <w:left w:w="108" w:type="dxa"/>
        <w:bottom w:w="0" w:type="dxa"/>
        <w:right w:w="108" w:type="dxa"/>
      </w:tblCellMar>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paragraph" w:styleId="CommentText">
    <w:name w:val="annotation text"/>
    <w:basedOn w:val="Normal"/>
    <w:link w:val="CommentTextChar"/>
    <w:uiPriority w:val="99"/>
    <w:unhideWhenUsed/>
    <w:rsid w:val="008C3792"/>
    <w:pPr>
      <w:ind w:left="360" w:hanging="360"/>
    </w:pPr>
    <w:rPr>
      <w:rFonts w:ascii="Arial" w:hAnsi="Arial" w:cs="Arial"/>
      <w:sz w:val="20"/>
    </w:rPr>
  </w:style>
  <w:style w:type="character" w:customStyle="1" w:styleId="CommentTextChar">
    <w:name w:val="Comment Text Char"/>
    <w:link w:val="CommentText"/>
    <w:uiPriority w:val="99"/>
    <w:rsid w:val="008C3792"/>
    <w:rPr>
      <w:rFonts w:ascii="Arial" w:eastAsia="Calibri" w:hAnsi="Arial" w:cs="Arial"/>
      <w:sz w:val="20"/>
    </w:rPr>
  </w:style>
  <w:style w:type="character" w:customStyle="1" w:styleId="MediumGrid1-Accent2Char">
    <w:name w:val="Medium Grid 1 - Accent 2 Char"/>
    <w:link w:val="MediumGrid1-Accent21"/>
    <w:uiPriority w:val="34"/>
    <w:rsid w:val="008C3792"/>
    <w:rPr>
      <w:rFonts w:eastAsia="Calibri"/>
    </w:rPr>
  </w:style>
  <w:style w:type="paragraph" w:customStyle="1" w:styleId="FrankGB8">
    <w:name w:val="Frank G B 8"/>
    <w:basedOn w:val="Normal"/>
    <w:link w:val="FrankGB8Char"/>
    <w:qFormat/>
    <w:rsid w:val="008C3792"/>
    <w:pPr>
      <w:spacing w:line="480" w:lineRule="auto"/>
    </w:pPr>
    <w:rPr>
      <w:rFonts w:ascii="Franklin Gothic Book" w:hAnsi="Franklin Gothic Book"/>
      <w:sz w:val="16"/>
      <w:szCs w:val="16"/>
      <w:lang w:val="nb-NO"/>
    </w:rPr>
  </w:style>
  <w:style w:type="character" w:customStyle="1" w:styleId="FrankGB8Char">
    <w:name w:val="Frank G B 8 Char"/>
    <w:link w:val="FrankGB8"/>
    <w:rsid w:val="008C3792"/>
    <w:rPr>
      <w:rFonts w:ascii="Franklin Gothic Book" w:eastAsia="Calibri" w:hAnsi="Franklin Gothic Book"/>
      <w:sz w:val="16"/>
      <w:szCs w:val="16"/>
      <w:lang w:val="nb-NO"/>
    </w:rPr>
  </w:style>
  <w:style w:type="paragraph" w:customStyle="1" w:styleId="Arial8">
    <w:name w:val="Arial8"/>
    <w:basedOn w:val="Normal"/>
    <w:link w:val="Arial8Char"/>
    <w:qFormat/>
    <w:rsid w:val="008C3792"/>
    <w:pPr>
      <w:autoSpaceDE w:val="0"/>
      <w:autoSpaceDN w:val="0"/>
      <w:adjustRightInd w:val="0"/>
    </w:pPr>
    <w:rPr>
      <w:rFonts w:ascii="Arial" w:hAnsi="Arial" w:cs="Arial"/>
      <w:color w:val="000000"/>
      <w:sz w:val="16"/>
      <w:szCs w:val="16"/>
    </w:rPr>
  </w:style>
  <w:style w:type="character" w:customStyle="1" w:styleId="Arial8Char">
    <w:name w:val="Arial8 Char"/>
    <w:link w:val="Arial8"/>
    <w:rsid w:val="008C3792"/>
    <w:rPr>
      <w:rFonts w:ascii="Arial" w:eastAsia="Calibri" w:hAnsi="Arial" w:cs="Arial"/>
      <w:color w:val="000000"/>
      <w:sz w:val="16"/>
      <w:szCs w:val="16"/>
    </w:rPr>
  </w:style>
  <w:style w:type="paragraph" w:customStyle="1" w:styleId="Arial10">
    <w:name w:val="Arial10"/>
    <w:basedOn w:val="Normal"/>
    <w:link w:val="Arial10Char"/>
    <w:qFormat/>
    <w:rsid w:val="008C3792"/>
    <w:pPr>
      <w:spacing w:before="150" w:after="150"/>
    </w:pPr>
    <w:rPr>
      <w:rFonts w:ascii="Arial" w:hAnsi="Arial" w:cs="Arial"/>
      <w:sz w:val="20"/>
    </w:rPr>
  </w:style>
  <w:style w:type="character" w:customStyle="1" w:styleId="Arial10Char">
    <w:name w:val="Arial10 Char"/>
    <w:link w:val="Arial10"/>
    <w:rsid w:val="008C3792"/>
    <w:rPr>
      <w:rFonts w:ascii="Arial" w:eastAsia="Calibri" w:hAnsi="Arial" w:cs="Arial"/>
      <w:sz w:val="20"/>
    </w:rPr>
  </w:style>
  <w:style w:type="paragraph" w:customStyle="1" w:styleId="EndNoteBibliographyTitle">
    <w:name w:val="EndNote Bibliography Title"/>
    <w:basedOn w:val="Normal"/>
    <w:rsid w:val="00B170EA"/>
    <w:pPr>
      <w:jc w:val="center"/>
    </w:pPr>
    <w:rPr>
      <w:rFonts w:ascii="Cambria" w:hAnsi="Cambria"/>
      <w:sz w:val="20"/>
    </w:rPr>
  </w:style>
  <w:style w:type="paragraph" w:customStyle="1" w:styleId="EndNoteBibliography">
    <w:name w:val="EndNote Bibliography"/>
    <w:basedOn w:val="Normal"/>
    <w:rsid w:val="00B170EA"/>
    <w:pPr>
      <w:spacing w:line="480" w:lineRule="auto"/>
    </w:pPr>
    <w:rPr>
      <w:rFonts w:ascii="Cambria" w:hAnsi="Cambria"/>
      <w:sz w:val="20"/>
    </w:rPr>
  </w:style>
  <w:style w:type="paragraph" w:customStyle="1" w:styleId="ColorfulList-Accent11">
    <w:name w:val="Colorful List - Accent 11"/>
    <w:basedOn w:val="Normal"/>
    <w:link w:val="ColorfulList-Accent1Char"/>
    <w:uiPriority w:val="34"/>
    <w:qFormat/>
    <w:rsid w:val="00AF60E1"/>
    <w:pPr>
      <w:ind w:left="720"/>
      <w:contextualSpacing/>
    </w:pPr>
  </w:style>
  <w:style w:type="character" w:customStyle="1" w:styleId="ColorfulList-Accent1Char">
    <w:name w:val="Colorful List - Accent 1 Char"/>
    <w:link w:val="ColorfulList-Accent11"/>
    <w:uiPriority w:val="34"/>
    <w:rsid w:val="00AF60E1"/>
    <w:rPr>
      <w:sz w:val="24"/>
    </w:rPr>
  </w:style>
  <w:style w:type="paragraph" w:customStyle="1" w:styleId="SidebAri8">
    <w:name w:val="Sideb Ari 8"/>
    <w:basedOn w:val="ColorfulList-Accent12"/>
    <w:link w:val="SidebAri8Char"/>
    <w:qFormat/>
    <w:rsid w:val="00FF2352"/>
    <w:pPr>
      <w:ind w:left="0"/>
      <w:contextualSpacing/>
    </w:pPr>
    <w:rPr>
      <w:rFonts w:ascii="Arial" w:hAnsi="Arial" w:cs="Arial"/>
      <w:color w:val="FFFFFF"/>
      <w:sz w:val="16"/>
      <w:szCs w:val="16"/>
    </w:rPr>
  </w:style>
  <w:style w:type="character" w:customStyle="1" w:styleId="SidebAri8Char">
    <w:name w:val="Sideb Ari 8 Char"/>
    <w:link w:val="SidebAri8"/>
    <w:rsid w:val="00FF2352"/>
    <w:rPr>
      <w:rFonts w:ascii="Arial" w:hAnsi="Arial" w:cs="Arial"/>
      <w:color w:val="FFFFFF"/>
      <w:sz w:val="16"/>
      <w:szCs w:val="16"/>
    </w:rPr>
  </w:style>
  <w:style w:type="paragraph" w:customStyle="1" w:styleId="ColorfulList-Accent12">
    <w:name w:val="Colorful List - Accent 12"/>
    <w:basedOn w:val="Normal"/>
    <w:uiPriority w:val="34"/>
    <w:qFormat/>
    <w:rsid w:val="00FF2352"/>
    <w:pPr>
      <w:ind w:left="720"/>
    </w:pPr>
  </w:style>
  <w:style w:type="character" w:customStyle="1" w:styleId="hps">
    <w:name w:val="hps"/>
    <w:rsid w:val="006D2440"/>
  </w:style>
  <w:style w:type="character" w:styleId="CommentReference">
    <w:name w:val="annotation reference"/>
    <w:uiPriority w:val="99"/>
    <w:semiHidden/>
    <w:unhideWhenUsed/>
    <w:rsid w:val="00EF495E"/>
    <w:rPr>
      <w:sz w:val="18"/>
      <w:szCs w:val="18"/>
    </w:rPr>
  </w:style>
  <w:style w:type="paragraph" w:styleId="CommentSubject">
    <w:name w:val="annotation subject"/>
    <w:basedOn w:val="CommentText"/>
    <w:next w:val="CommentText"/>
    <w:link w:val="CommentSubjectChar"/>
    <w:uiPriority w:val="99"/>
    <w:semiHidden/>
    <w:unhideWhenUsed/>
    <w:rsid w:val="00EF495E"/>
    <w:pPr>
      <w:ind w:left="0" w:firstLine="0"/>
    </w:pPr>
    <w:rPr>
      <w:rFonts w:ascii="Times New Roman" w:hAnsi="Times New Roman" w:cs="Times New Roman"/>
      <w:b/>
      <w:bCs/>
    </w:rPr>
  </w:style>
  <w:style w:type="character" w:customStyle="1" w:styleId="CommentSubjectChar">
    <w:name w:val="Comment Subject Char"/>
    <w:link w:val="CommentSubject"/>
    <w:uiPriority w:val="99"/>
    <w:semiHidden/>
    <w:rsid w:val="00EF495E"/>
    <w:rPr>
      <w:rFonts w:ascii="Arial" w:eastAsia="Calibri" w:hAnsi="Arial" w:cs="Arial"/>
      <w:b/>
      <w:bCs/>
      <w:sz w:val="20"/>
      <w:lang w:val="en-US"/>
    </w:rPr>
  </w:style>
  <w:style w:type="character" w:styleId="PageNumber">
    <w:name w:val="page number"/>
    <w:uiPriority w:val="99"/>
    <w:semiHidden/>
    <w:unhideWhenUsed/>
    <w:rsid w:val="00EC4D33"/>
    <w:rPr>
      <w:rFonts w:cs="Times New Roman"/>
    </w:rPr>
  </w:style>
  <w:style w:type="paragraph" w:styleId="ListParagraph">
    <w:name w:val="List Paragraph"/>
    <w:basedOn w:val="Normal"/>
    <w:uiPriority w:val="34"/>
    <w:qFormat/>
    <w:rsid w:val="00EE18BC"/>
    <w:pPr>
      <w:ind w:left="720"/>
      <w:contextualSpacing/>
    </w:pPr>
  </w:style>
  <w:style w:type="paragraph" w:customStyle="1" w:styleId="p1">
    <w:name w:val="p1"/>
    <w:basedOn w:val="Normal"/>
    <w:rsid w:val="001D04CD"/>
    <w:rPr>
      <w:rFonts w:ascii="Helvetica Neue" w:hAnsi="Helvetica Neue"/>
      <w:color w:val="221F20"/>
      <w:sz w:val="18"/>
      <w:szCs w:val="18"/>
      <w:lang w:val="en-GB" w:eastAsia="en-GB"/>
    </w:rPr>
  </w:style>
  <w:style w:type="character" w:customStyle="1" w:styleId="s1">
    <w:name w:val="s1"/>
    <w:basedOn w:val="DefaultParagraphFont"/>
    <w:rsid w:val="001D04CD"/>
  </w:style>
  <w:style w:type="paragraph" w:styleId="HTMLPreformatted">
    <w:name w:val="HTML Preformatted"/>
    <w:basedOn w:val="Normal"/>
    <w:link w:val="HTMLPreformattedChar"/>
    <w:uiPriority w:val="99"/>
    <w:semiHidden/>
    <w:unhideWhenUsed/>
    <w:rsid w:val="009974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997450"/>
    <w:rPr>
      <w:rFonts w:ascii="Courier New" w:hAnsi="Courier New" w:cs="Courier New"/>
      <w:lang w:val="en-GB" w:eastAsia="en-GB"/>
    </w:rPr>
  </w:style>
  <w:style w:type="character" w:customStyle="1" w:styleId="apple-converted-space">
    <w:name w:val="apple-converted-space"/>
    <w:basedOn w:val="DefaultParagraphFont"/>
    <w:rsid w:val="00D04135"/>
  </w:style>
  <w:style w:type="character" w:styleId="FollowedHyperlink">
    <w:name w:val="FollowedHyperlink"/>
    <w:basedOn w:val="DefaultParagraphFont"/>
    <w:uiPriority w:val="99"/>
    <w:semiHidden/>
    <w:unhideWhenUsed/>
    <w:rsid w:val="00684803"/>
    <w:rPr>
      <w:color w:val="954F72" w:themeColor="followedHyperlink"/>
      <w:u w:val="single"/>
    </w:rPr>
  </w:style>
  <w:style w:type="character" w:customStyle="1" w:styleId="Heading2Char">
    <w:name w:val="Heading 2 Char"/>
    <w:basedOn w:val="DefaultParagraphFont"/>
    <w:link w:val="Heading2"/>
    <w:uiPriority w:val="9"/>
    <w:rsid w:val="004330F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4330FF"/>
    <w:rPr>
      <w:rFonts w:asciiTheme="majorHAnsi" w:eastAsiaTheme="majorEastAsia" w:hAnsiTheme="majorHAnsi" w:cstheme="majorBidi"/>
      <w:color w:val="1F4D78" w:themeColor="accent1" w:themeShade="7F"/>
      <w:sz w:val="24"/>
      <w:szCs w:val="24"/>
    </w:rPr>
  </w:style>
  <w:style w:type="character" w:styleId="Emphasis">
    <w:name w:val="Emphasis"/>
    <w:basedOn w:val="DefaultParagraphFont"/>
    <w:uiPriority w:val="20"/>
    <w:qFormat/>
    <w:rsid w:val="00572DA3"/>
    <w:rPr>
      <w:i/>
      <w:iCs/>
    </w:rPr>
  </w:style>
  <w:style w:type="paragraph" w:customStyle="1" w:styleId="norm">
    <w:name w:val="norm"/>
    <w:basedOn w:val="Normal"/>
    <w:rsid w:val="0006302B"/>
    <w:pPr>
      <w:spacing w:before="100" w:beforeAutospacing="1" w:after="100" w:afterAutospacing="1"/>
    </w:pPr>
    <w:rPr>
      <w:lang w:val="en-GB" w:eastAsia="en-GB"/>
    </w:rPr>
  </w:style>
  <w:style w:type="character" w:customStyle="1" w:styleId="mb">
    <w:name w:val="mb"/>
    <w:basedOn w:val="DefaultParagraphFont"/>
    <w:rsid w:val="0006302B"/>
  </w:style>
  <w:style w:type="character" w:customStyle="1" w:styleId="s2">
    <w:name w:val="s2"/>
    <w:basedOn w:val="DefaultParagraphFont"/>
    <w:rsid w:val="002E4E62"/>
    <w:rPr>
      <w:color w:val="177699"/>
    </w:rPr>
  </w:style>
  <w:style w:type="character" w:styleId="Strong">
    <w:name w:val="Strong"/>
    <w:basedOn w:val="DefaultParagraphFont"/>
    <w:uiPriority w:val="22"/>
    <w:qFormat/>
    <w:rsid w:val="001C6A6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60570">
      <w:bodyDiv w:val="1"/>
      <w:marLeft w:val="0"/>
      <w:marRight w:val="0"/>
      <w:marTop w:val="0"/>
      <w:marBottom w:val="0"/>
      <w:divBdr>
        <w:top w:val="none" w:sz="0" w:space="0" w:color="auto"/>
        <w:left w:val="none" w:sz="0" w:space="0" w:color="auto"/>
        <w:bottom w:val="none" w:sz="0" w:space="0" w:color="auto"/>
        <w:right w:val="none" w:sz="0" w:space="0" w:color="auto"/>
      </w:divBdr>
    </w:div>
    <w:div w:id="19404607">
      <w:bodyDiv w:val="1"/>
      <w:marLeft w:val="0"/>
      <w:marRight w:val="0"/>
      <w:marTop w:val="0"/>
      <w:marBottom w:val="0"/>
      <w:divBdr>
        <w:top w:val="none" w:sz="0" w:space="0" w:color="auto"/>
        <w:left w:val="none" w:sz="0" w:space="0" w:color="auto"/>
        <w:bottom w:val="none" w:sz="0" w:space="0" w:color="auto"/>
        <w:right w:val="none" w:sz="0" w:space="0" w:color="auto"/>
      </w:divBdr>
    </w:div>
    <w:div w:id="20211967">
      <w:bodyDiv w:val="1"/>
      <w:marLeft w:val="0"/>
      <w:marRight w:val="0"/>
      <w:marTop w:val="0"/>
      <w:marBottom w:val="0"/>
      <w:divBdr>
        <w:top w:val="none" w:sz="0" w:space="0" w:color="auto"/>
        <w:left w:val="none" w:sz="0" w:space="0" w:color="auto"/>
        <w:bottom w:val="none" w:sz="0" w:space="0" w:color="auto"/>
        <w:right w:val="none" w:sz="0" w:space="0" w:color="auto"/>
      </w:divBdr>
    </w:div>
    <w:div w:id="22944461">
      <w:bodyDiv w:val="1"/>
      <w:marLeft w:val="0"/>
      <w:marRight w:val="0"/>
      <w:marTop w:val="0"/>
      <w:marBottom w:val="0"/>
      <w:divBdr>
        <w:top w:val="none" w:sz="0" w:space="0" w:color="auto"/>
        <w:left w:val="none" w:sz="0" w:space="0" w:color="auto"/>
        <w:bottom w:val="none" w:sz="0" w:space="0" w:color="auto"/>
        <w:right w:val="none" w:sz="0" w:space="0" w:color="auto"/>
      </w:divBdr>
    </w:div>
    <w:div w:id="54863250">
      <w:bodyDiv w:val="1"/>
      <w:marLeft w:val="0"/>
      <w:marRight w:val="0"/>
      <w:marTop w:val="0"/>
      <w:marBottom w:val="0"/>
      <w:divBdr>
        <w:top w:val="none" w:sz="0" w:space="0" w:color="auto"/>
        <w:left w:val="none" w:sz="0" w:space="0" w:color="auto"/>
        <w:bottom w:val="none" w:sz="0" w:space="0" w:color="auto"/>
        <w:right w:val="none" w:sz="0" w:space="0" w:color="auto"/>
      </w:divBdr>
    </w:div>
    <w:div w:id="63139012">
      <w:bodyDiv w:val="1"/>
      <w:marLeft w:val="0"/>
      <w:marRight w:val="0"/>
      <w:marTop w:val="0"/>
      <w:marBottom w:val="0"/>
      <w:divBdr>
        <w:top w:val="none" w:sz="0" w:space="0" w:color="auto"/>
        <w:left w:val="none" w:sz="0" w:space="0" w:color="auto"/>
        <w:bottom w:val="none" w:sz="0" w:space="0" w:color="auto"/>
        <w:right w:val="none" w:sz="0" w:space="0" w:color="auto"/>
      </w:divBdr>
    </w:div>
    <w:div w:id="68114202">
      <w:bodyDiv w:val="1"/>
      <w:marLeft w:val="0"/>
      <w:marRight w:val="0"/>
      <w:marTop w:val="0"/>
      <w:marBottom w:val="0"/>
      <w:divBdr>
        <w:top w:val="none" w:sz="0" w:space="0" w:color="auto"/>
        <w:left w:val="none" w:sz="0" w:space="0" w:color="auto"/>
        <w:bottom w:val="none" w:sz="0" w:space="0" w:color="auto"/>
        <w:right w:val="none" w:sz="0" w:space="0" w:color="auto"/>
      </w:divBdr>
    </w:div>
    <w:div w:id="71125955">
      <w:bodyDiv w:val="1"/>
      <w:marLeft w:val="0"/>
      <w:marRight w:val="0"/>
      <w:marTop w:val="0"/>
      <w:marBottom w:val="0"/>
      <w:divBdr>
        <w:top w:val="none" w:sz="0" w:space="0" w:color="auto"/>
        <w:left w:val="none" w:sz="0" w:space="0" w:color="auto"/>
        <w:bottom w:val="none" w:sz="0" w:space="0" w:color="auto"/>
        <w:right w:val="none" w:sz="0" w:space="0" w:color="auto"/>
      </w:divBdr>
    </w:div>
    <w:div w:id="71897370">
      <w:bodyDiv w:val="1"/>
      <w:marLeft w:val="0"/>
      <w:marRight w:val="0"/>
      <w:marTop w:val="0"/>
      <w:marBottom w:val="0"/>
      <w:divBdr>
        <w:top w:val="none" w:sz="0" w:space="0" w:color="auto"/>
        <w:left w:val="none" w:sz="0" w:space="0" w:color="auto"/>
        <w:bottom w:val="none" w:sz="0" w:space="0" w:color="auto"/>
        <w:right w:val="none" w:sz="0" w:space="0" w:color="auto"/>
      </w:divBdr>
    </w:div>
    <w:div w:id="72436107">
      <w:bodyDiv w:val="1"/>
      <w:marLeft w:val="0"/>
      <w:marRight w:val="0"/>
      <w:marTop w:val="0"/>
      <w:marBottom w:val="0"/>
      <w:divBdr>
        <w:top w:val="none" w:sz="0" w:space="0" w:color="auto"/>
        <w:left w:val="none" w:sz="0" w:space="0" w:color="auto"/>
        <w:bottom w:val="none" w:sz="0" w:space="0" w:color="auto"/>
        <w:right w:val="none" w:sz="0" w:space="0" w:color="auto"/>
      </w:divBdr>
    </w:div>
    <w:div w:id="82531275">
      <w:bodyDiv w:val="1"/>
      <w:marLeft w:val="0"/>
      <w:marRight w:val="0"/>
      <w:marTop w:val="0"/>
      <w:marBottom w:val="0"/>
      <w:divBdr>
        <w:top w:val="none" w:sz="0" w:space="0" w:color="auto"/>
        <w:left w:val="none" w:sz="0" w:space="0" w:color="auto"/>
        <w:bottom w:val="none" w:sz="0" w:space="0" w:color="auto"/>
        <w:right w:val="none" w:sz="0" w:space="0" w:color="auto"/>
      </w:divBdr>
    </w:div>
    <w:div w:id="105581514">
      <w:bodyDiv w:val="1"/>
      <w:marLeft w:val="0"/>
      <w:marRight w:val="0"/>
      <w:marTop w:val="0"/>
      <w:marBottom w:val="0"/>
      <w:divBdr>
        <w:top w:val="none" w:sz="0" w:space="0" w:color="auto"/>
        <w:left w:val="none" w:sz="0" w:space="0" w:color="auto"/>
        <w:bottom w:val="none" w:sz="0" w:space="0" w:color="auto"/>
        <w:right w:val="none" w:sz="0" w:space="0" w:color="auto"/>
      </w:divBdr>
    </w:div>
    <w:div w:id="110511669">
      <w:bodyDiv w:val="1"/>
      <w:marLeft w:val="0"/>
      <w:marRight w:val="0"/>
      <w:marTop w:val="0"/>
      <w:marBottom w:val="0"/>
      <w:divBdr>
        <w:top w:val="none" w:sz="0" w:space="0" w:color="auto"/>
        <w:left w:val="none" w:sz="0" w:space="0" w:color="auto"/>
        <w:bottom w:val="none" w:sz="0" w:space="0" w:color="auto"/>
        <w:right w:val="none" w:sz="0" w:space="0" w:color="auto"/>
      </w:divBdr>
    </w:div>
    <w:div w:id="131675987">
      <w:bodyDiv w:val="1"/>
      <w:marLeft w:val="0"/>
      <w:marRight w:val="0"/>
      <w:marTop w:val="0"/>
      <w:marBottom w:val="0"/>
      <w:divBdr>
        <w:top w:val="none" w:sz="0" w:space="0" w:color="auto"/>
        <w:left w:val="none" w:sz="0" w:space="0" w:color="auto"/>
        <w:bottom w:val="none" w:sz="0" w:space="0" w:color="auto"/>
        <w:right w:val="none" w:sz="0" w:space="0" w:color="auto"/>
      </w:divBdr>
    </w:div>
    <w:div w:id="143742893">
      <w:bodyDiv w:val="1"/>
      <w:marLeft w:val="0"/>
      <w:marRight w:val="0"/>
      <w:marTop w:val="0"/>
      <w:marBottom w:val="0"/>
      <w:divBdr>
        <w:top w:val="none" w:sz="0" w:space="0" w:color="auto"/>
        <w:left w:val="none" w:sz="0" w:space="0" w:color="auto"/>
        <w:bottom w:val="none" w:sz="0" w:space="0" w:color="auto"/>
        <w:right w:val="none" w:sz="0" w:space="0" w:color="auto"/>
      </w:divBdr>
    </w:div>
    <w:div w:id="149490369">
      <w:bodyDiv w:val="1"/>
      <w:marLeft w:val="0"/>
      <w:marRight w:val="0"/>
      <w:marTop w:val="0"/>
      <w:marBottom w:val="0"/>
      <w:divBdr>
        <w:top w:val="none" w:sz="0" w:space="0" w:color="auto"/>
        <w:left w:val="none" w:sz="0" w:space="0" w:color="auto"/>
        <w:bottom w:val="none" w:sz="0" w:space="0" w:color="auto"/>
        <w:right w:val="none" w:sz="0" w:space="0" w:color="auto"/>
      </w:divBdr>
    </w:div>
    <w:div w:id="153646941">
      <w:bodyDiv w:val="1"/>
      <w:marLeft w:val="0"/>
      <w:marRight w:val="0"/>
      <w:marTop w:val="0"/>
      <w:marBottom w:val="0"/>
      <w:divBdr>
        <w:top w:val="none" w:sz="0" w:space="0" w:color="auto"/>
        <w:left w:val="none" w:sz="0" w:space="0" w:color="auto"/>
        <w:bottom w:val="none" w:sz="0" w:space="0" w:color="auto"/>
        <w:right w:val="none" w:sz="0" w:space="0" w:color="auto"/>
      </w:divBdr>
    </w:div>
    <w:div w:id="173686383">
      <w:bodyDiv w:val="1"/>
      <w:marLeft w:val="0"/>
      <w:marRight w:val="0"/>
      <w:marTop w:val="0"/>
      <w:marBottom w:val="0"/>
      <w:divBdr>
        <w:top w:val="none" w:sz="0" w:space="0" w:color="auto"/>
        <w:left w:val="none" w:sz="0" w:space="0" w:color="auto"/>
        <w:bottom w:val="none" w:sz="0" w:space="0" w:color="auto"/>
        <w:right w:val="none" w:sz="0" w:space="0" w:color="auto"/>
      </w:divBdr>
    </w:div>
    <w:div w:id="179200826">
      <w:bodyDiv w:val="1"/>
      <w:marLeft w:val="0"/>
      <w:marRight w:val="0"/>
      <w:marTop w:val="0"/>
      <w:marBottom w:val="0"/>
      <w:divBdr>
        <w:top w:val="none" w:sz="0" w:space="0" w:color="auto"/>
        <w:left w:val="none" w:sz="0" w:space="0" w:color="auto"/>
        <w:bottom w:val="none" w:sz="0" w:space="0" w:color="auto"/>
        <w:right w:val="none" w:sz="0" w:space="0" w:color="auto"/>
      </w:divBdr>
    </w:div>
    <w:div w:id="185755961">
      <w:bodyDiv w:val="1"/>
      <w:marLeft w:val="0"/>
      <w:marRight w:val="0"/>
      <w:marTop w:val="0"/>
      <w:marBottom w:val="0"/>
      <w:divBdr>
        <w:top w:val="none" w:sz="0" w:space="0" w:color="auto"/>
        <w:left w:val="none" w:sz="0" w:space="0" w:color="auto"/>
        <w:bottom w:val="none" w:sz="0" w:space="0" w:color="auto"/>
        <w:right w:val="none" w:sz="0" w:space="0" w:color="auto"/>
      </w:divBdr>
    </w:div>
    <w:div w:id="210576670">
      <w:bodyDiv w:val="1"/>
      <w:marLeft w:val="0"/>
      <w:marRight w:val="0"/>
      <w:marTop w:val="0"/>
      <w:marBottom w:val="0"/>
      <w:divBdr>
        <w:top w:val="none" w:sz="0" w:space="0" w:color="auto"/>
        <w:left w:val="none" w:sz="0" w:space="0" w:color="auto"/>
        <w:bottom w:val="none" w:sz="0" w:space="0" w:color="auto"/>
        <w:right w:val="none" w:sz="0" w:space="0" w:color="auto"/>
      </w:divBdr>
    </w:div>
    <w:div w:id="218369740">
      <w:bodyDiv w:val="1"/>
      <w:marLeft w:val="0"/>
      <w:marRight w:val="0"/>
      <w:marTop w:val="0"/>
      <w:marBottom w:val="0"/>
      <w:divBdr>
        <w:top w:val="none" w:sz="0" w:space="0" w:color="auto"/>
        <w:left w:val="none" w:sz="0" w:space="0" w:color="auto"/>
        <w:bottom w:val="none" w:sz="0" w:space="0" w:color="auto"/>
        <w:right w:val="none" w:sz="0" w:space="0" w:color="auto"/>
      </w:divBdr>
    </w:div>
    <w:div w:id="222953742">
      <w:bodyDiv w:val="1"/>
      <w:marLeft w:val="0"/>
      <w:marRight w:val="0"/>
      <w:marTop w:val="0"/>
      <w:marBottom w:val="0"/>
      <w:divBdr>
        <w:top w:val="none" w:sz="0" w:space="0" w:color="auto"/>
        <w:left w:val="none" w:sz="0" w:space="0" w:color="auto"/>
        <w:bottom w:val="none" w:sz="0" w:space="0" w:color="auto"/>
        <w:right w:val="none" w:sz="0" w:space="0" w:color="auto"/>
      </w:divBdr>
    </w:div>
    <w:div w:id="229778615">
      <w:bodyDiv w:val="1"/>
      <w:marLeft w:val="0"/>
      <w:marRight w:val="0"/>
      <w:marTop w:val="0"/>
      <w:marBottom w:val="0"/>
      <w:divBdr>
        <w:top w:val="none" w:sz="0" w:space="0" w:color="auto"/>
        <w:left w:val="none" w:sz="0" w:space="0" w:color="auto"/>
        <w:bottom w:val="none" w:sz="0" w:space="0" w:color="auto"/>
        <w:right w:val="none" w:sz="0" w:space="0" w:color="auto"/>
      </w:divBdr>
    </w:div>
    <w:div w:id="232854363">
      <w:bodyDiv w:val="1"/>
      <w:marLeft w:val="0"/>
      <w:marRight w:val="0"/>
      <w:marTop w:val="0"/>
      <w:marBottom w:val="0"/>
      <w:divBdr>
        <w:top w:val="none" w:sz="0" w:space="0" w:color="auto"/>
        <w:left w:val="none" w:sz="0" w:space="0" w:color="auto"/>
        <w:bottom w:val="none" w:sz="0" w:space="0" w:color="auto"/>
        <w:right w:val="none" w:sz="0" w:space="0" w:color="auto"/>
      </w:divBdr>
    </w:div>
    <w:div w:id="234708524">
      <w:bodyDiv w:val="1"/>
      <w:marLeft w:val="0"/>
      <w:marRight w:val="0"/>
      <w:marTop w:val="0"/>
      <w:marBottom w:val="0"/>
      <w:divBdr>
        <w:top w:val="none" w:sz="0" w:space="0" w:color="auto"/>
        <w:left w:val="none" w:sz="0" w:space="0" w:color="auto"/>
        <w:bottom w:val="none" w:sz="0" w:space="0" w:color="auto"/>
        <w:right w:val="none" w:sz="0" w:space="0" w:color="auto"/>
      </w:divBdr>
    </w:div>
    <w:div w:id="238178619">
      <w:bodyDiv w:val="1"/>
      <w:marLeft w:val="0"/>
      <w:marRight w:val="0"/>
      <w:marTop w:val="0"/>
      <w:marBottom w:val="0"/>
      <w:divBdr>
        <w:top w:val="none" w:sz="0" w:space="0" w:color="auto"/>
        <w:left w:val="none" w:sz="0" w:space="0" w:color="auto"/>
        <w:bottom w:val="none" w:sz="0" w:space="0" w:color="auto"/>
        <w:right w:val="none" w:sz="0" w:space="0" w:color="auto"/>
      </w:divBdr>
    </w:div>
    <w:div w:id="240724499">
      <w:bodyDiv w:val="1"/>
      <w:marLeft w:val="0"/>
      <w:marRight w:val="0"/>
      <w:marTop w:val="0"/>
      <w:marBottom w:val="0"/>
      <w:divBdr>
        <w:top w:val="none" w:sz="0" w:space="0" w:color="auto"/>
        <w:left w:val="none" w:sz="0" w:space="0" w:color="auto"/>
        <w:bottom w:val="none" w:sz="0" w:space="0" w:color="auto"/>
        <w:right w:val="none" w:sz="0" w:space="0" w:color="auto"/>
      </w:divBdr>
    </w:div>
    <w:div w:id="246960711">
      <w:bodyDiv w:val="1"/>
      <w:marLeft w:val="0"/>
      <w:marRight w:val="0"/>
      <w:marTop w:val="0"/>
      <w:marBottom w:val="0"/>
      <w:divBdr>
        <w:top w:val="none" w:sz="0" w:space="0" w:color="auto"/>
        <w:left w:val="none" w:sz="0" w:space="0" w:color="auto"/>
        <w:bottom w:val="none" w:sz="0" w:space="0" w:color="auto"/>
        <w:right w:val="none" w:sz="0" w:space="0" w:color="auto"/>
      </w:divBdr>
    </w:div>
    <w:div w:id="257954975">
      <w:bodyDiv w:val="1"/>
      <w:marLeft w:val="0"/>
      <w:marRight w:val="0"/>
      <w:marTop w:val="0"/>
      <w:marBottom w:val="0"/>
      <w:divBdr>
        <w:top w:val="none" w:sz="0" w:space="0" w:color="auto"/>
        <w:left w:val="none" w:sz="0" w:space="0" w:color="auto"/>
        <w:bottom w:val="none" w:sz="0" w:space="0" w:color="auto"/>
        <w:right w:val="none" w:sz="0" w:space="0" w:color="auto"/>
      </w:divBdr>
    </w:div>
    <w:div w:id="271088748">
      <w:bodyDiv w:val="1"/>
      <w:marLeft w:val="0"/>
      <w:marRight w:val="0"/>
      <w:marTop w:val="0"/>
      <w:marBottom w:val="0"/>
      <w:divBdr>
        <w:top w:val="none" w:sz="0" w:space="0" w:color="auto"/>
        <w:left w:val="none" w:sz="0" w:space="0" w:color="auto"/>
        <w:bottom w:val="none" w:sz="0" w:space="0" w:color="auto"/>
        <w:right w:val="none" w:sz="0" w:space="0" w:color="auto"/>
      </w:divBdr>
    </w:div>
    <w:div w:id="271860381">
      <w:bodyDiv w:val="1"/>
      <w:marLeft w:val="0"/>
      <w:marRight w:val="0"/>
      <w:marTop w:val="0"/>
      <w:marBottom w:val="0"/>
      <w:divBdr>
        <w:top w:val="none" w:sz="0" w:space="0" w:color="auto"/>
        <w:left w:val="none" w:sz="0" w:space="0" w:color="auto"/>
        <w:bottom w:val="none" w:sz="0" w:space="0" w:color="auto"/>
        <w:right w:val="none" w:sz="0" w:space="0" w:color="auto"/>
      </w:divBdr>
    </w:div>
    <w:div w:id="294875865">
      <w:bodyDiv w:val="1"/>
      <w:marLeft w:val="0"/>
      <w:marRight w:val="0"/>
      <w:marTop w:val="0"/>
      <w:marBottom w:val="0"/>
      <w:divBdr>
        <w:top w:val="none" w:sz="0" w:space="0" w:color="auto"/>
        <w:left w:val="none" w:sz="0" w:space="0" w:color="auto"/>
        <w:bottom w:val="none" w:sz="0" w:space="0" w:color="auto"/>
        <w:right w:val="none" w:sz="0" w:space="0" w:color="auto"/>
      </w:divBdr>
    </w:div>
    <w:div w:id="298800472">
      <w:bodyDiv w:val="1"/>
      <w:marLeft w:val="0"/>
      <w:marRight w:val="0"/>
      <w:marTop w:val="0"/>
      <w:marBottom w:val="0"/>
      <w:divBdr>
        <w:top w:val="none" w:sz="0" w:space="0" w:color="auto"/>
        <w:left w:val="none" w:sz="0" w:space="0" w:color="auto"/>
        <w:bottom w:val="none" w:sz="0" w:space="0" w:color="auto"/>
        <w:right w:val="none" w:sz="0" w:space="0" w:color="auto"/>
      </w:divBdr>
    </w:div>
    <w:div w:id="301620223">
      <w:bodyDiv w:val="1"/>
      <w:marLeft w:val="0"/>
      <w:marRight w:val="0"/>
      <w:marTop w:val="0"/>
      <w:marBottom w:val="0"/>
      <w:divBdr>
        <w:top w:val="none" w:sz="0" w:space="0" w:color="auto"/>
        <w:left w:val="none" w:sz="0" w:space="0" w:color="auto"/>
        <w:bottom w:val="none" w:sz="0" w:space="0" w:color="auto"/>
        <w:right w:val="none" w:sz="0" w:space="0" w:color="auto"/>
      </w:divBdr>
    </w:div>
    <w:div w:id="303004904">
      <w:bodyDiv w:val="1"/>
      <w:marLeft w:val="0"/>
      <w:marRight w:val="0"/>
      <w:marTop w:val="0"/>
      <w:marBottom w:val="0"/>
      <w:divBdr>
        <w:top w:val="none" w:sz="0" w:space="0" w:color="auto"/>
        <w:left w:val="none" w:sz="0" w:space="0" w:color="auto"/>
        <w:bottom w:val="none" w:sz="0" w:space="0" w:color="auto"/>
        <w:right w:val="none" w:sz="0" w:space="0" w:color="auto"/>
      </w:divBdr>
    </w:div>
    <w:div w:id="306857951">
      <w:bodyDiv w:val="1"/>
      <w:marLeft w:val="0"/>
      <w:marRight w:val="0"/>
      <w:marTop w:val="0"/>
      <w:marBottom w:val="0"/>
      <w:divBdr>
        <w:top w:val="none" w:sz="0" w:space="0" w:color="auto"/>
        <w:left w:val="none" w:sz="0" w:space="0" w:color="auto"/>
        <w:bottom w:val="none" w:sz="0" w:space="0" w:color="auto"/>
        <w:right w:val="none" w:sz="0" w:space="0" w:color="auto"/>
      </w:divBdr>
    </w:div>
    <w:div w:id="313027429">
      <w:bodyDiv w:val="1"/>
      <w:marLeft w:val="0"/>
      <w:marRight w:val="0"/>
      <w:marTop w:val="0"/>
      <w:marBottom w:val="0"/>
      <w:divBdr>
        <w:top w:val="none" w:sz="0" w:space="0" w:color="auto"/>
        <w:left w:val="none" w:sz="0" w:space="0" w:color="auto"/>
        <w:bottom w:val="none" w:sz="0" w:space="0" w:color="auto"/>
        <w:right w:val="none" w:sz="0" w:space="0" w:color="auto"/>
      </w:divBdr>
    </w:div>
    <w:div w:id="313486129">
      <w:bodyDiv w:val="1"/>
      <w:marLeft w:val="0"/>
      <w:marRight w:val="0"/>
      <w:marTop w:val="0"/>
      <w:marBottom w:val="0"/>
      <w:divBdr>
        <w:top w:val="none" w:sz="0" w:space="0" w:color="auto"/>
        <w:left w:val="none" w:sz="0" w:space="0" w:color="auto"/>
        <w:bottom w:val="none" w:sz="0" w:space="0" w:color="auto"/>
        <w:right w:val="none" w:sz="0" w:space="0" w:color="auto"/>
      </w:divBdr>
    </w:div>
    <w:div w:id="316105439">
      <w:bodyDiv w:val="1"/>
      <w:marLeft w:val="0"/>
      <w:marRight w:val="0"/>
      <w:marTop w:val="0"/>
      <w:marBottom w:val="0"/>
      <w:divBdr>
        <w:top w:val="none" w:sz="0" w:space="0" w:color="auto"/>
        <w:left w:val="none" w:sz="0" w:space="0" w:color="auto"/>
        <w:bottom w:val="none" w:sz="0" w:space="0" w:color="auto"/>
        <w:right w:val="none" w:sz="0" w:space="0" w:color="auto"/>
      </w:divBdr>
    </w:div>
    <w:div w:id="333386699">
      <w:bodyDiv w:val="1"/>
      <w:marLeft w:val="0"/>
      <w:marRight w:val="0"/>
      <w:marTop w:val="0"/>
      <w:marBottom w:val="0"/>
      <w:divBdr>
        <w:top w:val="none" w:sz="0" w:space="0" w:color="auto"/>
        <w:left w:val="none" w:sz="0" w:space="0" w:color="auto"/>
        <w:bottom w:val="none" w:sz="0" w:space="0" w:color="auto"/>
        <w:right w:val="none" w:sz="0" w:space="0" w:color="auto"/>
      </w:divBdr>
    </w:div>
    <w:div w:id="341443630">
      <w:bodyDiv w:val="1"/>
      <w:marLeft w:val="0"/>
      <w:marRight w:val="0"/>
      <w:marTop w:val="0"/>
      <w:marBottom w:val="0"/>
      <w:divBdr>
        <w:top w:val="none" w:sz="0" w:space="0" w:color="auto"/>
        <w:left w:val="none" w:sz="0" w:space="0" w:color="auto"/>
        <w:bottom w:val="none" w:sz="0" w:space="0" w:color="auto"/>
        <w:right w:val="none" w:sz="0" w:space="0" w:color="auto"/>
      </w:divBdr>
    </w:div>
    <w:div w:id="357439497">
      <w:bodyDiv w:val="1"/>
      <w:marLeft w:val="0"/>
      <w:marRight w:val="0"/>
      <w:marTop w:val="0"/>
      <w:marBottom w:val="0"/>
      <w:divBdr>
        <w:top w:val="none" w:sz="0" w:space="0" w:color="auto"/>
        <w:left w:val="none" w:sz="0" w:space="0" w:color="auto"/>
        <w:bottom w:val="none" w:sz="0" w:space="0" w:color="auto"/>
        <w:right w:val="none" w:sz="0" w:space="0" w:color="auto"/>
      </w:divBdr>
    </w:div>
    <w:div w:id="371922404">
      <w:bodyDiv w:val="1"/>
      <w:marLeft w:val="0"/>
      <w:marRight w:val="0"/>
      <w:marTop w:val="0"/>
      <w:marBottom w:val="0"/>
      <w:divBdr>
        <w:top w:val="none" w:sz="0" w:space="0" w:color="auto"/>
        <w:left w:val="none" w:sz="0" w:space="0" w:color="auto"/>
        <w:bottom w:val="none" w:sz="0" w:space="0" w:color="auto"/>
        <w:right w:val="none" w:sz="0" w:space="0" w:color="auto"/>
      </w:divBdr>
    </w:div>
    <w:div w:id="374476034">
      <w:bodyDiv w:val="1"/>
      <w:marLeft w:val="0"/>
      <w:marRight w:val="0"/>
      <w:marTop w:val="0"/>
      <w:marBottom w:val="0"/>
      <w:divBdr>
        <w:top w:val="none" w:sz="0" w:space="0" w:color="auto"/>
        <w:left w:val="none" w:sz="0" w:space="0" w:color="auto"/>
        <w:bottom w:val="none" w:sz="0" w:space="0" w:color="auto"/>
        <w:right w:val="none" w:sz="0" w:space="0" w:color="auto"/>
      </w:divBdr>
    </w:div>
    <w:div w:id="396712305">
      <w:bodyDiv w:val="1"/>
      <w:marLeft w:val="0"/>
      <w:marRight w:val="0"/>
      <w:marTop w:val="0"/>
      <w:marBottom w:val="0"/>
      <w:divBdr>
        <w:top w:val="none" w:sz="0" w:space="0" w:color="auto"/>
        <w:left w:val="none" w:sz="0" w:space="0" w:color="auto"/>
        <w:bottom w:val="none" w:sz="0" w:space="0" w:color="auto"/>
        <w:right w:val="none" w:sz="0" w:space="0" w:color="auto"/>
      </w:divBdr>
    </w:div>
    <w:div w:id="406000834">
      <w:bodyDiv w:val="1"/>
      <w:marLeft w:val="0"/>
      <w:marRight w:val="0"/>
      <w:marTop w:val="0"/>
      <w:marBottom w:val="0"/>
      <w:divBdr>
        <w:top w:val="none" w:sz="0" w:space="0" w:color="auto"/>
        <w:left w:val="none" w:sz="0" w:space="0" w:color="auto"/>
        <w:bottom w:val="none" w:sz="0" w:space="0" w:color="auto"/>
        <w:right w:val="none" w:sz="0" w:space="0" w:color="auto"/>
      </w:divBdr>
    </w:div>
    <w:div w:id="406877702">
      <w:bodyDiv w:val="1"/>
      <w:marLeft w:val="0"/>
      <w:marRight w:val="0"/>
      <w:marTop w:val="0"/>
      <w:marBottom w:val="0"/>
      <w:divBdr>
        <w:top w:val="none" w:sz="0" w:space="0" w:color="auto"/>
        <w:left w:val="none" w:sz="0" w:space="0" w:color="auto"/>
        <w:bottom w:val="none" w:sz="0" w:space="0" w:color="auto"/>
        <w:right w:val="none" w:sz="0" w:space="0" w:color="auto"/>
      </w:divBdr>
      <w:divsChild>
        <w:div w:id="1233272020">
          <w:marLeft w:val="0"/>
          <w:marRight w:val="0"/>
          <w:marTop w:val="0"/>
          <w:marBottom w:val="0"/>
          <w:divBdr>
            <w:top w:val="none" w:sz="0" w:space="0" w:color="auto"/>
            <w:left w:val="none" w:sz="0" w:space="0" w:color="auto"/>
            <w:bottom w:val="none" w:sz="0" w:space="0" w:color="auto"/>
            <w:right w:val="none" w:sz="0" w:space="0" w:color="auto"/>
          </w:divBdr>
        </w:div>
        <w:div w:id="1385326741">
          <w:marLeft w:val="0"/>
          <w:marRight w:val="0"/>
          <w:marTop w:val="0"/>
          <w:marBottom w:val="0"/>
          <w:divBdr>
            <w:top w:val="none" w:sz="0" w:space="0" w:color="auto"/>
            <w:left w:val="none" w:sz="0" w:space="0" w:color="auto"/>
            <w:bottom w:val="none" w:sz="0" w:space="0" w:color="auto"/>
            <w:right w:val="none" w:sz="0" w:space="0" w:color="auto"/>
          </w:divBdr>
        </w:div>
      </w:divsChild>
    </w:div>
    <w:div w:id="410466563">
      <w:bodyDiv w:val="1"/>
      <w:marLeft w:val="0"/>
      <w:marRight w:val="0"/>
      <w:marTop w:val="0"/>
      <w:marBottom w:val="0"/>
      <w:divBdr>
        <w:top w:val="none" w:sz="0" w:space="0" w:color="auto"/>
        <w:left w:val="none" w:sz="0" w:space="0" w:color="auto"/>
        <w:bottom w:val="none" w:sz="0" w:space="0" w:color="auto"/>
        <w:right w:val="none" w:sz="0" w:space="0" w:color="auto"/>
      </w:divBdr>
    </w:div>
    <w:div w:id="411396159">
      <w:bodyDiv w:val="1"/>
      <w:marLeft w:val="0"/>
      <w:marRight w:val="0"/>
      <w:marTop w:val="0"/>
      <w:marBottom w:val="0"/>
      <w:divBdr>
        <w:top w:val="none" w:sz="0" w:space="0" w:color="auto"/>
        <w:left w:val="none" w:sz="0" w:space="0" w:color="auto"/>
        <w:bottom w:val="none" w:sz="0" w:space="0" w:color="auto"/>
        <w:right w:val="none" w:sz="0" w:space="0" w:color="auto"/>
      </w:divBdr>
    </w:div>
    <w:div w:id="425224654">
      <w:bodyDiv w:val="1"/>
      <w:marLeft w:val="0"/>
      <w:marRight w:val="0"/>
      <w:marTop w:val="0"/>
      <w:marBottom w:val="0"/>
      <w:divBdr>
        <w:top w:val="none" w:sz="0" w:space="0" w:color="auto"/>
        <w:left w:val="none" w:sz="0" w:space="0" w:color="auto"/>
        <w:bottom w:val="none" w:sz="0" w:space="0" w:color="auto"/>
        <w:right w:val="none" w:sz="0" w:space="0" w:color="auto"/>
      </w:divBdr>
    </w:div>
    <w:div w:id="434985998">
      <w:bodyDiv w:val="1"/>
      <w:marLeft w:val="0"/>
      <w:marRight w:val="0"/>
      <w:marTop w:val="0"/>
      <w:marBottom w:val="0"/>
      <w:divBdr>
        <w:top w:val="none" w:sz="0" w:space="0" w:color="auto"/>
        <w:left w:val="none" w:sz="0" w:space="0" w:color="auto"/>
        <w:bottom w:val="none" w:sz="0" w:space="0" w:color="auto"/>
        <w:right w:val="none" w:sz="0" w:space="0" w:color="auto"/>
      </w:divBdr>
      <w:divsChild>
        <w:div w:id="164368512">
          <w:marLeft w:val="0"/>
          <w:marRight w:val="0"/>
          <w:marTop w:val="0"/>
          <w:marBottom w:val="0"/>
          <w:divBdr>
            <w:top w:val="none" w:sz="0" w:space="0" w:color="auto"/>
            <w:left w:val="none" w:sz="0" w:space="0" w:color="auto"/>
            <w:bottom w:val="none" w:sz="0" w:space="0" w:color="auto"/>
            <w:right w:val="none" w:sz="0" w:space="0" w:color="auto"/>
          </w:divBdr>
          <w:divsChild>
            <w:div w:id="1413963806">
              <w:marLeft w:val="0"/>
              <w:marRight w:val="0"/>
              <w:marTop w:val="0"/>
              <w:marBottom w:val="0"/>
              <w:divBdr>
                <w:top w:val="none" w:sz="0" w:space="0" w:color="auto"/>
                <w:left w:val="none" w:sz="0" w:space="0" w:color="auto"/>
                <w:bottom w:val="none" w:sz="0" w:space="0" w:color="auto"/>
                <w:right w:val="none" w:sz="0" w:space="0" w:color="auto"/>
              </w:divBdr>
              <w:divsChild>
                <w:div w:id="87652443">
                  <w:marLeft w:val="0"/>
                  <w:marRight w:val="0"/>
                  <w:marTop w:val="0"/>
                  <w:marBottom w:val="0"/>
                  <w:divBdr>
                    <w:top w:val="none" w:sz="0" w:space="0" w:color="auto"/>
                    <w:left w:val="none" w:sz="0" w:space="0" w:color="auto"/>
                    <w:bottom w:val="none" w:sz="0" w:space="0" w:color="auto"/>
                    <w:right w:val="none" w:sz="0" w:space="0" w:color="auto"/>
                  </w:divBdr>
                  <w:divsChild>
                    <w:div w:id="555973501">
                      <w:marLeft w:val="0"/>
                      <w:marRight w:val="0"/>
                      <w:marTop w:val="0"/>
                      <w:marBottom w:val="0"/>
                      <w:divBdr>
                        <w:top w:val="none" w:sz="0" w:space="0" w:color="auto"/>
                        <w:left w:val="none" w:sz="0" w:space="0" w:color="auto"/>
                        <w:bottom w:val="none" w:sz="0" w:space="0" w:color="auto"/>
                        <w:right w:val="none" w:sz="0" w:space="0" w:color="auto"/>
                      </w:divBdr>
                      <w:divsChild>
                        <w:div w:id="1039547070">
                          <w:marLeft w:val="0"/>
                          <w:marRight w:val="0"/>
                          <w:marTop w:val="0"/>
                          <w:marBottom w:val="0"/>
                          <w:divBdr>
                            <w:top w:val="none" w:sz="0" w:space="0" w:color="auto"/>
                            <w:left w:val="none" w:sz="0" w:space="0" w:color="auto"/>
                            <w:bottom w:val="none" w:sz="0" w:space="0" w:color="auto"/>
                            <w:right w:val="none" w:sz="0" w:space="0" w:color="auto"/>
                          </w:divBdr>
                          <w:divsChild>
                            <w:div w:id="175466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1633786">
      <w:bodyDiv w:val="1"/>
      <w:marLeft w:val="0"/>
      <w:marRight w:val="0"/>
      <w:marTop w:val="0"/>
      <w:marBottom w:val="0"/>
      <w:divBdr>
        <w:top w:val="none" w:sz="0" w:space="0" w:color="auto"/>
        <w:left w:val="none" w:sz="0" w:space="0" w:color="auto"/>
        <w:bottom w:val="none" w:sz="0" w:space="0" w:color="auto"/>
        <w:right w:val="none" w:sz="0" w:space="0" w:color="auto"/>
      </w:divBdr>
    </w:div>
    <w:div w:id="458299106">
      <w:bodyDiv w:val="1"/>
      <w:marLeft w:val="0"/>
      <w:marRight w:val="0"/>
      <w:marTop w:val="0"/>
      <w:marBottom w:val="0"/>
      <w:divBdr>
        <w:top w:val="none" w:sz="0" w:space="0" w:color="auto"/>
        <w:left w:val="none" w:sz="0" w:space="0" w:color="auto"/>
        <w:bottom w:val="none" w:sz="0" w:space="0" w:color="auto"/>
        <w:right w:val="none" w:sz="0" w:space="0" w:color="auto"/>
      </w:divBdr>
    </w:div>
    <w:div w:id="496072136">
      <w:bodyDiv w:val="1"/>
      <w:marLeft w:val="0"/>
      <w:marRight w:val="0"/>
      <w:marTop w:val="0"/>
      <w:marBottom w:val="0"/>
      <w:divBdr>
        <w:top w:val="none" w:sz="0" w:space="0" w:color="auto"/>
        <w:left w:val="none" w:sz="0" w:space="0" w:color="auto"/>
        <w:bottom w:val="none" w:sz="0" w:space="0" w:color="auto"/>
        <w:right w:val="none" w:sz="0" w:space="0" w:color="auto"/>
      </w:divBdr>
    </w:div>
    <w:div w:id="522325083">
      <w:bodyDiv w:val="1"/>
      <w:marLeft w:val="0"/>
      <w:marRight w:val="0"/>
      <w:marTop w:val="0"/>
      <w:marBottom w:val="0"/>
      <w:divBdr>
        <w:top w:val="none" w:sz="0" w:space="0" w:color="auto"/>
        <w:left w:val="none" w:sz="0" w:space="0" w:color="auto"/>
        <w:bottom w:val="none" w:sz="0" w:space="0" w:color="auto"/>
        <w:right w:val="none" w:sz="0" w:space="0" w:color="auto"/>
      </w:divBdr>
    </w:div>
    <w:div w:id="535771856">
      <w:bodyDiv w:val="1"/>
      <w:marLeft w:val="0"/>
      <w:marRight w:val="0"/>
      <w:marTop w:val="0"/>
      <w:marBottom w:val="0"/>
      <w:divBdr>
        <w:top w:val="none" w:sz="0" w:space="0" w:color="auto"/>
        <w:left w:val="none" w:sz="0" w:space="0" w:color="auto"/>
        <w:bottom w:val="none" w:sz="0" w:space="0" w:color="auto"/>
        <w:right w:val="none" w:sz="0" w:space="0" w:color="auto"/>
      </w:divBdr>
    </w:div>
    <w:div w:id="536744187">
      <w:bodyDiv w:val="1"/>
      <w:marLeft w:val="0"/>
      <w:marRight w:val="0"/>
      <w:marTop w:val="0"/>
      <w:marBottom w:val="0"/>
      <w:divBdr>
        <w:top w:val="none" w:sz="0" w:space="0" w:color="auto"/>
        <w:left w:val="none" w:sz="0" w:space="0" w:color="auto"/>
        <w:bottom w:val="none" w:sz="0" w:space="0" w:color="auto"/>
        <w:right w:val="none" w:sz="0" w:space="0" w:color="auto"/>
      </w:divBdr>
    </w:div>
    <w:div w:id="560143897">
      <w:bodyDiv w:val="1"/>
      <w:marLeft w:val="0"/>
      <w:marRight w:val="0"/>
      <w:marTop w:val="0"/>
      <w:marBottom w:val="0"/>
      <w:divBdr>
        <w:top w:val="none" w:sz="0" w:space="0" w:color="auto"/>
        <w:left w:val="none" w:sz="0" w:space="0" w:color="auto"/>
        <w:bottom w:val="none" w:sz="0" w:space="0" w:color="auto"/>
        <w:right w:val="none" w:sz="0" w:space="0" w:color="auto"/>
      </w:divBdr>
    </w:div>
    <w:div w:id="592712445">
      <w:bodyDiv w:val="1"/>
      <w:marLeft w:val="0"/>
      <w:marRight w:val="0"/>
      <w:marTop w:val="0"/>
      <w:marBottom w:val="0"/>
      <w:divBdr>
        <w:top w:val="none" w:sz="0" w:space="0" w:color="auto"/>
        <w:left w:val="none" w:sz="0" w:space="0" w:color="auto"/>
        <w:bottom w:val="none" w:sz="0" w:space="0" w:color="auto"/>
        <w:right w:val="none" w:sz="0" w:space="0" w:color="auto"/>
      </w:divBdr>
    </w:div>
    <w:div w:id="607540596">
      <w:bodyDiv w:val="1"/>
      <w:marLeft w:val="0"/>
      <w:marRight w:val="0"/>
      <w:marTop w:val="0"/>
      <w:marBottom w:val="0"/>
      <w:divBdr>
        <w:top w:val="none" w:sz="0" w:space="0" w:color="auto"/>
        <w:left w:val="none" w:sz="0" w:space="0" w:color="auto"/>
        <w:bottom w:val="none" w:sz="0" w:space="0" w:color="auto"/>
        <w:right w:val="none" w:sz="0" w:space="0" w:color="auto"/>
      </w:divBdr>
    </w:div>
    <w:div w:id="627248785">
      <w:bodyDiv w:val="1"/>
      <w:marLeft w:val="0"/>
      <w:marRight w:val="0"/>
      <w:marTop w:val="0"/>
      <w:marBottom w:val="0"/>
      <w:divBdr>
        <w:top w:val="none" w:sz="0" w:space="0" w:color="auto"/>
        <w:left w:val="none" w:sz="0" w:space="0" w:color="auto"/>
        <w:bottom w:val="none" w:sz="0" w:space="0" w:color="auto"/>
        <w:right w:val="none" w:sz="0" w:space="0" w:color="auto"/>
      </w:divBdr>
    </w:div>
    <w:div w:id="644821383">
      <w:bodyDiv w:val="1"/>
      <w:marLeft w:val="0"/>
      <w:marRight w:val="0"/>
      <w:marTop w:val="0"/>
      <w:marBottom w:val="0"/>
      <w:divBdr>
        <w:top w:val="none" w:sz="0" w:space="0" w:color="auto"/>
        <w:left w:val="none" w:sz="0" w:space="0" w:color="auto"/>
        <w:bottom w:val="none" w:sz="0" w:space="0" w:color="auto"/>
        <w:right w:val="none" w:sz="0" w:space="0" w:color="auto"/>
      </w:divBdr>
    </w:div>
    <w:div w:id="651713626">
      <w:bodyDiv w:val="1"/>
      <w:marLeft w:val="0"/>
      <w:marRight w:val="0"/>
      <w:marTop w:val="0"/>
      <w:marBottom w:val="0"/>
      <w:divBdr>
        <w:top w:val="none" w:sz="0" w:space="0" w:color="auto"/>
        <w:left w:val="none" w:sz="0" w:space="0" w:color="auto"/>
        <w:bottom w:val="none" w:sz="0" w:space="0" w:color="auto"/>
        <w:right w:val="none" w:sz="0" w:space="0" w:color="auto"/>
      </w:divBdr>
    </w:div>
    <w:div w:id="652219288">
      <w:bodyDiv w:val="1"/>
      <w:marLeft w:val="0"/>
      <w:marRight w:val="0"/>
      <w:marTop w:val="0"/>
      <w:marBottom w:val="0"/>
      <w:divBdr>
        <w:top w:val="none" w:sz="0" w:space="0" w:color="auto"/>
        <w:left w:val="none" w:sz="0" w:space="0" w:color="auto"/>
        <w:bottom w:val="none" w:sz="0" w:space="0" w:color="auto"/>
        <w:right w:val="none" w:sz="0" w:space="0" w:color="auto"/>
      </w:divBdr>
    </w:div>
    <w:div w:id="653217066">
      <w:bodyDiv w:val="1"/>
      <w:marLeft w:val="0"/>
      <w:marRight w:val="0"/>
      <w:marTop w:val="0"/>
      <w:marBottom w:val="0"/>
      <w:divBdr>
        <w:top w:val="none" w:sz="0" w:space="0" w:color="auto"/>
        <w:left w:val="none" w:sz="0" w:space="0" w:color="auto"/>
        <w:bottom w:val="none" w:sz="0" w:space="0" w:color="auto"/>
        <w:right w:val="none" w:sz="0" w:space="0" w:color="auto"/>
      </w:divBdr>
    </w:div>
    <w:div w:id="660738411">
      <w:bodyDiv w:val="1"/>
      <w:marLeft w:val="0"/>
      <w:marRight w:val="0"/>
      <w:marTop w:val="0"/>
      <w:marBottom w:val="0"/>
      <w:divBdr>
        <w:top w:val="none" w:sz="0" w:space="0" w:color="auto"/>
        <w:left w:val="none" w:sz="0" w:space="0" w:color="auto"/>
        <w:bottom w:val="none" w:sz="0" w:space="0" w:color="auto"/>
        <w:right w:val="none" w:sz="0" w:space="0" w:color="auto"/>
      </w:divBdr>
    </w:div>
    <w:div w:id="666129566">
      <w:bodyDiv w:val="1"/>
      <w:marLeft w:val="0"/>
      <w:marRight w:val="0"/>
      <w:marTop w:val="0"/>
      <w:marBottom w:val="0"/>
      <w:divBdr>
        <w:top w:val="none" w:sz="0" w:space="0" w:color="auto"/>
        <w:left w:val="none" w:sz="0" w:space="0" w:color="auto"/>
        <w:bottom w:val="none" w:sz="0" w:space="0" w:color="auto"/>
        <w:right w:val="none" w:sz="0" w:space="0" w:color="auto"/>
      </w:divBdr>
    </w:div>
    <w:div w:id="680164995">
      <w:bodyDiv w:val="1"/>
      <w:marLeft w:val="0"/>
      <w:marRight w:val="0"/>
      <w:marTop w:val="0"/>
      <w:marBottom w:val="0"/>
      <w:divBdr>
        <w:top w:val="none" w:sz="0" w:space="0" w:color="auto"/>
        <w:left w:val="none" w:sz="0" w:space="0" w:color="auto"/>
        <w:bottom w:val="none" w:sz="0" w:space="0" w:color="auto"/>
        <w:right w:val="none" w:sz="0" w:space="0" w:color="auto"/>
      </w:divBdr>
    </w:div>
    <w:div w:id="681663142">
      <w:bodyDiv w:val="1"/>
      <w:marLeft w:val="0"/>
      <w:marRight w:val="0"/>
      <w:marTop w:val="0"/>
      <w:marBottom w:val="0"/>
      <w:divBdr>
        <w:top w:val="none" w:sz="0" w:space="0" w:color="auto"/>
        <w:left w:val="none" w:sz="0" w:space="0" w:color="auto"/>
        <w:bottom w:val="none" w:sz="0" w:space="0" w:color="auto"/>
        <w:right w:val="none" w:sz="0" w:space="0" w:color="auto"/>
      </w:divBdr>
    </w:div>
    <w:div w:id="710223892">
      <w:bodyDiv w:val="1"/>
      <w:marLeft w:val="0"/>
      <w:marRight w:val="0"/>
      <w:marTop w:val="0"/>
      <w:marBottom w:val="0"/>
      <w:divBdr>
        <w:top w:val="none" w:sz="0" w:space="0" w:color="auto"/>
        <w:left w:val="none" w:sz="0" w:space="0" w:color="auto"/>
        <w:bottom w:val="none" w:sz="0" w:space="0" w:color="auto"/>
        <w:right w:val="none" w:sz="0" w:space="0" w:color="auto"/>
      </w:divBdr>
    </w:div>
    <w:div w:id="721490231">
      <w:bodyDiv w:val="1"/>
      <w:marLeft w:val="0"/>
      <w:marRight w:val="0"/>
      <w:marTop w:val="0"/>
      <w:marBottom w:val="0"/>
      <w:divBdr>
        <w:top w:val="none" w:sz="0" w:space="0" w:color="auto"/>
        <w:left w:val="none" w:sz="0" w:space="0" w:color="auto"/>
        <w:bottom w:val="none" w:sz="0" w:space="0" w:color="auto"/>
        <w:right w:val="none" w:sz="0" w:space="0" w:color="auto"/>
      </w:divBdr>
    </w:div>
    <w:div w:id="743333850">
      <w:bodyDiv w:val="1"/>
      <w:marLeft w:val="0"/>
      <w:marRight w:val="0"/>
      <w:marTop w:val="0"/>
      <w:marBottom w:val="0"/>
      <w:divBdr>
        <w:top w:val="none" w:sz="0" w:space="0" w:color="auto"/>
        <w:left w:val="none" w:sz="0" w:space="0" w:color="auto"/>
        <w:bottom w:val="none" w:sz="0" w:space="0" w:color="auto"/>
        <w:right w:val="none" w:sz="0" w:space="0" w:color="auto"/>
      </w:divBdr>
    </w:div>
    <w:div w:id="754516903">
      <w:bodyDiv w:val="1"/>
      <w:marLeft w:val="0"/>
      <w:marRight w:val="0"/>
      <w:marTop w:val="0"/>
      <w:marBottom w:val="0"/>
      <w:divBdr>
        <w:top w:val="none" w:sz="0" w:space="0" w:color="auto"/>
        <w:left w:val="none" w:sz="0" w:space="0" w:color="auto"/>
        <w:bottom w:val="none" w:sz="0" w:space="0" w:color="auto"/>
        <w:right w:val="none" w:sz="0" w:space="0" w:color="auto"/>
      </w:divBdr>
    </w:div>
    <w:div w:id="760486202">
      <w:bodyDiv w:val="1"/>
      <w:marLeft w:val="0"/>
      <w:marRight w:val="0"/>
      <w:marTop w:val="0"/>
      <w:marBottom w:val="0"/>
      <w:divBdr>
        <w:top w:val="none" w:sz="0" w:space="0" w:color="auto"/>
        <w:left w:val="none" w:sz="0" w:space="0" w:color="auto"/>
        <w:bottom w:val="none" w:sz="0" w:space="0" w:color="auto"/>
        <w:right w:val="none" w:sz="0" w:space="0" w:color="auto"/>
      </w:divBdr>
    </w:div>
    <w:div w:id="772020916">
      <w:bodyDiv w:val="1"/>
      <w:marLeft w:val="0"/>
      <w:marRight w:val="0"/>
      <w:marTop w:val="0"/>
      <w:marBottom w:val="0"/>
      <w:divBdr>
        <w:top w:val="none" w:sz="0" w:space="0" w:color="auto"/>
        <w:left w:val="none" w:sz="0" w:space="0" w:color="auto"/>
        <w:bottom w:val="none" w:sz="0" w:space="0" w:color="auto"/>
        <w:right w:val="none" w:sz="0" w:space="0" w:color="auto"/>
      </w:divBdr>
    </w:div>
    <w:div w:id="784614744">
      <w:bodyDiv w:val="1"/>
      <w:marLeft w:val="0"/>
      <w:marRight w:val="0"/>
      <w:marTop w:val="0"/>
      <w:marBottom w:val="0"/>
      <w:divBdr>
        <w:top w:val="none" w:sz="0" w:space="0" w:color="auto"/>
        <w:left w:val="none" w:sz="0" w:space="0" w:color="auto"/>
        <w:bottom w:val="none" w:sz="0" w:space="0" w:color="auto"/>
        <w:right w:val="none" w:sz="0" w:space="0" w:color="auto"/>
      </w:divBdr>
    </w:div>
    <w:div w:id="801309023">
      <w:bodyDiv w:val="1"/>
      <w:marLeft w:val="0"/>
      <w:marRight w:val="0"/>
      <w:marTop w:val="0"/>
      <w:marBottom w:val="0"/>
      <w:divBdr>
        <w:top w:val="none" w:sz="0" w:space="0" w:color="auto"/>
        <w:left w:val="none" w:sz="0" w:space="0" w:color="auto"/>
        <w:bottom w:val="none" w:sz="0" w:space="0" w:color="auto"/>
        <w:right w:val="none" w:sz="0" w:space="0" w:color="auto"/>
      </w:divBdr>
    </w:div>
    <w:div w:id="805004107">
      <w:bodyDiv w:val="1"/>
      <w:marLeft w:val="0"/>
      <w:marRight w:val="0"/>
      <w:marTop w:val="0"/>
      <w:marBottom w:val="0"/>
      <w:divBdr>
        <w:top w:val="none" w:sz="0" w:space="0" w:color="auto"/>
        <w:left w:val="none" w:sz="0" w:space="0" w:color="auto"/>
        <w:bottom w:val="none" w:sz="0" w:space="0" w:color="auto"/>
        <w:right w:val="none" w:sz="0" w:space="0" w:color="auto"/>
      </w:divBdr>
    </w:div>
    <w:div w:id="815029882">
      <w:bodyDiv w:val="1"/>
      <w:marLeft w:val="0"/>
      <w:marRight w:val="0"/>
      <w:marTop w:val="0"/>
      <w:marBottom w:val="0"/>
      <w:divBdr>
        <w:top w:val="none" w:sz="0" w:space="0" w:color="auto"/>
        <w:left w:val="none" w:sz="0" w:space="0" w:color="auto"/>
        <w:bottom w:val="none" w:sz="0" w:space="0" w:color="auto"/>
        <w:right w:val="none" w:sz="0" w:space="0" w:color="auto"/>
      </w:divBdr>
    </w:div>
    <w:div w:id="833109199">
      <w:bodyDiv w:val="1"/>
      <w:marLeft w:val="0"/>
      <w:marRight w:val="0"/>
      <w:marTop w:val="0"/>
      <w:marBottom w:val="0"/>
      <w:divBdr>
        <w:top w:val="none" w:sz="0" w:space="0" w:color="auto"/>
        <w:left w:val="none" w:sz="0" w:space="0" w:color="auto"/>
        <w:bottom w:val="none" w:sz="0" w:space="0" w:color="auto"/>
        <w:right w:val="none" w:sz="0" w:space="0" w:color="auto"/>
      </w:divBdr>
    </w:div>
    <w:div w:id="838040772">
      <w:bodyDiv w:val="1"/>
      <w:marLeft w:val="0"/>
      <w:marRight w:val="0"/>
      <w:marTop w:val="0"/>
      <w:marBottom w:val="0"/>
      <w:divBdr>
        <w:top w:val="none" w:sz="0" w:space="0" w:color="auto"/>
        <w:left w:val="none" w:sz="0" w:space="0" w:color="auto"/>
        <w:bottom w:val="none" w:sz="0" w:space="0" w:color="auto"/>
        <w:right w:val="none" w:sz="0" w:space="0" w:color="auto"/>
      </w:divBdr>
    </w:div>
    <w:div w:id="839003760">
      <w:bodyDiv w:val="1"/>
      <w:marLeft w:val="0"/>
      <w:marRight w:val="0"/>
      <w:marTop w:val="0"/>
      <w:marBottom w:val="0"/>
      <w:divBdr>
        <w:top w:val="none" w:sz="0" w:space="0" w:color="auto"/>
        <w:left w:val="none" w:sz="0" w:space="0" w:color="auto"/>
        <w:bottom w:val="none" w:sz="0" w:space="0" w:color="auto"/>
        <w:right w:val="none" w:sz="0" w:space="0" w:color="auto"/>
      </w:divBdr>
    </w:div>
    <w:div w:id="890460833">
      <w:bodyDiv w:val="1"/>
      <w:marLeft w:val="0"/>
      <w:marRight w:val="0"/>
      <w:marTop w:val="0"/>
      <w:marBottom w:val="0"/>
      <w:divBdr>
        <w:top w:val="none" w:sz="0" w:space="0" w:color="auto"/>
        <w:left w:val="none" w:sz="0" w:space="0" w:color="auto"/>
        <w:bottom w:val="none" w:sz="0" w:space="0" w:color="auto"/>
        <w:right w:val="none" w:sz="0" w:space="0" w:color="auto"/>
      </w:divBdr>
    </w:div>
    <w:div w:id="906693809">
      <w:bodyDiv w:val="1"/>
      <w:marLeft w:val="0"/>
      <w:marRight w:val="0"/>
      <w:marTop w:val="0"/>
      <w:marBottom w:val="0"/>
      <w:divBdr>
        <w:top w:val="none" w:sz="0" w:space="0" w:color="auto"/>
        <w:left w:val="none" w:sz="0" w:space="0" w:color="auto"/>
        <w:bottom w:val="none" w:sz="0" w:space="0" w:color="auto"/>
        <w:right w:val="none" w:sz="0" w:space="0" w:color="auto"/>
      </w:divBdr>
    </w:div>
    <w:div w:id="916598586">
      <w:bodyDiv w:val="1"/>
      <w:marLeft w:val="0"/>
      <w:marRight w:val="0"/>
      <w:marTop w:val="0"/>
      <w:marBottom w:val="0"/>
      <w:divBdr>
        <w:top w:val="none" w:sz="0" w:space="0" w:color="auto"/>
        <w:left w:val="none" w:sz="0" w:space="0" w:color="auto"/>
        <w:bottom w:val="none" w:sz="0" w:space="0" w:color="auto"/>
        <w:right w:val="none" w:sz="0" w:space="0" w:color="auto"/>
      </w:divBdr>
    </w:div>
    <w:div w:id="925193905">
      <w:bodyDiv w:val="1"/>
      <w:marLeft w:val="0"/>
      <w:marRight w:val="0"/>
      <w:marTop w:val="0"/>
      <w:marBottom w:val="0"/>
      <w:divBdr>
        <w:top w:val="none" w:sz="0" w:space="0" w:color="auto"/>
        <w:left w:val="none" w:sz="0" w:space="0" w:color="auto"/>
        <w:bottom w:val="none" w:sz="0" w:space="0" w:color="auto"/>
        <w:right w:val="none" w:sz="0" w:space="0" w:color="auto"/>
      </w:divBdr>
    </w:div>
    <w:div w:id="960303144">
      <w:bodyDiv w:val="1"/>
      <w:marLeft w:val="0"/>
      <w:marRight w:val="0"/>
      <w:marTop w:val="0"/>
      <w:marBottom w:val="0"/>
      <w:divBdr>
        <w:top w:val="none" w:sz="0" w:space="0" w:color="auto"/>
        <w:left w:val="none" w:sz="0" w:space="0" w:color="auto"/>
        <w:bottom w:val="none" w:sz="0" w:space="0" w:color="auto"/>
        <w:right w:val="none" w:sz="0" w:space="0" w:color="auto"/>
      </w:divBdr>
    </w:div>
    <w:div w:id="962418810">
      <w:bodyDiv w:val="1"/>
      <w:marLeft w:val="0"/>
      <w:marRight w:val="0"/>
      <w:marTop w:val="0"/>
      <w:marBottom w:val="0"/>
      <w:divBdr>
        <w:top w:val="none" w:sz="0" w:space="0" w:color="auto"/>
        <w:left w:val="none" w:sz="0" w:space="0" w:color="auto"/>
        <w:bottom w:val="none" w:sz="0" w:space="0" w:color="auto"/>
        <w:right w:val="none" w:sz="0" w:space="0" w:color="auto"/>
      </w:divBdr>
    </w:div>
    <w:div w:id="987515988">
      <w:bodyDiv w:val="1"/>
      <w:marLeft w:val="0"/>
      <w:marRight w:val="0"/>
      <w:marTop w:val="0"/>
      <w:marBottom w:val="0"/>
      <w:divBdr>
        <w:top w:val="none" w:sz="0" w:space="0" w:color="auto"/>
        <w:left w:val="none" w:sz="0" w:space="0" w:color="auto"/>
        <w:bottom w:val="none" w:sz="0" w:space="0" w:color="auto"/>
        <w:right w:val="none" w:sz="0" w:space="0" w:color="auto"/>
      </w:divBdr>
    </w:div>
    <w:div w:id="994143584">
      <w:bodyDiv w:val="1"/>
      <w:marLeft w:val="0"/>
      <w:marRight w:val="0"/>
      <w:marTop w:val="0"/>
      <w:marBottom w:val="0"/>
      <w:divBdr>
        <w:top w:val="none" w:sz="0" w:space="0" w:color="auto"/>
        <w:left w:val="none" w:sz="0" w:space="0" w:color="auto"/>
        <w:bottom w:val="none" w:sz="0" w:space="0" w:color="auto"/>
        <w:right w:val="none" w:sz="0" w:space="0" w:color="auto"/>
      </w:divBdr>
    </w:div>
    <w:div w:id="1004816155">
      <w:bodyDiv w:val="1"/>
      <w:marLeft w:val="0"/>
      <w:marRight w:val="0"/>
      <w:marTop w:val="0"/>
      <w:marBottom w:val="0"/>
      <w:divBdr>
        <w:top w:val="none" w:sz="0" w:space="0" w:color="auto"/>
        <w:left w:val="none" w:sz="0" w:space="0" w:color="auto"/>
        <w:bottom w:val="none" w:sz="0" w:space="0" w:color="auto"/>
        <w:right w:val="none" w:sz="0" w:space="0" w:color="auto"/>
      </w:divBdr>
    </w:div>
    <w:div w:id="1013072584">
      <w:bodyDiv w:val="1"/>
      <w:marLeft w:val="0"/>
      <w:marRight w:val="0"/>
      <w:marTop w:val="0"/>
      <w:marBottom w:val="0"/>
      <w:divBdr>
        <w:top w:val="none" w:sz="0" w:space="0" w:color="auto"/>
        <w:left w:val="none" w:sz="0" w:space="0" w:color="auto"/>
        <w:bottom w:val="none" w:sz="0" w:space="0" w:color="auto"/>
        <w:right w:val="none" w:sz="0" w:space="0" w:color="auto"/>
      </w:divBdr>
    </w:div>
    <w:div w:id="1014764884">
      <w:bodyDiv w:val="1"/>
      <w:marLeft w:val="0"/>
      <w:marRight w:val="0"/>
      <w:marTop w:val="0"/>
      <w:marBottom w:val="0"/>
      <w:divBdr>
        <w:top w:val="none" w:sz="0" w:space="0" w:color="auto"/>
        <w:left w:val="none" w:sz="0" w:space="0" w:color="auto"/>
        <w:bottom w:val="none" w:sz="0" w:space="0" w:color="auto"/>
        <w:right w:val="none" w:sz="0" w:space="0" w:color="auto"/>
      </w:divBdr>
    </w:div>
    <w:div w:id="1014846278">
      <w:bodyDiv w:val="1"/>
      <w:marLeft w:val="0"/>
      <w:marRight w:val="0"/>
      <w:marTop w:val="0"/>
      <w:marBottom w:val="0"/>
      <w:divBdr>
        <w:top w:val="none" w:sz="0" w:space="0" w:color="auto"/>
        <w:left w:val="none" w:sz="0" w:space="0" w:color="auto"/>
        <w:bottom w:val="none" w:sz="0" w:space="0" w:color="auto"/>
        <w:right w:val="none" w:sz="0" w:space="0" w:color="auto"/>
      </w:divBdr>
    </w:div>
    <w:div w:id="1022514703">
      <w:bodyDiv w:val="1"/>
      <w:marLeft w:val="0"/>
      <w:marRight w:val="0"/>
      <w:marTop w:val="0"/>
      <w:marBottom w:val="0"/>
      <w:divBdr>
        <w:top w:val="none" w:sz="0" w:space="0" w:color="auto"/>
        <w:left w:val="none" w:sz="0" w:space="0" w:color="auto"/>
        <w:bottom w:val="none" w:sz="0" w:space="0" w:color="auto"/>
        <w:right w:val="none" w:sz="0" w:space="0" w:color="auto"/>
      </w:divBdr>
    </w:div>
    <w:div w:id="1030305122">
      <w:bodyDiv w:val="1"/>
      <w:marLeft w:val="0"/>
      <w:marRight w:val="0"/>
      <w:marTop w:val="0"/>
      <w:marBottom w:val="0"/>
      <w:divBdr>
        <w:top w:val="none" w:sz="0" w:space="0" w:color="auto"/>
        <w:left w:val="none" w:sz="0" w:space="0" w:color="auto"/>
        <w:bottom w:val="none" w:sz="0" w:space="0" w:color="auto"/>
        <w:right w:val="none" w:sz="0" w:space="0" w:color="auto"/>
      </w:divBdr>
      <w:divsChild>
        <w:div w:id="282613404">
          <w:marLeft w:val="0"/>
          <w:marRight w:val="0"/>
          <w:marTop w:val="0"/>
          <w:marBottom w:val="0"/>
          <w:divBdr>
            <w:top w:val="none" w:sz="0" w:space="0" w:color="auto"/>
            <w:left w:val="none" w:sz="0" w:space="0" w:color="auto"/>
            <w:bottom w:val="none" w:sz="0" w:space="0" w:color="auto"/>
            <w:right w:val="none" w:sz="0" w:space="0" w:color="auto"/>
          </w:divBdr>
          <w:divsChild>
            <w:div w:id="1226529949">
              <w:marLeft w:val="0"/>
              <w:marRight w:val="0"/>
              <w:marTop w:val="0"/>
              <w:marBottom w:val="0"/>
              <w:divBdr>
                <w:top w:val="none" w:sz="0" w:space="0" w:color="auto"/>
                <w:left w:val="none" w:sz="0" w:space="0" w:color="auto"/>
                <w:bottom w:val="none" w:sz="0" w:space="0" w:color="auto"/>
                <w:right w:val="none" w:sz="0" w:space="0" w:color="auto"/>
              </w:divBdr>
              <w:divsChild>
                <w:div w:id="937249395">
                  <w:marLeft w:val="0"/>
                  <w:marRight w:val="0"/>
                  <w:marTop w:val="0"/>
                  <w:marBottom w:val="0"/>
                  <w:divBdr>
                    <w:top w:val="none" w:sz="0" w:space="0" w:color="auto"/>
                    <w:left w:val="none" w:sz="0" w:space="0" w:color="auto"/>
                    <w:bottom w:val="none" w:sz="0" w:space="0" w:color="auto"/>
                    <w:right w:val="none" w:sz="0" w:space="0" w:color="auto"/>
                  </w:divBdr>
                  <w:divsChild>
                    <w:div w:id="216281296">
                      <w:marLeft w:val="0"/>
                      <w:marRight w:val="0"/>
                      <w:marTop w:val="0"/>
                      <w:marBottom w:val="0"/>
                      <w:divBdr>
                        <w:top w:val="none" w:sz="0" w:space="0" w:color="auto"/>
                        <w:left w:val="none" w:sz="0" w:space="0" w:color="auto"/>
                        <w:bottom w:val="none" w:sz="0" w:space="0" w:color="auto"/>
                        <w:right w:val="none" w:sz="0" w:space="0" w:color="auto"/>
                      </w:divBdr>
                      <w:divsChild>
                        <w:div w:id="58989757">
                          <w:marLeft w:val="0"/>
                          <w:marRight w:val="0"/>
                          <w:marTop w:val="0"/>
                          <w:marBottom w:val="0"/>
                          <w:divBdr>
                            <w:top w:val="none" w:sz="0" w:space="0" w:color="auto"/>
                            <w:left w:val="none" w:sz="0" w:space="0" w:color="auto"/>
                            <w:bottom w:val="none" w:sz="0" w:space="0" w:color="auto"/>
                            <w:right w:val="none" w:sz="0" w:space="0" w:color="auto"/>
                          </w:divBdr>
                          <w:divsChild>
                            <w:div w:id="953513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7243876">
      <w:bodyDiv w:val="1"/>
      <w:marLeft w:val="0"/>
      <w:marRight w:val="0"/>
      <w:marTop w:val="0"/>
      <w:marBottom w:val="0"/>
      <w:divBdr>
        <w:top w:val="none" w:sz="0" w:space="0" w:color="auto"/>
        <w:left w:val="none" w:sz="0" w:space="0" w:color="auto"/>
        <w:bottom w:val="none" w:sz="0" w:space="0" w:color="auto"/>
        <w:right w:val="none" w:sz="0" w:space="0" w:color="auto"/>
      </w:divBdr>
    </w:div>
    <w:div w:id="1047071812">
      <w:bodyDiv w:val="1"/>
      <w:marLeft w:val="0"/>
      <w:marRight w:val="0"/>
      <w:marTop w:val="0"/>
      <w:marBottom w:val="0"/>
      <w:divBdr>
        <w:top w:val="none" w:sz="0" w:space="0" w:color="auto"/>
        <w:left w:val="none" w:sz="0" w:space="0" w:color="auto"/>
        <w:bottom w:val="none" w:sz="0" w:space="0" w:color="auto"/>
        <w:right w:val="none" w:sz="0" w:space="0" w:color="auto"/>
      </w:divBdr>
    </w:div>
    <w:div w:id="1050223273">
      <w:bodyDiv w:val="1"/>
      <w:marLeft w:val="0"/>
      <w:marRight w:val="0"/>
      <w:marTop w:val="0"/>
      <w:marBottom w:val="0"/>
      <w:divBdr>
        <w:top w:val="none" w:sz="0" w:space="0" w:color="auto"/>
        <w:left w:val="none" w:sz="0" w:space="0" w:color="auto"/>
        <w:bottom w:val="none" w:sz="0" w:space="0" w:color="auto"/>
        <w:right w:val="none" w:sz="0" w:space="0" w:color="auto"/>
      </w:divBdr>
    </w:div>
    <w:div w:id="1055156555">
      <w:bodyDiv w:val="1"/>
      <w:marLeft w:val="0"/>
      <w:marRight w:val="0"/>
      <w:marTop w:val="0"/>
      <w:marBottom w:val="0"/>
      <w:divBdr>
        <w:top w:val="none" w:sz="0" w:space="0" w:color="auto"/>
        <w:left w:val="none" w:sz="0" w:space="0" w:color="auto"/>
        <w:bottom w:val="none" w:sz="0" w:space="0" w:color="auto"/>
        <w:right w:val="none" w:sz="0" w:space="0" w:color="auto"/>
      </w:divBdr>
    </w:div>
    <w:div w:id="1070465627">
      <w:bodyDiv w:val="1"/>
      <w:marLeft w:val="0"/>
      <w:marRight w:val="0"/>
      <w:marTop w:val="0"/>
      <w:marBottom w:val="0"/>
      <w:divBdr>
        <w:top w:val="none" w:sz="0" w:space="0" w:color="auto"/>
        <w:left w:val="none" w:sz="0" w:space="0" w:color="auto"/>
        <w:bottom w:val="none" w:sz="0" w:space="0" w:color="auto"/>
        <w:right w:val="none" w:sz="0" w:space="0" w:color="auto"/>
      </w:divBdr>
    </w:div>
    <w:div w:id="1072123543">
      <w:bodyDiv w:val="1"/>
      <w:marLeft w:val="0"/>
      <w:marRight w:val="0"/>
      <w:marTop w:val="0"/>
      <w:marBottom w:val="0"/>
      <w:divBdr>
        <w:top w:val="none" w:sz="0" w:space="0" w:color="auto"/>
        <w:left w:val="none" w:sz="0" w:space="0" w:color="auto"/>
        <w:bottom w:val="none" w:sz="0" w:space="0" w:color="auto"/>
        <w:right w:val="none" w:sz="0" w:space="0" w:color="auto"/>
      </w:divBdr>
    </w:div>
    <w:div w:id="1072506811">
      <w:bodyDiv w:val="1"/>
      <w:marLeft w:val="0"/>
      <w:marRight w:val="0"/>
      <w:marTop w:val="0"/>
      <w:marBottom w:val="0"/>
      <w:divBdr>
        <w:top w:val="none" w:sz="0" w:space="0" w:color="auto"/>
        <w:left w:val="none" w:sz="0" w:space="0" w:color="auto"/>
        <w:bottom w:val="none" w:sz="0" w:space="0" w:color="auto"/>
        <w:right w:val="none" w:sz="0" w:space="0" w:color="auto"/>
      </w:divBdr>
    </w:div>
    <w:div w:id="1072509556">
      <w:bodyDiv w:val="1"/>
      <w:marLeft w:val="0"/>
      <w:marRight w:val="0"/>
      <w:marTop w:val="0"/>
      <w:marBottom w:val="0"/>
      <w:divBdr>
        <w:top w:val="none" w:sz="0" w:space="0" w:color="auto"/>
        <w:left w:val="none" w:sz="0" w:space="0" w:color="auto"/>
        <w:bottom w:val="none" w:sz="0" w:space="0" w:color="auto"/>
        <w:right w:val="none" w:sz="0" w:space="0" w:color="auto"/>
      </w:divBdr>
    </w:div>
    <w:div w:id="1098208451">
      <w:bodyDiv w:val="1"/>
      <w:marLeft w:val="0"/>
      <w:marRight w:val="0"/>
      <w:marTop w:val="0"/>
      <w:marBottom w:val="0"/>
      <w:divBdr>
        <w:top w:val="none" w:sz="0" w:space="0" w:color="auto"/>
        <w:left w:val="none" w:sz="0" w:space="0" w:color="auto"/>
        <w:bottom w:val="none" w:sz="0" w:space="0" w:color="auto"/>
        <w:right w:val="none" w:sz="0" w:space="0" w:color="auto"/>
      </w:divBdr>
    </w:div>
    <w:div w:id="1100102170">
      <w:bodyDiv w:val="1"/>
      <w:marLeft w:val="0"/>
      <w:marRight w:val="0"/>
      <w:marTop w:val="0"/>
      <w:marBottom w:val="0"/>
      <w:divBdr>
        <w:top w:val="none" w:sz="0" w:space="0" w:color="auto"/>
        <w:left w:val="none" w:sz="0" w:space="0" w:color="auto"/>
        <w:bottom w:val="none" w:sz="0" w:space="0" w:color="auto"/>
        <w:right w:val="none" w:sz="0" w:space="0" w:color="auto"/>
      </w:divBdr>
    </w:div>
    <w:div w:id="1111778191">
      <w:bodyDiv w:val="1"/>
      <w:marLeft w:val="0"/>
      <w:marRight w:val="0"/>
      <w:marTop w:val="0"/>
      <w:marBottom w:val="0"/>
      <w:divBdr>
        <w:top w:val="none" w:sz="0" w:space="0" w:color="auto"/>
        <w:left w:val="none" w:sz="0" w:space="0" w:color="auto"/>
        <w:bottom w:val="none" w:sz="0" w:space="0" w:color="auto"/>
        <w:right w:val="none" w:sz="0" w:space="0" w:color="auto"/>
      </w:divBdr>
    </w:div>
    <w:div w:id="1112629405">
      <w:bodyDiv w:val="1"/>
      <w:marLeft w:val="0"/>
      <w:marRight w:val="0"/>
      <w:marTop w:val="0"/>
      <w:marBottom w:val="0"/>
      <w:divBdr>
        <w:top w:val="none" w:sz="0" w:space="0" w:color="auto"/>
        <w:left w:val="none" w:sz="0" w:space="0" w:color="auto"/>
        <w:bottom w:val="none" w:sz="0" w:space="0" w:color="auto"/>
        <w:right w:val="none" w:sz="0" w:space="0" w:color="auto"/>
      </w:divBdr>
    </w:div>
    <w:div w:id="1134131334">
      <w:bodyDiv w:val="1"/>
      <w:marLeft w:val="0"/>
      <w:marRight w:val="0"/>
      <w:marTop w:val="0"/>
      <w:marBottom w:val="0"/>
      <w:divBdr>
        <w:top w:val="none" w:sz="0" w:space="0" w:color="auto"/>
        <w:left w:val="none" w:sz="0" w:space="0" w:color="auto"/>
        <w:bottom w:val="none" w:sz="0" w:space="0" w:color="auto"/>
        <w:right w:val="none" w:sz="0" w:space="0" w:color="auto"/>
      </w:divBdr>
    </w:div>
    <w:div w:id="1135179710">
      <w:bodyDiv w:val="1"/>
      <w:marLeft w:val="0"/>
      <w:marRight w:val="0"/>
      <w:marTop w:val="0"/>
      <w:marBottom w:val="0"/>
      <w:divBdr>
        <w:top w:val="none" w:sz="0" w:space="0" w:color="auto"/>
        <w:left w:val="none" w:sz="0" w:space="0" w:color="auto"/>
        <w:bottom w:val="none" w:sz="0" w:space="0" w:color="auto"/>
        <w:right w:val="none" w:sz="0" w:space="0" w:color="auto"/>
      </w:divBdr>
    </w:div>
    <w:div w:id="1152015926">
      <w:bodyDiv w:val="1"/>
      <w:marLeft w:val="0"/>
      <w:marRight w:val="0"/>
      <w:marTop w:val="0"/>
      <w:marBottom w:val="0"/>
      <w:divBdr>
        <w:top w:val="none" w:sz="0" w:space="0" w:color="auto"/>
        <w:left w:val="none" w:sz="0" w:space="0" w:color="auto"/>
        <w:bottom w:val="none" w:sz="0" w:space="0" w:color="auto"/>
        <w:right w:val="none" w:sz="0" w:space="0" w:color="auto"/>
      </w:divBdr>
    </w:div>
    <w:div w:id="1156801716">
      <w:bodyDiv w:val="1"/>
      <w:marLeft w:val="0"/>
      <w:marRight w:val="0"/>
      <w:marTop w:val="0"/>
      <w:marBottom w:val="0"/>
      <w:divBdr>
        <w:top w:val="none" w:sz="0" w:space="0" w:color="auto"/>
        <w:left w:val="none" w:sz="0" w:space="0" w:color="auto"/>
        <w:bottom w:val="none" w:sz="0" w:space="0" w:color="auto"/>
        <w:right w:val="none" w:sz="0" w:space="0" w:color="auto"/>
      </w:divBdr>
      <w:divsChild>
        <w:div w:id="749470088">
          <w:marLeft w:val="0"/>
          <w:marRight w:val="0"/>
          <w:marTop w:val="0"/>
          <w:marBottom w:val="0"/>
          <w:divBdr>
            <w:top w:val="none" w:sz="0" w:space="0" w:color="auto"/>
            <w:left w:val="none" w:sz="0" w:space="0" w:color="auto"/>
            <w:bottom w:val="none" w:sz="0" w:space="0" w:color="auto"/>
            <w:right w:val="none" w:sz="0" w:space="0" w:color="auto"/>
          </w:divBdr>
        </w:div>
        <w:div w:id="1401947298">
          <w:marLeft w:val="0"/>
          <w:marRight w:val="0"/>
          <w:marTop w:val="0"/>
          <w:marBottom w:val="0"/>
          <w:divBdr>
            <w:top w:val="none" w:sz="0" w:space="0" w:color="auto"/>
            <w:left w:val="none" w:sz="0" w:space="0" w:color="auto"/>
            <w:bottom w:val="none" w:sz="0" w:space="0" w:color="auto"/>
            <w:right w:val="none" w:sz="0" w:space="0" w:color="auto"/>
          </w:divBdr>
        </w:div>
      </w:divsChild>
    </w:div>
    <w:div w:id="1157262032">
      <w:bodyDiv w:val="1"/>
      <w:marLeft w:val="0"/>
      <w:marRight w:val="0"/>
      <w:marTop w:val="0"/>
      <w:marBottom w:val="0"/>
      <w:divBdr>
        <w:top w:val="none" w:sz="0" w:space="0" w:color="auto"/>
        <w:left w:val="none" w:sz="0" w:space="0" w:color="auto"/>
        <w:bottom w:val="none" w:sz="0" w:space="0" w:color="auto"/>
        <w:right w:val="none" w:sz="0" w:space="0" w:color="auto"/>
      </w:divBdr>
    </w:div>
    <w:div w:id="1157377035">
      <w:bodyDiv w:val="1"/>
      <w:marLeft w:val="0"/>
      <w:marRight w:val="0"/>
      <w:marTop w:val="0"/>
      <w:marBottom w:val="0"/>
      <w:divBdr>
        <w:top w:val="none" w:sz="0" w:space="0" w:color="auto"/>
        <w:left w:val="none" w:sz="0" w:space="0" w:color="auto"/>
        <w:bottom w:val="none" w:sz="0" w:space="0" w:color="auto"/>
        <w:right w:val="none" w:sz="0" w:space="0" w:color="auto"/>
      </w:divBdr>
    </w:div>
    <w:div w:id="1159231875">
      <w:bodyDiv w:val="1"/>
      <w:marLeft w:val="0"/>
      <w:marRight w:val="0"/>
      <w:marTop w:val="0"/>
      <w:marBottom w:val="0"/>
      <w:divBdr>
        <w:top w:val="none" w:sz="0" w:space="0" w:color="auto"/>
        <w:left w:val="none" w:sz="0" w:space="0" w:color="auto"/>
        <w:bottom w:val="none" w:sz="0" w:space="0" w:color="auto"/>
        <w:right w:val="none" w:sz="0" w:space="0" w:color="auto"/>
      </w:divBdr>
    </w:div>
    <w:div w:id="1159924455">
      <w:bodyDiv w:val="1"/>
      <w:marLeft w:val="0"/>
      <w:marRight w:val="0"/>
      <w:marTop w:val="0"/>
      <w:marBottom w:val="0"/>
      <w:divBdr>
        <w:top w:val="none" w:sz="0" w:space="0" w:color="auto"/>
        <w:left w:val="none" w:sz="0" w:space="0" w:color="auto"/>
        <w:bottom w:val="none" w:sz="0" w:space="0" w:color="auto"/>
        <w:right w:val="none" w:sz="0" w:space="0" w:color="auto"/>
      </w:divBdr>
    </w:div>
    <w:div w:id="1160147785">
      <w:bodyDiv w:val="1"/>
      <w:marLeft w:val="0"/>
      <w:marRight w:val="0"/>
      <w:marTop w:val="0"/>
      <w:marBottom w:val="0"/>
      <w:divBdr>
        <w:top w:val="none" w:sz="0" w:space="0" w:color="auto"/>
        <w:left w:val="none" w:sz="0" w:space="0" w:color="auto"/>
        <w:bottom w:val="none" w:sz="0" w:space="0" w:color="auto"/>
        <w:right w:val="none" w:sz="0" w:space="0" w:color="auto"/>
      </w:divBdr>
    </w:div>
    <w:div w:id="1177764797">
      <w:bodyDiv w:val="1"/>
      <w:marLeft w:val="0"/>
      <w:marRight w:val="0"/>
      <w:marTop w:val="0"/>
      <w:marBottom w:val="0"/>
      <w:divBdr>
        <w:top w:val="none" w:sz="0" w:space="0" w:color="auto"/>
        <w:left w:val="none" w:sz="0" w:space="0" w:color="auto"/>
        <w:bottom w:val="none" w:sz="0" w:space="0" w:color="auto"/>
        <w:right w:val="none" w:sz="0" w:space="0" w:color="auto"/>
      </w:divBdr>
    </w:div>
    <w:div w:id="1188568944">
      <w:bodyDiv w:val="1"/>
      <w:marLeft w:val="0"/>
      <w:marRight w:val="0"/>
      <w:marTop w:val="0"/>
      <w:marBottom w:val="0"/>
      <w:divBdr>
        <w:top w:val="none" w:sz="0" w:space="0" w:color="auto"/>
        <w:left w:val="none" w:sz="0" w:space="0" w:color="auto"/>
        <w:bottom w:val="none" w:sz="0" w:space="0" w:color="auto"/>
        <w:right w:val="none" w:sz="0" w:space="0" w:color="auto"/>
      </w:divBdr>
    </w:div>
    <w:div w:id="1191183448">
      <w:bodyDiv w:val="1"/>
      <w:marLeft w:val="0"/>
      <w:marRight w:val="0"/>
      <w:marTop w:val="0"/>
      <w:marBottom w:val="0"/>
      <w:divBdr>
        <w:top w:val="none" w:sz="0" w:space="0" w:color="auto"/>
        <w:left w:val="none" w:sz="0" w:space="0" w:color="auto"/>
        <w:bottom w:val="none" w:sz="0" w:space="0" w:color="auto"/>
        <w:right w:val="none" w:sz="0" w:space="0" w:color="auto"/>
      </w:divBdr>
    </w:div>
    <w:div w:id="1192888032">
      <w:bodyDiv w:val="1"/>
      <w:marLeft w:val="0"/>
      <w:marRight w:val="0"/>
      <w:marTop w:val="0"/>
      <w:marBottom w:val="0"/>
      <w:divBdr>
        <w:top w:val="none" w:sz="0" w:space="0" w:color="auto"/>
        <w:left w:val="none" w:sz="0" w:space="0" w:color="auto"/>
        <w:bottom w:val="none" w:sz="0" w:space="0" w:color="auto"/>
        <w:right w:val="none" w:sz="0" w:space="0" w:color="auto"/>
      </w:divBdr>
    </w:div>
    <w:div w:id="1213730417">
      <w:bodyDiv w:val="1"/>
      <w:marLeft w:val="0"/>
      <w:marRight w:val="0"/>
      <w:marTop w:val="0"/>
      <w:marBottom w:val="0"/>
      <w:divBdr>
        <w:top w:val="none" w:sz="0" w:space="0" w:color="auto"/>
        <w:left w:val="none" w:sz="0" w:space="0" w:color="auto"/>
        <w:bottom w:val="none" w:sz="0" w:space="0" w:color="auto"/>
        <w:right w:val="none" w:sz="0" w:space="0" w:color="auto"/>
      </w:divBdr>
    </w:div>
    <w:div w:id="1218543297">
      <w:bodyDiv w:val="1"/>
      <w:marLeft w:val="0"/>
      <w:marRight w:val="0"/>
      <w:marTop w:val="0"/>
      <w:marBottom w:val="0"/>
      <w:divBdr>
        <w:top w:val="none" w:sz="0" w:space="0" w:color="auto"/>
        <w:left w:val="none" w:sz="0" w:space="0" w:color="auto"/>
        <w:bottom w:val="none" w:sz="0" w:space="0" w:color="auto"/>
        <w:right w:val="none" w:sz="0" w:space="0" w:color="auto"/>
      </w:divBdr>
    </w:div>
    <w:div w:id="1219167414">
      <w:bodyDiv w:val="1"/>
      <w:marLeft w:val="0"/>
      <w:marRight w:val="0"/>
      <w:marTop w:val="0"/>
      <w:marBottom w:val="0"/>
      <w:divBdr>
        <w:top w:val="none" w:sz="0" w:space="0" w:color="auto"/>
        <w:left w:val="none" w:sz="0" w:space="0" w:color="auto"/>
        <w:bottom w:val="none" w:sz="0" w:space="0" w:color="auto"/>
        <w:right w:val="none" w:sz="0" w:space="0" w:color="auto"/>
      </w:divBdr>
    </w:div>
    <w:div w:id="1226376143">
      <w:bodyDiv w:val="1"/>
      <w:marLeft w:val="0"/>
      <w:marRight w:val="0"/>
      <w:marTop w:val="0"/>
      <w:marBottom w:val="0"/>
      <w:divBdr>
        <w:top w:val="none" w:sz="0" w:space="0" w:color="auto"/>
        <w:left w:val="none" w:sz="0" w:space="0" w:color="auto"/>
        <w:bottom w:val="none" w:sz="0" w:space="0" w:color="auto"/>
        <w:right w:val="none" w:sz="0" w:space="0" w:color="auto"/>
      </w:divBdr>
    </w:div>
    <w:div w:id="1235895358">
      <w:bodyDiv w:val="1"/>
      <w:marLeft w:val="0"/>
      <w:marRight w:val="0"/>
      <w:marTop w:val="0"/>
      <w:marBottom w:val="0"/>
      <w:divBdr>
        <w:top w:val="none" w:sz="0" w:space="0" w:color="auto"/>
        <w:left w:val="none" w:sz="0" w:space="0" w:color="auto"/>
        <w:bottom w:val="none" w:sz="0" w:space="0" w:color="auto"/>
        <w:right w:val="none" w:sz="0" w:space="0" w:color="auto"/>
      </w:divBdr>
    </w:div>
    <w:div w:id="1263419895">
      <w:bodyDiv w:val="1"/>
      <w:marLeft w:val="0"/>
      <w:marRight w:val="0"/>
      <w:marTop w:val="0"/>
      <w:marBottom w:val="0"/>
      <w:divBdr>
        <w:top w:val="none" w:sz="0" w:space="0" w:color="auto"/>
        <w:left w:val="none" w:sz="0" w:space="0" w:color="auto"/>
        <w:bottom w:val="none" w:sz="0" w:space="0" w:color="auto"/>
        <w:right w:val="none" w:sz="0" w:space="0" w:color="auto"/>
      </w:divBdr>
    </w:div>
    <w:div w:id="1263732386">
      <w:bodyDiv w:val="1"/>
      <w:marLeft w:val="0"/>
      <w:marRight w:val="0"/>
      <w:marTop w:val="0"/>
      <w:marBottom w:val="0"/>
      <w:divBdr>
        <w:top w:val="none" w:sz="0" w:space="0" w:color="auto"/>
        <w:left w:val="none" w:sz="0" w:space="0" w:color="auto"/>
        <w:bottom w:val="none" w:sz="0" w:space="0" w:color="auto"/>
        <w:right w:val="none" w:sz="0" w:space="0" w:color="auto"/>
      </w:divBdr>
    </w:div>
    <w:div w:id="1264846087">
      <w:bodyDiv w:val="1"/>
      <w:marLeft w:val="0"/>
      <w:marRight w:val="0"/>
      <w:marTop w:val="0"/>
      <w:marBottom w:val="0"/>
      <w:divBdr>
        <w:top w:val="none" w:sz="0" w:space="0" w:color="auto"/>
        <w:left w:val="none" w:sz="0" w:space="0" w:color="auto"/>
        <w:bottom w:val="none" w:sz="0" w:space="0" w:color="auto"/>
        <w:right w:val="none" w:sz="0" w:space="0" w:color="auto"/>
      </w:divBdr>
    </w:div>
    <w:div w:id="1326976617">
      <w:bodyDiv w:val="1"/>
      <w:marLeft w:val="0"/>
      <w:marRight w:val="0"/>
      <w:marTop w:val="0"/>
      <w:marBottom w:val="0"/>
      <w:divBdr>
        <w:top w:val="none" w:sz="0" w:space="0" w:color="auto"/>
        <w:left w:val="none" w:sz="0" w:space="0" w:color="auto"/>
        <w:bottom w:val="none" w:sz="0" w:space="0" w:color="auto"/>
        <w:right w:val="none" w:sz="0" w:space="0" w:color="auto"/>
      </w:divBdr>
    </w:div>
    <w:div w:id="1337270619">
      <w:bodyDiv w:val="1"/>
      <w:marLeft w:val="0"/>
      <w:marRight w:val="0"/>
      <w:marTop w:val="0"/>
      <w:marBottom w:val="0"/>
      <w:divBdr>
        <w:top w:val="none" w:sz="0" w:space="0" w:color="auto"/>
        <w:left w:val="none" w:sz="0" w:space="0" w:color="auto"/>
        <w:bottom w:val="none" w:sz="0" w:space="0" w:color="auto"/>
        <w:right w:val="none" w:sz="0" w:space="0" w:color="auto"/>
      </w:divBdr>
    </w:div>
    <w:div w:id="1342512913">
      <w:bodyDiv w:val="1"/>
      <w:marLeft w:val="0"/>
      <w:marRight w:val="0"/>
      <w:marTop w:val="0"/>
      <w:marBottom w:val="0"/>
      <w:divBdr>
        <w:top w:val="none" w:sz="0" w:space="0" w:color="auto"/>
        <w:left w:val="none" w:sz="0" w:space="0" w:color="auto"/>
        <w:bottom w:val="none" w:sz="0" w:space="0" w:color="auto"/>
        <w:right w:val="none" w:sz="0" w:space="0" w:color="auto"/>
      </w:divBdr>
    </w:div>
    <w:div w:id="1343782330">
      <w:bodyDiv w:val="1"/>
      <w:marLeft w:val="0"/>
      <w:marRight w:val="0"/>
      <w:marTop w:val="0"/>
      <w:marBottom w:val="0"/>
      <w:divBdr>
        <w:top w:val="none" w:sz="0" w:space="0" w:color="auto"/>
        <w:left w:val="none" w:sz="0" w:space="0" w:color="auto"/>
        <w:bottom w:val="none" w:sz="0" w:space="0" w:color="auto"/>
        <w:right w:val="none" w:sz="0" w:space="0" w:color="auto"/>
      </w:divBdr>
    </w:div>
    <w:div w:id="1351253574">
      <w:bodyDiv w:val="1"/>
      <w:marLeft w:val="0"/>
      <w:marRight w:val="0"/>
      <w:marTop w:val="0"/>
      <w:marBottom w:val="0"/>
      <w:divBdr>
        <w:top w:val="none" w:sz="0" w:space="0" w:color="auto"/>
        <w:left w:val="none" w:sz="0" w:space="0" w:color="auto"/>
        <w:bottom w:val="none" w:sz="0" w:space="0" w:color="auto"/>
        <w:right w:val="none" w:sz="0" w:space="0" w:color="auto"/>
      </w:divBdr>
    </w:div>
    <w:div w:id="1355493448">
      <w:bodyDiv w:val="1"/>
      <w:marLeft w:val="0"/>
      <w:marRight w:val="0"/>
      <w:marTop w:val="0"/>
      <w:marBottom w:val="0"/>
      <w:divBdr>
        <w:top w:val="none" w:sz="0" w:space="0" w:color="auto"/>
        <w:left w:val="none" w:sz="0" w:space="0" w:color="auto"/>
        <w:bottom w:val="none" w:sz="0" w:space="0" w:color="auto"/>
        <w:right w:val="none" w:sz="0" w:space="0" w:color="auto"/>
      </w:divBdr>
    </w:div>
    <w:div w:id="1367215555">
      <w:bodyDiv w:val="1"/>
      <w:marLeft w:val="0"/>
      <w:marRight w:val="0"/>
      <w:marTop w:val="0"/>
      <w:marBottom w:val="0"/>
      <w:divBdr>
        <w:top w:val="none" w:sz="0" w:space="0" w:color="auto"/>
        <w:left w:val="none" w:sz="0" w:space="0" w:color="auto"/>
        <w:bottom w:val="none" w:sz="0" w:space="0" w:color="auto"/>
        <w:right w:val="none" w:sz="0" w:space="0" w:color="auto"/>
      </w:divBdr>
    </w:div>
    <w:div w:id="1382288879">
      <w:bodyDiv w:val="1"/>
      <w:marLeft w:val="0"/>
      <w:marRight w:val="0"/>
      <w:marTop w:val="0"/>
      <w:marBottom w:val="0"/>
      <w:divBdr>
        <w:top w:val="none" w:sz="0" w:space="0" w:color="auto"/>
        <w:left w:val="none" w:sz="0" w:space="0" w:color="auto"/>
        <w:bottom w:val="none" w:sz="0" w:space="0" w:color="auto"/>
        <w:right w:val="none" w:sz="0" w:space="0" w:color="auto"/>
      </w:divBdr>
    </w:div>
    <w:div w:id="1389454081">
      <w:bodyDiv w:val="1"/>
      <w:marLeft w:val="0"/>
      <w:marRight w:val="0"/>
      <w:marTop w:val="0"/>
      <w:marBottom w:val="0"/>
      <w:divBdr>
        <w:top w:val="none" w:sz="0" w:space="0" w:color="auto"/>
        <w:left w:val="none" w:sz="0" w:space="0" w:color="auto"/>
        <w:bottom w:val="none" w:sz="0" w:space="0" w:color="auto"/>
        <w:right w:val="none" w:sz="0" w:space="0" w:color="auto"/>
      </w:divBdr>
    </w:div>
    <w:div w:id="1397437700">
      <w:bodyDiv w:val="1"/>
      <w:marLeft w:val="0"/>
      <w:marRight w:val="0"/>
      <w:marTop w:val="0"/>
      <w:marBottom w:val="0"/>
      <w:divBdr>
        <w:top w:val="none" w:sz="0" w:space="0" w:color="auto"/>
        <w:left w:val="none" w:sz="0" w:space="0" w:color="auto"/>
        <w:bottom w:val="none" w:sz="0" w:space="0" w:color="auto"/>
        <w:right w:val="none" w:sz="0" w:space="0" w:color="auto"/>
      </w:divBdr>
    </w:div>
    <w:div w:id="1398165212">
      <w:bodyDiv w:val="1"/>
      <w:marLeft w:val="0"/>
      <w:marRight w:val="0"/>
      <w:marTop w:val="0"/>
      <w:marBottom w:val="0"/>
      <w:divBdr>
        <w:top w:val="none" w:sz="0" w:space="0" w:color="auto"/>
        <w:left w:val="none" w:sz="0" w:space="0" w:color="auto"/>
        <w:bottom w:val="none" w:sz="0" w:space="0" w:color="auto"/>
        <w:right w:val="none" w:sz="0" w:space="0" w:color="auto"/>
      </w:divBdr>
    </w:div>
    <w:div w:id="1402219328">
      <w:bodyDiv w:val="1"/>
      <w:marLeft w:val="0"/>
      <w:marRight w:val="0"/>
      <w:marTop w:val="0"/>
      <w:marBottom w:val="0"/>
      <w:divBdr>
        <w:top w:val="none" w:sz="0" w:space="0" w:color="auto"/>
        <w:left w:val="none" w:sz="0" w:space="0" w:color="auto"/>
        <w:bottom w:val="none" w:sz="0" w:space="0" w:color="auto"/>
        <w:right w:val="none" w:sz="0" w:space="0" w:color="auto"/>
      </w:divBdr>
    </w:div>
    <w:div w:id="1413626288">
      <w:bodyDiv w:val="1"/>
      <w:marLeft w:val="0"/>
      <w:marRight w:val="0"/>
      <w:marTop w:val="0"/>
      <w:marBottom w:val="0"/>
      <w:divBdr>
        <w:top w:val="none" w:sz="0" w:space="0" w:color="auto"/>
        <w:left w:val="none" w:sz="0" w:space="0" w:color="auto"/>
        <w:bottom w:val="none" w:sz="0" w:space="0" w:color="auto"/>
        <w:right w:val="none" w:sz="0" w:space="0" w:color="auto"/>
      </w:divBdr>
    </w:div>
    <w:div w:id="1415200150">
      <w:bodyDiv w:val="1"/>
      <w:marLeft w:val="0"/>
      <w:marRight w:val="0"/>
      <w:marTop w:val="0"/>
      <w:marBottom w:val="0"/>
      <w:divBdr>
        <w:top w:val="none" w:sz="0" w:space="0" w:color="auto"/>
        <w:left w:val="none" w:sz="0" w:space="0" w:color="auto"/>
        <w:bottom w:val="none" w:sz="0" w:space="0" w:color="auto"/>
        <w:right w:val="none" w:sz="0" w:space="0" w:color="auto"/>
      </w:divBdr>
    </w:div>
    <w:div w:id="1428111327">
      <w:bodyDiv w:val="1"/>
      <w:marLeft w:val="0"/>
      <w:marRight w:val="0"/>
      <w:marTop w:val="0"/>
      <w:marBottom w:val="0"/>
      <w:divBdr>
        <w:top w:val="none" w:sz="0" w:space="0" w:color="auto"/>
        <w:left w:val="none" w:sz="0" w:space="0" w:color="auto"/>
        <w:bottom w:val="none" w:sz="0" w:space="0" w:color="auto"/>
        <w:right w:val="none" w:sz="0" w:space="0" w:color="auto"/>
      </w:divBdr>
    </w:div>
    <w:div w:id="1466849258">
      <w:bodyDiv w:val="1"/>
      <w:marLeft w:val="0"/>
      <w:marRight w:val="0"/>
      <w:marTop w:val="0"/>
      <w:marBottom w:val="0"/>
      <w:divBdr>
        <w:top w:val="none" w:sz="0" w:space="0" w:color="auto"/>
        <w:left w:val="none" w:sz="0" w:space="0" w:color="auto"/>
        <w:bottom w:val="none" w:sz="0" w:space="0" w:color="auto"/>
        <w:right w:val="none" w:sz="0" w:space="0" w:color="auto"/>
      </w:divBdr>
    </w:div>
    <w:div w:id="1476870103">
      <w:bodyDiv w:val="1"/>
      <w:marLeft w:val="0"/>
      <w:marRight w:val="0"/>
      <w:marTop w:val="0"/>
      <w:marBottom w:val="0"/>
      <w:divBdr>
        <w:top w:val="none" w:sz="0" w:space="0" w:color="auto"/>
        <w:left w:val="none" w:sz="0" w:space="0" w:color="auto"/>
        <w:bottom w:val="none" w:sz="0" w:space="0" w:color="auto"/>
        <w:right w:val="none" w:sz="0" w:space="0" w:color="auto"/>
      </w:divBdr>
    </w:div>
    <w:div w:id="1483232973">
      <w:bodyDiv w:val="1"/>
      <w:marLeft w:val="0"/>
      <w:marRight w:val="0"/>
      <w:marTop w:val="0"/>
      <w:marBottom w:val="0"/>
      <w:divBdr>
        <w:top w:val="none" w:sz="0" w:space="0" w:color="auto"/>
        <w:left w:val="none" w:sz="0" w:space="0" w:color="auto"/>
        <w:bottom w:val="none" w:sz="0" w:space="0" w:color="auto"/>
        <w:right w:val="none" w:sz="0" w:space="0" w:color="auto"/>
      </w:divBdr>
    </w:div>
    <w:div w:id="1483352950">
      <w:bodyDiv w:val="1"/>
      <w:marLeft w:val="0"/>
      <w:marRight w:val="0"/>
      <w:marTop w:val="0"/>
      <w:marBottom w:val="0"/>
      <w:divBdr>
        <w:top w:val="none" w:sz="0" w:space="0" w:color="auto"/>
        <w:left w:val="none" w:sz="0" w:space="0" w:color="auto"/>
        <w:bottom w:val="none" w:sz="0" w:space="0" w:color="auto"/>
        <w:right w:val="none" w:sz="0" w:space="0" w:color="auto"/>
      </w:divBdr>
    </w:div>
    <w:div w:id="1496338517">
      <w:bodyDiv w:val="1"/>
      <w:marLeft w:val="0"/>
      <w:marRight w:val="0"/>
      <w:marTop w:val="0"/>
      <w:marBottom w:val="0"/>
      <w:divBdr>
        <w:top w:val="none" w:sz="0" w:space="0" w:color="auto"/>
        <w:left w:val="none" w:sz="0" w:space="0" w:color="auto"/>
        <w:bottom w:val="none" w:sz="0" w:space="0" w:color="auto"/>
        <w:right w:val="none" w:sz="0" w:space="0" w:color="auto"/>
      </w:divBdr>
    </w:div>
    <w:div w:id="1503199285">
      <w:bodyDiv w:val="1"/>
      <w:marLeft w:val="0"/>
      <w:marRight w:val="0"/>
      <w:marTop w:val="0"/>
      <w:marBottom w:val="0"/>
      <w:divBdr>
        <w:top w:val="none" w:sz="0" w:space="0" w:color="auto"/>
        <w:left w:val="none" w:sz="0" w:space="0" w:color="auto"/>
        <w:bottom w:val="none" w:sz="0" w:space="0" w:color="auto"/>
        <w:right w:val="none" w:sz="0" w:space="0" w:color="auto"/>
      </w:divBdr>
    </w:div>
    <w:div w:id="1510218087">
      <w:bodyDiv w:val="1"/>
      <w:marLeft w:val="0"/>
      <w:marRight w:val="0"/>
      <w:marTop w:val="0"/>
      <w:marBottom w:val="0"/>
      <w:divBdr>
        <w:top w:val="none" w:sz="0" w:space="0" w:color="auto"/>
        <w:left w:val="none" w:sz="0" w:space="0" w:color="auto"/>
        <w:bottom w:val="none" w:sz="0" w:space="0" w:color="auto"/>
        <w:right w:val="none" w:sz="0" w:space="0" w:color="auto"/>
      </w:divBdr>
    </w:div>
    <w:div w:id="1523395005">
      <w:bodyDiv w:val="1"/>
      <w:marLeft w:val="0"/>
      <w:marRight w:val="0"/>
      <w:marTop w:val="0"/>
      <w:marBottom w:val="0"/>
      <w:divBdr>
        <w:top w:val="none" w:sz="0" w:space="0" w:color="auto"/>
        <w:left w:val="none" w:sz="0" w:space="0" w:color="auto"/>
        <w:bottom w:val="none" w:sz="0" w:space="0" w:color="auto"/>
        <w:right w:val="none" w:sz="0" w:space="0" w:color="auto"/>
      </w:divBdr>
    </w:div>
    <w:div w:id="1523860610">
      <w:bodyDiv w:val="1"/>
      <w:marLeft w:val="0"/>
      <w:marRight w:val="0"/>
      <w:marTop w:val="0"/>
      <w:marBottom w:val="0"/>
      <w:divBdr>
        <w:top w:val="none" w:sz="0" w:space="0" w:color="auto"/>
        <w:left w:val="none" w:sz="0" w:space="0" w:color="auto"/>
        <w:bottom w:val="none" w:sz="0" w:space="0" w:color="auto"/>
        <w:right w:val="none" w:sz="0" w:space="0" w:color="auto"/>
      </w:divBdr>
    </w:div>
    <w:div w:id="1527790845">
      <w:bodyDiv w:val="1"/>
      <w:marLeft w:val="0"/>
      <w:marRight w:val="0"/>
      <w:marTop w:val="0"/>
      <w:marBottom w:val="0"/>
      <w:divBdr>
        <w:top w:val="none" w:sz="0" w:space="0" w:color="auto"/>
        <w:left w:val="none" w:sz="0" w:space="0" w:color="auto"/>
        <w:bottom w:val="none" w:sz="0" w:space="0" w:color="auto"/>
        <w:right w:val="none" w:sz="0" w:space="0" w:color="auto"/>
      </w:divBdr>
    </w:div>
    <w:div w:id="1527864192">
      <w:bodyDiv w:val="1"/>
      <w:marLeft w:val="0"/>
      <w:marRight w:val="0"/>
      <w:marTop w:val="0"/>
      <w:marBottom w:val="0"/>
      <w:divBdr>
        <w:top w:val="none" w:sz="0" w:space="0" w:color="auto"/>
        <w:left w:val="none" w:sz="0" w:space="0" w:color="auto"/>
        <w:bottom w:val="none" w:sz="0" w:space="0" w:color="auto"/>
        <w:right w:val="none" w:sz="0" w:space="0" w:color="auto"/>
      </w:divBdr>
    </w:div>
    <w:div w:id="1542476668">
      <w:bodyDiv w:val="1"/>
      <w:marLeft w:val="0"/>
      <w:marRight w:val="0"/>
      <w:marTop w:val="0"/>
      <w:marBottom w:val="0"/>
      <w:divBdr>
        <w:top w:val="none" w:sz="0" w:space="0" w:color="auto"/>
        <w:left w:val="none" w:sz="0" w:space="0" w:color="auto"/>
        <w:bottom w:val="none" w:sz="0" w:space="0" w:color="auto"/>
        <w:right w:val="none" w:sz="0" w:space="0" w:color="auto"/>
      </w:divBdr>
    </w:div>
    <w:div w:id="1549301164">
      <w:bodyDiv w:val="1"/>
      <w:marLeft w:val="0"/>
      <w:marRight w:val="0"/>
      <w:marTop w:val="0"/>
      <w:marBottom w:val="0"/>
      <w:divBdr>
        <w:top w:val="none" w:sz="0" w:space="0" w:color="auto"/>
        <w:left w:val="none" w:sz="0" w:space="0" w:color="auto"/>
        <w:bottom w:val="none" w:sz="0" w:space="0" w:color="auto"/>
        <w:right w:val="none" w:sz="0" w:space="0" w:color="auto"/>
      </w:divBdr>
    </w:div>
    <w:div w:id="1551919184">
      <w:bodyDiv w:val="1"/>
      <w:marLeft w:val="0"/>
      <w:marRight w:val="0"/>
      <w:marTop w:val="0"/>
      <w:marBottom w:val="0"/>
      <w:divBdr>
        <w:top w:val="none" w:sz="0" w:space="0" w:color="auto"/>
        <w:left w:val="none" w:sz="0" w:space="0" w:color="auto"/>
        <w:bottom w:val="none" w:sz="0" w:space="0" w:color="auto"/>
        <w:right w:val="none" w:sz="0" w:space="0" w:color="auto"/>
      </w:divBdr>
    </w:div>
    <w:div w:id="1561670174">
      <w:bodyDiv w:val="1"/>
      <w:marLeft w:val="0"/>
      <w:marRight w:val="0"/>
      <w:marTop w:val="0"/>
      <w:marBottom w:val="0"/>
      <w:divBdr>
        <w:top w:val="none" w:sz="0" w:space="0" w:color="auto"/>
        <w:left w:val="none" w:sz="0" w:space="0" w:color="auto"/>
        <w:bottom w:val="none" w:sz="0" w:space="0" w:color="auto"/>
        <w:right w:val="none" w:sz="0" w:space="0" w:color="auto"/>
      </w:divBdr>
    </w:div>
    <w:div w:id="1565680271">
      <w:bodyDiv w:val="1"/>
      <w:marLeft w:val="0"/>
      <w:marRight w:val="0"/>
      <w:marTop w:val="0"/>
      <w:marBottom w:val="0"/>
      <w:divBdr>
        <w:top w:val="none" w:sz="0" w:space="0" w:color="auto"/>
        <w:left w:val="none" w:sz="0" w:space="0" w:color="auto"/>
        <w:bottom w:val="none" w:sz="0" w:space="0" w:color="auto"/>
        <w:right w:val="none" w:sz="0" w:space="0" w:color="auto"/>
      </w:divBdr>
    </w:div>
    <w:div w:id="1573661962">
      <w:bodyDiv w:val="1"/>
      <w:marLeft w:val="0"/>
      <w:marRight w:val="0"/>
      <w:marTop w:val="0"/>
      <w:marBottom w:val="0"/>
      <w:divBdr>
        <w:top w:val="none" w:sz="0" w:space="0" w:color="auto"/>
        <w:left w:val="none" w:sz="0" w:space="0" w:color="auto"/>
        <w:bottom w:val="none" w:sz="0" w:space="0" w:color="auto"/>
        <w:right w:val="none" w:sz="0" w:space="0" w:color="auto"/>
      </w:divBdr>
      <w:divsChild>
        <w:div w:id="855340353">
          <w:marLeft w:val="0"/>
          <w:marRight w:val="0"/>
          <w:marTop w:val="0"/>
          <w:marBottom w:val="0"/>
          <w:divBdr>
            <w:top w:val="none" w:sz="0" w:space="0" w:color="auto"/>
            <w:left w:val="none" w:sz="0" w:space="0" w:color="auto"/>
            <w:bottom w:val="none" w:sz="0" w:space="0" w:color="auto"/>
            <w:right w:val="none" w:sz="0" w:space="0" w:color="auto"/>
          </w:divBdr>
          <w:divsChild>
            <w:div w:id="63458901">
              <w:marLeft w:val="0"/>
              <w:marRight w:val="0"/>
              <w:marTop w:val="0"/>
              <w:marBottom w:val="0"/>
              <w:divBdr>
                <w:top w:val="none" w:sz="0" w:space="0" w:color="auto"/>
                <w:left w:val="none" w:sz="0" w:space="0" w:color="auto"/>
                <w:bottom w:val="none" w:sz="0" w:space="0" w:color="auto"/>
                <w:right w:val="none" w:sz="0" w:space="0" w:color="auto"/>
              </w:divBdr>
              <w:divsChild>
                <w:div w:id="338627188">
                  <w:marLeft w:val="0"/>
                  <w:marRight w:val="0"/>
                  <w:marTop w:val="0"/>
                  <w:marBottom w:val="0"/>
                  <w:divBdr>
                    <w:top w:val="none" w:sz="0" w:space="0" w:color="auto"/>
                    <w:left w:val="none" w:sz="0" w:space="0" w:color="auto"/>
                    <w:bottom w:val="none" w:sz="0" w:space="0" w:color="auto"/>
                    <w:right w:val="none" w:sz="0" w:space="0" w:color="auto"/>
                  </w:divBdr>
                  <w:divsChild>
                    <w:div w:id="1537540216">
                      <w:marLeft w:val="0"/>
                      <w:marRight w:val="0"/>
                      <w:marTop w:val="0"/>
                      <w:marBottom w:val="0"/>
                      <w:divBdr>
                        <w:top w:val="none" w:sz="0" w:space="0" w:color="auto"/>
                        <w:left w:val="none" w:sz="0" w:space="0" w:color="auto"/>
                        <w:bottom w:val="none" w:sz="0" w:space="0" w:color="auto"/>
                        <w:right w:val="none" w:sz="0" w:space="0" w:color="auto"/>
                      </w:divBdr>
                      <w:divsChild>
                        <w:div w:id="1160072807">
                          <w:marLeft w:val="0"/>
                          <w:marRight w:val="0"/>
                          <w:marTop w:val="0"/>
                          <w:marBottom w:val="0"/>
                          <w:divBdr>
                            <w:top w:val="none" w:sz="0" w:space="0" w:color="auto"/>
                            <w:left w:val="none" w:sz="0" w:space="0" w:color="auto"/>
                            <w:bottom w:val="none" w:sz="0" w:space="0" w:color="auto"/>
                            <w:right w:val="none" w:sz="0" w:space="0" w:color="auto"/>
                          </w:divBdr>
                          <w:divsChild>
                            <w:div w:id="455685711">
                              <w:blockQuote w:val="1"/>
                              <w:marLeft w:val="720"/>
                              <w:marRight w:val="720"/>
                              <w:marTop w:val="100"/>
                              <w:marBottom w:val="100"/>
                              <w:divBdr>
                                <w:top w:val="none" w:sz="0" w:space="0" w:color="auto"/>
                                <w:left w:val="none" w:sz="0" w:space="0" w:color="auto"/>
                                <w:bottom w:val="none" w:sz="0" w:space="0" w:color="auto"/>
                                <w:right w:val="none" w:sz="0" w:space="0" w:color="auto"/>
                              </w:divBdr>
                            </w:div>
                            <w:div w:id="453331832">
                              <w:blockQuote w:val="1"/>
                              <w:marLeft w:val="720"/>
                              <w:marRight w:val="720"/>
                              <w:marTop w:val="100"/>
                              <w:marBottom w:val="100"/>
                              <w:divBdr>
                                <w:top w:val="none" w:sz="0" w:space="0" w:color="auto"/>
                                <w:left w:val="none" w:sz="0" w:space="0" w:color="auto"/>
                                <w:bottom w:val="none" w:sz="0" w:space="0" w:color="auto"/>
                                <w:right w:val="none" w:sz="0" w:space="0" w:color="auto"/>
                              </w:divBdr>
                            </w:div>
                            <w:div w:id="16650119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7812147">
      <w:bodyDiv w:val="1"/>
      <w:marLeft w:val="0"/>
      <w:marRight w:val="0"/>
      <w:marTop w:val="0"/>
      <w:marBottom w:val="0"/>
      <w:divBdr>
        <w:top w:val="none" w:sz="0" w:space="0" w:color="auto"/>
        <w:left w:val="none" w:sz="0" w:space="0" w:color="auto"/>
        <w:bottom w:val="none" w:sz="0" w:space="0" w:color="auto"/>
        <w:right w:val="none" w:sz="0" w:space="0" w:color="auto"/>
      </w:divBdr>
    </w:div>
    <w:div w:id="1617365330">
      <w:bodyDiv w:val="1"/>
      <w:marLeft w:val="0"/>
      <w:marRight w:val="0"/>
      <w:marTop w:val="0"/>
      <w:marBottom w:val="0"/>
      <w:divBdr>
        <w:top w:val="none" w:sz="0" w:space="0" w:color="auto"/>
        <w:left w:val="none" w:sz="0" w:space="0" w:color="auto"/>
        <w:bottom w:val="none" w:sz="0" w:space="0" w:color="auto"/>
        <w:right w:val="none" w:sz="0" w:space="0" w:color="auto"/>
      </w:divBdr>
    </w:div>
    <w:div w:id="1620334714">
      <w:bodyDiv w:val="1"/>
      <w:marLeft w:val="0"/>
      <w:marRight w:val="0"/>
      <w:marTop w:val="0"/>
      <w:marBottom w:val="0"/>
      <w:divBdr>
        <w:top w:val="none" w:sz="0" w:space="0" w:color="auto"/>
        <w:left w:val="none" w:sz="0" w:space="0" w:color="auto"/>
        <w:bottom w:val="none" w:sz="0" w:space="0" w:color="auto"/>
        <w:right w:val="none" w:sz="0" w:space="0" w:color="auto"/>
      </w:divBdr>
    </w:div>
    <w:div w:id="1627350777">
      <w:bodyDiv w:val="1"/>
      <w:marLeft w:val="0"/>
      <w:marRight w:val="0"/>
      <w:marTop w:val="0"/>
      <w:marBottom w:val="0"/>
      <w:divBdr>
        <w:top w:val="none" w:sz="0" w:space="0" w:color="auto"/>
        <w:left w:val="none" w:sz="0" w:space="0" w:color="auto"/>
        <w:bottom w:val="none" w:sz="0" w:space="0" w:color="auto"/>
        <w:right w:val="none" w:sz="0" w:space="0" w:color="auto"/>
      </w:divBdr>
    </w:div>
    <w:div w:id="1642347079">
      <w:bodyDiv w:val="1"/>
      <w:marLeft w:val="0"/>
      <w:marRight w:val="0"/>
      <w:marTop w:val="0"/>
      <w:marBottom w:val="0"/>
      <w:divBdr>
        <w:top w:val="none" w:sz="0" w:space="0" w:color="auto"/>
        <w:left w:val="none" w:sz="0" w:space="0" w:color="auto"/>
        <w:bottom w:val="none" w:sz="0" w:space="0" w:color="auto"/>
        <w:right w:val="none" w:sz="0" w:space="0" w:color="auto"/>
      </w:divBdr>
    </w:div>
    <w:div w:id="1642734709">
      <w:bodyDiv w:val="1"/>
      <w:marLeft w:val="0"/>
      <w:marRight w:val="0"/>
      <w:marTop w:val="0"/>
      <w:marBottom w:val="0"/>
      <w:divBdr>
        <w:top w:val="none" w:sz="0" w:space="0" w:color="auto"/>
        <w:left w:val="none" w:sz="0" w:space="0" w:color="auto"/>
        <w:bottom w:val="none" w:sz="0" w:space="0" w:color="auto"/>
        <w:right w:val="none" w:sz="0" w:space="0" w:color="auto"/>
      </w:divBdr>
    </w:div>
    <w:div w:id="1650136846">
      <w:bodyDiv w:val="1"/>
      <w:marLeft w:val="0"/>
      <w:marRight w:val="0"/>
      <w:marTop w:val="0"/>
      <w:marBottom w:val="0"/>
      <w:divBdr>
        <w:top w:val="none" w:sz="0" w:space="0" w:color="auto"/>
        <w:left w:val="none" w:sz="0" w:space="0" w:color="auto"/>
        <w:bottom w:val="none" w:sz="0" w:space="0" w:color="auto"/>
        <w:right w:val="none" w:sz="0" w:space="0" w:color="auto"/>
      </w:divBdr>
    </w:div>
    <w:div w:id="1656955257">
      <w:bodyDiv w:val="1"/>
      <w:marLeft w:val="0"/>
      <w:marRight w:val="0"/>
      <w:marTop w:val="0"/>
      <w:marBottom w:val="0"/>
      <w:divBdr>
        <w:top w:val="none" w:sz="0" w:space="0" w:color="auto"/>
        <w:left w:val="none" w:sz="0" w:space="0" w:color="auto"/>
        <w:bottom w:val="none" w:sz="0" w:space="0" w:color="auto"/>
        <w:right w:val="none" w:sz="0" w:space="0" w:color="auto"/>
      </w:divBdr>
    </w:div>
    <w:div w:id="1657417812">
      <w:bodyDiv w:val="1"/>
      <w:marLeft w:val="0"/>
      <w:marRight w:val="0"/>
      <w:marTop w:val="0"/>
      <w:marBottom w:val="0"/>
      <w:divBdr>
        <w:top w:val="none" w:sz="0" w:space="0" w:color="auto"/>
        <w:left w:val="none" w:sz="0" w:space="0" w:color="auto"/>
        <w:bottom w:val="none" w:sz="0" w:space="0" w:color="auto"/>
        <w:right w:val="none" w:sz="0" w:space="0" w:color="auto"/>
      </w:divBdr>
    </w:div>
    <w:div w:id="1670521604">
      <w:bodyDiv w:val="1"/>
      <w:marLeft w:val="0"/>
      <w:marRight w:val="0"/>
      <w:marTop w:val="0"/>
      <w:marBottom w:val="0"/>
      <w:divBdr>
        <w:top w:val="none" w:sz="0" w:space="0" w:color="auto"/>
        <w:left w:val="none" w:sz="0" w:space="0" w:color="auto"/>
        <w:bottom w:val="none" w:sz="0" w:space="0" w:color="auto"/>
        <w:right w:val="none" w:sz="0" w:space="0" w:color="auto"/>
      </w:divBdr>
    </w:div>
    <w:div w:id="1671373123">
      <w:bodyDiv w:val="1"/>
      <w:marLeft w:val="0"/>
      <w:marRight w:val="0"/>
      <w:marTop w:val="0"/>
      <w:marBottom w:val="0"/>
      <w:divBdr>
        <w:top w:val="none" w:sz="0" w:space="0" w:color="auto"/>
        <w:left w:val="none" w:sz="0" w:space="0" w:color="auto"/>
        <w:bottom w:val="none" w:sz="0" w:space="0" w:color="auto"/>
        <w:right w:val="none" w:sz="0" w:space="0" w:color="auto"/>
      </w:divBdr>
    </w:div>
    <w:div w:id="1676030622">
      <w:bodyDiv w:val="1"/>
      <w:marLeft w:val="0"/>
      <w:marRight w:val="0"/>
      <w:marTop w:val="0"/>
      <w:marBottom w:val="0"/>
      <w:divBdr>
        <w:top w:val="none" w:sz="0" w:space="0" w:color="auto"/>
        <w:left w:val="none" w:sz="0" w:space="0" w:color="auto"/>
        <w:bottom w:val="none" w:sz="0" w:space="0" w:color="auto"/>
        <w:right w:val="none" w:sz="0" w:space="0" w:color="auto"/>
      </w:divBdr>
      <w:divsChild>
        <w:div w:id="741026031">
          <w:marLeft w:val="0"/>
          <w:marRight w:val="0"/>
          <w:marTop w:val="0"/>
          <w:marBottom w:val="0"/>
          <w:divBdr>
            <w:top w:val="none" w:sz="0" w:space="0" w:color="auto"/>
            <w:left w:val="none" w:sz="0" w:space="0" w:color="auto"/>
            <w:bottom w:val="none" w:sz="0" w:space="0" w:color="auto"/>
            <w:right w:val="none" w:sz="0" w:space="0" w:color="auto"/>
          </w:divBdr>
        </w:div>
        <w:div w:id="1932004529">
          <w:marLeft w:val="0"/>
          <w:marRight w:val="0"/>
          <w:marTop w:val="0"/>
          <w:marBottom w:val="0"/>
          <w:divBdr>
            <w:top w:val="none" w:sz="0" w:space="0" w:color="auto"/>
            <w:left w:val="none" w:sz="0" w:space="0" w:color="auto"/>
            <w:bottom w:val="none" w:sz="0" w:space="0" w:color="auto"/>
            <w:right w:val="none" w:sz="0" w:space="0" w:color="auto"/>
          </w:divBdr>
        </w:div>
      </w:divsChild>
    </w:div>
    <w:div w:id="1680280288">
      <w:bodyDiv w:val="1"/>
      <w:marLeft w:val="0"/>
      <w:marRight w:val="0"/>
      <w:marTop w:val="0"/>
      <w:marBottom w:val="0"/>
      <w:divBdr>
        <w:top w:val="none" w:sz="0" w:space="0" w:color="auto"/>
        <w:left w:val="none" w:sz="0" w:space="0" w:color="auto"/>
        <w:bottom w:val="none" w:sz="0" w:space="0" w:color="auto"/>
        <w:right w:val="none" w:sz="0" w:space="0" w:color="auto"/>
      </w:divBdr>
    </w:div>
    <w:div w:id="1695568849">
      <w:bodyDiv w:val="1"/>
      <w:marLeft w:val="0"/>
      <w:marRight w:val="0"/>
      <w:marTop w:val="0"/>
      <w:marBottom w:val="0"/>
      <w:divBdr>
        <w:top w:val="none" w:sz="0" w:space="0" w:color="auto"/>
        <w:left w:val="none" w:sz="0" w:space="0" w:color="auto"/>
        <w:bottom w:val="none" w:sz="0" w:space="0" w:color="auto"/>
        <w:right w:val="none" w:sz="0" w:space="0" w:color="auto"/>
      </w:divBdr>
    </w:div>
    <w:div w:id="1705325287">
      <w:bodyDiv w:val="1"/>
      <w:marLeft w:val="0"/>
      <w:marRight w:val="0"/>
      <w:marTop w:val="0"/>
      <w:marBottom w:val="0"/>
      <w:divBdr>
        <w:top w:val="none" w:sz="0" w:space="0" w:color="auto"/>
        <w:left w:val="none" w:sz="0" w:space="0" w:color="auto"/>
        <w:bottom w:val="none" w:sz="0" w:space="0" w:color="auto"/>
        <w:right w:val="none" w:sz="0" w:space="0" w:color="auto"/>
      </w:divBdr>
    </w:div>
    <w:div w:id="1712146578">
      <w:bodyDiv w:val="1"/>
      <w:marLeft w:val="0"/>
      <w:marRight w:val="0"/>
      <w:marTop w:val="0"/>
      <w:marBottom w:val="0"/>
      <w:divBdr>
        <w:top w:val="none" w:sz="0" w:space="0" w:color="auto"/>
        <w:left w:val="none" w:sz="0" w:space="0" w:color="auto"/>
        <w:bottom w:val="none" w:sz="0" w:space="0" w:color="auto"/>
        <w:right w:val="none" w:sz="0" w:space="0" w:color="auto"/>
      </w:divBdr>
    </w:div>
    <w:div w:id="1713915672">
      <w:bodyDiv w:val="1"/>
      <w:marLeft w:val="0"/>
      <w:marRight w:val="0"/>
      <w:marTop w:val="0"/>
      <w:marBottom w:val="0"/>
      <w:divBdr>
        <w:top w:val="none" w:sz="0" w:space="0" w:color="auto"/>
        <w:left w:val="none" w:sz="0" w:space="0" w:color="auto"/>
        <w:bottom w:val="none" w:sz="0" w:space="0" w:color="auto"/>
        <w:right w:val="none" w:sz="0" w:space="0" w:color="auto"/>
      </w:divBdr>
    </w:div>
    <w:div w:id="1723289987">
      <w:bodyDiv w:val="1"/>
      <w:marLeft w:val="0"/>
      <w:marRight w:val="0"/>
      <w:marTop w:val="0"/>
      <w:marBottom w:val="0"/>
      <w:divBdr>
        <w:top w:val="none" w:sz="0" w:space="0" w:color="auto"/>
        <w:left w:val="none" w:sz="0" w:space="0" w:color="auto"/>
        <w:bottom w:val="none" w:sz="0" w:space="0" w:color="auto"/>
        <w:right w:val="none" w:sz="0" w:space="0" w:color="auto"/>
      </w:divBdr>
    </w:div>
    <w:div w:id="1749572575">
      <w:bodyDiv w:val="1"/>
      <w:marLeft w:val="0"/>
      <w:marRight w:val="0"/>
      <w:marTop w:val="0"/>
      <w:marBottom w:val="0"/>
      <w:divBdr>
        <w:top w:val="none" w:sz="0" w:space="0" w:color="auto"/>
        <w:left w:val="none" w:sz="0" w:space="0" w:color="auto"/>
        <w:bottom w:val="none" w:sz="0" w:space="0" w:color="auto"/>
        <w:right w:val="none" w:sz="0" w:space="0" w:color="auto"/>
      </w:divBdr>
    </w:div>
    <w:div w:id="1758791545">
      <w:bodyDiv w:val="1"/>
      <w:marLeft w:val="0"/>
      <w:marRight w:val="0"/>
      <w:marTop w:val="0"/>
      <w:marBottom w:val="0"/>
      <w:divBdr>
        <w:top w:val="none" w:sz="0" w:space="0" w:color="auto"/>
        <w:left w:val="none" w:sz="0" w:space="0" w:color="auto"/>
        <w:bottom w:val="none" w:sz="0" w:space="0" w:color="auto"/>
        <w:right w:val="none" w:sz="0" w:space="0" w:color="auto"/>
      </w:divBdr>
    </w:div>
    <w:div w:id="1763064797">
      <w:bodyDiv w:val="1"/>
      <w:marLeft w:val="0"/>
      <w:marRight w:val="0"/>
      <w:marTop w:val="0"/>
      <w:marBottom w:val="0"/>
      <w:divBdr>
        <w:top w:val="none" w:sz="0" w:space="0" w:color="auto"/>
        <w:left w:val="none" w:sz="0" w:space="0" w:color="auto"/>
        <w:bottom w:val="none" w:sz="0" w:space="0" w:color="auto"/>
        <w:right w:val="none" w:sz="0" w:space="0" w:color="auto"/>
      </w:divBdr>
    </w:div>
    <w:div w:id="1770352676">
      <w:bodyDiv w:val="1"/>
      <w:marLeft w:val="0"/>
      <w:marRight w:val="0"/>
      <w:marTop w:val="0"/>
      <w:marBottom w:val="0"/>
      <w:divBdr>
        <w:top w:val="none" w:sz="0" w:space="0" w:color="auto"/>
        <w:left w:val="none" w:sz="0" w:space="0" w:color="auto"/>
        <w:bottom w:val="none" w:sz="0" w:space="0" w:color="auto"/>
        <w:right w:val="none" w:sz="0" w:space="0" w:color="auto"/>
      </w:divBdr>
    </w:div>
    <w:div w:id="1778483001">
      <w:bodyDiv w:val="1"/>
      <w:marLeft w:val="0"/>
      <w:marRight w:val="0"/>
      <w:marTop w:val="0"/>
      <w:marBottom w:val="0"/>
      <w:divBdr>
        <w:top w:val="none" w:sz="0" w:space="0" w:color="auto"/>
        <w:left w:val="none" w:sz="0" w:space="0" w:color="auto"/>
        <w:bottom w:val="none" w:sz="0" w:space="0" w:color="auto"/>
        <w:right w:val="none" w:sz="0" w:space="0" w:color="auto"/>
      </w:divBdr>
    </w:div>
    <w:div w:id="1780023467">
      <w:bodyDiv w:val="1"/>
      <w:marLeft w:val="0"/>
      <w:marRight w:val="0"/>
      <w:marTop w:val="0"/>
      <w:marBottom w:val="0"/>
      <w:divBdr>
        <w:top w:val="none" w:sz="0" w:space="0" w:color="auto"/>
        <w:left w:val="none" w:sz="0" w:space="0" w:color="auto"/>
        <w:bottom w:val="none" w:sz="0" w:space="0" w:color="auto"/>
        <w:right w:val="none" w:sz="0" w:space="0" w:color="auto"/>
      </w:divBdr>
    </w:div>
    <w:div w:id="1787120478">
      <w:bodyDiv w:val="1"/>
      <w:marLeft w:val="0"/>
      <w:marRight w:val="0"/>
      <w:marTop w:val="0"/>
      <w:marBottom w:val="0"/>
      <w:divBdr>
        <w:top w:val="none" w:sz="0" w:space="0" w:color="auto"/>
        <w:left w:val="none" w:sz="0" w:space="0" w:color="auto"/>
        <w:bottom w:val="none" w:sz="0" w:space="0" w:color="auto"/>
        <w:right w:val="none" w:sz="0" w:space="0" w:color="auto"/>
      </w:divBdr>
    </w:div>
    <w:div w:id="1789929476">
      <w:bodyDiv w:val="1"/>
      <w:marLeft w:val="0"/>
      <w:marRight w:val="0"/>
      <w:marTop w:val="0"/>
      <w:marBottom w:val="0"/>
      <w:divBdr>
        <w:top w:val="none" w:sz="0" w:space="0" w:color="auto"/>
        <w:left w:val="none" w:sz="0" w:space="0" w:color="auto"/>
        <w:bottom w:val="none" w:sz="0" w:space="0" w:color="auto"/>
        <w:right w:val="none" w:sz="0" w:space="0" w:color="auto"/>
      </w:divBdr>
    </w:div>
    <w:div w:id="1791825502">
      <w:bodyDiv w:val="1"/>
      <w:marLeft w:val="0"/>
      <w:marRight w:val="0"/>
      <w:marTop w:val="0"/>
      <w:marBottom w:val="0"/>
      <w:divBdr>
        <w:top w:val="none" w:sz="0" w:space="0" w:color="auto"/>
        <w:left w:val="none" w:sz="0" w:space="0" w:color="auto"/>
        <w:bottom w:val="none" w:sz="0" w:space="0" w:color="auto"/>
        <w:right w:val="none" w:sz="0" w:space="0" w:color="auto"/>
      </w:divBdr>
    </w:div>
    <w:div w:id="1794012023">
      <w:bodyDiv w:val="1"/>
      <w:marLeft w:val="0"/>
      <w:marRight w:val="0"/>
      <w:marTop w:val="0"/>
      <w:marBottom w:val="0"/>
      <w:divBdr>
        <w:top w:val="none" w:sz="0" w:space="0" w:color="auto"/>
        <w:left w:val="none" w:sz="0" w:space="0" w:color="auto"/>
        <w:bottom w:val="none" w:sz="0" w:space="0" w:color="auto"/>
        <w:right w:val="none" w:sz="0" w:space="0" w:color="auto"/>
      </w:divBdr>
    </w:div>
    <w:div w:id="1806315763">
      <w:bodyDiv w:val="1"/>
      <w:marLeft w:val="0"/>
      <w:marRight w:val="0"/>
      <w:marTop w:val="0"/>
      <w:marBottom w:val="0"/>
      <w:divBdr>
        <w:top w:val="none" w:sz="0" w:space="0" w:color="auto"/>
        <w:left w:val="none" w:sz="0" w:space="0" w:color="auto"/>
        <w:bottom w:val="none" w:sz="0" w:space="0" w:color="auto"/>
        <w:right w:val="none" w:sz="0" w:space="0" w:color="auto"/>
      </w:divBdr>
    </w:div>
    <w:div w:id="1818185967">
      <w:bodyDiv w:val="1"/>
      <w:marLeft w:val="0"/>
      <w:marRight w:val="0"/>
      <w:marTop w:val="0"/>
      <w:marBottom w:val="0"/>
      <w:divBdr>
        <w:top w:val="none" w:sz="0" w:space="0" w:color="auto"/>
        <w:left w:val="none" w:sz="0" w:space="0" w:color="auto"/>
        <w:bottom w:val="none" w:sz="0" w:space="0" w:color="auto"/>
        <w:right w:val="none" w:sz="0" w:space="0" w:color="auto"/>
      </w:divBdr>
    </w:div>
    <w:div w:id="1820151531">
      <w:bodyDiv w:val="1"/>
      <w:marLeft w:val="0"/>
      <w:marRight w:val="0"/>
      <w:marTop w:val="0"/>
      <w:marBottom w:val="0"/>
      <w:divBdr>
        <w:top w:val="none" w:sz="0" w:space="0" w:color="auto"/>
        <w:left w:val="none" w:sz="0" w:space="0" w:color="auto"/>
        <w:bottom w:val="none" w:sz="0" w:space="0" w:color="auto"/>
        <w:right w:val="none" w:sz="0" w:space="0" w:color="auto"/>
      </w:divBdr>
      <w:divsChild>
        <w:div w:id="755326798">
          <w:marLeft w:val="0"/>
          <w:marRight w:val="0"/>
          <w:marTop w:val="0"/>
          <w:marBottom w:val="0"/>
          <w:divBdr>
            <w:top w:val="none" w:sz="0" w:space="0" w:color="auto"/>
            <w:left w:val="none" w:sz="0" w:space="0" w:color="auto"/>
            <w:bottom w:val="none" w:sz="0" w:space="0" w:color="auto"/>
            <w:right w:val="none" w:sz="0" w:space="0" w:color="auto"/>
          </w:divBdr>
        </w:div>
        <w:div w:id="1642805084">
          <w:marLeft w:val="0"/>
          <w:marRight w:val="0"/>
          <w:marTop w:val="0"/>
          <w:marBottom w:val="0"/>
          <w:divBdr>
            <w:top w:val="none" w:sz="0" w:space="0" w:color="auto"/>
            <w:left w:val="none" w:sz="0" w:space="0" w:color="auto"/>
            <w:bottom w:val="none" w:sz="0" w:space="0" w:color="auto"/>
            <w:right w:val="none" w:sz="0" w:space="0" w:color="auto"/>
          </w:divBdr>
        </w:div>
      </w:divsChild>
    </w:div>
    <w:div w:id="1833833246">
      <w:bodyDiv w:val="1"/>
      <w:marLeft w:val="0"/>
      <w:marRight w:val="0"/>
      <w:marTop w:val="0"/>
      <w:marBottom w:val="0"/>
      <w:divBdr>
        <w:top w:val="none" w:sz="0" w:space="0" w:color="auto"/>
        <w:left w:val="none" w:sz="0" w:space="0" w:color="auto"/>
        <w:bottom w:val="none" w:sz="0" w:space="0" w:color="auto"/>
        <w:right w:val="none" w:sz="0" w:space="0" w:color="auto"/>
      </w:divBdr>
    </w:div>
    <w:div w:id="1842893848">
      <w:bodyDiv w:val="1"/>
      <w:marLeft w:val="0"/>
      <w:marRight w:val="0"/>
      <w:marTop w:val="0"/>
      <w:marBottom w:val="0"/>
      <w:divBdr>
        <w:top w:val="none" w:sz="0" w:space="0" w:color="auto"/>
        <w:left w:val="none" w:sz="0" w:space="0" w:color="auto"/>
        <w:bottom w:val="none" w:sz="0" w:space="0" w:color="auto"/>
        <w:right w:val="none" w:sz="0" w:space="0" w:color="auto"/>
      </w:divBdr>
    </w:div>
    <w:div w:id="1842963565">
      <w:bodyDiv w:val="1"/>
      <w:marLeft w:val="0"/>
      <w:marRight w:val="0"/>
      <w:marTop w:val="0"/>
      <w:marBottom w:val="0"/>
      <w:divBdr>
        <w:top w:val="none" w:sz="0" w:space="0" w:color="auto"/>
        <w:left w:val="none" w:sz="0" w:space="0" w:color="auto"/>
        <w:bottom w:val="none" w:sz="0" w:space="0" w:color="auto"/>
        <w:right w:val="none" w:sz="0" w:space="0" w:color="auto"/>
      </w:divBdr>
    </w:div>
    <w:div w:id="1846433838">
      <w:bodyDiv w:val="1"/>
      <w:marLeft w:val="0"/>
      <w:marRight w:val="0"/>
      <w:marTop w:val="0"/>
      <w:marBottom w:val="0"/>
      <w:divBdr>
        <w:top w:val="none" w:sz="0" w:space="0" w:color="auto"/>
        <w:left w:val="none" w:sz="0" w:space="0" w:color="auto"/>
        <w:bottom w:val="none" w:sz="0" w:space="0" w:color="auto"/>
        <w:right w:val="none" w:sz="0" w:space="0" w:color="auto"/>
      </w:divBdr>
    </w:div>
    <w:div w:id="1853110442">
      <w:bodyDiv w:val="1"/>
      <w:marLeft w:val="0"/>
      <w:marRight w:val="0"/>
      <w:marTop w:val="0"/>
      <w:marBottom w:val="0"/>
      <w:divBdr>
        <w:top w:val="none" w:sz="0" w:space="0" w:color="auto"/>
        <w:left w:val="none" w:sz="0" w:space="0" w:color="auto"/>
        <w:bottom w:val="none" w:sz="0" w:space="0" w:color="auto"/>
        <w:right w:val="none" w:sz="0" w:space="0" w:color="auto"/>
      </w:divBdr>
    </w:div>
    <w:div w:id="1864124525">
      <w:bodyDiv w:val="1"/>
      <w:marLeft w:val="0"/>
      <w:marRight w:val="0"/>
      <w:marTop w:val="0"/>
      <w:marBottom w:val="0"/>
      <w:divBdr>
        <w:top w:val="none" w:sz="0" w:space="0" w:color="auto"/>
        <w:left w:val="none" w:sz="0" w:space="0" w:color="auto"/>
        <w:bottom w:val="none" w:sz="0" w:space="0" w:color="auto"/>
        <w:right w:val="none" w:sz="0" w:space="0" w:color="auto"/>
      </w:divBdr>
    </w:div>
    <w:div w:id="1886332948">
      <w:bodyDiv w:val="1"/>
      <w:marLeft w:val="0"/>
      <w:marRight w:val="0"/>
      <w:marTop w:val="0"/>
      <w:marBottom w:val="0"/>
      <w:divBdr>
        <w:top w:val="none" w:sz="0" w:space="0" w:color="auto"/>
        <w:left w:val="none" w:sz="0" w:space="0" w:color="auto"/>
        <w:bottom w:val="none" w:sz="0" w:space="0" w:color="auto"/>
        <w:right w:val="none" w:sz="0" w:space="0" w:color="auto"/>
      </w:divBdr>
    </w:div>
    <w:div w:id="1889225958">
      <w:bodyDiv w:val="1"/>
      <w:marLeft w:val="0"/>
      <w:marRight w:val="0"/>
      <w:marTop w:val="0"/>
      <w:marBottom w:val="0"/>
      <w:divBdr>
        <w:top w:val="none" w:sz="0" w:space="0" w:color="auto"/>
        <w:left w:val="none" w:sz="0" w:space="0" w:color="auto"/>
        <w:bottom w:val="none" w:sz="0" w:space="0" w:color="auto"/>
        <w:right w:val="none" w:sz="0" w:space="0" w:color="auto"/>
      </w:divBdr>
    </w:div>
    <w:div w:id="1895461436">
      <w:bodyDiv w:val="1"/>
      <w:marLeft w:val="0"/>
      <w:marRight w:val="0"/>
      <w:marTop w:val="0"/>
      <w:marBottom w:val="0"/>
      <w:divBdr>
        <w:top w:val="none" w:sz="0" w:space="0" w:color="auto"/>
        <w:left w:val="none" w:sz="0" w:space="0" w:color="auto"/>
        <w:bottom w:val="none" w:sz="0" w:space="0" w:color="auto"/>
        <w:right w:val="none" w:sz="0" w:space="0" w:color="auto"/>
      </w:divBdr>
    </w:div>
    <w:div w:id="1930458690">
      <w:bodyDiv w:val="1"/>
      <w:marLeft w:val="0"/>
      <w:marRight w:val="0"/>
      <w:marTop w:val="0"/>
      <w:marBottom w:val="0"/>
      <w:divBdr>
        <w:top w:val="none" w:sz="0" w:space="0" w:color="auto"/>
        <w:left w:val="none" w:sz="0" w:space="0" w:color="auto"/>
        <w:bottom w:val="none" w:sz="0" w:space="0" w:color="auto"/>
        <w:right w:val="none" w:sz="0" w:space="0" w:color="auto"/>
      </w:divBdr>
      <w:divsChild>
        <w:div w:id="593782563">
          <w:marLeft w:val="0"/>
          <w:marRight w:val="0"/>
          <w:marTop w:val="0"/>
          <w:marBottom w:val="0"/>
          <w:divBdr>
            <w:top w:val="none" w:sz="0" w:space="0" w:color="auto"/>
            <w:left w:val="none" w:sz="0" w:space="0" w:color="auto"/>
            <w:bottom w:val="none" w:sz="0" w:space="0" w:color="auto"/>
            <w:right w:val="none" w:sz="0" w:space="0" w:color="auto"/>
          </w:divBdr>
        </w:div>
        <w:div w:id="1088580398">
          <w:marLeft w:val="0"/>
          <w:marRight w:val="0"/>
          <w:marTop w:val="0"/>
          <w:marBottom w:val="0"/>
          <w:divBdr>
            <w:top w:val="none" w:sz="0" w:space="0" w:color="auto"/>
            <w:left w:val="none" w:sz="0" w:space="0" w:color="auto"/>
            <w:bottom w:val="none" w:sz="0" w:space="0" w:color="auto"/>
            <w:right w:val="none" w:sz="0" w:space="0" w:color="auto"/>
          </w:divBdr>
        </w:div>
        <w:div w:id="1590698710">
          <w:marLeft w:val="0"/>
          <w:marRight w:val="0"/>
          <w:marTop w:val="0"/>
          <w:marBottom w:val="0"/>
          <w:divBdr>
            <w:top w:val="none" w:sz="0" w:space="0" w:color="auto"/>
            <w:left w:val="none" w:sz="0" w:space="0" w:color="auto"/>
            <w:bottom w:val="none" w:sz="0" w:space="0" w:color="auto"/>
            <w:right w:val="none" w:sz="0" w:space="0" w:color="auto"/>
          </w:divBdr>
        </w:div>
      </w:divsChild>
    </w:div>
    <w:div w:id="1931156242">
      <w:bodyDiv w:val="1"/>
      <w:marLeft w:val="0"/>
      <w:marRight w:val="0"/>
      <w:marTop w:val="0"/>
      <w:marBottom w:val="0"/>
      <w:divBdr>
        <w:top w:val="none" w:sz="0" w:space="0" w:color="auto"/>
        <w:left w:val="none" w:sz="0" w:space="0" w:color="auto"/>
        <w:bottom w:val="none" w:sz="0" w:space="0" w:color="auto"/>
        <w:right w:val="none" w:sz="0" w:space="0" w:color="auto"/>
      </w:divBdr>
    </w:div>
    <w:div w:id="1932657902">
      <w:bodyDiv w:val="1"/>
      <w:marLeft w:val="0"/>
      <w:marRight w:val="0"/>
      <w:marTop w:val="0"/>
      <w:marBottom w:val="0"/>
      <w:divBdr>
        <w:top w:val="none" w:sz="0" w:space="0" w:color="auto"/>
        <w:left w:val="none" w:sz="0" w:space="0" w:color="auto"/>
        <w:bottom w:val="none" w:sz="0" w:space="0" w:color="auto"/>
        <w:right w:val="none" w:sz="0" w:space="0" w:color="auto"/>
      </w:divBdr>
    </w:div>
    <w:div w:id="1936132051">
      <w:bodyDiv w:val="1"/>
      <w:marLeft w:val="0"/>
      <w:marRight w:val="0"/>
      <w:marTop w:val="0"/>
      <w:marBottom w:val="0"/>
      <w:divBdr>
        <w:top w:val="none" w:sz="0" w:space="0" w:color="auto"/>
        <w:left w:val="none" w:sz="0" w:space="0" w:color="auto"/>
        <w:bottom w:val="none" w:sz="0" w:space="0" w:color="auto"/>
        <w:right w:val="none" w:sz="0" w:space="0" w:color="auto"/>
      </w:divBdr>
    </w:div>
    <w:div w:id="1949774806">
      <w:bodyDiv w:val="1"/>
      <w:marLeft w:val="0"/>
      <w:marRight w:val="0"/>
      <w:marTop w:val="0"/>
      <w:marBottom w:val="0"/>
      <w:divBdr>
        <w:top w:val="none" w:sz="0" w:space="0" w:color="auto"/>
        <w:left w:val="none" w:sz="0" w:space="0" w:color="auto"/>
        <w:bottom w:val="none" w:sz="0" w:space="0" w:color="auto"/>
        <w:right w:val="none" w:sz="0" w:space="0" w:color="auto"/>
      </w:divBdr>
      <w:divsChild>
        <w:div w:id="1199127682">
          <w:marLeft w:val="0"/>
          <w:marRight w:val="0"/>
          <w:marTop w:val="0"/>
          <w:marBottom w:val="0"/>
          <w:divBdr>
            <w:top w:val="none" w:sz="0" w:space="0" w:color="auto"/>
            <w:left w:val="none" w:sz="0" w:space="0" w:color="auto"/>
            <w:bottom w:val="none" w:sz="0" w:space="0" w:color="auto"/>
            <w:right w:val="none" w:sz="0" w:space="0" w:color="auto"/>
          </w:divBdr>
          <w:divsChild>
            <w:div w:id="1547906743">
              <w:marLeft w:val="0"/>
              <w:marRight w:val="0"/>
              <w:marTop w:val="0"/>
              <w:marBottom w:val="0"/>
              <w:divBdr>
                <w:top w:val="none" w:sz="0" w:space="0" w:color="auto"/>
                <w:left w:val="none" w:sz="0" w:space="0" w:color="auto"/>
                <w:bottom w:val="none" w:sz="0" w:space="0" w:color="auto"/>
                <w:right w:val="none" w:sz="0" w:space="0" w:color="auto"/>
              </w:divBdr>
              <w:divsChild>
                <w:div w:id="1818261581">
                  <w:marLeft w:val="0"/>
                  <w:marRight w:val="0"/>
                  <w:marTop w:val="0"/>
                  <w:marBottom w:val="0"/>
                  <w:divBdr>
                    <w:top w:val="none" w:sz="0" w:space="0" w:color="auto"/>
                    <w:left w:val="none" w:sz="0" w:space="0" w:color="auto"/>
                    <w:bottom w:val="none" w:sz="0" w:space="0" w:color="auto"/>
                    <w:right w:val="none" w:sz="0" w:space="0" w:color="auto"/>
                  </w:divBdr>
                  <w:divsChild>
                    <w:div w:id="1879080191">
                      <w:marLeft w:val="0"/>
                      <w:marRight w:val="0"/>
                      <w:marTop w:val="0"/>
                      <w:marBottom w:val="0"/>
                      <w:divBdr>
                        <w:top w:val="none" w:sz="0" w:space="0" w:color="auto"/>
                        <w:left w:val="none" w:sz="0" w:space="0" w:color="auto"/>
                        <w:bottom w:val="none" w:sz="0" w:space="0" w:color="auto"/>
                        <w:right w:val="none" w:sz="0" w:space="0" w:color="auto"/>
                      </w:divBdr>
                      <w:divsChild>
                        <w:div w:id="1444685993">
                          <w:marLeft w:val="0"/>
                          <w:marRight w:val="0"/>
                          <w:marTop w:val="0"/>
                          <w:marBottom w:val="0"/>
                          <w:divBdr>
                            <w:top w:val="none" w:sz="0" w:space="0" w:color="auto"/>
                            <w:left w:val="none" w:sz="0" w:space="0" w:color="auto"/>
                            <w:bottom w:val="none" w:sz="0" w:space="0" w:color="auto"/>
                            <w:right w:val="none" w:sz="0" w:space="0" w:color="auto"/>
                          </w:divBdr>
                          <w:divsChild>
                            <w:div w:id="645548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4866277">
      <w:bodyDiv w:val="1"/>
      <w:marLeft w:val="0"/>
      <w:marRight w:val="0"/>
      <w:marTop w:val="0"/>
      <w:marBottom w:val="0"/>
      <w:divBdr>
        <w:top w:val="none" w:sz="0" w:space="0" w:color="auto"/>
        <w:left w:val="none" w:sz="0" w:space="0" w:color="auto"/>
        <w:bottom w:val="none" w:sz="0" w:space="0" w:color="auto"/>
        <w:right w:val="none" w:sz="0" w:space="0" w:color="auto"/>
      </w:divBdr>
    </w:div>
    <w:div w:id="1998265737">
      <w:bodyDiv w:val="1"/>
      <w:marLeft w:val="0"/>
      <w:marRight w:val="0"/>
      <w:marTop w:val="0"/>
      <w:marBottom w:val="0"/>
      <w:divBdr>
        <w:top w:val="none" w:sz="0" w:space="0" w:color="auto"/>
        <w:left w:val="none" w:sz="0" w:space="0" w:color="auto"/>
        <w:bottom w:val="none" w:sz="0" w:space="0" w:color="auto"/>
        <w:right w:val="none" w:sz="0" w:space="0" w:color="auto"/>
      </w:divBdr>
    </w:div>
    <w:div w:id="2005934444">
      <w:bodyDiv w:val="1"/>
      <w:marLeft w:val="0"/>
      <w:marRight w:val="0"/>
      <w:marTop w:val="0"/>
      <w:marBottom w:val="0"/>
      <w:divBdr>
        <w:top w:val="none" w:sz="0" w:space="0" w:color="auto"/>
        <w:left w:val="none" w:sz="0" w:space="0" w:color="auto"/>
        <w:bottom w:val="none" w:sz="0" w:space="0" w:color="auto"/>
        <w:right w:val="none" w:sz="0" w:space="0" w:color="auto"/>
      </w:divBdr>
    </w:div>
    <w:div w:id="2007630695">
      <w:bodyDiv w:val="1"/>
      <w:marLeft w:val="0"/>
      <w:marRight w:val="0"/>
      <w:marTop w:val="0"/>
      <w:marBottom w:val="0"/>
      <w:divBdr>
        <w:top w:val="none" w:sz="0" w:space="0" w:color="auto"/>
        <w:left w:val="none" w:sz="0" w:space="0" w:color="auto"/>
        <w:bottom w:val="none" w:sz="0" w:space="0" w:color="auto"/>
        <w:right w:val="none" w:sz="0" w:space="0" w:color="auto"/>
      </w:divBdr>
    </w:div>
    <w:div w:id="2008827388">
      <w:bodyDiv w:val="1"/>
      <w:marLeft w:val="0"/>
      <w:marRight w:val="0"/>
      <w:marTop w:val="0"/>
      <w:marBottom w:val="0"/>
      <w:divBdr>
        <w:top w:val="none" w:sz="0" w:space="0" w:color="auto"/>
        <w:left w:val="none" w:sz="0" w:space="0" w:color="auto"/>
        <w:bottom w:val="none" w:sz="0" w:space="0" w:color="auto"/>
        <w:right w:val="none" w:sz="0" w:space="0" w:color="auto"/>
      </w:divBdr>
    </w:div>
    <w:div w:id="2016952072">
      <w:bodyDiv w:val="1"/>
      <w:marLeft w:val="0"/>
      <w:marRight w:val="0"/>
      <w:marTop w:val="0"/>
      <w:marBottom w:val="0"/>
      <w:divBdr>
        <w:top w:val="none" w:sz="0" w:space="0" w:color="auto"/>
        <w:left w:val="none" w:sz="0" w:space="0" w:color="auto"/>
        <w:bottom w:val="none" w:sz="0" w:space="0" w:color="auto"/>
        <w:right w:val="none" w:sz="0" w:space="0" w:color="auto"/>
      </w:divBdr>
      <w:divsChild>
        <w:div w:id="46227059">
          <w:marLeft w:val="0"/>
          <w:marRight w:val="0"/>
          <w:marTop w:val="0"/>
          <w:marBottom w:val="0"/>
          <w:divBdr>
            <w:top w:val="none" w:sz="0" w:space="0" w:color="auto"/>
            <w:left w:val="none" w:sz="0" w:space="0" w:color="auto"/>
            <w:bottom w:val="none" w:sz="0" w:space="0" w:color="auto"/>
            <w:right w:val="none" w:sz="0" w:space="0" w:color="auto"/>
          </w:divBdr>
        </w:div>
        <w:div w:id="1649896933">
          <w:marLeft w:val="0"/>
          <w:marRight w:val="0"/>
          <w:marTop w:val="0"/>
          <w:marBottom w:val="0"/>
          <w:divBdr>
            <w:top w:val="none" w:sz="0" w:space="0" w:color="auto"/>
            <w:left w:val="none" w:sz="0" w:space="0" w:color="auto"/>
            <w:bottom w:val="none" w:sz="0" w:space="0" w:color="auto"/>
            <w:right w:val="none" w:sz="0" w:space="0" w:color="auto"/>
          </w:divBdr>
        </w:div>
      </w:divsChild>
    </w:div>
    <w:div w:id="2019846289">
      <w:bodyDiv w:val="1"/>
      <w:marLeft w:val="0"/>
      <w:marRight w:val="0"/>
      <w:marTop w:val="0"/>
      <w:marBottom w:val="0"/>
      <w:divBdr>
        <w:top w:val="none" w:sz="0" w:space="0" w:color="auto"/>
        <w:left w:val="none" w:sz="0" w:space="0" w:color="auto"/>
        <w:bottom w:val="none" w:sz="0" w:space="0" w:color="auto"/>
        <w:right w:val="none" w:sz="0" w:space="0" w:color="auto"/>
      </w:divBdr>
    </w:div>
    <w:div w:id="2023504920">
      <w:bodyDiv w:val="1"/>
      <w:marLeft w:val="0"/>
      <w:marRight w:val="0"/>
      <w:marTop w:val="0"/>
      <w:marBottom w:val="0"/>
      <w:divBdr>
        <w:top w:val="none" w:sz="0" w:space="0" w:color="auto"/>
        <w:left w:val="none" w:sz="0" w:space="0" w:color="auto"/>
        <w:bottom w:val="none" w:sz="0" w:space="0" w:color="auto"/>
        <w:right w:val="none" w:sz="0" w:space="0" w:color="auto"/>
      </w:divBdr>
    </w:div>
    <w:div w:id="2025668811">
      <w:bodyDiv w:val="1"/>
      <w:marLeft w:val="0"/>
      <w:marRight w:val="0"/>
      <w:marTop w:val="0"/>
      <w:marBottom w:val="0"/>
      <w:divBdr>
        <w:top w:val="none" w:sz="0" w:space="0" w:color="auto"/>
        <w:left w:val="none" w:sz="0" w:space="0" w:color="auto"/>
        <w:bottom w:val="none" w:sz="0" w:space="0" w:color="auto"/>
        <w:right w:val="none" w:sz="0" w:space="0" w:color="auto"/>
      </w:divBdr>
      <w:divsChild>
        <w:div w:id="170145072">
          <w:marLeft w:val="0"/>
          <w:marRight w:val="0"/>
          <w:marTop w:val="0"/>
          <w:marBottom w:val="0"/>
          <w:divBdr>
            <w:top w:val="none" w:sz="0" w:space="0" w:color="auto"/>
            <w:left w:val="none" w:sz="0" w:space="0" w:color="auto"/>
            <w:bottom w:val="none" w:sz="0" w:space="0" w:color="auto"/>
            <w:right w:val="none" w:sz="0" w:space="0" w:color="auto"/>
          </w:divBdr>
        </w:div>
        <w:div w:id="1811827611">
          <w:marLeft w:val="0"/>
          <w:marRight w:val="0"/>
          <w:marTop w:val="0"/>
          <w:marBottom w:val="0"/>
          <w:divBdr>
            <w:top w:val="none" w:sz="0" w:space="0" w:color="auto"/>
            <w:left w:val="none" w:sz="0" w:space="0" w:color="auto"/>
            <w:bottom w:val="none" w:sz="0" w:space="0" w:color="auto"/>
            <w:right w:val="none" w:sz="0" w:space="0" w:color="auto"/>
          </w:divBdr>
        </w:div>
      </w:divsChild>
    </w:div>
    <w:div w:id="2029335093">
      <w:bodyDiv w:val="1"/>
      <w:marLeft w:val="0"/>
      <w:marRight w:val="0"/>
      <w:marTop w:val="0"/>
      <w:marBottom w:val="0"/>
      <w:divBdr>
        <w:top w:val="none" w:sz="0" w:space="0" w:color="auto"/>
        <w:left w:val="none" w:sz="0" w:space="0" w:color="auto"/>
        <w:bottom w:val="none" w:sz="0" w:space="0" w:color="auto"/>
        <w:right w:val="none" w:sz="0" w:space="0" w:color="auto"/>
      </w:divBdr>
    </w:div>
    <w:div w:id="2035691012">
      <w:bodyDiv w:val="1"/>
      <w:marLeft w:val="0"/>
      <w:marRight w:val="0"/>
      <w:marTop w:val="0"/>
      <w:marBottom w:val="0"/>
      <w:divBdr>
        <w:top w:val="none" w:sz="0" w:space="0" w:color="auto"/>
        <w:left w:val="none" w:sz="0" w:space="0" w:color="auto"/>
        <w:bottom w:val="none" w:sz="0" w:space="0" w:color="auto"/>
        <w:right w:val="none" w:sz="0" w:space="0" w:color="auto"/>
      </w:divBdr>
    </w:div>
    <w:div w:id="2063796235">
      <w:bodyDiv w:val="1"/>
      <w:marLeft w:val="0"/>
      <w:marRight w:val="0"/>
      <w:marTop w:val="0"/>
      <w:marBottom w:val="0"/>
      <w:divBdr>
        <w:top w:val="none" w:sz="0" w:space="0" w:color="auto"/>
        <w:left w:val="none" w:sz="0" w:space="0" w:color="auto"/>
        <w:bottom w:val="none" w:sz="0" w:space="0" w:color="auto"/>
        <w:right w:val="none" w:sz="0" w:space="0" w:color="auto"/>
      </w:divBdr>
    </w:div>
    <w:div w:id="2063870641">
      <w:bodyDiv w:val="1"/>
      <w:marLeft w:val="0"/>
      <w:marRight w:val="0"/>
      <w:marTop w:val="0"/>
      <w:marBottom w:val="0"/>
      <w:divBdr>
        <w:top w:val="none" w:sz="0" w:space="0" w:color="auto"/>
        <w:left w:val="none" w:sz="0" w:space="0" w:color="auto"/>
        <w:bottom w:val="none" w:sz="0" w:space="0" w:color="auto"/>
        <w:right w:val="none" w:sz="0" w:space="0" w:color="auto"/>
      </w:divBdr>
    </w:div>
    <w:div w:id="2073892798">
      <w:bodyDiv w:val="1"/>
      <w:marLeft w:val="0"/>
      <w:marRight w:val="0"/>
      <w:marTop w:val="0"/>
      <w:marBottom w:val="0"/>
      <w:divBdr>
        <w:top w:val="none" w:sz="0" w:space="0" w:color="auto"/>
        <w:left w:val="none" w:sz="0" w:space="0" w:color="auto"/>
        <w:bottom w:val="none" w:sz="0" w:space="0" w:color="auto"/>
        <w:right w:val="none" w:sz="0" w:space="0" w:color="auto"/>
      </w:divBdr>
    </w:div>
    <w:div w:id="2074503764">
      <w:bodyDiv w:val="1"/>
      <w:marLeft w:val="0"/>
      <w:marRight w:val="0"/>
      <w:marTop w:val="0"/>
      <w:marBottom w:val="0"/>
      <w:divBdr>
        <w:top w:val="none" w:sz="0" w:space="0" w:color="auto"/>
        <w:left w:val="none" w:sz="0" w:space="0" w:color="auto"/>
        <w:bottom w:val="none" w:sz="0" w:space="0" w:color="auto"/>
        <w:right w:val="none" w:sz="0" w:space="0" w:color="auto"/>
      </w:divBdr>
    </w:div>
    <w:div w:id="2082946946">
      <w:bodyDiv w:val="1"/>
      <w:marLeft w:val="0"/>
      <w:marRight w:val="0"/>
      <w:marTop w:val="0"/>
      <w:marBottom w:val="0"/>
      <w:divBdr>
        <w:top w:val="none" w:sz="0" w:space="0" w:color="auto"/>
        <w:left w:val="none" w:sz="0" w:space="0" w:color="auto"/>
        <w:bottom w:val="none" w:sz="0" w:space="0" w:color="auto"/>
        <w:right w:val="none" w:sz="0" w:space="0" w:color="auto"/>
      </w:divBdr>
    </w:div>
    <w:div w:id="2099708655">
      <w:bodyDiv w:val="1"/>
      <w:marLeft w:val="0"/>
      <w:marRight w:val="0"/>
      <w:marTop w:val="0"/>
      <w:marBottom w:val="0"/>
      <w:divBdr>
        <w:top w:val="none" w:sz="0" w:space="0" w:color="auto"/>
        <w:left w:val="none" w:sz="0" w:space="0" w:color="auto"/>
        <w:bottom w:val="none" w:sz="0" w:space="0" w:color="auto"/>
        <w:right w:val="none" w:sz="0" w:space="0" w:color="auto"/>
      </w:divBdr>
    </w:div>
    <w:div w:id="2105766259">
      <w:bodyDiv w:val="1"/>
      <w:marLeft w:val="0"/>
      <w:marRight w:val="0"/>
      <w:marTop w:val="0"/>
      <w:marBottom w:val="0"/>
      <w:divBdr>
        <w:top w:val="none" w:sz="0" w:space="0" w:color="auto"/>
        <w:left w:val="none" w:sz="0" w:space="0" w:color="auto"/>
        <w:bottom w:val="none" w:sz="0" w:space="0" w:color="auto"/>
        <w:right w:val="none" w:sz="0" w:space="0" w:color="auto"/>
      </w:divBdr>
    </w:div>
    <w:div w:id="2117285990">
      <w:bodyDiv w:val="1"/>
      <w:marLeft w:val="0"/>
      <w:marRight w:val="0"/>
      <w:marTop w:val="0"/>
      <w:marBottom w:val="0"/>
      <w:divBdr>
        <w:top w:val="none" w:sz="0" w:space="0" w:color="auto"/>
        <w:left w:val="none" w:sz="0" w:space="0" w:color="auto"/>
        <w:bottom w:val="none" w:sz="0" w:space="0" w:color="auto"/>
        <w:right w:val="none" w:sz="0" w:space="0" w:color="auto"/>
      </w:divBdr>
    </w:div>
    <w:div w:id="2118138250">
      <w:bodyDiv w:val="1"/>
      <w:marLeft w:val="0"/>
      <w:marRight w:val="0"/>
      <w:marTop w:val="0"/>
      <w:marBottom w:val="0"/>
      <w:divBdr>
        <w:top w:val="none" w:sz="0" w:space="0" w:color="auto"/>
        <w:left w:val="none" w:sz="0" w:space="0" w:color="auto"/>
        <w:bottom w:val="none" w:sz="0" w:space="0" w:color="auto"/>
        <w:right w:val="none" w:sz="0" w:space="0" w:color="auto"/>
      </w:divBdr>
    </w:div>
    <w:div w:id="2136290579">
      <w:bodyDiv w:val="1"/>
      <w:marLeft w:val="0"/>
      <w:marRight w:val="0"/>
      <w:marTop w:val="0"/>
      <w:marBottom w:val="0"/>
      <w:divBdr>
        <w:top w:val="none" w:sz="0" w:space="0" w:color="auto"/>
        <w:left w:val="none" w:sz="0" w:space="0" w:color="auto"/>
        <w:bottom w:val="none" w:sz="0" w:space="0" w:color="auto"/>
        <w:right w:val="none" w:sz="0" w:space="0" w:color="auto"/>
      </w:divBdr>
    </w:div>
    <w:div w:id="21466614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bente.morseth@uit.no" TargetMode="Externa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05B960-D6CD-2C45-A25E-BA5DDAA6C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32</Pages>
  <Words>16266</Words>
  <Characters>91904</Characters>
  <Application>Microsoft Macintosh Word</Application>
  <DocSecurity>0</DocSecurity>
  <Lines>2552</Lines>
  <Paragraphs>1175</Paragraphs>
  <ScaleCrop>false</ScaleCrop>
  <HeadingPairs>
    <vt:vector size="2" baseType="variant">
      <vt:variant>
        <vt:lpstr>Title</vt:lpstr>
      </vt:variant>
      <vt:variant>
        <vt:i4>1</vt:i4>
      </vt:variant>
    </vt:vector>
  </HeadingPairs>
  <TitlesOfParts>
    <vt:vector size="1" baseType="lpstr">
      <vt:lpstr/>
    </vt:vector>
  </TitlesOfParts>
  <Company>University in Tromsoe</Company>
  <LinksUpToDate>false</LinksUpToDate>
  <CharactersWithSpaces>1069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formation Services</dc:creator>
  <cp:keywords/>
  <dc:description/>
  <cp:lastModifiedBy>Morseth Bente</cp:lastModifiedBy>
  <cp:revision>26</cp:revision>
  <cp:lastPrinted>2017-12-14T23:03:00Z</cp:lastPrinted>
  <dcterms:created xsi:type="dcterms:W3CDTF">2017-12-14T23:59:00Z</dcterms:created>
  <dcterms:modified xsi:type="dcterms:W3CDTF">2018-01-03T02:23:00Z</dcterms:modified>
</cp:coreProperties>
</file>